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4E51A" w14:textId="77777777" w:rsidR="00390068" w:rsidRPr="004C0286" w:rsidRDefault="00390068" w:rsidP="00390068">
      <w:pPr>
        <w:pStyle w:val="EndNoteBibliography"/>
        <w:spacing w:after="0"/>
        <w:contextualSpacing/>
        <w:jc w:val="left"/>
        <w:rPr>
          <w:b/>
          <w:i/>
          <w:iCs/>
          <w:noProof w:val="0"/>
          <w:sz w:val="28"/>
        </w:rPr>
      </w:pPr>
      <w:r w:rsidRPr="004C0286">
        <w:rPr>
          <w:b/>
          <w:i/>
          <w:iCs/>
          <w:noProof w:val="0"/>
          <w:sz w:val="28"/>
        </w:rPr>
        <w:t>Supplementary tables</w:t>
      </w:r>
    </w:p>
    <w:p w14:paraId="24ED8312" w14:textId="2BC446E8" w:rsidR="000D0A21" w:rsidRPr="004C0286" w:rsidRDefault="002C4237" w:rsidP="0060552F">
      <w:pPr>
        <w:pStyle w:val="Heading2"/>
        <w:numPr>
          <w:ilvl w:val="0"/>
          <w:numId w:val="0"/>
        </w:numPr>
        <w:ind w:left="1009" w:hanging="1009"/>
        <w:rPr>
          <w:rFonts w:ascii="Times New Roman" w:hAnsi="Times New Roman" w:cs="Times New Roman"/>
          <w:sz w:val="24"/>
          <w:szCs w:val="24"/>
        </w:rPr>
      </w:pPr>
      <w:r w:rsidRPr="004C0286">
        <w:rPr>
          <w:rFonts w:ascii="Times New Roman" w:hAnsi="Times New Roman" w:cs="Times New Roman"/>
          <w:sz w:val="24"/>
          <w:szCs w:val="24"/>
        </w:rPr>
        <w:t>Simplifying</w:t>
      </w:r>
      <w:r w:rsidR="00846D5D" w:rsidRPr="004C0286">
        <w:rPr>
          <w:rFonts w:ascii="Times New Roman" w:hAnsi="Times New Roman" w:cs="Times New Roman"/>
          <w:sz w:val="24"/>
          <w:szCs w:val="24"/>
        </w:rPr>
        <w:t xml:space="preserve"> the </w:t>
      </w:r>
      <w:r w:rsidR="00FF05A1" w:rsidRPr="004C0286">
        <w:rPr>
          <w:rFonts w:ascii="Times New Roman" w:hAnsi="Times New Roman" w:cs="Times New Roman"/>
          <w:sz w:val="24"/>
          <w:szCs w:val="24"/>
        </w:rPr>
        <w:t>E</w:t>
      </w:r>
      <w:r w:rsidR="00846D5D" w:rsidRPr="004C0286">
        <w:rPr>
          <w:rFonts w:ascii="Times New Roman" w:hAnsi="Times New Roman" w:cs="Times New Roman"/>
          <w:sz w:val="24"/>
          <w:szCs w:val="24"/>
        </w:rPr>
        <w:t xml:space="preserve">xtended </w:t>
      </w:r>
      <w:r w:rsidR="00FF05A1" w:rsidRPr="004C0286">
        <w:rPr>
          <w:rFonts w:ascii="Times New Roman" w:hAnsi="Times New Roman" w:cs="Times New Roman"/>
          <w:sz w:val="24"/>
          <w:szCs w:val="24"/>
        </w:rPr>
        <w:t>C</w:t>
      </w:r>
      <w:r w:rsidR="00846D5D" w:rsidRPr="004C0286">
        <w:rPr>
          <w:rFonts w:ascii="Times New Roman" w:hAnsi="Times New Roman" w:cs="Times New Roman"/>
          <w:sz w:val="24"/>
          <w:szCs w:val="24"/>
        </w:rPr>
        <w:t xml:space="preserve">learance </w:t>
      </w:r>
      <w:r w:rsidR="00FF05A1" w:rsidRPr="004C0286">
        <w:rPr>
          <w:rFonts w:ascii="Times New Roman" w:hAnsi="Times New Roman" w:cs="Times New Roman"/>
          <w:sz w:val="24"/>
          <w:szCs w:val="24"/>
        </w:rPr>
        <w:t>C</w:t>
      </w:r>
      <w:r w:rsidR="00846D5D" w:rsidRPr="004C0286">
        <w:rPr>
          <w:rFonts w:ascii="Times New Roman" w:hAnsi="Times New Roman" w:cs="Times New Roman"/>
          <w:sz w:val="24"/>
          <w:szCs w:val="24"/>
        </w:rPr>
        <w:t xml:space="preserve">oncept </w:t>
      </w:r>
      <w:r w:rsidR="00FF05A1" w:rsidRPr="004C0286">
        <w:rPr>
          <w:rFonts w:ascii="Times New Roman" w:hAnsi="Times New Roman" w:cs="Times New Roman"/>
          <w:sz w:val="24"/>
          <w:szCs w:val="24"/>
        </w:rPr>
        <w:t>C</w:t>
      </w:r>
      <w:r w:rsidR="00846D5D" w:rsidRPr="004C0286">
        <w:rPr>
          <w:rFonts w:ascii="Times New Roman" w:hAnsi="Times New Roman" w:cs="Times New Roman"/>
          <w:sz w:val="24"/>
          <w:szCs w:val="24"/>
        </w:rPr>
        <w:t xml:space="preserve">lassification </w:t>
      </w:r>
      <w:r w:rsidR="00FF05A1" w:rsidRPr="004C0286">
        <w:rPr>
          <w:rFonts w:ascii="Times New Roman" w:hAnsi="Times New Roman" w:cs="Times New Roman"/>
          <w:sz w:val="24"/>
          <w:szCs w:val="24"/>
        </w:rPr>
        <w:t>S</w:t>
      </w:r>
      <w:r w:rsidR="00846D5D" w:rsidRPr="004C0286">
        <w:rPr>
          <w:rFonts w:ascii="Times New Roman" w:hAnsi="Times New Roman" w:cs="Times New Roman"/>
          <w:sz w:val="24"/>
          <w:szCs w:val="24"/>
        </w:rPr>
        <w:t xml:space="preserve">ystem </w:t>
      </w:r>
      <w:r w:rsidR="007745E5" w:rsidRPr="004C0286">
        <w:rPr>
          <w:rFonts w:ascii="Times New Roman" w:hAnsi="Times New Roman" w:cs="Times New Roman"/>
          <w:sz w:val="24"/>
          <w:szCs w:val="24"/>
        </w:rPr>
        <w:t>to guide</w:t>
      </w:r>
      <w:r w:rsidR="00C4115A" w:rsidRPr="004C0286">
        <w:rPr>
          <w:rFonts w:ascii="Times New Roman" w:hAnsi="Times New Roman" w:cs="Times New Roman"/>
          <w:sz w:val="24"/>
          <w:szCs w:val="24"/>
        </w:rPr>
        <w:t xml:space="preserve"> clearance prediction</w:t>
      </w:r>
      <w:r w:rsidR="00846D5D" w:rsidRPr="004C0286">
        <w:rPr>
          <w:rFonts w:ascii="Times New Roman" w:hAnsi="Times New Roman" w:cs="Times New Roman"/>
          <w:sz w:val="24"/>
          <w:szCs w:val="24"/>
        </w:rPr>
        <w:t xml:space="preserve"> </w:t>
      </w:r>
      <w:r w:rsidR="007745E5" w:rsidRPr="004C0286">
        <w:rPr>
          <w:rFonts w:ascii="Times New Roman" w:hAnsi="Times New Roman" w:cs="Times New Roman"/>
          <w:sz w:val="24"/>
          <w:szCs w:val="24"/>
        </w:rPr>
        <w:t xml:space="preserve">in </w:t>
      </w:r>
      <w:r w:rsidR="00F31FE6" w:rsidRPr="004C0286">
        <w:rPr>
          <w:rFonts w:ascii="Times New Roman" w:hAnsi="Times New Roman" w:cs="Times New Roman"/>
          <w:sz w:val="24"/>
          <w:szCs w:val="24"/>
        </w:rPr>
        <w:t>drug discovery</w:t>
      </w:r>
    </w:p>
    <w:p w14:paraId="550D43EA" w14:textId="28D0D8DB" w:rsidR="00EC5E12" w:rsidRDefault="00EC5E12" w:rsidP="0060552F">
      <w:pPr>
        <w:spacing w:after="0" w:line="480" w:lineRule="auto"/>
        <w:contextualSpacing/>
        <w:rPr>
          <w:rFonts w:ascii="Times New Roman" w:eastAsia="Times New Roman" w:hAnsi="Times New Roman" w:cs="Times New Roman"/>
          <w:sz w:val="24"/>
          <w:szCs w:val="24"/>
          <w:vertAlign w:val="superscript"/>
        </w:rPr>
      </w:pPr>
    </w:p>
    <w:p w14:paraId="6F1C06C6" w14:textId="0A10F421" w:rsidR="004168FA" w:rsidRPr="009A1CB0" w:rsidRDefault="00F873C3" w:rsidP="0060552F">
      <w:pPr>
        <w:spacing w:after="0" w:line="480" w:lineRule="auto"/>
        <w:contextualSpacing/>
        <w:rPr>
          <w:rFonts w:ascii="Times New Roman" w:eastAsia="Times New Roman" w:hAnsi="Times New Roman" w:cs="Times New Roman"/>
        </w:rPr>
      </w:pPr>
      <w:r w:rsidRPr="009A1CB0">
        <w:rPr>
          <w:rFonts w:ascii="Times New Roman" w:eastAsia="Times New Roman" w:hAnsi="Times New Roman" w:cs="Times New Roman"/>
          <w:vertAlign w:val="superscript"/>
        </w:rPr>
        <w:t>1</w:t>
      </w:r>
      <w:r w:rsidR="004168FA" w:rsidRPr="009A1CB0">
        <w:rPr>
          <w:rFonts w:ascii="Times New Roman" w:eastAsia="Times New Roman" w:hAnsi="Times New Roman" w:cs="Times New Roman"/>
        </w:rPr>
        <w:t>Mitesh Patel</w:t>
      </w:r>
      <w:r w:rsidR="00EE2E90" w:rsidRPr="009A1CB0">
        <w:rPr>
          <w:rFonts w:ascii="Times New Roman" w:eastAsia="Times New Roman" w:hAnsi="Times New Roman" w:cs="Times New Roman"/>
          <w:vertAlign w:val="superscript"/>
        </w:rPr>
        <w:t>*</w:t>
      </w:r>
      <w:r w:rsidR="004168FA" w:rsidRPr="009A1CB0">
        <w:rPr>
          <w:rFonts w:ascii="Times New Roman" w:eastAsia="Times New Roman" w:hAnsi="Times New Roman" w:cs="Times New Roman"/>
        </w:rPr>
        <w:t xml:space="preserve">, </w:t>
      </w:r>
      <w:r w:rsidRPr="009A1CB0">
        <w:rPr>
          <w:rFonts w:ascii="Times New Roman" w:eastAsia="Times New Roman" w:hAnsi="Times New Roman" w:cs="Times New Roman"/>
          <w:vertAlign w:val="superscript"/>
        </w:rPr>
        <w:t>2</w:t>
      </w:r>
      <w:r w:rsidR="004168FA" w:rsidRPr="009A1CB0">
        <w:rPr>
          <w:rFonts w:ascii="Times New Roman" w:eastAsia="Times New Roman" w:hAnsi="Times New Roman" w:cs="Times New Roman"/>
        </w:rPr>
        <w:t>Julia Riede</w:t>
      </w:r>
      <w:r w:rsidR="00EE2E90" w:rsidRPr="009A1CB0">
        <w:rPr>
          <w:rFonts w:ascii="Times New Roman" w:eastAsia="Times New Roman" w:hAnsi="Times New Roman" w:cs="Times New Roman"/>
          <w:vertAlign w:val="superscript"/>
        </w:rPr>
        <w:t>*</w:t>
      </w:r>
      <w:r w:rsidR="004168FA" w:rsidRPr="009A1CB0">
        <w:rPr>
          <w:rFonts w:ascii="Times New Roman" w:eastAsia="Times New Roman" w:hAnsi="Times New Roman" w:cs="Times New Roman"/>
        </w:rPr>
        <w:t>,</w:t>
      </w:r>
      <w:r w:rsidR="00316CB9" w:rsidRPr="009A1CB0">
        <w:rPr>
          <w:rFonts w:ascii="Times New Roman" w:eastAsia="Times New Roman" w:hAnsi="Times New Roman" w:cs="Times New Roman"/>
        </w:rPr>
        <w:t xml:space="preserve"> </w:t>
      </w:r>
      <w:r w:rsidRPr="009A1CB0">
        <w:rPr>
          <w:rFonts w:ascii="Times New Roman" w:eastAsia="Times New Roman" w:hAnsi="Times New Roman" w:cs="Times New Roman"/>
          <w:vertAlign w:val="superscript"/>
        </w:rPr>
        <w:t>1</w:t>
      </w:r>
      <w:r w:rsidR="00316CB9" w:rsidRPr="009A1CB0">
        <w:rPr>
          <w:rFonts w:ascii="Times New Roman" w:eastAsia="Times New Roman" w:hAnsi="Times New Roman" w:cs="Times New Roman"/>
        </w:rPr>
        <w:t>Dallas Bednarcz</w:t>
      </w:r>
      <w:r w:rsidRPr="009A1CB0">
        <w:rPr>
          <w:rFonts w:ascii="Times New Roman" w:eastAsia="Times New Roman" w:hAnsi="Times New Roman" w:cs="Times New Roman"/>
        </w:rPr>
        <w:t>yk</w:t>
      </w:r>
      <w:r w:rsidR="00C80DA6" w:rsidRPr="009A1CB0">
        <w:rPr>
          <w:rFonts w:ascii="Times New Roman" w:eastAsia="Times New Roman" w:hAnsi="Times New Roman" w:cs="Times New Roman"/>
        </w:rPr>
        <w:t xml:space="preserve">, </w:t>
      </w:r>
      <w:r w:rsidR="00C80DA6" w:rsidRPr="009A1CB0">
        <w:rPr>
          <w:rFonts w:ascii="Times New Roman" w:eastAsia="Times New Roman" w:hAnsi="Times New Roman" w:cs="Times New Roman"/>
          <w:vertAlign w:val="superscript"/>
        </w:rPr>
        <w:t>2</w:t>
      </w:r>
      <w:r w:rsidR="00C80DA6" w:rsidRPr="009A1CB0">
        <w:rPr>
          <w:rFonts w:ascii="Times New Roman" w:eastAsia="Times New Roman" w:hAnsi="Times New Roman" w:cs="Times New Roman"/>
        </w:rPr>
        <w:t>Birk Poller</w:t>
      </w:r>
      <w:r w:rsidRPr="009A1CB0">
        <w:rPr>
          <w:rFonts w:ascii="Times New Roman" w:eastAsia="Times New Roman" w:hAnsi="Times New Roman" w:cs="Times New Roman"/>
        </w:rPr>
        <w:t xml:space="preserve">, </w:t>
      </w:r>
      <w:r w:rsidRPr="009A1CB0">
        <w:rPr>
          <w:rFonts w:ascii="Times New Roman" w:eastAsia="Times New Roman" w:hAnsi="Times New Roman" w:cs="Times New Roman"/>
          <w:vertAlign w:val="superscript"/>
        </w:rPr>
        <w:t>1</w:t>
      </w:r>
      <w:r w:rsidRPr="009A1CB0">
        <w:rPr>
          <w:rFonts w:ascii="Times New Roman" w:eastAsia="Times New Roman" w:hAnsi="Times New Roman" w:cs="Times New Roman"/>
        </w:rPr>
        <w:t>Sujal Deshmukh</w:t>
      </w:r>
    </w:p>
    <w:p w14:paraId="4C76C57B" w14:textId="1ED6E3A3" w:rsidR="004168FA" w:rsidRPr="009A1CB0" w:rsidRDefault="004168FA" w:rsidP="0060552F">
      <w:pPr>
        <w:spacing w:after="0" w:line="480" w:lineRule="auto"/>
        <w:contextualSpacing/>
        <w:rPr>
          <w:rFonts w:ascii="Times New Roman" w:eastAsia="Times New Roman" w:hAnsi="Times New Roman" w:cs="Times New Roman"/>
        </w:rPr>
      </w:pPr>
      <w:r w:rsidRPr="009A1CB0">
        <w:rPr>
          <w:rFonts w:ascii="Times New Roman" w:eastAsia="Times New Roman" w:hAnsi="Times New Roman" w:cs="Times New Roman"/>
          <w:vertAlign w:val="superscript"/>
        </w:rPr>
        <w:t>1</w:t>
      </w:r>
      <w:r w:rsidRPr="009A1CB0">
        <w:rPr>
          <w:rFonts w:ascii="Times New Roman" w:eastAsia="Times New Roman" w:hAnsi="Times New Roman" w:cs="Times New Roman"/>
        </w:rPr>
        <w:t>P</w:t>
      </w:r>
      <w:r w:rsidR="005777F6" w:rsidRPr="009A1CB0">
        <w:rPr>
          <w:rFonts w:ascii="Times New Roman" w:eastAsia="Times New Roman" w:hAnsi="Times New Roman" w:cs="Times New Roman"/>
        </w:rPr>
        <w:t>harmacokinetic</w:t>
      </w:r>
      <w:r w:rsidRPr="009A1CB0">
        <w:rPr>
          <w:rFonts w:ascii="Times New Roman" w:eastAsia="Times New Roman" w:hAnsi="Times New Roman" w:cs="Times New Roman"/>
        </w:rPr>
        <w:t xml:space="preserve"> Sciences, Novartis Institutes for </w:t>
      </w:r>
      <w:proofErr w:type="spellStart"/>
      <w:r w:rsidRPr="009A1CB0">
        <w:rPr>
          <w:rFonts w:ascii="Times New Roman" w:eastAsia="Times New Roman" w:hAnsi="Times New Roman" w:cs="Times New Roman"/>
        </w:rPr>
        <w:t>BioMedical</w:t>
      </w:r>
      <w:proofErr w:type="spellEnd"/>
      <w:r w:rsidRPr="009A1CB0">
        <w:rPr>
          <w:rFonts w:ascii="Times New Roman" w:eastAsia="Times New Roman" w:hAnsi="Times New Roman" w:cs="Times New Roman"/>
        </w:rPr>
        <w:t xml:space="preserve"> Research, Cambridge, Massachusetts, USA</w:t>
      </w:r>
    </w:p>
    <w:p w14:paraId="52494298" w14:textId="18116403" w:rsidR="00D71DA2" w:rsidRPr="009A1CB0" w:rsidRDefault="004168FA" w:rsidP="0060552F">
      <w:pPr>
        <w:spacing w:after="0" w:line="480" w:lineRule="auto"/>
        <w:contextualSpacing/>
        <w:rPr>
          <w:rFonts w:ascii="Times New Roman" w:eastAsia="Times New Roman" w:hAnsi="Times New Roman" w:cs="Times New Roman"/>
        </w:rPr>
      </w:pPr>
      <w:r w:rsidRPr="009A1CB0">
        <w:rPr>
          <w:rFonts w:ascii="Times New Roman" w:eastAsia="Times New Roman" w:hAnsi="Times New Roman" w:cs="Times New Roman"/>
          <w:vertAlign w:val="superscript"/>
        </w:rPr>
        <w:t>2</w:t>
      </w:r>
      <w:r w:rsidR="003E65E1" w:rsidRPr="009A1CB0">
        <w:rPr>
          <w:rFonts w:ascii="Times New Roman" w:eastAsia="Times New Roman" w:hAnsi="Times New Roman" w:cs="Times New Roman"/>
        </w:rPr>
        <w:t>P</w:t>
      </w:r>
      <w:r w:rsidR="005777F6" w:rsidRPr="009A1CB0">
        <w:rPr>
          <w:rFonts w:ascii="Times New Roman" w:eastAsia="Times New Roman" w:hAnsi="Times New Roman" w:cs="Times New Roman"/>
        </w:rPr>
        <w:t>harmacokinetic</w:t>
      </w:r>
      <w:r w:rsidR="003E65E1" w:rsidRPr="009A1CB0">
        <w:rPr>
          <w:rFonts w:ascii="Times New Roman" w:eastAsia="Times New Roman" w:hAnsi="Times New Roman" w:cs="Times New Roman"/>
        </w:rPr>
        <w:t xml:space="preserve"> Sciences</w:t>
      </w:r>
      <w:r w:rsidR="00D71DA2" w:rsidRPr="009A1CB0">
        <w:rPr>
          <w:rFonts w:ascii="Times New Roman" w:eastAsia="Times New Roman" w:hAnsi="Times New Roman" w:cs="Times New Roman"/>
        </w:rPr>
        <w:t xml:space="preserve">, Novartis Institutes for </w:t>
      </w:r>
      <w:proofErr w:type="spellStart"/>
      <w:r w:rsidR="00D71DA2" w:rsidRPr="009A1CB0">
        <w:rPr>
          <w:rFonts w:ascii="Times New Roman" w:eastAsia="Times New Roman" w:hAnsi="Times New Roman" w:cs="Times New Roman"/>
        </w:rPr>
        <w:t>BioMedical</w:t>
      </w:r>
      <w:proofErr w:type="spellEnd"/>
      <w:r w:rsidR="00D71DA2" w:rsidRPr="009A1CB0">
        <w:rPr>
          <w:rFonts w:ascii="Times New Roman" w:eastAsia="Times New Roman" w:hAnsi="Times New Roman" w:cs="Times New Roman"/>
        </w:rPr>
        <w:t xml:space="preserve"> Research, Basel, Switzerland</w:t>
      </w:r>
    </w:p>
    <w:p w14:paraId="5A282AFA" w14:textId="77777777" w:rsidR="00942D42" w:rsidRDefault="00942D42" w:rsidP="0060552F">
      <w:pPr>
        <w:tabs>
          <w:tab w:val="left" w:pos="3645"/>
        </w:tabs>
        <w:spacing w:after="0" w:line="480" w:lineRule="auto"/>
        <w:contextualSpacing/>
        <w:rPr>
          <w:rFonts w:ascii="Times New Roman" w:eastAsia="Times New Roman" w:hAnsi="Times New Roman" w:cs="Times New Roman"/>
          <w:sz w:val="24"/>
          <w:szCs w:val="24"/>
        </w:rPr>
      </w:pPr>
    </w:p>
    <w:p w14:paraId="3B6228DC" w14:textId="77777777" w:rsidR="00942D42" w:rsidRDefault="00942D42" w:rsidP="0060552F">
      <w:pPr>
        <w:tabs>
          <w:tab w:val="left" w:pos="3645"/>
        </w:tabs>
        <w:spacing w:after="0" w:line="480" w:lineRule="auto"/>
        <w:contextualSpacing/>
        <w:rPr>
          <w:rFonts w:ascii="Times New Roman" w:eastAsia="Times New Roman" w:hAnsi="Times New Roman" w:cs="Times New Roman"/>
          <w:sz w:val="24"/>
          <w:szCs w:val="24"/>
        </w:rPr>
      </w:pPr>
    </w:p>
    <w:p w14:paraId="36772AA2" w14:textId="48E34591" w:rsidR="00942D42" w:rsidRDefault="00942D42" w:rsidP="0060552F">
      <w:pPr>
        <w:tabs>
          <w:tab w:val="left" w:pos="3645"/>
        </w:tabs>
        <w:spacing w:after="0" w:line="480" w:lineRule="auto"/>
        <w:contextualSpacing/>
        <w:rPr>
          <w:rFonts w:ascii="Times New Roman" w:eastAsia="Times New Roman" w:hAnsi="Times New Roman" w:cs="Times New Roman"/>
          <w:sz w:val="24"/>
          <w:szCs w:val="24"/>
        </w:rPr>
      </w:pPr>
    </w:p>
    <w:p w14:paraId="433D1921" w14:textId="5C25F35A" w:rsidR="006372E7" w:rsidRDefault="006372E7" w:rsidP="0060552F">
      <w:pPr>
        <w:spacing w:after="0" w:line="480" w:lineRule="auto"/>
        <w:contextualSpacing/>
        <w:rPr>
          <w:rFonts w:ascii="Times New Roman" w:eastAsia="Times New Roman" w:hAnsi="Times New Roman" w:cs="Times New Roman"/>
          <w:sz w:val="24"/>
          <w:szCs w:val="24"/>
        </w:rPr>
      </w:pPr>
    </w:p>
    <w:p w14:paraId="01C3079D" w14:textId="77777777" w:rsidR="006A59C5" w:rsidRDefault="006A59C5">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2C22C601" w14:textId="2686DF16" w:rsidR="009C67E3" w:rsidRPr="009A1CB0" w:rsidRDefault="00F50E39" w:rsidP="004D7332">
      <w:pPr>
        <w:spacing w:after="0"/>
        <w:jc w:val="both"/>
        <w:rPr>
          <w:rFonts w:ascii="Times New Roman" w:hAnsi="Times New Roman" w:cs="Times New Roman"/>
          <w:bCs/>
        </w:rPr>
      </w:pPr>
      <w:r w:rsidRPr="009A1CB0">
        <w:rPr>
          <w:rFonts w:ascii="Times New Roman" w:hAnsi="Times New Roman" w:cs="Times New Roman"/>
          <w:b/>
        </w:rPr>
        <w:lastRenderedPageBreak/>
        <w:t>Supplementary T</w:t>
      </w:r>
      <w:r w:rsidR="00483541" w:rsidRPr="009A1CB0">
        <w:rPr>
          <w:rFonts w:ascii="Times New Roman" w:hAnsi="Times New Roman" w:cs="Times New Roman"/>
          <w:b/>
        </w:rPr>
        <w:t xml:space="preserve">able </w:t>
      </w:r>
      <w:r w:rsidRPr="009A1CB0">
        <w:rPr>
          <w:rFonts w:ascii="Times New Roman" w:hAnsi="Times New Roman" w:cs="Times New Roman"/>
          <w:b/>
        </w:rPr>
        <w:t>I</w:t>
      </w:r>
      <w:r w:rsidR="00483541" w:rsidRPr="009A1CB0">
        <w:rPr>
          <w:rFonts w:ascii="Times New Roman" w:hAnsi="Times New Roman" w:cs="Times New Roman"/>
          <w:b/>
        </w:rPr>
        <w:t xml:space="preserve">: </w:t>
      </w:r>
      <w:r w:rsidR="00483541" w:rsidRPr="009A1CB0">
        <w:rPr>
          <w:rFonts w:ascii="Times New Roman" w:hAnsi="Times New Roman" w:cs="Times New Roman"/>
          <w:bCs/>
        </w:rPr>
        <w:t>Analytical methods employed</w:t>
      </w:r>
      <w:r w:rsidR="009C67E3" w:rsidRPr="009A1CB0">
        <w:rPr>
          <w:rFonts w:ascii="Times New Roman" w:hAnsi="Times New Roman" w:cs="Times New Roman"/>
          <w:bCs/>
        </w:rPr>
        <w:t xml:space="preserve"> </w:t>
      </w:r>
      <w:r w:rsidR="00483541" w:rsidRPr="009A1CB0">
        <w:rPr>
          <w:rFonts w:ascii="Times New Roman" w:hAnsi="Times New Roman" w:cs="Times New Roman"/>
          <w:bCs/>
        </w:rPr>
        <w:t>to determine the concentration of test compounds</w:t>
      </w:r>
      <w:r w:rsidR="00E11E55" w:rsidRPr="009A1CB0">
        <w:rPr>
          <w:rFonts w:ascii="Times New Roman" w:hAnsi="Times New Roman" w:cs="Times New Roman"/>
          <w:bCs/>
        </w:rPr>
        <w:t xml:space="preserve"> in</w:t>
      </w:r>
      <w:r w:rsidR="00483541" w:rsidRPr="009A1CB0">
        <w:rPr>
          <w:rFonts w:ascii="Times New Roman" w:hAnsi="Times New Roman" w:cs="Times New Roman"/>
          <w:bCs/>
        </w:rPr>
        <w:t xml:space="preserve"> </w:t>
      </w:r>
      <w:r w:rsidR="009C67E3" w:rsidRPr="009A1CB0">
        <w:rPr>
          <w:rFonts w:ascii="Times New Roman" w:hAnsi="Times New Roman" w:cs="Times New Roman"/>
          <w:bCs/>
        </w:rPr>
        <w:t>in-vitro sample</w:t>
      </w:r>
      <w:r w:rsidR="00483541" w:rsidRPr="009A1CB0">
        <w:rPr>
          <w:rFonts w:ascii="Times New Roman" w:hAnsi="Times New Roman" w:cs="Times New Roman"/>
          <w:bCs/>
        </w:rPr>
        <w:t>s.</w:t>
      </w:r>
    </w:p>
    <w:p w14:paraId="1F292370" w14:textId="77777777" w:rsidR="004D7332" w:rsidRPr="009A1CB0" w:rsidRDefault="004D7332" w:rsidP="004D7332">
      <w:pPr>
        <w:spacing w:after="0"/>
        <w:jc w:val="both"/>
        <w:rPr>
          <w:rFonts w:ascii="Times New Roman" w:hAnsi="Times New Roman" w:cs="Times New Roman"/>
          <w:bCs/>
          <w:sz w:val="20"/>
          <w:szCs w:val="20"/>
        </w:rPr>
      </w:pPr>
    </w:p>
    <w:tbl>
      <w:tblPr>
        <w:tblStyle w:val="TableGrid"/>
        <w:tblW w:w="9059" w:type="dxa"/>
        <w:tblLayout w:type="fixed"/>
        <w:tblLook w:val="04A0" w:firstRow="1" w:lastRow="0" w:firstColumn="1" w:lastColumn="0" w:noHBand="0" w:noVBand="1"/>
      </w:tblPr>
      <w:tblGrid>
        <w:gridCol w:w="1597"/>
        <w:gridCol w:w="798"/>
        <w:gridCol w:w="798"/>
        <w:gridCol w:w="768"/>
        <w:gridCol w:w="713"/>
        <w:gridCol w:w="728"/>
        <w:gridCol w:w="729"/>
        <w:gridCol w:w="695"/>
        <w:gridCol w:w="696"/>
        <w:gridCol w:w="767"/>
        <w:gridCol w:w="770"/>
      </w:tblGrid>
      <w:tr w:rsidR="009C67E3" w:rsidRPr="009A1CB0" w14:paraId="3F93D3A0" w14:textId="77777777" w:rsidTr="7ECEB9AC">
        <w:trPr>
          <w:trHeight w:val="503"/>
        </w:trPr>
        <w:tc>
          <w:tcPr>
            <w:tcW w:w="1597" w:type="dxa"/>
            <w:vMerge w:val="restart"/>
          </w:tcPr>
          <w:p w14:paraId="4D12EFA0" w14:textId="77777777" w:rsidR="009C67E3" w:rsidRPr="009A1CB0" w:rsidRDefault="009C67E3" w:rsidP="0077187D">
            <w:pPr>
              <w:rPr>
                <w:rFonts w:ascii="Times New Roman" w:hAnsi="Times New Roman" w:cs="Times New Roman"/>
                <w:b/>
                <w:sz w:val="20"/>
                <w:szCs w:val="20"/>
              </w:rPr>
            </w:pPr>
            <w:r w:rsidRPr="009A1CB0">
              <w:rPr>
                <w:rFonts w:ascii="Times New Roman" w:hAnsi="Times New Roman" w:cs="Times New Roman"/>
                <w:b/>
                <w:sz w:val="20"/>
                <w:szCs w:val="20"/>
              </w:rPr>
              <w:t>Conditions</w:t>
            </w:r>
          </w:p>
        </w:tc>
        <w:tc>
          <w:tcPr>
            <w:tcW w:w="7462" w:type="dxa"/>
            <w:gridSpan w:val="10"/>
          </w:tcPr>
          <w:p w14:paraId="2FD75318" w14:textId="77777777" w:rsidR="65909FEB" w:rsidRPr="009A1CB0" w:rsidRDefault="65909FEB" w:rsidP="0077187D">
            <w:pPr>
              <w:jc w:val="center"/>
              <w:rPr>
                <w:rFonts w:ascii="Times New Roman" w:hAnsi="Times New Roman" w:cs="Times New Roman"/>
                <w:sz w:val="20"/>
                <w:szCs w:val="20"/>
              </w:rPr>
            </w:pPr>
            <w:r w:rsidRPr="009A1CB0">
              <w:rPr>
                <w:rFonts w:ascii="Times New Roman" w:hAnsi="Times New Roman" w:cs="Times New Roman"/>
                <w:b/>
                <w:bCs/>
                <w:sz w:val="20"/>
                <w:szCs w:val="20"/>
              </w:rPr>
              <w:t>In-vitro studies</w:t>
            </w:r>
          </w:p>
        </w:tc>
      </w:tr>
      <w:tr w:rsidR="009C67E3" w:rsidRPr="009A1CB0" w14:paraId="4AE78149" w14:textId="77777777" w:rsidTr="7ECEB9AC">
        <w:trPr>
          <w:trHeight w:val="503"/>
        </w:trPr>
        <w:tc>
          <w:tcPr>
            <w:tcW w:w="1597" w:type="dxa"/>
            <w:vMerge/>
          </w:tcPr>
          <w:p w14:paraId="252A7678" w14:textId="77777777" w:rsidR="009C67E3" w:rsidRPr="009A1CB0" w:rsidRDefault="009C67E3" w:rsidP="0077187D">
            <w:pPr>
              <w:rPr>
                <w:rFonts w:ascii="Times New Roman" w:hAnsi="Times New Roman" w:cs="Times New Roman"/>
                <w:sz w:val="20"/>
                <w:szCs w:val="20"/>
              </w:rPr>
            </w:pPr>
          </w:p>
        </w:tc>
        <w:tc>
          <w:tcPr>
            <w:tcW w:w="1596" w:type="dxa"/>
            <w:gridSpan w:val="2"/>
          </w:tcPr>
          <w:p w14:paraId="1124DF3C" w14:textId="1BB0EA24" w:rsidR="7ECEB9AC" w:rsidRPr="009A1CB0" w:rsidRDefault="7ECEB9AC" w:rsidP="0077187D">
            <w:pPr>
              <w:rPr>
                <w:rFonts w:ascii="Times New Roman" w:hAnsi="Times New Roman" w:cs="Times New Roman"/>
                <w:sz w:val="20"/>
                <w:szCs w:val="20"/>
              </w:rPr>
            </w:pPr>
            <w:r w:rsidRPr="009A1CB0">
              <w:rPr>
                <w:rFonts w:ascii="Times New Roman" w:hAnsi="Times New Roman" w:cs="Times New Roman"/>
                <w:sz w:val="20"/>
                <w:szCs w:val="20"/>
              </w:rPr>
              <w:t>MDCK-LE permeability</w:t>
            </w:r>
          </w:p>
        </w:tc>
        <w:tc>
          <w:tcPr>
            <w:tcW w:w="1481" w:type="dxa"/>
            <w:gridSpan w:val="2"/>
          </w:tcPr>
          <w:p w14:paraId="690FAF29"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Microsomal incubation</w:t>
            </w:r>
          </w:p>
        </w:tc>
        <w:tc>
          <w:tcPr>
            <w:tcW w:w="1457" w:type="dxa"/>
            <w:gridSpan w:val="2"/>
          </w:tcPr>
          <w:p w14:paraId="19BFA25F"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Hepatocyte incubation</w:t>
            </w:r>
          </w:p>
        </w:tc>
        <w:tc>
          <w:tcPr>
            <w:tcW w:w="1391" w:type="dxa"/>
            <w:gridSpan w:val="2"/>
          </w:tcPr>
          <w:p w14:paraId="67C4CE42" w14:textId="135E3FB6" w:rsidR="009C67E3" w:rsidRPr="009A1CB0" w:rsidRDefault="00970EFD" w:rsidP="0077187D">
            <w:pPr>
              <w:rPr>
                <w:rFonts w:ascii="Times New Roman" w:hAnsi="Times New Roman" w:cs="Times New Roman"/>
                <w:sz w:val="20"/>
                <w:szCs w:val="20"/>
              </w:rPr>
            </w:pPr>
            <w:r w:rsidRPr="009A1CB0">
              <w:rPr>
                <w:rFonts w:ascii="Times New Roman" w:hAnsi="Times New Roman" w:cs="Times New Roman"/>
                <w:sz w:val="20"/>
                <w:szCs w:val="20"/>
              </w:rPr>
              <w:t xml:space="preserve">Liver </w:t>
            </w:r>
            <w:r w:rsidR="009C67E3" w:rsidRPr="009A1CB0">
              <w:rPr>
                <w:rFonts w:ascii="Times New Roman" w:hAnsi="Times New Roman" w:cs="Times New Roman"/>
                <w:sz w:val="20"/>
                <w:szCs w:val="20"/>
              </w:rPr>
              <w:t>S9 incubation</w:t>
            </w:r>
          </w:p>
        </w:tc>
        <w:tc>
          <w:tcPr>
            <w:tcW w:w="1537" w:type="dxa"/>
            <w:gridSpan w:val="2"/>
          </w:tcPr>
          <w:p w14:paraId="04299937" w14:textId="296F7CDC"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 xml:space="preserve">Plasma protein and </w:t>
            </w:r>
            <w:r w:rsidR="0086339E" w:rsidRPr="009A1CB0">
              <w:rPr>
                <w:rFonts w:ascii="Times New Roman" w:hAnsi="Times New Roman" w:cs="Times New Roman"/>
                <w:sz w:val="20"/>
                <w:szCs w:val="20"/>
              </w:rPr>
              <w:t>microsomal binding</w:t>
            </w:r>
          </w:p>
        </w:tc>
      </w:tr>
      <w:tr w:rsidR="009C67E3" w:rsidRPr="009A1CB0" w14:paraId="7225D8E7" w14:textId="77777777" w:rsidTr="7ECEB9AC">
        <w:trPr>
          <w:trHeight w:val="238"/>
        </w:trPr>
        <w:tc>
          <w:tcPr>
            <w:tcW w:w="1597" w:type="dxa"/>
          </w:tcPr>
          <w:p w14:paraId="2E57B11A" w14:textId="77777777" w:rsidR="009C67E3" w:rsidRPr="009A1CB0" w:rsidRDefault="009C67E3" w:rsidP="002F26D2">
            <w:pPr>
              <w:jc w:val="center"/>
              <w:rPr>
                <w:rFonts w:ascii="Times New Roman" w:hAnsi="Times New Roman" w:cs="Times New Roman"/>
                <w:sz w:val="20"/>
                <w:szCs w:val="20"/>
              </w:rPr>
            </w:pPr>
            <w:r w:rsidRPr="009A1CB0">
              <w:rPr>
                <w:rFonts w:ascii="Times New Roman" w:hAnsi="Times New Roman" w:cs="Times New Roman"/>
                <w:sz w:val="20"/>
                <w:szCs w:val="20"/>
              </w:rPr>
              <w:t>LC and autosampler</w:t>
            </w:r>
          </w:p>
        </w:tc>
        <w:tc>
          <w:tcPr>
            <w:tcW w:w="1596" w:type="dxa"/>
            <w:gridSpan w:val="2"/>
          </w:tcPr>
          <w:p w14:paraId="28B2FA8C" w14:textId="327B5918" w:rsidR="7ECEB9AC" w:rsidRPr="009A1CB0" w:rsidRDefault="7ECEB9AC" w:rsidP="0077187D">
            <w:pPr>
              <w:rPr>
                <w:rFonts w:ascii="Times New Roman" w:eastAsia="Times New Roman" w:hAnsi="Times New Roman" w:cs="Times New Roman"/>
                <w:sz w:val="20"/>
                <w:szCs w:val="20"/>
              </w:rPr>
            </w:pPr>
            <w:r w:rsidRPr="009A1CB0">
              <w:rPr>
                <w:rFonts w:ascii="Times New Roman" w:eastAsia="Times New Roman" w:hAnsi="Times New Roman" w:cs="Times New Roman"/>
                <w:sz w:val="20"/>
                <w:szCs w:val="20"/>
              </w:rPr>
              <w:t>Shimadzu LC-30AD</w:t>
            </w:r>
          </w:p>
        </w:tc>
        <w:tc>
          <w:tcPr>
            <w:tcW w:w="1481" w:type="dxa"/>
            <w:gridSpan w:val="2"/>
          </w:tcPr>
          <w:p w14:paraId="7531F547"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 xml:space="preserve">Shimadzu </w:t>
            </w:r>
            <w:proofErr w:type="spellStart"/>
            <w:r w:rsidRPr="009A1CB0">
              <w:rPr>
                <w:rFonts w:ascii="Times New Roman" w:hAnsi="Times New Roman" w:cs="Times New Roman"/>
                <w:sz w:val="20"/>
                <w:szCs w:val="20"/>
              </w:rPr>
              <w:t>Nexera</w:t>
            </w:r>
            <w:proofErr w:type="spellEnd"/>
          </w:p>
        </w:tc>
        <w:tc>
          <w:tcPr>
            <w:tcW w:w="1457" w:type="dxa"/>
            <w:gridSpan w:val="2"/>
          </w:tcPr>
          <w:p w14:paraId="189BA5E6"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Shimadzu 30</w:t>
            </w:r>
          </w:p>
        </w:tc>
        <w:tc>
          <w:tcPr>
            <w:tcW w:w="1391" w:type="dxa"/>
            <w:gridSpan w:val="2"/>
          </w:tcPr>
          <w:p w14:paraId="26381AD5"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 xml:space="preserve">Waters </w:t>
            </w:r>
            <w:proofErr w:type="spellStart"/>
            <w:r w:rsidRPr="009A1CB0">
              <w:rPr>
                <w:rFonts w:ascii="Times New Roman" w:hAnsi="Times New Roman" w:cs="Times New Roman"/>
                <w:sz w:val="20"/>
                <w:szCs w:val="20"/>
              </w:rPr>
              <w:t>Acquity</w:t>
            </w:r>
            <w:proofErr w:type="spellEnd"/>
          </w:p>
        </w:tc>
        <w:tc>
          <w:tcPr>
            <w:tcW w:w="1537" w:type="dxa"/>
            <w:gridSpan w:val="2"/>
          </w:tcPr>
          <w:p w14:paraId="516A32A6"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PAL</w:t>
            </w:r>
          </w:p>
        </w:tc>
      </w:tr>
      <w:tr w:rsidR="009C67E3" w:rsidRPr="009A1CB0" w14:paraId="70367545" w14:textId="77777777" w:rsidTr="7ECEB9AC">
        <w:trPr>
          <w:trHeight w:val="250"/>
        </w:trPr>
        <w:tc>
          <w:tcPr>
            <w:tcW w:w="1597" w:type="dxa"/>
          </w:tcPr>
          <w:p w14:paraId="30FF0483" w14:textId="77777777" w:rsidR="009C67E3" w:rsidRPr="009A1CB0" w:rsidRDefault="009C67E3" w:rsidP="002F26D2">
            <w:pPr>
              <w:jc w:val="center"/>
              <w:rPr>
                <w:rFonts w:ascii="Times New Roman" w:hAnsi="Times New Roman" w:cs="Times New Roman"/>
                <w:sz w:val="20"/>
                <w:szCs w:val="20"/>
              </w:rPr>
            </w:pPr>
            <w:r w:rsidRPr="009A1CB0">
              <w:rPr>
                <w:rFonts w:ascii="Times New Roman" w:hAnsi="Times New Roman" w:cs="Times New Roman"/>
                <w:sz w:val="20"/>
                <w:szCs w:val="20"/>
              </w:rPr>
              <w:t>Analytical column</w:t>
            </w:r>
          </w:p>
        </w:tc>
        <w:tc>
          <w:tcPr>
            <w:tcW w:w="1596" w:type="dxa"/>
            <w:gridSpan w:val="2"/>
          </w:tcPr>
          <w:p w14:paraId="1A4A36C1" w14:textId="2C6DD746" w:rsidR="65909FEB" w:rsidRPr="009A1CB0" w:rsidRDefault="65909FEB" w:rsidP="0077187D">
            <w:pPr>
              <w:rPr>
                <w:rFonts w:ascii="Times New Roman" w:hAnsi="Times New Roman" w:cs="Times New Roman"/>
                <w:sz w:val="20"/>
                <w:szCs w:val="20"/>
              </w:rPr>
            </w:pPr>
            <w:r w:rsidRPr="009A1CB0">
              <w:rPr>
                <w:rFonts w:ascii="Times New Roman" w:hAnsi="Times New Roman" w:cs="Times New Roman"/>
                <w:sz w:val="20"/>
                <w:szCs w:val="20"/>
              </w:rPr>
              <w:t xml:space="preserve">Phenomenex </w:t>
            </w:r>
            <w:proofErr w:type="spellStart"/>
            <w:r w:rsidRPr="009A1CB0">
              <w:rPr>
                <w:rFonts w:ascii="Times New Roman" w:hAnsi="Times New Roman" w:cs="Times New Roman"/>
                <w:sz w:val="20"/>
                <w:szCs w:val="20"/>
              </w:rPr>
              <w:t>Kintex</w:t>
            </w:r>
            <w:proofErr w:type="spellEnd"/>
            <w:r w:rsidRPr="009A1CB0">
              <w:rPr>
                <w:rFonts w:ascii="Times New Roman" w:hAnsi="Times New Roman" w:cs="Times New Roman"/>
                <w:sz w:val="20"/>
                <w:szCs w:val="20"/>
              </w:rPr>
              <w:t xml:space="preserve"> Polar (C18, 30 x 2.1 mm, 2.6 µm)</w:t>
            </w:r>
          </w:p>
        </w:tc>
        <w:tc>
          <w:tcPr>
            <w:tcW w:w="1481" w:type="dxa"/>
            <w:gridSpan w:val="2"/>
          </w:tcPr>
          <w:p w14:paraId="425CF353"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 xml:space="preserve">Phenomenex </w:t>
            </w:r>
            <w:proofErr w:type="spellStart"/>
            <w:r w:rsidRPr="009A1CB0">
              <w:rPr>
                <w:rFonts w:ascii="Times New Roman" w:hAnsi="Times New Roman" w:cs="Times New Roman"/>
                <w:sz w:val="20"/>
                <w:szCs w:val="20"/>
              </w:rPr>
              <w:t>Kintex</w:t>
            </w:r>
            <w:proofErr w:type="spellEnd"/>
            <w:r w:rsidRPr="009A1CB0">
              <w:rPr>
                <w:rFonts w:ascii="Times New Roman" w:hAnsi="Times New Roman" w:cs="Times New Roman"/>
                <w:sz w:val="20"/>
                <w:szCs w:val="20"/>
              </w:rPr>
              <w:t xml:space="preserve"> Polar (C18, 30 x 2.1 mm, 2.6 µm)</w:t>
            </w:r>
          </w:p>
        </w:tc>
        <w:tc>
          <w:tcPr>
            <w:tcW w:w="1457" w:type="dxa"/>
            <w:gridSpan w:val="2"/>
          </w:tcPr>
          <w:p w14:paraId="02EF99E9"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ACE 3 (C18, 30 x 2.1 mm, 3 µm)</w:t>
            </w:r>
          </w:p>
        </w:tc>
        <w:tc>
          <w:tcPr>
            <w:tcW w:w="1391" w:type="dxa"/>
            <w:gridSpan w:val="2"/>
          </w:tcPr>
          <w:p w14:paraId="3CF0428E" w14:textId="77777777" w:rsidR="009C67E3" w:rsidRPr="009A1CB0" w:rsidRDefault="009C67E3" w:rsidP="0077187D">
            <w:pPr>
              <w:rPr>
                <w:rFonts w:ascii="Times New Roman" w:hAnsi="Times New Roman" w:cs="Times New Roman"/>
                <w:sz w:val="20"/>
                <w:szCs w:val="20"/>
              </w:rPr>
            </w:pPr>
            <w:proofErr w:type="spellStart"/>
            <w:r w:rsidRPr="009A1CB0">
              <w:rPr>
                <w:rFonts w:ascii="Times New Roman" w:hAnsi="Times New Roman" w:cs="Times New Roman"/>
                <w:sz w:val="20"/>
                <w:szCs w:val="20"/>
              </w:rPr>
              <w:t>Acquity</w:t>
            </w:r>
            <w:proofErr w:type="spellEnd"/>
            <w:r w:rsidRPr="009A1CB0">
              <w:rPr>
                <w:rFonts w:ascii="Times New Roman" w:hAnsi="Times New Roman" w:cs="Times New Roman"/>
                <w:sz w:val="20"/>
                <w:szCs w:val="20"/>
              </w:rPr>
              <w:t xml:space="preserve"> UPLC</w:t>
            </w:r>
            <w:r w:rsidRPr="009A1CB0">
              <w:rPr>
                <w:rFonts w:ascii="Times New Roman" w:hAnsi="Times New Roman" w:cs="Times New Roman"/>
                <w:sz w:val="20"/>
                <w:szCs w:val="20"/>
                <w:vertAlign w:val="superscript"/>
              </w:rPr>
              <w:t>®</w:t>
            </w:r>
            <w:r w:rsidRPr="009A1CB0">
              <w:rPr>
                <w:rFonts w:ascii="Times New Roman" w:hAnsi="Times New Roman" w:cs="Times New Roman"/>
                <w:sz w:val="20"/>
                <w:szCs w:val="20"/>
              </w:rPr>
              <w:t xml:space="preserve"> HSS T3 (50 x 2.1 mm, 1.8 µm)</w:t>
            </w:r>
          </w:p>
        </w:tc>
        <w:tc>
          <w:tcPr>
            <w:tcW w:w="1537" w:type="dxa"/>
            <w:gridSpan w:val="2"/>
          </w:tcPr>
          <w:p w14:paraId="6836234B"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 xml:space="preserve">Phenomenex </w:t>
            </w:r>
            <w:proofErr w:type="spellStart"/>
            <w:r w:rsidRPr="009A1CB0">
              <w:rPr>
                <w:rFonts w:ascii="Times New Roman" w:hAnsi="Times New Roman" w:cs="Times New Roman"/>
                <w:sz w:val="20"/>
                <w:szCs w:val="20"/>
              </w:rPr>
              <w:t>Synergi</w:t>
            </w:r>
            <w:proofErr w:type="spellEnd"/>
            <w:r w:rsidRPr="009A1CB0">
              <w:rPr>
                <w:rFonts w:ascii="Times New Roman" w:hAnsi="Times New Roman" w:cs="Times New Roman"/>
                <w:sz w:val="20"/>
                <w:szCs w:val="20"/>
              </w:rPr>
              <w:t xml:space="preserve"> Polar-RP (50 x 2 mm, 4 µm)</w:t>
            </w:r>
          </w:p>
          <w:p w14:paraId="7FF4DFB1" w14:textId="77777777" w:rsidR="009C67E3" w:rsidRPr="009A1CB0" w:rsidRDefault="009C67E3" w:rsidP="0077187D">
            <w:pPr>
              <w:rPr>
                <w:rFonts w:ascii="Times New Roman" w:hAnsi="Times New Roman" w:cs="Times New Roman"/>
                <w:sz w:val="20"/>
                <w:szCs w:val="20"/>
              </w:rPr>
            </w:pPr>
          </w:p>
        </w:tc>
      </w:tr>
      <w:tr w:rsidR="009C67E3" w:rsidRPr="009A1CB0" w14:paraId="32CA5EC9" w14:textId="77777777" w:rsidTr="7ECEB9AC">
        <w:trPr>
          <w:trHeight w:val="489"/>
        </w:trPr>
        <w:tc>
          <w:tcPr>
            <w:tcW w:w="1597" w:type="dxa"/>
          </w:tcPr>
          <w:p w14:paraId="743DCE86" w14:textId="55EBBF96" w:rsidR="009C67E3" w:rsidRPr="009A1CB0" w:rsidRDefault="009C67E3" w:rsidP="002F26D2">
            <w:pPr>
              <w:jc w:val="center"/>
              <w:rPr>
                <w:rFonts w:ascii="Times New Roman" w:hAnsi="Times New Roman" w:cs="Times New Roman"/>
                <w:sz w:val="20"/>
                <w:szCs w:val="20"/>
              </w:rPr>
            </w:pPr>
            <w:r w:rsidRPr="009A1CB0">
              <w:rPr>
                <w:rFonts w:ascii="Times New Roman" w:hAnsi="Times New Roman" w:cs="Times New Roman"/>
                <w:sz w:val="20"/>
                <w:szCs w:val="20"/>
              </w:rPr>
              <w:t>Column temp (°C)</w:t>
            </w:r>
          </w:p>
        </w:tc>
        <w:tc>
          <w:tcPr>
            <w:tcW w:w="1596" w:type="dxa"/>
            <w:gridSpan w:val="2"/>
          </w:tcPr>
          <w:p w14:paraId="5C9EDA26" w14:textId="04B89313" w:rsidR="7ECEB9AC" w:rsidRPr="009A1CB0" w:rsidRDefault="7ECEB9AC" w:rsidP="0077187D">
            <w:pPr>
              <w:rPr>
                <w:rFonts w:ascii="Times New Roman" w:hAnsi="Times New Roman" w:cs="Times New Roman"/>
                <w:sz w:val="20"/>
                <w:szCs w:val="20"/>
              </w:rPr>
            </w:pPr>
            <w:r w:rsidRPr="009A1CB0">
              <w:rPr>
                <w:rFonts w:ascii="Times New Roman" w:hAnsi="Times New Roman" w:cs="Times New Roman"/>
                <w:sz w:val="20"/>
                <w:szCs w:val="20"/>
              </w:rPr>
              <w:t>50</w:t>
            </w:r>
          </w:p>
        </w:tc>
        <w:tc>
          <w:tcPr>
            <w:tcW w:w="1481" w:type="dxa"/>
            <w:gridSpan w:val="2"/>
          </w:tcPr>
          <w:p w14:paraId="0228F1A1"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0</w:t>
            </w:r>
          </w:p>
        </w:tc>
        <w:tc>
          <w:tcPr>
            <w:tcW w:w="1457" w:type="dxa"/>
            <w:gridSpan w:val="2"/>
          </w:tcPr>
          <w:p w14:paraId="77CA6635"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5</w:t>
            </w:r>
          </w:p>
        </w:tc>
        <w:tc>
          <w:tcPr>
            <w:tcW w:w="1391" w:type="dxa"/>
            <w:gridSpan w:val="2"/>
          </w:tcPr>
          <w:p w14:paraId="2ABFEC5A"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0</w:t>
            </w:r>
          </w:p>
        </w:tc>
        <w:tc>
          <w:tcPr>
            <w:tcW w:w="1537" w:type="dxa"/>
            <w:gridSpan w:val="2"/>
          </w:tcPr>
          <w:p w14:paraId="1FDB153C"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0</w:t>
            </w:r>
          </w:p>
        </w:tc>
      </w:tr>
      <w:tr w:rsidR="009C67E3" w:rsidRPr="009A1CB0" w14:paraId="55554AE0" w14:textId="77777777" w:rsidTr="7ECEB9AC">
        <w:trPr>
          <w:trHeight w:val="238"/>
        </w:trPr>
        <w:tc>
          <w:tcPr>
            <w:tcW w:w="1597" w:type="dxa"/>
          </w:tcPr>
          <w:p w14:paraId="18A32382" w14:textId="77777777" w:rsidR="009C67E3" w:rsidRPr="009A1CB0" w:rsidRDefault="009C67E3" w:rsidP="002F26D2">
            <w:pPr>
              <w:jc w:val="center"/>
              <w:rPr>
                <w:rFonts w:ascii="Times New Roman" w:hAnsi="Times New Roman" w:cs="Times New Roman"/>
                <w:sz w:val="20"/>
                <w:szCs w:val="20"/>
              </w:rPr>
            </w:pPr>
            <w:r w:rsidRPr="009A1CB0">
              <w:rPr>
                <w:rFonts w:ascii="Times New Roman" w:hAnsi="Times New Roman" w:cs="Times New Roman"/>
                <w:sz w:val="20"/>
                <w:szCs w:val="20"/>
              </w:rPr>
              <w:t>Mobile phase A</w:t>
            </w:r>
          </w:p>
        </w:tc>
        <w:tc>
          <w:tcPr>
            <w:tcW w:w="1596" w:type="dxa"/>
            <w:gridSpan w:val="2"/>
          </w:tcPr>
          <w:p w14:paraId="720F5744" w14:textId="77777777" w:rsidR="65909FEB" w:rsidRPr="009A1CB0" w:rsidRDefault="65909FEB" w:rsidP="0077187D">
            <w:pPr>
              <w:rPr>
                <w:rFonts w:ascii="Times New Roman" w:hAnsi="Times New Roman" w:cs="Times New Roman"/>
                <w:sz w:val="20"/>
                <w:szCs w:val="20"/>
              </w:rPr>
            </w:pPr>
            <w:r w:rsidRPr="009A1CB0">
              <w:rPr>
                <w:rFonts w:ascii="Times New Roman" w:hAnsi="Times New Roman" w:cs="Times New Roman"/>
                <w:sz w:val="20"/>
                <w:szCs w:val="20"/>
              </w:rPr>
              <w:t>0.1% formic acid in water</w:t>
            </w:r>
          </w:p>
          <w:p w14:paraId="7FBE73EF" w14:textId="4B2C20F4" w:rsidR="7ECEB9AC" w:rsidRPr="009A1CB0" w:rsidRDefault="7ECEB9AC" w:rsidP="0077187D">
            <w:pPr>
              <w:rPr>
                <w:rFonts w:ascii="Times New Roman" w:hAnsi="Times New Roman" w:cs="Times New Roman"/>
                <w:sz w:val="20"/>
                <w:szCs w:val="20"/>
              </w:rPr>
            </w:pPr>
          </w:p>
        </w:tc>
        <w:tc>
          <w:tcPr>
            <w:tcW w:w="1481" w:type="dxa"/>
            <w:gridSpan w:val="2"/>
          </w:tcPr>
          <w:p w14:paraId="4595E793"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1% formic acid in water</w:t>
            </w:r>
          </w:p>
        </w:tc>
        <w:tc>
          <w:tcPr>
            <w:tcW w:w="1457" w:type="dxa"/>
            <w:gridSpan w:val="2"/>
          </w:tcPr>
          <w:p w14:paraId="22E1D8D5"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1% formic acid in water</w:t>
            </w:r>
          </w:p>
        </w:tc>
        <w:tc>
          <w:tcPr>
            <w:tcW w:w="1391" w:type="dxa"/>
            <w:gridSpan w:val="2"/>
          </w:tcPr>
          <w:p w14:paraId="4D482278"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 xml:space="preserve">0.1% formic acid in </w:t>
            </w:r>
            <w:proofErr w:type="spellStart"/>
            <w:proofErr w:type="gramStart"/>
            <w:r w:rsidRPr="009A1CB0">
              <w:rPr>
                <w:rFonts w:ascii="Times New Roman" w:hAnsi="Times New Roman" w:cs="Times New Roman"/>
                <w:sz w:val="20"/>
                <w:szCs w:val="20"/>
              </w:rPr>
              <w:t>water:methanol</w:t>
            </w:r>
            <w:proofErr w:type="spellEnd"/>
            <w:proofErr w:type="gramEnd"/>
            <w:r w:rsidRPr="009A1CB0">
              <w:rPr>
                <w:rFonts w:ascii="Times New Roman" w:hAnsi="Times New Roman" w:cs="Times New Roman"/>
                <w:sz w:val="20"/>
                <w:szCs w:val="20"/>
              </w:rPr>
              <w:t xml:space="preserve"> (19:1)</w:t>
            </w:r>
          </w:p>
        </w:tc>
        <w:tc>
          <w:tcPr>
            <w:tcW w:w="1537" w:type="dxa"/>
            <w:gridSpan w:val="2"/>
          </w:tcPr>
          <w:p w14:paraId="635F2D2F"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1% formic acid in water</w:t>
            </w:r>
          </w:p>
        </w:tc>
      </w:tr>
      <w:tr w:rsidR="009C67E3" w:rsidRPr="009A1CB0" w14:paraId="130C0ED2" w14:textId="77777777" w:rsidTr="7ECEB9AC">
        <w:trPr>
          <w:trHeight w:val="250"/>
        </w:trPr>
        <w:tc>
          <w:tcPr>
            <w:tcW w:w="1597" w:type="dxa"/>
          </w:tcPr>
          <w:p w14:paraId="4426554E" w14:textId="77777777" w:rsidR="009C67E3" w:rsidRPr="009A1CB0" w:rsidRDefault="009C67E3" w:rsidP="002F26D2">
            <w:pPr>
              <w:jc w:val="center"/>
              <w:rPr>
                <w:rFonts w:ascii="Times New Roman" w:hAnsi="Times New Roman" w:cs="Times New Roman"/>
                <w:sz w:val="20"/>
                <w:szCs w:val="20"/>
              </w:rPr>
            </w:pPr>
            <w:r w:rsidRPr="009A1CB0">
              <w:rPr>
                <w:rFonts w:ascii="Times New Roman" w:hAnsi="Times New Roman" w:cs="Times New Roman"/>
                <w:sz w:val="20"/>
                <w:szCs w:val="20"/>
              </w:rPr>
              <w:t>Mobile phase B</w:t>
            </w:r>
          </w:p>
        </w:tc>
        <w:tc>
          <w:tcPr>
            <w:tcW w:w="1596" w:type="dxa"/>
            <w:gridSpan w:val="2"/>
          </w:tcPr>
          <w:p w14:paraId="3D03DECF" w14:textId="60083B16" w:rsidR="65909FEB" w:rsidRPr="009A1CB0" w:rsidRDefault="65909FEB" w:rsidP="0077187D">
            <w:pPr>
              <w:rPr>
                <w:rFonts w:ascii="Times New Roman" w:hAnsi="Times New Roman" w:cs="Times New Roman"/>
                <w:sz w:val="20"/>
                <w:szCs w:val="20"/>
              </w:rPr>
            </w:pPr>
            <w:r w:rsidRPr="009A1CB0">
              <w:rPr>
                <w:rFonts w:ascii="Times New Roman" w:hAnsi="Times New Roman" w:cs="Times New Roman"/>
                <w:sz w:val="20"/>
                <w:szCs w:val="20"/>
              </w:rPr>
              <w:t>0.1% formic acid and 4% water in acetonitrile</w:t>
            </w:r>
          </w:p>
          <w:p w14:paraId="0B1FEFEB" w14:textId="6197AE56" w:rsidR="7ECEB9AC" w:rsidRPr="009A1CB0" w:rsidRDefault="7ECEB9AC" w:rsidP="0077187D">
            <w:pPr>
              <w:rPr>
                <w:rFonts w:ascii="Times New Roman" w:hAnsi="Times New Roman" w:cs="Times New Roman"/>
                <w:sz w:val="20"/>
                <w:szCs w:val="20"/>
              </w:rPr>
            </w:pPr>
          </w:p>
        </w:tc>
        <w:tc>
          <w:tcPr>
            <w:tcW w:w="1481" w:type="dxa"/>
            <w:gridSpan w:val="2"/>
          </w:tcPr>
          <w:p w14:paraId="0DA37AB0"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1% formic acid in acetonitrile</w:t>
            </w:r>
          </w:p>
        </w:tc>
        <w:tc>
          <w:tcPr>
            <w:tcW w:w="1457" w:type="dxa"/>
            <w:gridSpan w:val="2"/>
          </w:tcPr>
          <w:p w14:paraId="53A67440"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1% formic acid in acetonitrile</w:t>
            </w:r>
          </w:p>
        </w:tc>
        <w:tc>
          <w:tcPr>
            <w:tcW w:w="1391" w:type="dxa"/>
            <w:gridSpan w:val="2"/>
          </w:tcPr>
          <w:p w14:paraId="33C68B93"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 xml:space="preserve">0.1% formic acid in </w:t>
            </w:r>
            <w:proofErr w:type="spellStart"/>
            <w:proofErr w:type="gramStart"/>
            <w:r w:rsidRPr="009A1CB0">
              <w:rPr>
                <w:rFonts w:ascii="Times New Roman" w:hAnsi="Times New Roman" w:cs="Times New Roman"/>
                <w:sz w:val="20"/>
                <w:szCs w:val="20"/>
              </w:rPr>
              <w:t>water:methanol</w:t>
            </w:r>
            <w:proofErr w:type="spellEnd"/>
            <w:proofErr w:type="gramEnd"/>
            <w:r w:rsidRPr="009A1CB0">
              <w:rPr>
                <w:rFonts w:ascii="Times New Roman" w:hAnsi="Times New Roman" w:cs="Times New Roman"/>
                <w:sz w:val="20"/>
                <w:szCs w:val="20"/>
              </w:rPr>
              <w:t xml:space="preserve"> (1:19)</w:t>
            </w:r>
          </w:p>
        </w:tc>
        <w:tc>
          <w:tcPr>
            <w:tcW w:w="1537" w:type="dxa"/>
            <w:gridSpan w:val="2"/>
          </w:tcPr>
          <w:p w14:paraId="62E55573"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1% formic acid in acetonitrile</w:t>
            </w:r>
          </w:p>
        </w:tc>
      </w:tr>
      <w:tr w:rsidR="009C67E3" w:rsidRPr="009A1CB0" w14:paraId="13A2EF91" w14:textId="77777777" w:rsidTr="7ECEB9AC">
        <w:trPr>
          <w:trHeight w:val="238"/>
        </w:trPr>
        <w:tc>
          <w:tcPr>
            <w:tcW w:w="1597" w:type="dxa"/>
          </w:tcPr>
          <w:p w14:paraId="50A1534C" w14:textId="77777777" w:rsidR="009C67E3" w:rsidRPr="009A1CB0" w:rsidRDefault="009C67E3" w:rsidP="002F26D2">
            <w:pPr>
              <w:jc w:val="center"/>
              <w:rPr>
                <w:rFonts w:ascii="Times New Roman" w:hAnsi="Times New Roman" w:cs="Times New Roman"/>
                <w:sz w:val="20"/>
                <w:szCs w:val="20"/>
              </w:rPr>
            </w:pPr>
            <w:r w:rsidRPr="009A1CB0">
              <w:rPr>
                <w:rFonts w:ascii="Times New Roman" w:hAnsi="Times New Roman" w:cs="Times New Roman"/>
                <w:sz w:val="20"/>
                <w:szCs w:val="20"/>
              </w:rPr>
              <w:t>Flow rate (mL/min)</w:t>
            </w:r>
          </w:p>
        </w:tc>
        <w:tc>
          <w:tcPr>
            <w:tcW w:w="1596" w:type="dxa"/>
            <w:gridSpan w:val="2"/>
          </w:tcPr>
          <w:p w14:paraId="3BE1626C" w14:textId="0013309F" w:rsidR="7ECEB9AC" w:rsidRPr="009A1CB0" w:rsidRDefault="7ECEB9AC" w:rsidP="0077187D">
            <w:pPr>
              <w:rPr>
                <w:rFonts w:ascii="Times New Roman" w:hAnsi="Times New Roman" w:cs="Times New Roman"/>
                <w:sz w:val="20"/>
                <w:szCs w:val="20"/>
              </w:rPr>
            </w:pPr>
            <w:r w:rsidRPr="009A1CB0">
              <w:rPr>
                <w:rFonts w:ascii="Times New Roman" w:hAnsi="Times New Roman" w:cs="Times New Roman"/>
                <w:sz w:val="20"/>
                <w:szCs w:val="20"/>
              </w:rPr>
              <w:t>0.8</w:t>
            </w:r>
          </w:p>
        </w:tc>
        <w:tc>
          <w:tcPr>
            <w:tcW w:w="1481" w:type="dxa"/>
            <w:gridSpan w:val="2"/>
          </w:tcPr>
          <w:p w14:paraId="58056F9D"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8</w:t>
            </w:r>
          </w:p>
        </w:tc>
        <w:tc>
          <w:tcPr>
            <w:tcW w:w="1457" w:type="dxa"/>
            <w:gridSpan w:val="2"/>
          </w:tcPr>
          <w:p w14:paraId="6397AE2E"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7</w:t>
            </w:r>
          </w:p>
        </w:tc>
        <w:tc>
          <w:tcPr>
            <w:tcW w:w="1391" w:type="dxa"/>
            <w:gridSpan w:val="2"/>
          </w:tcPr>
          <w:p w14:paraId="4D01F3E0"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7</w:t>
            </w:r>
          </w:p>
        </w:tc>
        <w:tc>
          <w:tcPr>
            <w:tcW w:w="1537" w:type="dxa"/>
            <w:gridSpan w:val="2"/>
          </w:tcPr>
          <w:p w14:paraId="5EF5B80F"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 xml:space="preserve">0.45 </w:t>
            </w:r>
          </w:p>
        </w:tc>
      </w:tr>
      <w:tr w:rsidR="009C67E3" w:rsidRPr="009A1CB0" w14:paraId="4FF3DAF8" w14:textId="77777777" w:rsidTr="7ECEB9AC">
        <w:trPr>
          <w:trHeight w:val="250"/>
        </w:trPr>
        <w:tc>
          <w:tcPr>
            <w:tcW w:w="1597" w:type="dxa"/>
            <w:vMerge w:val="restart"/>
          </w:tcPr>
          <w:p w14:paraId="6CCD5887" w14:textId="77777777" w:rsidR="009C67E3" w:rsidRPr="009A1CB0" w:rsidRDefault="009C67E3" w:rsidP="002F26D2">
            <w:pPr>
              <w:jc w:val="center"/>
              <w:rPr>
                <w:rFonts w:ascii="Times New Roman" w:hAnsi="Times New Roman" w:cs="Times New Roman"/>
                <w:sz w:val="20"/>
                <w:szCs w:val="20"/>
              </w:rPr>
            </w:pPr>
            <w:r w:rsidRPr="009A1CB0">
              <w:rPr>
                <w:rFonts w:ascii="Times New Roman" w:hAnsi="Times New Roman" w:cs="Times New Roman"/>
                <w:sz w:val="20"/>
                <w:szCs w:val="20"/>
              </w:rPr>
              <w:t>Gradient</w:t>
            </w:r>
          </w:p>
        </w:tc>
        <w:tc>
          <w:tcPr>
            <w:tcW w:w="798" w:type="dxa"/>
          </w:tcPr>
          <w:p w14:paraId="47A484D7" w14:textId="44420B82" w:rsidR="7ECEB9AC" w:rsidRPr="009A1CB0" w:rsidRDefault="7ECEB9AC" w:rsidP="0077187D">
            <w:pPr>
              <w:rPr>
                <w:rFonts w:ascii="Times New Roman" w:hAnsi="Times New Roman" w:cs="Times New Roman"/>
                <w:sz w:val="20"/>
                <w:szCs w:val="20"/>
              </w:rPr>
            </w:pPr>
            <w:r w:rsidRPr="009A1CB0">
              <w:rPr>
                <w:rFonts w:ascii="Times New Roman" w:hAnsi="Times New Roman" w:cs="Times New Roman"/>
                <w:sz w:val="20"/>
                <w:szCs w:val="20"/>
              </w:rPr>
              <w:t>0.0 min</w:t>
            </w:r>
          </w:p>
        </w:tc>
        <w:tc>
          <w:tcPr>
            <w:tcW w:w="798" w:type="dxa"/>
          </w:tcPr>
          <w:p w14:paraId="5838BFA3" w14:textId="677E7FE8" w:rsidR="7ECEB9AC" w:rsidRPr="009A1CB0" w:rsidRDefault="7ECEB9AC" w:rsidP="0077187D">
            <w:pPr>
              <w:rPr>
                <w:rFonts w:ascii="Times New Roman" w:hAnsi="Times New Roman" w:cs="Times New Roman"/>
                <w:sz w:val="20"/>
                <w:szCs w:val="20"/>
              </w:rPr>
            </w:pPr>
            <w:r w:rsidRPr="009A1CB0">
              <w:rPr>
                <w:rFonts w:ascii="Times New Roman" w:hAnsi="Times New Roman" w:cs="Times New Roman"/>
                <w:sz w:val="20"/>
                <w:szCs w:val="20"/>
              </w:rPr>
              <w:t>2% B</w:t>
            </w:r>
          </w:p>
        </w:tc>
        <w:tc>
          <w:tcPr>
            <w:tcW w:w="768" w:type="dxa"/>
          </w:tcPr>
          <w:p w14:paraId="1CCA1E7E"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0 min</w:t>
            </w:r>
          </w:p>
        </w:tc>
        <w:tc>
          <w:tcPr>
            <w:tcW w:w="713" w:type="dxa"/>
          </w:tcPr>
          <w:p w14:paraId="11008D89"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2% B</w:t>
            </w:r>
          </w:p>
        </w:tc>
        <w:tc>
          <w:tcPr>
            <w:tcW w:w="728" w:type="dxa"/>
          </w:tcPr>
          <w:p w14:paraId="5D42785D"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0 min</w:t>
            </w:r>
          </w:p>
        </w:tc>
        <w:tc>
          <w:tcPr>
            <w:tcW w:w="729" w:type="dxa"/>
          </w:tcPr>
          <w:p w14:paraId="5A107F72"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 B</w:t>
            </w:r>
          </w:p>
        </w:tc>
        <w:tc>
          <w:tcPr>
            <w:tcW w:w="695" w:type="dxa"/>
          </w:tcPr>
          <w:p w14:paraId="45F61553"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0 min</w:t>
            </w:r>
          </w:p>
        </w:tc>
        <w:tc>
          <w:tcPr>
            <w:tcW w:w="696" w:type="dxa"/>
          </w:tcPr>
          <w:p w14:paraId="0C9CF3FC"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0% B</w:t>
            </w:r>
          </w:p>
        </w:tc>
        <w:tc>
          <w:tcPr>
            <w:tcW w:w="767" w:type="dxa"/>
          </w:tcPr>
          <w:p w14:paraId="7C48D46C"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0 min</w:t>
            </w:r>
          </w:p>
        </w:tc>
        <w:tc>
          <w:tcPr>
            <w:tcW w:w="770" w:type="dxa"/>
          </w:tcPr>
          <w:p w14:paraId="110A3730"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 B</w:t>
            </w:r>
          </w:p>
        </w:tc>
      </w:tr>
      <w:tr w:rsidR="009C67E3" w:rsidRPr="009A1CB0" w14:paraId="46349D9C" w14:textId="77777777" w:rsidTr="7ECEB9AC">
        <w:trPr>
          <w:trHeight w:val="238"/>
        </w:trPr>
        <w:tc>
          <w:tcPr>
            <w:tcW w:w="1597" w:type="dxa"/>
            <w:vMerge/>
          </w:tcPr>
          <w:p w14:paraId="59242E37" w14:textId="77777777" w:rsidR="009C67E3" w:rsidRPr="009A1CB0" w:rsidRDefault="009C67E3" w:rsidP="0077187D">
            <w:pPr>
              <w:rPr>
                <w:rFonts w:ascii="Times New Roman" w:hAnsi="Times New Roman" w:cs="Times New Roman"/>
                <w:sz w:val="20"/>
                <w:szCs w:val="20"/>
              </w:rPr>
            </w:pPr>
          </w:p>
        </w:tc>
        <w:tc>
          <w:tcPr>
            <w:tcW w:w="798" w:type="dxa"/>
          </w:tcPr>
          <w:p w14:paraId="4BFDB31B" w14:textId="659DF364" w:rsidR="7ECEB9AC" w:rsidRPr="009A1CB0" w:rsidRDefault="7ECEB9AC" w:rsidP="0077187D">
            <w:pPr>
              <w:rPr>
                <w:rFonts w:ascii="Times New Roman" w:hAnsi="Times New Roman" w:cs="Times New Roman"/>
                <w:sz w:val="20"/>
                <w:szCs w:val="20"/>
              </w:rPr>
            </w:pPr>
            <w:r w:rsidRPr="009A1CB0">
              <w:rPr>
                <w:rFonts w:ascii="Times New Roman" w:hAnsi="Times New Roman" w:cs="Times New Roman"/>
                <w:sz w:val="20"/>
                <w:szCs w:val="20"/>
              </w:rPr>
              <w:t>0.2 min</w:t>
            </w:r>
          </w:p>
        </w:tc>
        <w:tc>
          <w:tcPr>
            <w:tcW w:w="798" w:type="dxa"/>
          </w:tcPr>
          <w:p w14:paraId="1D9E31A8" w14:textId="474EC389" w:rsidR="65909FEB" w:rsidRPr="009A1CB0" w:rsidRDefault="65909FEB" w:rsidP="0077187D">
            <w:pPr>
              <w:rPr>
                <w:rFonts w:ascii="Times New Roman" w:hAnsi="Times New Roman" w:cs="Times New Roman"/>
                <w:sz w:val="20"/>
                <w:szCs w:val="20"/>
              </w:rPr>
            </w:pPr>
            <w:r w:rsidRPr="009A1CB0">
              <w:rPr>
                <w:rFonts w:ascii="Times New Roman" w:hAnsi="Times New Roman" w:cs="Times New Roman"/>
                <w:sz w:val="20"/>
                <w:szCs w:val="20"/>
              </w:rPr>
              <w:t>2% B</w:t>
            </w:r>
          </w:p>
        </w:tc>
        <w:tc>
          <w:tcPr>
            <w:tcW w:w="768" w:type="dxa"/>
          </w:tcPr>
          <w:p w14:paraId="5C0DD0D1"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2 min</w:t>
            </w:r>
          </w:p>
        </w:tc>
        <w:tc>
          <w:tcPr>
            <w:tcW w:w="713" w:type="dxa"/>
          </w:tcPr>
          <w:p w14:paraId="1910BDCA"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2% B</w:t>
            </w:r>
          </w:p>
        </w:tc>
        <w:tc>
          <w:tcPr>
            <w:tcW w:w="728" w:type="dxa"/>
          </w:tcPr>
          <w:p w14:paraId="324DBC62"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5 min</w:t>
            </w:r>
          </w:p>
        </w:tc>
        <w:tc>
          <w:tcPr>
            <w:tcW w:w="729" w:type="dxa"/>
          </w:tcPr>
          <w:p w14:paraId="6B40D8CF"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 B</w:t>
            </w:r>
          </w:p>
        </w:tc>
        <w:tc>
          <w:tcPr>
            <w:tcW w:w="695" w:type="dxa"/>
          </w:tcPr>
          <w:p w14:paraId="31CA7BE7"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0 min</w:t>
            </w:r>
          </w:p>
        </w:tc>
        <w:tc>
          <w:tcPr>
            <w:tcW w:w="696" w:type="dxa"/>
          </w:tcPr>
          <w:p w14:paraId="40002CC0"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95% B</w:t>
            </w:r>
          </w:p>
        </w:tc>
        <w:tc>
          <w:tcPr>
            <w:tcW w:w="767" w:type="dxa"/>
          </w:tcPr>
          <w:p w14:paraId="61C1A7CD"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5 min</w:t>
            </w:r>
          </w:p>
        </w:tc>
        <w:tc>
          <w:tcPr>
            <w:tcW w:w="770" w:type="dxa"/>
          </w:tcPr>
          <w:p w14:paraId="5D4F4C72"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 B</w:t>
            </w:r>
          </w:p>
        </w:tc>
      </w:tr>
      <w:tr w:rsidR="009C67E3" w:rsidRPr="009A1CB0" w14:paraId="434F6401" w14:textId="77777777" w:rsidTr="7ECEB9AC">
        <w:trPr>
          <w:trHeight w:val="250"/>
        </w:trPr>
        <w:tc>
          <w:tcPr>
            <w:tcW w:w="1597" w:type="dxa"/>
            <w:vMerge/>
          </w:tcPr>
          <w:p w14:paraId="6B8F4E99" w14:textId="77777777" w:rsidR="009C67E3" w:rsidRPr="009A1CB0" w:rsidRDefault="009C67E3" w:rsidP="0077187D">
            <w:pPr>
              <w:rPr>
                <w:rFonts w:ascii="Times New Roman" w:hAnsi="Times New Roman" w:cs="Times New Roman"/>
                <w:sz w:val="20"/>
                <w:szCs w:val="20"/>
              </w:rPr>
            </w:pPr>
          </w:p>
        </w:tc>
        <w:tc>
          <w:tcPr>
            <w:tcW w:w="798" w:type="dxa"/>
          </w:tcPr>
          <w:p w14:paraId="5D182FD8" w14:textId="5F5E7487" w:rsidR="7ECEB9AC" w:rsidRPr="009A1CB0" w:rsidRDefault="7ECEB9AC" w:rsidP="0077187D">
            <w:pPr>
              <w:rPr>
                <w:rFonts w:ascii="Times New Roman" w:hAnsi="Times New Roman" w:cs="Times New Roman"/>
                <w:sz w:val="20"/>
                <w:szCs w:val="20"/>
              </w:rPr>
            </w:pPr>
            <w:r w:rsidRPr="009A1CB0">
              <w:rPr>
                <w:rFonts w:ascii="Times New Roman" w:hAnsi="Times New Roman" w:cs="Times New Roman"/>
                <w:sz w:val="20"/>
                <w:szCs w:val="20"/>
              </w:rPr>
              <w:t>1.0 min</w:t>
            </w:r>
          </w:p>
        </w:tc>
        <w:tc>
          <w:tcPr>
            <w:tcW w:w="798" w:type="dxa"/>
          </w:tcPr>
          <w:p w14:paraId="0A6EE7B2" w14:textId="444CA94A" w:rsidR="65909FEB" w:rsidRPr="009A1CB0" w:rsidRDefault="65909FEB" w:rsidP="0077187D">
            <w:pPr>
              <w:rPr>
                <w:rFonts w:ascii="Times New Roman" w:hAnsi="Times New Roman" w:cs="Times New Roman"/>
                <w:sz w:val="20"/>
                <w:szCs w:val="20"/>
              </w:rPr>
            </w:pPr>
            <w:r w:rsidRPr="009A1CB0">
              <w:rPr>
                <w:rFonts w:ascii="Times New Roman" w:hAnsi="Times New Roman" w:cs="Times New Roman"/>
                <w:sz w:val="20"/>
                <w:szCs w:val="20"/>
              </w:rPr>
              <w:t>60% B</w:t>
            </w:r>
          </w:p>
        </w:tc>
        <w:tc>
          <w:tcPr>
            <w:tcW w:w="768" w:type="dxa"/>
          </w:tcPr>
          <w:p w14:paraId="73C7371E"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0 min</w:t>
            </w:r>
          </w:p>
        </w:tc>
        <w:tc>
          <w:tcPr>
            <w:tcW w:w="713" w:type="dxa"/>
          </w:tcPr>
          <w:p w14:paraId="3C9A7DB3"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60% B</w:t>
            </w:r>
          </w:p>
        </w:tc>
        <w:tc>
          <w:tcPr>
            <w:tcW w:w="728" w:type="dxa"/>
          </w:tcPr>
          <w:p w14:paraId="0DD502FD"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2.0 min</w:t>
            </w:r>
          </w:p>
        </w:tc>
        <w:tc>
          <w:tcPr>
            <w:tcW w:w="729" w:type="dxa"/>
          </w:tcPr>
          <w:p w14:paraId="3FE057E9"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95% B</w:t>
            </w:r>
          </w:p>
        </w:tc>
        <w:tc>
          <w:tcPr>
            <w:tcW w:w="695" w:type="dxa"/>
          </w:tcPr>
          <w:p w14:paraId="1C9961BC"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1 min</w:t>
            </w:r>
          </w:p>
        </w:tc>
        <w:tc>
          <w:tcPr>
            <w:tcW w:w="696" w:type="dxa"/>
          </w:tcPr>
          <w:p w14:paraId="434725D7"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95% B</w:t>
            </w:r>
          </w:p>
        </w:tc>
        <w:tc>
          <w:tcPr>
            <w:tcW w:w="767" w:type="dxa"/>
          </w:tcPr>
          <w:p w14:paraId="1B8379F5"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0.6 min</w:t>
            </w:r>
          </w:p>
        </w:tc>
        <w:tc>
          <w:tcPr>
            <w:tcW w:w="770" w:type="dxa"/>
          </w:tcPr>
          <w:p w14:paraId="1DEA5F1B"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95% B</w:t>
            </w:r>
          </w:p>
        </w:tc>
      </w:tr>
      <w:tr w:rsidR="009C67E3" w:rsidRPr="009A1CB0" w14:paraId="538167A6" w14:textId="77777777" w:rsidTr="7ECEB9AC">
        <w:trPr>
          <w:trHeight w:val="238"/>
        </w:trPr>
        <w:tc>
          <w:tcPr>
            <w:tcW w:w="1597" w:type="dxa"/>
            <w:vMerge/>
          </w:tcPr>
          <w:p w14:paraId="57BC41FE" w14:textId="77777777" w:rsidR="009C67E3" w:rsidRPr="009A1CB0" w:rsidRDefault="009C67E3" w:rsidP="0077187D">
            <w:pPr>
              <w:rPr>
                <w:rFonts w:ascii="Times New Roman" w:hAnsi="Times New Roman" w:cs="Times New Roman"/>
                <w:sz w:val="20"/>
                <w:szCs w:val="20"/>
              </w:rPr>
            </w:pPr>
          </w:p>
        </w:tc>
        <w:tc>
          <w:tcPr>
            <w:tcW w:w="798" w:type="dxa"/>
          </w:tcPr>
          <w:p w14:paraId="743FCB5C" w14:textId="742D9538" w:rsidR="7ECEB9AC" w:rsidRPr="009A1CB0" w:rsidRDefault="7ECEB9AC" w:rsidP="0077187D">
            <w:pPr>
              <w:rPr>
                <w:rFonts w:ascii="Times New Roman" w:hAnsi="Times New Roman" w:cs="Times New Roman"/>
                <w:sz w:val="20"/>
                <w:szCs w:val="20"/>
              </w:rPr>
            </w:pPr>
            <w:r w:rsidRPr="009A1CB0">
              <w:rPr>
                <w:rFonts w:ascii="Times New Roman" w:hAnsi="Times New Roman" w:cs="Times New Roman"/>
                <w:sz w:val="20"/>
                <w:szCs w:val="20"/>
              </w:rPr>
              <w:t>1.3 min</w:t>
            </w:r>
          </w:p>
        </w:tc>
        <w:tc>
          <w:tcPr>
            <w:tcW w:w="798" w:type="dxa"/>
          </w:tcPr>
          <w:p w14:paraId="0DD94324" w14:textId="40BDE1B9" w:rsidR="65909FEB" w:rsidRPr="009A1CB0" w:rsidRDefault="65909FEB" w:rsidP="0077187D">
            <w:pPr>
              <w:rPr>
                <w:rFonts w:ascii="Times New Roman" w:hAnsi="Times New Roman" w:cs="Times New Roman"/>
                <w:sz w:val="20"/>
                <w:szCs w:val="20"/>
              </w:rPr>
            </w:pPr>
            <w:r w:rsidRPr="009A1CB0">
              <w:rPr>
                <w:rFonts w:ascii="Times New Roman" w:hAnsi="Times New Roman" w:cs="Times New Roman"/>
                <w:sz w:val="20"/>
                <w:szCs w:val="20"/>
              </w:rPr>
              <w:t>100% B</w:t>
            </w:r>
          </w:p>
        </w:tc>
        <w:tc>
          <w:tcPr>
            <w:tcW w:w="768" w:type="dxa"/>
          </w:tcPr>
          <w:p w14:paraId="6C3C9FFC"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3 min</w:t>
            </w:r>
          </w:p>
        </w:tc>
        <w:tc>
          <w:tcPr>
            <w:tcW w:w="713" w:type="dxa"/>
          </w:tcPr>
          <w:p w14:paraId="6CD28A45"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00% B</w:t>
            </w:r>
          </w:p>
        </w:tc>
        <w:tc>
          <w:tcPr>
            <w:tcW w:w="728" w:type="dxa"/>
          </w:tcPr>
          <w:p w14:paraId="640F5F7E"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3.0 min</w:t>
            </w:r>
          </w:p>
        </w:tc>
        <w:tc>
          <w:tcPr>
            <w:tcW w:w="729" w:type="dxa"/>
          </w:tcPr>
          <w:p w14:paraId="3CCF4A4D"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95% B</w:t>
            </w:r>
          </w:p>
        </w:tc>
        <w:tc>
          <w:tcPr>
            <w:tcW w:w="695" w:type="dxa"/>
          </w:tcPr>
          <w:p w14:paraId="77624A87"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2 min</w:t>
            </w:r>
          </w:p>
        </w:tc>
        <w:tc>
          <w:tcPr>
            <w:tcW w:w="696" w:type="dxa"/>
          </w:tcPr>
          <w:p w14:paraId="10D22617"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0% B</w:t>
            </w:r>
          </w:p>
        </w:tc>
        <w:tc>
          <w:tcPr>
            <w:tcW w:w="767" w:type="dxa"/>
          </w:tcPr>
          <w:p w14:paraId="690BFC5F"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3.0 min</w:t>
            </w:r>
          </w:p>
        </w:tc>
        <w:tc>
          <w:tcPr>
            <w:tcW w:w="770" w:type="dxa"/>
          </w:tcPr>
          <w:p w14:paraId="0BDDB550"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95% B</w:t>
            </w:r>
          </w:p>
        </w:tc>
      </w:tr>
      <w:tr w:rsidR="009C67E3" w:rsidRPr="009A1CB0" w14:paraId="29526E18" w14:textId="77777777" w:rsidTr="7ECEB9AC">
        <w:trPr>
          <w:trHeight w:val="250"/>
        </w:trPr>
        <w:tc>
          <w:tcPr>
            <w:tcW w:w="1597" w:type="dxa"/>
            <w:vMerge/>
          </w:tcPr>
          <w:p w14:paraId="26721DE1" w14:textId="77777777" w:rsidR="009C67E3" w:rsidRPr="009A1CB0" w:rsidRDefault="009C67E3" w:rsidP="0077187D">
            <w:pPr>
              <w:rPr>
                <w:rFonts w:ascii="Times New Roman" w:hAnsi="Times New Roman" w:cs="Times New Roman"/>
                <w:sz w:val="20"/>
                <w:szCs w:val="20"/>
              </w:rPr>
            </w:pPr>
          </w:p>
        </w:tc>
        <w:tc>
          <w:tcPr>
            <w:tcW w:w="798" w:type="dxa"/>
          </w:tcPr>
          <w:p w14:paraId="323BC2D1" w14:textId="1EF32430" w:rsidR="7ECEB9AC" w:rsidRPr="009A1CB0" w:rsidRDefault="7ECEB9AC" w:rsidP="0077187D">
            <w:pPr>
              <w:rPr>
                <w:rFonts w:ascii="Times New Roman" w:hAnsi="Times New Roman" w:cs="Times New Roman"/>
                <w:sz w:val="20"/>
                <w:szCs w:val="20"/>
              </w:rPr>
            </w:pPr>
            <w:r w:rsidRPr="009A1CB0">
              <w:rPr>
                <w:rFonts w:ascii="Times New Roman" w:hAnsi="Times New Roman" w:cs="Times New Roman"/>
                <w:sz w:val="20"/>
                <w:szCs w:val="20"/>
              </w:rPr>
              <w:t>1.7 min</w:t>
            </w:r>
          </w:p>
        </w:tc>
        <w:tc>
          <w:tcPr>
            <w:tcW w:w="798" w:type="dxa"/>
          </w:tcPr>
          <w:p w14:paraId="1670AC89" w14:textId="41A490C8" w:rsidR="65909FEB" w:rsidRPr="009A1CB0" w:rsidRDefault="65909FEB" w:rsidP="0077187D">
            <w:pPr>
              <w:rPr>
                <w:rFonts w:ascii="Times New Roman" w:hAnsi="Times New Roman" w:cs="Times New Roman"/>
                <w:sz w:val="20"/>
                <w:szCs w:val="20"/>
              </w:rPr>
            </w:pPr>
            <w:r w:rsidRPr="009A1CB0">
              <w:rPr>
                <w:rFonts w:ascii="Times New Roman" w:hAnsi="Times New Roman" w:cs="Times New Roman"/>
                <w:sz w:val="20"/>
                <w:szCs w:val="20"/>
              </w:rPr>
              <w:t>100% B</w:t>
            </w:r>
          </w:p>
        </w:tc>
        <w:tc>
          <w:tcPr>
            <w:tcW w:w="768" w:type="dxa"/>
          </w:tcPr>
          <w:p w14:paraId="02F0FAA9"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7 min</w:t>
            </w:r>
          </w:p>
        </w:tc>
        <w:tc>
          <w:tcPr>
            <w:tcW w:w="713" w:type="dxa"/>
          </w:tcPr>
          <w:p w14:paraId="71CCE887"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00% B</w:t>
            </w:r>
          </w:p>
        </w:tc>
        <w:tc>
          <w:tcPr>
            <w:tcW w:w="728" w:type="dxa"/>
          </w:tcPr>
          <w:p w14:paraId="5D0179A8"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3.1 min</w:t>
            </w:r>
          </w:p>
        </w:tc>
        <w:tc>
          <w:tcPr>
            <w:tcW w:w="729" w:type="dxa"/>
          </w:tcPr>
          <w:p w14:paraId="1CA5011E"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 B</w:t>
            </w:r>
          </w:p>
        </w:tc>
        <w:tc>
          <w:tcPr>
            <w:tcW w:w="695" w:type="dxa"/>
          </w:tcPr>
          <w:p w14:paraId="0128A2A3"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5 min</w:t>
            </w:r>
          </w:p>
        </w:tc>
        <w:tc>
          <w:tcPr>
            <w:tcW w:w="696" w:type="dxa"/>
          </w:tcPr>
          <w:p w14:paraId="0EF3E650"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0% B</w:t>
            </w:r>
          </w:p>
        </w:tc>
        <w:tc>
          <w:tcPr>
            <w:tcW w:w="767" w:type="dxa"/>
          </w:tcPr>
          <w:p w14:paraId="3DD74D27"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3.1 min</w:t>
            </w:r>
          </w:p>
        </w:tc>
        <w:tc>
          <w:tcPr>
            <w:tcW w:w="770" w:type="dxa"/>
          </w:tcPr>
          <w:p w14:paraId="07B79817"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 B</w:t>
            </w:r>
          </w:p>
        </w:tc>
      </w:tr>
      <w:tr w:rsidR="009C67E3" w:rsidRPr="009A1CB0" w14:paraId="20C1D26D" w14:textId="77777777" w:rsidTr="7ECEB9AC">
        <w:trPr>
          <w:trHeight w:val="250"/>
        </w:trPr>
        <w:tc>
          <w:tcPr>
            <w:tcW w:w="1597" w:type="dxa"/>
            <w:vMerge/>
          </w:tcPr>
          <w:p w14:paraId="5A5649FC" w14:textId="77777777" w:rsidR="009C67E3" w:rsidRPr="009A1CB0" w:rsidRDefault="009C67E3" w:rsidP="0077187D">
            <w:pPr>
              <w:rPr>
                <w:rFonts w:ascii="Times New Roman" w:hAnsi="Times New Roman" w:cs="Times New Roman"/>
                <w:sz w:val="20"/>
                <w:szCs w:val="20"/>
              </w:rPr>
            </w:pPr>
          </w:p>
        </w:tc>
        <w:tc>
          <w:tcPr>
            <w:tcW w:w="798" w:type="dxa"/>
          </w:tcPr>
          <w:p w14:paraId="606A976B" w14:textId="2BFDA306" w:rsidR="7ECEB9AC" w:rsidRPr="009A1CB0" w:rsidRDefault="7ECEB9AC" w:rsidP="0077187D">
            <w:pPr>
              <w:rPr>
                <w:rFonts w:ascii="Times New Roman" w:hAnsi="Times New Roman" w:cs="Times New Roman"/>
                <w:sz w:val="20"/>
                <w:szCs w:val="20"/>
              </w:rPr>
            </w:pPr>
            <w:r w:rsidRPr="009A1CB0">
              <w:rPr>
                <w:rFonts w:ascii="Times New Roman" w:hAnsi="Times New Roman" w:cs="Times New Roman"/>
                <w:sz w:val="20"/>
                <w:szCs w:val="20"/>
              </w:rPr>
              <w:t>1.71 min</w:t>
            </w:r>
          </w:p>
        </w:tc>
        <w:tc>
          <w:tcPr>
            <w:tcW w:w="798" w:type="dxa"/>
          </w:tcPr>
          <w:p w14:paraId="51858773" w14:textId="49D0F947" w:rsidR="65909FEB" w:rsidRPr="009A1CB0" w:rsidRDefault="65909FEB" w:rsidP="0077187D">
            <w:pPr>
              <w:rPr>
                <w:rFonts w:ascii="Times New Roman" w:hAnsi="Times New Roman" w:cs="Times New Roman"/>
                <w:sz w:val="20"/>
                <w:szCs w:val="20"/>
              </w:rPr>
            </w:pPr>
            <w:r w:rsidRPr="009A1CB0">
              <w:rPr>
                <w:rFonts w:ascii="Times New Roman" w:hAnsi="Times New Roman" w:cs="Times New Roman"/>
                <w:sz w:val="20"/>
                <w:szCs w:val="20"/>
              </w:rPr>
              <w:t>2% B</w:t>
            </w:r>
          </w:p>
        </w:tc>
        <w:tc>
          <w:tcPr>
            <w:tcW w:w="768" w:type="dxa"/>
          </w:tcPr>
          <w:p w14:paraId="3B613C63"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71 min</w:t>
            </w:r>
          </w:p>
        </w:tc>
        <w:tc>
          <w:tcPr>
            <w:tcW w:w="713" w:type="dxa"/>
          </w:tcPr>
          <w:p w14:paraId="1C5674C3"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2% B</w:t>
            </w:r>
          </w:p>
        </w:tc>
        <w:tc>
          <w:tcPr>
            <w:tcW w:w="728" w:type="dxa"/>
          </w:tcPr>
          <w:p w14:paraId="3BCA2BAA"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3.5 min</w:t>
            </w:r>
          </w:p>
        </w:tc>
        <w:tc>
          <w:tcPr>
            <w:tcW w:w="729" w:type="dxa"/>
          </w:tcPr>
          <w:p w14:paraId="55F9F5E5"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 B</w:t>
            </w:r>
          </w:p>
        </w:tc>
        <w:tc>
          <w:tcPr>
            <w:tcW w:w="695" w:type="dxa"/>
          </w:tcPr>
          <w:p w14:paraId="715B2390" w14:textId="77777777" w:rsidR="009C67E3" w:rsidRPr="009A1CB0" w:rsidRDefault="009C67E3" w:rsidP="0077187D">
            <w:pPr>
              <w:rPr>
                <w:rFonts w:ascii="Times New Roman" w:hAnsi="Times New Roman" w:cs="Times New Roman"/>
                <w:sz w:val="20"/>
                <w:szCs w:val="20"/>
              </w:rPr>
            </w:pPr>
          </w:p>
        </w:tc>
        <w:tc>
          <w:tcPr>
            <w:tcW w:w="696" w:type="dxa"/>
          </w:tcPr>
          <w:p w14:paraId="50702F31" w14:textId="77777777" w:rsidR="009C67E3" w:rsidRPr="009A1CB0" w:rsidRDefault="009C67E3" w:rsidP="0077187D">
            <w:pPr>
              <w:rPr>
                <w:rFonts w:ascii="Times New Roman" w:hAnsi="Times New Roman" w:cs="Times New Roman"/>
                <w:sz w:val="20"/>
                <w:szCs w:val="20"/>
              </w:rPr>
            </w:pPr>
          </w:p>
        </w:tc>
        <w:tc>
          <w:tcPr>
            <w:tcW w:w="767" w:type="dxa"/>
          </w:tcPr>
          <w:p w14:paraId="7ACF4995"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3.5 min</w:t>
            </w:r>
          </w:p>
        </w:tc>
        <w:tc>
          <w:tcPr>
            <w:tcW w:w="770" w:type="dxa"/>
          </w:tcPr>
          <w:p w14:paraId="7D46D0B6"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5% B</w:t>
            </w:r>
          </w:p>
        </w:tc>
      </w:tr>
      <w:tr w:rsidR="009C67E3" w:rsidRPr="009A1CB0" w14:paraId="56B1C0A0" w14:textId="77777777" w:rsidTr="7ECEB9AC">
        <w:trPr>
          <w:trHeight w:val="250"/>
        </w:trPr>
        <w:tc>
          <w:tcPr>
            <w:tcW w:w="1597" w:type="dxa"/>
            <w:vMerge/>
          </w:tcPr>
          <w:p w14:paraId="46B26043" w14:textId="77777777" w:rsidR="009C67E3" w:rsidRPr="009A1CB0" w:rsidRDefault="009C67E3" w:rsidP="0077187D">
            <w:pPr>
              <w:rPr>
                <w:rFonts w:ascii="Times New Roman" w:hAnsi="Times New Roman" w:cs="Times New Roman"/>
                <w:sz w:val="20"/>
                <w:szCs w:val="20"/>
              </w:rPr>
            </w:pPr>
          </w:p>
        </w:tc>
        <w:tc>
          <w:tcPr>
            <w:tcW w:w="798" w:type="dxa"/>
          </w:tcPr>
          <w:p w14:paraId="39F564D6" w14:textId="35B5C239" w:rsidR="7ECEB9AC" w:rsidRPr="009A1CB0" w:rsidRDefault="7ECEB9AC" w:rsidP="0077187D">
            <w:pPr>
              <w:rPr>
                <w:rFonts w:ascii="Times New Roman" w:hAnsi="Times New Roman" w:cs="Times New Roman"/>
                <w:sz w:val="20"/>
                <w:szCs w:val="20"/>
              </w:rPr>
            </w:pPr>
            <w:r w:rsidRPr="009A1CB0">
              <w:rPr>
                <w:rFonts w:ascii="Times New Roman" w:hAnsi="Times New Roman" w:cs="Times New Roman"/>
                <w:sz w:val="20"/>
                <w:szCs w:val="20"/>
              </w:rPr>
              <w:t>1.95 min</w:t>
            </w:r>
          </w:p>
        </w:tc>
        <w:tc>
          <w:tcPr>
            <w:tcW w:w="798" w:type="dxa"/>
          </w:tcPr>
          <w:p w14:paraId="12E88029" w14:textId="6C07DFAC" w:rsidR="65909FEB" w:rsidRPr="009A1CB0" w:rsidRDefault="65909FEB" w:rsidP="0077187D">
            <w:pPr>
              <w:rPr>
                <w:rFonts w:ascii="Times New Roman" w:hAnsi="Times New Roman" w:cs="Times New Roman"/>
                <w:sz w:val="20"/>
                <w:szCs w:val="20"/>
              </w:rPr>
            </w:pPr>
            <w:r w:rsidRPr="009A1CB0">
              <w:rPr>
                <w:rFonts w:ascii="Times New Roman" w:hAnsi="Times New Roman" w:cs="Times New Roman"/>
                <w:sz w:val="20"/>
                <w:szCs w:val="20"/>
              </w:rPr>
              <w:t>2% B</w:t>
            </w:r>
          </w:p>
        </w:tc>
        <w:tc>
          <w:tcPr>
            <w:tcW w:w="768" w:type="dxa"/>
          </w:tcPr>
          <w:p w14:paraId="4423BAD0"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1.95 min</w:t>
            </w:r>
          </w:p>
        </w:tc>
        <w:tc>
          <w:tcPr>
            <w:tcW w:w="713" w:type="dxa"/>
          </w:tcPr>
          <w:p w14:paraId="29C29A8D"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2% B</w:t>
            </w:r>
          </w:p>
        </w:tc>
        <w:tc>
          <w:tcPr>
            <w:tcW w:w="728" w:type="dxa"/>
          </w:tcPr>
          <w:p w14:paraId="29AFD6A9" w14:textId="77777777" w:rsidR="009C67E3" w:rsidRPr="009A1CB0" w:rsidRDefault="009C67E3" w:rsidP="0077187D">
            <w:pPr>
              <w:rPr>
                <w:rFonts w:ascii="Times New Roman" w:hAnsi="Times New Roman" w:cs="Times New Roman"/>
                <w:sz w:val="20"/>
                <w:szCs w:val="20"/>
              </w:rPr>
            </w:pPr>
          </w:p>
        </w:tc>
        <w:tc>
          <w:tcPr>
            <w:tcW w:w="729" w:type="dxa"/>
          </w:tcPr>
          <w:p w14:paraId="59CAD727" w14:textId="77777777" w:rsidR="009C67E3" w:rsidRPr="009A1CB0" w:rsidRDefault="009C67E3" w:rsidP="0077187D">
            <w:pPr>
              <w:rPr>
                <w:rFonts w:ascii="Times New Roman" w:hAnsi="Times New Roman" w:cs="Times New Roman"/>
                <w:sz w:val="20"/>
                <w:szCs w:val="20"/>
              </w:rPr>
            </w:pPr>
          </w:p>
        </w:tc>
        <w:tc>
          <w:tcPr>
            <w:tcW w:w="695" w:type="dxa"/>
          </w:tcPr>
          <w:p w14:paraId="55ACD121" w14:textId="77777777" w:rsidR="009C67E3" w:rsidRPr="009A1CB0" w:rsidRDefault="009C67E3" w:rsidP="0077187D">
            <w:pPr>
              <w:rPr>
                <w:rFonts w:ascii="Times New Roman" w:hAnsi="Times New Roman" w:cs="Times New Roman"/>
                <w:sz w:val="20"/>
                <w:szCs w:val="20"/>
              </w:rPr>
            </w:pPr>
          </w:p>
        </w:tc>
        <w:tc>
          <w:tcPr>
            <w:tcW w:w="696" w:type="dxa"/>
          </w:tcPr>
          <w:p w14:paraId="61DFB049" w14:textId="77777777" w:rsidR="009C67E3" w:rsidRPr="009A1CB0" w:rsidRDefault="009C67E3" w:rsidP="0077187D">
            <w:pPr>
              <w:rPr>
                <w:rFonts w:ascii="Times New Roman" w:hAnsi="Times New Roman" w:cs="Times New Roman"/>
                <w:sz w:val="20"/>
                <w:szCs w:val="20"/>
              </w:rPr>
            </w:pPr>
          </w:p>
        </w:tc>
        <w:tc>
          <w:tcPr>
            <w:tcW w:w="767" w:type="dxa"/>
          </w:tcPr>
          <w:p w14:paraId="5D7ABD6E" w14:textId="77777777" w:rsidR="009C67E3" w:rsidRPr="009A1CB0" w:rsidRDefault="009C67E3" w:rsidP="0077187D">
            <w:pPr>
              <w:rPr>
                <w:rFonts w:ascii="Times New Roman" w:hAnsi="Times New Roman" w:cs="Times New Roman"/>
                <w:sz w:val="20"/>
                <w:szCs w:val="20"/>
              </w:rPr>
            </w:pPr>
          </w:p>
        </w:tc>
        <w:tc>
          <w:tcPr>
            <w:tcW w:w="770" w:type="dxa"/>
          </w:tcPr>
          <w:p w14:paraId="48C207CB" w14:textId="77777777" w:rsidR="009C67E3" w:rsidRPr="009A1CB0" w:rsidRDefault="009C67E3" w:rsidP="0077187D">
            <w:pPr>
              <w:rPr>
                <w:rFonts w:ascii="Times New Roman" w:hAnsi="Times New Roman" w:cs="Times New Roman"/>
                <w:sz w:val="20"/>
                <w:szCs w:val="20"/>
              </w:rPr>
            </w:pPr>
          </w:p>
        </w:tc>
      </w:tr>
      <w:tr w:rsidR="009C67E3" w:rsidRPr="009A1CB0" w14:paraId="3626034B" w14:textId="77777777" w:rsidTr="7ECEB9AC">
        <w:trPr>
          <w:trHeight w:val="238"/>
        </w:trPr>
        <w:tc>
          <w:tcPr>
            <w:tcW w:w="1597" w:type="dxa"/>
          </w:tcPr>
          <w:p w14:paraId="7C3797B5" w14:textId="77777777" w:rsidR="009C67E3" w:rsidRPr="009A1CB0" w:rsidRDefault="009C67E3" w:rsidP="002F26D2">
            <w:pPr>
              <w:jc w:val="center"/>
              <w:rPr>
                <w:rFonts w:ascii="Times New Roman" w:hAnsi="Times New Roman" w:cs="Times New Roman"/>
                <w:sz w:val="20"/>
                <w:szCs w:val="20"/>
              </w:rPr>
            </w:pPr>
            <w:r w:rsidRPr="009A1CB0">
              <w:rPr>
                <w:rFonts w:ascii="Times New Roman" w:hAnsi="Times New Roman" w:cs="Times New Roman"/>
                <w:sz w:val="20"/>
                <w:szCs w:val="20"/>
              </w:rPr>
              <w:t>Mass spectrometer</w:t>
            </w:r>
          </w:p>
        </w:tc>
        <w:tc>
          <w:tcPr>
            <w:tcW w:w="1596" w:type="dxa"/>
            <w:gridSpan w:val="2"/>
          </w:tcPr>
          <w:p w14:paraId="580DBDAF" w14:textId="19FC4B01" w:rsidR="7ECEB9AC" w:rsidRPr="009A1CB0" w:rsidRDefault="7ECEB9AC" w:rsidP="0077187D">
            <w:pPr>
              <w:rPr>
                <w:rFonts w:ascii="Times New Roman" w:eastAsia="Times New Roman" w:hAnsi="Times New Roman" w:cs="Times New Roman"/>
                <w:sz w:val="20"/>
                <w:szCs w:val="20"/>
              </w:rPr>
            </w:pPr>
            <w:proofErr w:type="spellStart"/>
            <w:r w:rsidRPr="009A1CB0">
              <w:rPr>
                <w:rFonts w:ascii="Times New Roman" w:eastAsia="Times New Roman" w:hAnsi="Times New Roman" w:cs="Times New Roman"/>
                <w:sz w:val="20"/>
                <w:szCs w:val="20"/>
              </w:rPr>
              <w:t>Sciex</w:t>
            </w:r>
            <w:proofErr w:type="spellEnd"/>
            <w:r w:rsidRPr="009A1CB0">
              <w:rPr>
                <w:rFonts w:ascii="Times New Roman" w:eastAsia="Times New Roman" w:hAnsi="Times New Roman" w:cs="Times New Roman"/>
                <w:sz w:val="20"/>
                <w:szCs w:val="20"/>
              </w:rPr>
              <w:t xml:space="preserve"> </w:t>
            </w:r>
            <w:proofErr w:type="spellStart"/>
            <w:r w:rsidRPr="009A1CB0">
              <w:rPr>
                <w:rFonts w:ascii="Times New Roman" w:eastAsia="Times New Roman" w:hAnsi="Times New Roman" w:cs="Times New Roman"/>
                <w:sz w:val="20"/>
                <w:szCs w:val="20"/>
              </w:rPr>
              <w:t>QTrap</w:t>
            </w:r>
            <w:proofErr w:type="spellEnd"/>
            <w:r w:rsidRPr="009A1CB0">
              <w:rPr>
                <w:rFonts w:ascii="Times New Roman" w:eastAsia="Times New Roman" w:hAnsi="Times New Roman" w:cs="Times New Roman"/>
                <w:sz w:val="20"/>
                <w:szCs w:val="20"/>
              </w:rPr>
              <w:t xml:space="preserve"> 5500</w:t>
            </w:r>
          </w:p>
        </w:tc>
        <w:tc>
          <w:tcPr>
            <w:tcW w:w="1481" w:type="dxa"/>
            <w:gridSpan w:val="2"/>
          </w:tcPr>
          <w:p w14:paraId="7BC3F5EF" w14:textId="77777777" w:rsidR="009C67E3" w:rsidRPr="009A1CB0" w:rsidRDefault="009C67E3" w:rsidP="0077187D">
            <w:pPr>
              <w:rPr>
                <w:rFonts w:ascii="Times New Roman" w:hAnsi="Times New Roman" w:cs="Times New Roman"/>
                <w:sz w:val="20"/>
                <w:szCs w:val="20"/>
              </w:rPr>
            </w:pPr>
            <w:proofErr w:type="spellStart"/>
            <w:r w:rsidRPr="009A1CB0">
              <w:rPr>
                <w:rFonts w:ascii="Times New Roman" w:hAnsi="Times New Roman" w:cs="Times New Roman"/>
                <w:sz w:val="20"/>
                <w:szCs w:val="20"/>
              </w:rPr>
              <w:t>Sciex</w:t>
            </w:r>
            <w:proofErr w:type="spellEnd"/>
            <w:r w:rsidRPr="009A1CB0">
              <w:rPr>
                <w:rFonts w:ascii="Times New Roman" w:hAnsi="Times New Roman" w:cs="Times New Roman"/>
                <w:sz w:val="20"/>
                <w:szCs w:val="20"/>
              </w:rPr>
              <w:t xml:space="preserve"> </w:t>
            </w:r>
            <w:proofErr w:type="spellStart"/>
            <w:r w:rsidRPr="009A1CB0">
              <w:rPr>
                <w:rFonts w:ascii="Times New Roman" w:hAnsi="Times New Roman" w:cs="Times New Roman"/>
                <w:sz w:val="20"/>
                <w:szCs w:val="20"/>
              </w:rPr>
              <w:t>QTrap</w:t>
            </w:r>
            <w:proofErr w:type="spellEnd"/>
            <w:r w:rsidRPr="009A1CB0">
              <w:rPr>
                <w:rFonts w:ascii="Times New Roman" w:hAnsi="Times New Roman" w:cs="Times New Roman"/>
                <w:sz w:val="20"/>
                <w:szCs w:val="20"/>
              </w:rPr>
              <w:t xml:space="preserve"> 5500</w:t>
            </w:r>
          </w:p>
        </w:tc>
        <w:tc>
          <w:tcPr>
            <w:tcW w:w="1457" w:type="dxa"/>
            <w:gridSpan w:val="2"/>
          </w:tcPr>
          <w:p w14:paraId="27BEC358"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 xml:space="preserve">AB </w:t>
            </w:r>
            <w:proofErr w:type="spellStart"/>
            <w:r w:rsidRPr="009A1CB0">
              <w:rPr>
                <w:rFonts w:ascii="Times New Roman" w:hAnsi="Times New Roman" w:cs="Times New Roman"/>
                <w:sz w:val="20"/>
                <w:szCs w:val="20"/>
              </w:rPr>
              <w:t>Sciex</w:t>
            </w:r>
            <w:proofErr w:type="spellEnd"/>
            <w:r w:rsidRPr="009A1CB0">
              <w:rPr>
                <w:rFonts w:ascii="Times New Roman" w:hAnsi="Times New Roman" w:cs="Times New Roman"/>
                <w:sz w:val="20"/>
                <w:szCs w:val="20"/>
              </w:rPr>
              <w:t xml:space="preserve"> API 6500</w:t>
            </w:r>
          </w:p>
        </w:tc>
        <w:tc>
          <w:tcPr>
            <w:tcW w:w="1391" w:type="dxa"/>
            <w:gridSpan w:val="2"/>
          </w:tcPr>
          <w:p w14:paraId="5C58C1A3" w14:textId="77777777" w:rsidR="009C67E3" w:rsidRPr="009A1CB0" w:rsidRDefault="009C67E3" w:rsidP="0077187D">
            <w:pPr>
              <w:rPr>
                <w:rFonts w:ascii="Times New Roman" w:hAnsi="Times New Roman" w:cs="Times New Roman"/>
                <w:sz w:val="20"/>
                <w:szCs w:val="20"/>
              </w:rPr>
            </w:pPr>
            <w:proofErr w:type="spellStart"/>
            <w:r w:rsidRPr="009A1CB0">
              <w:rPr>
                <w:rFonts w:ascii="Times New Roman" w:hAnsi="Times New Roman" w:cs="Times New Roman"/>
                <w:sz w:val="20"/>
                <w:szCs w:val="20"/>
              </w:rPr>
              <w:t>Sciex</w:t>
            </w:r>
            <w:proofErr w:type="spellEnd"/>
            <w:r w:rsidRPr="009A1CB0">
              <w:rPr>
                <w:rFonts w:ascii="Times New Roman" w:hAnsi="Times New Roman" w:cs="Times New Roman"/>
                <w:sz w:val="20"/>
                <w:szCs w:val="20"/>
              </w:rPr>
              <w:t xml:space="preserve"> </w:t>
            </w:r>
            <w:proofErr w:type="spellStart"/>
            <w:r w:rsidRPr="009A1CB0">
              <w:rPr>
                <w:rFonts w:ascii="Times New Roman" w:hAnsi="Times New Roman" w:cs="Times New Roman"/>
                <w:sz w:val="20"/>
                <w:szCs w:val="20"/>
              </w:rPr>
              <w:t>QTrap</w:t>
            </w:r>
            <w:proofErr w:type="spellEnd"/>
            <w:r w:rsidRPr="009A1CB0">
              <w:rPr>
                <w:rFonts w:ascii="Times New Roman" w:hAnsi="Times New Roman" w:cs="Times New Roman"/>
                <w:sz w:val="20"/>
                <w:szCs w:val="20"/>
              </w:rPr>
              <w:t xml:space="preserve"> 5500</w:t>
            </w:r>
          </w:p>
        </w:tc>
        <w:tc>
          <w:tcPr>
            <w:tcW w:w="1537" w:type="dxa"/>
            <w:gridSpan w:val="2"/>
          </w:tcPr>
          <w:p w14:paraId="54096CAB"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TSQ Quantum</w:t>
            </w:r>
          </w:p>
          <w:p w14:paraId="089ACFE4" w14:textId="77777777" w:rsidR="009C67E3" w:rsidRPr="009A1CB0" w:rsidRDefault="009C67E3" w:rsidP="0077187D">
            <w:pPr>
              <w:rPr>
                <w:rFonts w:ascii="Times New Roman" w:hAnsi="Times New Roman" w:cs="Times New Roman"/>
                <w:sz w:val="20"/>
                <w:szCs w:val="20"/>
              </w:rPr>
            </w:pPr>
            <w:r w:rsidRPr="009A1CB0">
              <w:rPr>
                <w:rFonts w:ascii="Times New Roman" w:hAnsi="Times New Roman" w:cs="Times New Roman"/>
                <w:sz w:val="20"/>
                <w:szCs w:val="20"/>
              </w:rPr>
              <w:t>Discovery MAX</w:t>
            </w:r>
          </w:p>
        </w:tc>
      </w:tr>
    </w:tbl>
    <w:p w14:paraId="5BFC65E1" w14:textId="509B3541" w:rsidR="00F70EE3" w:rsidRPr="004D7332" w:rsidRDefault="65909FEB" w:rsidP="004D7332">
      <w:pPr>
        <w:jc w:val="both"/>
        <w:rPr>
          <w:rFonts w:ascii="Times New Roman" w:eastAsia="Times New Roman" w:hAnsi="Times New Roman" w:cs="Times New Roman"/>
          <w:sz w:val="18"/>
          <w:szCs w:val="18"/>
        </w:rPr>
      </w:pPr>
      <w:r w:rsidRPr="004D7332">
        <w:rPr>
          <w:rFonts w:ascii="Times New Roman" w:hAnsi="Times New Roman" w:cs="Times New Roman"/>
          <w:sz w:val="18"/>
          <w:szCs w:val="18"/>
        </w:rPr>
        <w:t xml:space="preserve">Note: The above methods were generally employed to quantitate compounds in the in-vitro </w:t>
      </w:r>
      <w:r w:rsidR="00956A12" w:rsidRPr="004D7332">
        <w:rPr>
          <w:rFonts w:ascii="Times New Roman" w:hAnsi="Times New Roman" w:cs="Times New Roman"/>
          <w:sz w:val="18"/>
          <w:szCs w:val="18"/>
        </w:rPr>
        <w:t>samples; however,</w:t>
      </w:r>
      <w:r w:rsidRPr="004D7332">
        <w:rPr>
          <w:rFonts w:ascii="Times New Roman" w:hAnsi="Times New Roman" w:cs="Times New Roman"/>
          <w:sz w:val="18"/>
          <w:szCs w:val="18"/>
        </w:rPr>
        <w:t xml:space="preserve"> these methods were optimized for some compounds</w:t>
      </w:r>
      <w:r w:rsidR="00D466A1" w:rsidRPr="004D7332">
        <w:rPr>
          <w:rFonts w:ascii="Times New Roman" w:hAnsi="Times New Roman" w:cs="Times New Roman"/>
          <w:sz w:val="18"/>
          <w:szCs w:val="18"/>
        </w:rPr>
        <w:t>, wherever applicable,</w:t>
      </w:r>
      <w:r w:rsidRPr="004D7332">
        <w:rPr>
          <w:rFonts w:ascii="Times New Roman" w:hAnsi="Times New Roman" w:cs="Times New Roman"/>
          <w:sz w:val="18"/>
          <w:szCs w:val="18"/>
        </w:rPr>
        <w:t xml:space="preserve"> to enable optimal elution and peak </w:t>
      </w:r>
      <w:r w:rsidR="002572B0" w:rsidRPr="004D7332">
        <w:rPr>
          <w:rFonts w:ascii="Times New Roman" w:hAnsi="Times New Roman" w:cs="Times New Roman"/>
          <w:sz w:val="18"/>
          <w:szCs w:val="18"/>
        </w:rPr>
        <w:t xml:space="preserve">area </w:t>
      </w:r>
      <w:r w:rsidRPr="004D7332">
        <w:rPr>
          <w:rFonts w:ascii="Times New Roman" w:hAnsi="Times New Roman" w:cs="Times New Roman"/>
          <w:sz w:val="18"/>
          <w:szCs w:val="18"/>
        </w:rPr>
        <w:t xml:space="preserve">quantification. </w:t>
      </w:r>
      <w:r w:rsidR="476622F0" w:rsidRPr="004D7332">
        <w:rPr>
          <w:rFonts w:ascii="Times New Roman" w:eastAsia="Times New Roman" w:hAnsi="Times New Roman" w:cs="Times New Roman"/>
          <w:sz w:val="18"/>
          <w:szCs w:val="18"/>
        </w:rPr>
        <w:t xml:space="preserve">When using </w:t>
      </w:r>
      <w:proofErr w:type="spellStart"/>
      <w:r w:rsidR="476622F0" w:rsidRPr="004D7332">
        <w:rPr>
          <w:rFonts w:ascii="Times New Roman" w:eastAsia="Times New Roman" w:hAnsi="Times New Roman" w:cs="Times New Roman"/>
          <w:sz w:val="18"/>
          <w:szCs w:val="18"/>
        </w:rPr>
        <w:t>Sciex</w:t>
      </w:r>
      <w:proofErr w:type="spellEnd"/>
      <w:r w:rsidR="476622F0" w:rsidRPr="004D7332">
        <w:rPr>
          <w:rFonts w:ascii="Times New Roman" w:eastAsia="Times New Roman" w:hAnsi="Times New Roman" w:cs="Times New Roman"/>
          <w:sz w:val="18"/>
          <w:szCs w:val="18"/>
        </w:rPr>
        <w:t xml:space="preserve"> mass spectrometer, compound related parameters including parent mass (Q1), daughter mass (Q3), </w:t>
      </w:r>
      <w:proofErr w:type="spellStart"/>
      <w:r w:rsidR="476622F0" w:rsidRPr="004D7332">
        <w:rPr>
          <w:rFonts w:ascii="Times New Roman" w:eastAsia="Times New Roman" w:hAnsi="Times New Roman" w:cs="Times New Roman"/>
          <w:sz w:val="18"/>
          <w:szCs w:val="18"/>
        </w:rPr>
        <w:t>declustering</w:t>
      </w:r>
      <w:proofErr w:type="spellEnd"/>
      <w:r w:rsidR="476622F0" w:rsidRPr="004D7332">
        <w:rPr>
          <w:rFonts w:ascii="Times New Roman" w:eastAsia="Times New Roman" w:hAnsi="Times New Roman" w:cs="Times New Roman"/>
          <w:sz w:val="18"/>
          <w:szCs w:val="18"/>
        </w:rPr>
        <w:t xml:space="preserve"> potential (DP), collision energy (CE), collision cell </w:t>
      </w:r>
      <w:proofErr w:type="gramStart"/>
      <w:r w:rsidR="476622F0" w:rsidRPr="004D7332">
        <w:rPr>
          <w:rFonts w:ascii="Times New Roman" w:eastAsia="Times New Roman" w:hAnsi="Times New Roman" w:cs="Times New Roman"/>
          <w:sz w:val="18"/>
          <w:szCs w:val="18"/>
        </w:rPr>
        <w:t>exit</w:t>
      </w:r>
      <w:proofErr w:type="gramEnd"/>
      <w:r w:rsidR="476622F0" w:rsidRPr="004D7332">
        <w:rPr>
          <w:rFonts w:ascii="Times New Roman" w:eastAsia="Times New Roman" w:hAnsi="Times New Roman" w:cs="Times New Roman"/>
          <w:sz w:val="18"/>
          <w:szCs w:val="18"/>
        </w:rPr>
        <w:t xml:space="preserve"> potential (CXP), </w:t>
      </w:r>
      <w:proofErr w:type="spellStart"/>
      <w:r w:rsidR="476622F0" w:rsidRPr="004D7332">
        <w:rPr>
          <w:rFonts w:ascii="Times New Roman" w:eastAsia="Times New Roman" w:hAnsi="Times New Roman" w:cs="Times New Roman"/>
          <w:sz w:val="18"/>
          <w:szCs w:val="18"/>
        </w:rPr>
        <w:t>etc</w:t>
      </w:r>
      <w:proofErr w:type="spellEnd"/>
      <w:r w:rsidR="476622F0" w:rsidRPr="004D7332">
        <w:rPr>
          <w:rFonts w:ascii="Times New Roman" w:eastAsia="Times New Roman" w:hAnsi="Times New Roman" w:cs="Times New Roman"/>
          <w:sz w:val="18"/>
          <w:szCs w:val="18"/>
        </w:rPr>
        <w:t xml:space="preserve"> were obtained using auto-tuning application in Discovery Quant (Optimize mode).</w:t>
      </w:r>
      <w:r w:rsidR="00F70EE3" w:rsidRPr="004D7332">
        <w:rPr>
          <w:rFonts w:ascii="Times New Roman" w:eastAsia="Times New Roman" w:hAnsi="Times New Roman" w:cs="Times New Roman"/>
          <w:sz w:val="18"/>
          <w:szCs w:val="18"/>
        </w:rPr>
        <w:br w:type="page"/>
      </w:r>
    </w:p>
    <w:p w14:paraId="510D8564" w14:textId="712F7E2E" w:rsidR="00F70EE3" w:rsidRPr="009A1CB0" w:rsidRDefault="00F50E39" w:rsidP="004D7332">
      <w:pPr>
        <w:spacing w:after="0"/>
        <w:jc w:val="both"/>
        <w:rPr>
          <w:rFonts w:ascii="Times New Roman" w:hAnsi="Times New Roman" w:cs="Times New Roman"/>
        </w:rPr>
      </w:pPr>
      <w:r w:rsidRPr="009A1CB0">
        <w:rPr>
          <w:rFonts w:ascii="Times New Roman" w:hAnsi="Times New Roman" w:cs="Times New Roman"/>
          <w:b/>
          <w:bCs/>
        </w:rPr>
        <w:lastRenderedPageBreak/>
        <w:t xml:space="preserve">Supplementary </w:t>
      </w:r>
      <w:r w:rsidR="00F70EE3" w:rsidRPr="009A1CB0">
        <w:rPr>
          <w:rFonts w:ascii="Times New Roman" w:hAnsi="Times New Roman" w:cs="Times New Roman"/>
          <w:b/>
          <w:bCs/>
        </w:rPr>
        <w:t xml:space="preserve">Table </w:t>
      </w:r>
      <w:r w:rsidR="0077187D" w:rsidRPr="009A1CB0">
        <w:rPr>
          <w:rFonts w:ascii="Times New Roman" w:hAnsi="Times New Roman" w:cs="Times New Roman"/>
          <w:b/>
          <w:bCs/>
        </w:rPr>
        <w:t>II</w:t>
      </w:r>
      <w:r w:rsidR="00F70EE3" w:rsidRPr="009A1CB0">
        <w:rPr>
          <w:rFonts w:ascii="Times New Roman" w:hAnsi="Times New Roman" w:cs="Times New Roman"/>
          <w:b/>
          <w:bCs/>
        </w:rPr>
        <w:t>.</w:t>
      </w:r>
      <w:r w:rsidR="00F70EE3" w:rsidRPr="009A1CB0">
        <w:rPr>
          <w:rFonts w:ascii="Times New Roman" w:hAnsi="Times New Roman" w:cs="Times New Roman"/>
        </w:rPr>
        <w:t xml:space="preserve"> Evaluation of MDCK P</w:t>
      </w:r>
      <w:r w:rsidR="00F70EE3" w:rsidRPr="009A1CB0">
        <w:rPr>
          <w:rFonts w:ascii="Times New Roman" w:hAnsi="Times New Roman" w:cs="Times New Roman"/>
          <w:vertAlign w:val="subscript"/>
        </w:rPr>
        <w:t>app</w:t>
      </w:r>
      <w:r w:rsidR="00F70EE3" w:rsidRPr="009A1CB0">
        <w:rPr>
          <w:rFonts w:ascii="Times New Roman" w:hAnsi="Times New Roman" w:cs="Times New Roman"/>
        </w:rPr>
        <w:t xml:space="preserve"> and sinusoidal hepatocyte </w:t>
      </w:r>
      <w:proofErr w:type="spellStart"/>
      <w:proofErr w:type="gramStart"/>
      <w:r w:rsidR="00F70EE3" w:rsidRPr="009A1CB0">
        <w:rPr>
          <w:rFonts w:ascii="Times New Roman" w:hAnsi="Times New Roman" w:cs="Times New Roman"/>
        </w:rPr>
        <w:t>PS</w:t>
      </w:r>
      <w:r w:rsidR="00F70EE3" w:rsidRPr="009A1CB0">
        <w:rPr>
          <w:rFonts w:ascii="Times New Roman" w:hAnsi="Times New Roman" w:cs="Times New Roman"/>
          <w:vertAlign w:val="subscript"/>
        </w:rPr>
        <w:t>inf,pas</w:t>
      </w:r>
      <w:proofErr w:type="spellEnd"/>
      <w:proofErr w:type="gramEnd"/>
      <w:r w:rsidR="00F70EE3" w:rsidRPr="009A1CB0">
        <w:rPr>
          <w:rFonts w:ascii="Times New Roman" w:hAnsi="Times New Roman" w:cs="Times New Roman"/>
        </w:rPr>
        <w:t xml:space="preserve"> to categorize test compounds into the EC3S classes.</w:t>
      </w:r>
    </w:p>
    <w:p w14:paraId="3DFFD965" w14:textId="77777777" w:rsidR="00F50E39" w:rsidRPr="009A1CB0" w:rsidRDefault="00F50E39" w:rsidP="004D7332">
      <w:pPr>
        <w:spacing w:after="0"/>
        <w:rPr>
          <w:rFonts w:ascii="Times New Roman" w:hAnsi="Times New Roman" w:cs="Times New Roman"/>
        </w:rPr>
      </w:pPr>
    </w:p>
    <w:tbl>
      <w:tblPr>
        <w:tblStyle w:val="TableGrid"/>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1"/>
        <w:gridCol w:w="1531"/>
        <w:gridCol w:w="2108"/>
        <w:gridCol w:w="1530"/>
        <w:gridCol w:w="1749"/>
      </w:tblGrid>
      <w:tr w:rsidR="00F70EE3" w:rsidRPr="009A1CB0" w14:paraId="3F3F976B" w14:textId="77777777" w:rsidTr="4A895549">
        <w:trPr>
          <w:trHeight w:val="20"/>
        </w:trPr>
        <w:tc>
          <w:tcPr>
            <w:tcW w:w="2211" w:type="dxa"/>
            <w:tcBorders>
              <w:top w:val="double" w:sz="4" w:space="0" w:color="auto"/>
              <w:bottom w:val="single" w:sz="4" w:space="0" w:color="auto"/>
            </w:tcBorders>
          </w:tcPr>
          <w:p w14:paraId="0EC33435" w14:textId="77777777" w:rsidR="00F70EE3" w:rsidRPr="009A1CB0" w:rsidRDefault="00F70EE3" w:rsidP="004C3478">
            <w:pPr>
              <w:pStyle w:val="EndNoteBibliography"/>
              <w:ind w:left="34" w:right="-1158"/>
              <w:contextualSpacing/>
              <w:jc w:val="left"/>
              <w:rPr>
                <w:b/>
                <w:noProof w:val="0"/>
                <w:color w:val="000000" w:themeColor="text1"/>
                <w:sz w:val="20"/>
                <w:szCs w:val="20"/>
              </w:rPr>
            </w:pPr>
            <w:r w:rsidRPr="009A1CB0">
              <w:rPr>
                <w:b/>
                <w:noProof w:val="0"/>
                <w:color w:val="000000" w:themeColor="text1"/>
                <w:sz w:val="20"/>
                <w:szCs w:val="20"/>
              </w:rPr>
              <w:t>Compound</w:t>
            </w:r>
          </w:p>
        </w:tc>
        <w:tc>
          <w:tcPr>
            <w:tcW w:w="1531" w:type="dxa"/>
            <w:tcBorders>
              <w:top w:val="double" w:sz="4" w:space="0" w:color="auto"/>
              <w:bottom w:val="single" w:sz="4" w:space="0" w:color="auto"/>
            </w:tcBorders>
          </w:tcPr>
          <w:p w14:paraId="71B697CA" w14:textId="77777777" w:rsidR="00F70EE3" w:rsidRPr="009A1CB0" w:rsidRDefault="00F70EE3" w:rsidP="004C3478">
            <w:pPr>
              <w:pStyle w:val="EndNoteBibliography"/>
              <w:contextualSpacing/>
              <w:jc w:val="left"/>
              <w:rPr>
                <w:b/>
                <w:noProof w:val="0"/>
                <w:color w:val="000000" w:themeColor="text1"/>
                <w:sz w:val="20"/>
                <w:szCs w:val="20"/>
                <w:vertAlign w:val="subscript"/>
                <w:lang w:val="fr-CH"/>
              </w:rPr>
            </w:pPr>
            <w:proofErr w:type="spellStart"/>
            <w:proofErr w:type="gramStart"/>
            <w:r w:rsidRPr="009A1CB0">
              <w:rPr>
                <w:b/>
                <w:noProof w:val="0"/>
                <w:color w:val="000000" w:themeColor="text1"/>
                <w:sz w:val="20"/>
                <w:szCs w:val="20"/>
                <w:lang w:val="fr-CH"/>
              </w:rPr>
              <w:t>PS</w:t>
            </w:r>
            <w:r w:rsidRPr="009A1CB0">
              <w:rPr>
                <w:b/>
                <w:noProof w:val="0"/>
                <w:color w:val="000000" w:themeColor="text1"/>
                <w:sz w:val="20"/>
                <w:szCs w:val="20"/>
                <w:vertAlign w:val="subscript"/>
                <w:lang w:val="fr-CH"/>
              </w:rPr>
              <w:t>inf,pas</w:t>
            </w:r>
            <w:proofErr w:type="spellEnd"/>
            <w:proofErr w:type="gramEnd"/>
          </w:p>
          <w:p w14:paraId="04EA059D" w14:textId="77777777" w:rsidR="00F70EE3" w:rsidRPr="009A1CB0" w:rsidRDefault="00F70EE3" w:rsidP="004C3478">
            <w:pPr>
              <w:pStyle w:val="EndNoteBibliography"/>
              <w:contextualSpacing/>
              <w:jc w:val="left"/>
              <w:rPr>
                <w:noProof w:val="0"/>
                <w:color w:val="000000" w:themeColor="text1"/>
                <w:sz w:val="20"/>
                <w:szCs w:val="20"/>
                <w:lang w:val="fr-CH"/>
              </w:rPr>
            </w:pPr>
            <w:r w:rsidRPr="009A1CB0">
              <w:rPr>
                <w:noProof w:val="0"/>
                <w:color w:val="000000" w:themeColor="text1"/>
                <w:sz w:val="20"/>
                <w:szCs w:val="20"/>
                <w:lang w:val="fr-CH"/>
              </w:rPr>
              <w:t>[</w:t>
            </w:r>
            <w:proofErr w:type="spellStart"/>
            <w:proofErr w:type="gramStart"/>
            <w:r w:rsidRPr="009A1CB0">
              <w:rPr>
                <w:noProof w:val="0"/>
                <w:color w:val="000000" w:themeColor="text1"/>
                <w:sz w:val="20"/>
                <w:szCs w:val="20"/>
                <w:lang w:val="fr-CH"/>
              </w:rPr>
              <w:t>mL</w:t>
            </w:r>
            <w:proofErr w:type="spellEnd"/>
            <w:proofErr w:type="gramEnd"/>
            <w:r w:rsidRPr="009A1CB0">
              <w:rPr>
                <w:noProof w:val="0"/>
                <w:color w:val="000000" w:themeColor="text1"/>
                <w:sz w:val="20"/>
                <w:szCs w:val="20"/>
                <w:lang w:val="fr-CH"/>
              </w:rPr>
              <w:t>/min/kg]</w:t>
            </w:r>
          </w:p>
        </w:tc>
        <w:tc>
          <w:tcPr>
            <w:tcW w:w="2108" w:type="dxa"/>
            <w:tcBorders>
              <w:top w:val="double" w:sz="4" w:space="0" w:color="auto"/>
              <w:bottom w:val="single" w:sz="4" w:space="0" w:color="auto"/>
            </w:tcBorders>
            <w:vAlign w:val="center"/>
          </w:tcPr>
          <w:p w14:paraId="20E61ACC" w14:textId="77777777" w:rsidR="00F70EE3" w:rsidRPr="009A1CB0" w:rsidRDefault="00F70EE3" w:rsidP="004C3478">
            <w:pPr>
              <w:pStyle w:val="EndNoteBibliography"/>
              <w:contextualSpacing/>
              <w:jc w:val="left"/>
              <w:rPr>
                <w:b/>
                <w:noProof w:val="0"/>
                <w:color w:val="000000" w:themeColor="text1"/>
                <w:sz w:val="20"/>
                <w:szCs w:val="20"/>
              </w:rPr>
            </w:pPr>
            <w:r w:rsidRPr="009A1CB0">
              <w:rPr>
                <w:b/>
                <w:noProof w:val="0"/>
                <w:color w:val="000000" w:themeColor="text1"/>
                <w:sz w:val="20"/>
                <w:szCs w:val="20"/>
              </w:rPr>
              <w:t>EC3S Class</w:t>
            </w:r>
          </w:p>
          <w:p w14:paraId="369ED7E1" w14:textId="77777777" w:rsidR="00F70EE3" w:rsidRPr="009A1CB0" w:rsidRDefault="00F70EE3" w:rsidP="004C3478">
            <w:pPr>
              <w:pStyle w:val="EndNoteBibliography"/>
              <w:contextualSpacing/>
              <w:jc w:val="left"/>
              <w:rPr>
                <w:b/>
                <w:noProof w:val="0"/>
                <w:color w:val="000000" w:themeColor="text1"/>
                <w:sz w:val="20"/>
                <w:szCs w:val="20"/>
                <w:vertAlign w:val="subscript"/>
              </w:rPr>
            </w:pPr>
            <w:r w:rsidRPr="009A1CB0">
              <w:rPr>
                <w:noProof w:val="0"/>
                <w:color w:val="000000" w:themeColor="text1"/>
                <w:sz w:val="20"/>
                <w:szCs w:val="20"/>
              </w:rPr>
              <w:t xml:space="preserve">(based on </w:t>
            </w:r>
            <w:proofErr w:type="spellStart"/>
            <w:proofErr w:type="gramStart"/>
            <w:r w:rsidRPr="009A1CB0">
              <w:rPr>
                <w:noProof w:val="0"/>
                <w:color w:val="000000" w:themeColor="text1"/>
                <w:sz w:val="20"/>
                <w:szCs w:val="20"/>
              </w:rPr>
              <w:t>PS</w:t>
            </w:r>
            <w:r w:rsidRPr="009A1CB0">
              <w:rPr>
                <w:noProof w:val="0"/>
                <w:color w:val="000000" w:themeColor="text1"/>
                <w:sz w:val="20"/>
                <w:szCs w:val="20"/>
                <w:vertAlign w:val="subscript"/>
              </w:rPr>
              <w:t>inf,pas</w:t>
            </w:r>
            <w:proofErr w:type="spellEnd"/>
            <w:proofErr w:type="gramEnd"/>
            <w:r w:rsidRPr="009A1CB0">
              <w:rPr>
                <w:noProof w:val="0"/>
                <w:color w:val="000000" w:themeColor="text1"/>
                <w:sz w:val="20"/>
                <w:szCs w:val="20"/>
              </w:rPr>
              <w:t>)</w:t>
            </w:r>
          </w:p>
        </w:tc>
        <w:tc>
          <w:tcPr>
            <w:tcW w:w="1530" w:type="dxa"/>
            <w:tcBorders>
              <w:top w:val="double" w:sz="4" w:space="0" w:color="auto"/>
              <w:bottom w:val="single" w:sz="4" w:space="0" w:color="auto"/>
            </w:tcBorders>
          </w:tcPr>
          <w:p w14:paraId="06CCAF6E" w14:textId="77777777" w:rsidR="00F70EE3" w:rsidRPr="009A1CB0" w:rsidRDefault="00F70EE3" w:rsidP="004C3478">
            <w:pPr>
              <w:pStyle w:val="EndNoteBibliography"/>
              <w:contextualSpacing/>
              <w:jc w:val="left"/>
              <w:rPr>
                <w:b/>
                <w:noProof w:val="0"/>
                <w:color w:val="000000" w:themeColor="text1"/>
                <w:sz w:val="20"/>
                <w:szCs w:val="20"/>
                <w:vertAlign w:val="subscript"/>
              </w:rPr>
            </w:pPr>
            <w:r w:rsidRPr="009A1CB0">
              <w:rPr>
                <w:b/>
                <w:noProof w:val="0"/>
                <w:color w:val="000000" w:themeColor="text1"/>
                <w:sz w:val="20"/>
                <w:szCs w:val="20"/>
              </w:rPr>
              <w:t>P</w:t>
            </w:r>
            <w:r w:rsidRPr="009A1CB0">
              <w:rPr>
                <w:b/>
                <w:noProof w:val="0"/>
                <w:color w:val="000000" w:themeColor="text1"/>
                <w:sz w:val="20"/>
                <w:szCs w:val="20"/>
                <w:vertAlign w:val="subscript"/>
              </w:rPr>
              <w:t>app</w:t>
            </w:r>
          </w:p>
          <w:p w14:paraId="7572B685" w14:textId="77777777" w:rsidR="00F70EE3" w:rsidRPr="009A1CB0" w:rsidRDefault="00F70EE3" w:rsidP="004C3478">
            <w:pPr>
              <w:pStyle w:val="EndNoteBibliography"/>
              <w:contextualSpacing/>
              <w:jc w:val="left"/>
              <w:rPr>
                <w:b/>
                <w:bCs/>
                <w:noProof w:val="0"/>
                <w:color w:val="000000" w:themeColor="text1"/>
                <w:sz w:val="20"/>
                <w:szCs w:val="20"/>
              </w:rPr>
            </w:pPr>
            <w:r w:rsidRPr="009A1CB0">
              <w:rPr>
                <w:noProof w:val="0"/>
                <w:color w:val="000000" w:themeColor="text1"/>
                <w:sz w:val="20"/>
                <w:szCs w:val="20"/>
              </w:rPr>
              <w:t>[10</w:t>
            </w:r>
            <w:r w:rsidRPr="009A1CB0">
              <w:rPr>
                <w:noProof w:val="0"/>
                <w:color w:val="000000" w:themeColor="text1"/>
                <w:sz w:val="20"/>
                <w:szCs w:val="20"/>
                <w:vertAlign w:val="superscript"/>
              </w:rPr>
              <w:t xml:space="preserve">-6 </w:t>
            </w:r>
            <w:r w:rsidRPr="009A1CB0">
              <w:rPr>
                <w:noProof w:val="0"/>
                <w:color w:val="000000" w:themeColor="text1"/>
                <w:sz w:val="20"/>
                <w:szCs w:val="20"/>
              </w:rPr>
              <w:t>cm/sec]</w:t>
            </w:r>
          </w:p>
        </w:tc>
        <w:tc>
          <w:tcPr>
            <w:tcW w:w="1749" w:type="dxa"/>
            <w:tcBorders>
              <w:top w:val="double" w:sz="4" w:space="0" w:color="auto"/>
              <w:bottom w:val="single" w:sz="4" w:space="0" w:color="auto"/>
            </w:tcBorders>
            <w:vAlign w:val="center"/>
          </w:tcPr>
          <w:p w14:paraId="4CD108EC" w14:textId="77777777" w:rsidR="00F70EE3" w:rsidRPr="009A1CB0" w:rsidRDefault="00F70EE3" w:rsidP="004C3478">
            <w:pPr>
              <w:pStyle w:val="EndNoteBibliography"/>
              <w:contextualSpacing/>
              <w:jc w:val="left"/>
              <w:rPr>
                <w:b/>
                <w:noProof w:val="0"/>
                <w:color w:val="000000" w:themeColor="text1"/>
                <w:sz w:val="20"/>
                <w:szCs w:val="20"/>
              </w:rPr>
            </w:pPr>
            <w:r w:rsidRPr="009A1CB0">
              <w:rPr>
                <w:b/>
                <w:noProof w:val="0"/>
                <w:color w:val="000000" w:themeColor="text1"/>
                <w:sz w:val="20"/>
                <w:szCs w:val="20"/>
              </w:rPr>
              <w:t>EC3S Class</w:t>
            </w:r>
          </w:p>
          <w:p w14:paraId="0A502246" w14:textId="77777777" w:rsidR="00F70EE3" w:rsidRPr="009A1CB0" w:rsidRDefault="00F70EE3" w:rsidP="004C3478">
            <w:pPr>
              <w:pStyle w:val="EndNoteBibliography"/>
              <w:contextualSpacing/>
              <w:jc w:val="left"/>
              <w:rPr>
                <w:b/>
                <w:noProof w:val="0"/>
                <w:color w:val="000000" w:themeColor="text1"/>
                <w:sz w:val="20"/>
                <w:szCs w:val="20"/>
              </w:rPr>
            </w:pPr>
            <w:r w:rsidRPr="009A1CB0">
              <w:rPr>
                <w:noProof w:val="0"/>
                <w:color w:val="000000" w:themeColor="text1"/>
                <w:sz w:val="20"/>
                <w:szCs w:val="20"/>
              </w:rPr>
              <w:t>(</w:t>
            </w:r>
            <w:proofErr w:type="gramStart"/>
            <w:r w:rsidRPr="009A1CB0">
              <w:rPr>
                <w:noProof w:val="0"/>
                <w:color w:val="000000" w:themeColor="text1"/>
                <w:sz w:val="20"/>
                <w:szCs w:val="20"/>
              </w:rPr>
              <w:t>based</w:t>
            </w:r>
            <w:proofErr w:type="gramEnd"/>
            <w:r w:rsidRPr="009A1CB0">
              <w:rPr>
                <w:noProof w:val="0"/>
                <w:color w:val="000000" w:themeColor="text1"/>
                <w:sz w:val="20"/>
                <w:szCs w:val="20"/>
              </w:rPr>
              <w:t xml:space="preserve"> on P</w:t>
            </w:r>
            <w:r w:rsidRPr="009A1CB0">
              <w:rPr>
                <w:noProof w:val="0"/>
                <w:color w:val="000000" w:themeColor="text1"/>
                <w:sz w:val="20"/>
                <w:szCs w:val="20"/>
                <w:vertAlign w:val="subscript"/>
              </w:rPr>
              <w:t>app</w:t>
            </w:r>
            <w:r w:rsidRPr="009A1CB0">
              <w:rPr>
                <w:noProof w:val="0"/>
                <w:color w:val="000000" w:themeColor="text1"/>
                <w:sz w:val="20"/>
                <w:szCs w:val="20"/>
              </w:rPr>
              <w:t>)</w:t>
            </w:r>
          </w:p>
        </w:tc>
      </w:tr>
      <w:tr w:rsidR="00F70EE3" w:rsidRPr="009A1CB0" w14:paraId="5267EAFE" w14:textId="77777777" w:rsidTr="4A895549">
        <w:trPr>
          <w:trHeight w:val="20"/>
        </w:trPr>
        <w:tc>
          <w:tcPr>
            <w:tcW w:w="2211" w:type="dxa"/>
            <w:tcBorders>
              <w:top w:val="single" w:sz="4" w:space="0" w:color="auto"/>
            </w:tcBorders>
            <w:vAlign w:val="bottom"/>
          </w:tcPr>
          <w:p w14:paraId="05A0C25C" w14:textId="77777777" w:rsidR="00F70EE3" w:rsidRPr="009A1CB0" w:rsidRDefault="00F70EE3" w:rsidP="004C3478">
            <w:pPr>
              <w:pStyle w:val="EndNoteBibliography"/>
              <w:ind w:left="34" w:right="-1158"/>
              <w:contextualSpacing/>
              <w:jc w:val="left"/>
              <w:rPr>
                <w:noProof w:val="0"/>
                <w:sz w:val="20"/>
                <w:szCs w:val="20"/>
              </w:rPr>
            </w:pPr>
            <w:r w:rsidRPr="009A1CB0">
              <w:rPr>
                <w:sz w:val="20"/>
                <w:szCs w:val="20"/>
              </w:rPr>
              <w:t>Aliskiren</w:t>
            </w:r>
          </w:p>
        </w:tc>
        <w:tc>
          <w:tcPr>
            <w:tcW w:w="1531" w:type="dxa"/>
            <w:tcBorders>
              <w:top w:val="single" w:sz="4" w:space="0" w:color="auto"/>
            </w:tcBorders>
            <w:vAlign w:val="bottom"/>
          </w:tcPr>
          <w:p w14:paraId="034CF8C6"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25</w:t>
            </w:r>
          </w:p>
        </w:tc>
        <w:tc>
          <w:tcPr>
            <w:tcW w:w="2108" w:type="dxa"/>
            <w:tcBorders>
              <w:top w:val="single" w:sz="4" w:space="0" w:color="auto"/>
            </w:tcBorders>
            <w:vAlign w:val="center"/>
          </w:tcPr>
          <w:p w14:paraId="3AF083FE" w14:textId="77777777" w:rsidR="00F70EE3" w:rsidRPr="009A1CB0" w:rsidRDefault="00F70EE3" w:rsidP="002E2366">
            <w:pPr>
              <w:tabs>
                <w:tab w:val="left" w:pos="591"/>
              </w:tabs>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tcBorders>
              <w:top w:val="single" w:sz="4" w:space="0" w:color="auto"/>
            </w:tcBorders>
            <w:vAlign w:val="bottom"/>
          </w:tcPr>
          <w:p w14:paraId="38048CBB" w14:textId="67EEF731" w:rsidR="00F70EE3" w:rsidRPr="009A1CB0" w:rsidRDefault="00F70EE3" w:rsidP="002E2366">
            <w:pPr>
              <w:tabs>
                <w:tab w:val="left" w:pos="591"/>
              </w:tabs>
              <w:jc w:val="center"/>
              <w:rPr>
                <w:rFonts w:ascii="Times New Roman" w:hAnsi="Times New Roman" w:cs="Times New Roman"/>
                <w:sz w:val="20"/>
                <w:szCs w:val="20"/>
              </w:rPr>
            </w:pPr>
            <w:r w:rsidRPr="009A1CB0">
              <w:rPr>
                <w:rFonts w:ascii="Times New Roman" w:hAnsi="Times New Roman" w:cs="Times New Roman"/>
                <w:sz w:val="20"/>
                <w:szCs w:val="20"/>
              </w:rPr>
              <w:t>0.78</w:t>
            </w:r>
          </w:p>
        </w:tc>
        <w:tc>
          <w:tcPr>
            <w:tcW w:w="1749" w:type="dxa"/>
            <w:tcBorders>
              <w:top w:val="single" w:sz="4" w:space="0" w:color="auto"/>
            </w:tcBorders>
            <w:vAlign w:val="center"/>
          </w:tcPr>
          <w:p w14:paraId="2197AA2B" w14:textId="77777777" w:rsidR="00F70EE3" w:rsidRPr="009A1CB0" w:rsidRDefault="00F70EE3" w:rsidP="002E2366">
            <w:pPr>
              <w:tabs>
                <w:tab w:val="left" w:pos="591"/>
              </w:tabs>
              <w:jc w:val="center"/>
              <w:rPr>
                <w:rFonts w:ascii="Times New Roman" w:hAnsi="Times New Roman" w:cs="Times New Roman"/>
                <w:sz w:val="20"/>
                <w:szCs w:val="20"/>
              </w:rPr>
            </w:pPr>
            <w:r w:rsidRPr="009A1CB0">
              <w:rPr>
                <w:rFonts w:ascii="Times New Roman" w:hAnsi="Times New Roman" w:cs="Times New Roman"/>
                <w:sz w:val="20"/>
                <w:szCs w:val="20"/>
              </w:rPr>
              <w:t>3/4</w:t>
            </w:r>
          </w:p>
        </w:tc>
      </w:tr>
      <w:tr w:rsidR="00F70EE3" w:rsidRPr="009A1CB0" w14:paraId="233D41EC" w14:textId="77777777" w:rsidTr="4A895549">
        <w:trPr>
          <w:trHeight w:val="20"/>
        </w:trPr>
        <w:tc>
          <w:tcPr>
            <w:tcW w:w="2211" w:type="dxa"/>
            <w:vAlign w:val="bottom"/>
          </w:tcPr>
          <w:p w14:paraId="77AEF507" w14:textId="77777777" w:rsidR="00F70EE3" w:rsidRPr="009A1CB0" w:rsidRDefault="00F70EE3" w:rsidP="004C3478">
            <w:pPr>
              <w:pStyle w:val="EndNoteBibliography"/>
              <w:ind w:left="34" w:right="-1158"/>
              <w:contextualSpacing/>
              <w:jc w:val="left"/>
              <w:rPr>
                <w:noProof w:val="0"/>
                <w:sz w:val="20"/>
                <w:szCs w:val="20"/>
              </w:rPr>
            </w:pPr>
            <w:r w:rsidRPr="009A1CB0">
              <w:rPr>
                <w:sz w:val="20"/>
                <w:szCs w:val="20"/>
              </w:rPr>
              <w:t>Atazanavir</w:t>
            </w:r>
          </w:p>
        </w:tc>
        <w:tc>
          <w:tcPr>
            <w:tcW w:w="1531" w:type="dxa"/>
            <w:vAlign w:val="bottom"/>
          </w:tcPr>
          <w:p w14:paraId="0DFAF6D2"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21</w:t>
            </w:r>
          </w:p>
        </w:tc>
        <w:tc>
          <w:tcPr>
            <w:tcW w:w="2108" w:type="dxa"/>
            <w:vAlign w:val="center"/>
          </w:tcPr>
          <w:p w14:paraId="6FDB91B4"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5571A82A" w14:textId="3A813C65"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w:t>
            </w:r>
            <w:r w:rsidR="59CC4672" w:rsidRPr="009A1CB0">
              <w:rPr>
                <w:rFonts w:ascii="Times New Roman" w:hAnsi="Times New Roman" w:cs="Times New Roman"/>
                <w:sz w:val="20"/>
                <w:szCs w:val="20"/>
              </w:rPr>
              <w:t>1</w:t>
            </w:r>
          </w:p>
        </w:tc>
        <w:tc>
          <w:tcPr>
            <w:tcW w:w="1749" w:type="dxa"/>
            <w:vAlign w:val="center"/>
          </w:tcPr>
          <w:p w14:paraId="044D442E"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632BCE60" w14:textId="77777777" w:rsidTr="4A895549">
        <w:trPr>
          <w:trHeight w:val="20"/>
        </w:trPr>
        <w:tc>
          <w:tcPr>
            <w:tcW w:w="2211" w:type="dxa"/>
            <w:vAlign w:val="bottom"/>
          </w:tcPr>
          <w:p w14:paraId="0016D0D5"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Atorvastatin</w:t>
            </w:r>
          </w:p>
        </w:tc>
        <w:tc>
          <w:tcPr>
            <w:tcW w:w="1531" w:type="dxa"/>
            <w:vAlign w:val="bottom"/>
          </w:tcPr>
          <w:p w14:paraId="0656238B"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58</w:t>
            </w:r>
          </w:p>
        </w:tc>
        <w:tc>
          <w:tcPr>
            <w:tcW w:w="2108" w:type="dxa"/>
            <w:vAlign w:val="center"/>
          </w:tcPr>
          <w:p w14:paraId="319E4CC3"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20F39DFE" w14:textId="0AF6BF2B"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4.5</w:t>
            </w:r>
          </w:p>
        </w:tc>
        <w:tc>
          <w:tcPr>
            <w:tcW w:w="1749" w:type="dxa"/>
            <w:vAlign w:val="center"/>
          </w:tcPr>
          <w:p w14:paraId="3D00CFAC"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r>
      <w:tr w:rsidR="00F70EE3" w:rsidRPr="009A1CB0" w14:paraId="29939129" w14:textId="77777777" w:rsidTr="4A895549">
        <w:trPr>
          <w:trHeight w:val="20"/>
        </w:trPr>
        <w:tc>
          <w:tcPr>
            <w:tcW w:w="2211" w:type="dxa"/>
            <w:vAlign w:val="bottom"/>
          </w:tcPr>
          <w:p w14:paraId="2299315D" w14:textId="77777777" w:rsidR="00F70EE3" w:rsidRPr="009A1CB0" w:rsidRDefault="00F70EE3" w:rsidP="004C3478">
            <w:pPr>
              <w:ind w:left="34" w:right="-1158"/>
              <w:rPr>
                <w:rFonts w:ascii="Times New Roman" w:hAnsi="Times New Roman" w:cs="Times New Roman"/>
                <w:sz w:val="20"/>
                <w:szCs w:val="20"/>
              </w:rPr>
            </w:pPr>
            <w:proofErr w:type="spellStart"/>
            <w:r w:rsidRPr="009A1CB0">
              <w:rPr>
                <w:rFonts w:ascii="Times New Roman" w:hAnsi="Times New Roman" w:cs="Times New Roman"/>
                <w:sz w:val="20"/>
                <w:szCs w:val="20"/>
              </w:rPr>
              <w:t>Bosentan</w:t>
            </w:r>
            <w:proofErr w:type="spellEnd"/>
          </w:p>
        </w:tc>
        <w:tc>
          <w:tcPr>
            <w:tcW w:w="1531" w:type="dxa"/>
            <w:vAlign w:val="bottom"/>
          </w:tcPr>
          <w:p w14:paraId="6A077341"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62</w:t>
            </w:r>
          </w:p>
        </w:tc>
        <w:tc>
          <w:tcPr>
            <w:tcW w:w="2108" w:type="dxa"/>
            <w:vAlign w:val="center"/>
          </w:tcPr>
          <w:p w14:paraId="3ADD86D7"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5F8AB41B" w14:textId="66FB4B62"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8.5</w:t>
            </w:r>
          </w:p>
        </w:tc>
        <w:tc>
          <w:tcPr>
            <w:tcW w:w="1749" w:type="dxa"/>
            <w:vAlign w:val="center"/>
          </w:tcPr>
          <w:p w14:paraId="672C4D04"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1610B770" w14:textId="77777777" w:rsidTr="4A895549">
        <w:trPr>
          <w:trHeight w:val="20"/>
        </w:trPr>
        <w:tc>
          <w:tcPr>
            <w:tcW w:w="2211" w:type="dxa"/>
            <w:vAlign w:val="bottom"/>
          </w:tcPr>
          <w:p w14:paraId="1D348B4B" w14:textId="77777777" w:rsidR="00F70EE3" w:rsidRPr="009A1CB0" w:rsidRDefault="00F70EE3" w:rsidP="004C3478">
            <w:pPr>
              <w:ind w:left="34" w:right="-1158"/>
              <w:rPr>
                <w:rFonts w:ascii="Times New Roman" w:hAnsi="Times New Roman" w:cs="Times New Roman"/>
                <w:sz w:val="20"/>
                <w:szCs w:val="20"/>
              </w:rPr>
            </w:pPr>
            <w:proofErr w:type="spellStart"/>
            <w:r w:rsidRPr="009A1CB0">
              <w:rPr>
                <w:rFonts w:ascii="Times New Roman" w:hAnsi="Times New Roman" w:cs="Times New Roman"/>
                <w:sz w:val="20"/>
                <w:szCs w:val="20"/>
              </w:rPr>
              <w:t>Alpelisib</w:t>
            </w:r>
            <w:proofErr w:type="spellEnd"/>
          </w:p>
        </w:tc>
        <w:tc>
          <w:tcPr>
            <w:tcW w:w="1531" w:type="dxa"/>
            <w:vAlign w:val="bottom"/>
          </w:tcPr>
          <w:p w14:paraId="03D074F9"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sz w:val="20"/>
                <w:szCs w:val="20"/>
              </w:rPr>
              <w:t>279</w:t>
            </w:r>
          </w:p>
        </w:tc>
        <w:tc>
          <w:tcPr>
            <w:tcW w:w="2108" w:type="dxa"/>
            <w:vAlign w:val="center"/>
          </w:tcPr>
          <w:p w14:paraId="6F2414D3"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c>
          <w:tcPr>
            <w:tcW w:w="1530" w:type="dxa"/>
            <w:vAlign w:val="bottom"/>
          </w:tcPr>
          <w:p w14:paraId="563FCE79" w14:textId="10BAB353"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w:t>
            </w:r>
            <w:r w:rsidR="2D0C605B" w:rsidRPr="009A1CB0">
              <w:rPr>
                <w:rFonts w:ascii="Times New Roman" w:hAnsi="Times New Roman" w:cs="Times New Roman"/>
                <w:sz w:val="20"/>
                <w:szCs w:val="20"/>
              </w:rPr>
              <w:t>2</w:t>
            </w:r>
          </w:p>
        </w:tc>
        <w:tc>
          <w:tcPr>
            <w:tcW w:w="1749" w:type="dxa"/>
            <w:vAlign w:val="center"/>
          </w:tcPr>
          <w:p w14:paraId="68E0E07B"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5F1FBC11" w14:textId="77777777" w:rsidTr="4A895549">
        <w:trPr>
          <w:trHeight w:val="20"/>
        </w:trPr>
        <w:tc>
          <w:tcPr>
            <w:tcW w:w="2211" w:type="dxa"/>
            <w:vAlign w:val="bottom"/>
          </w:tcPr>
          <w:p w14:paraId="1A59F49E"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Cerivastatin</w:t>
            </w:r>
          </w:p>
        </w:tc>
        <w:tc>
          <w:tcPr>
            <w:tcW w:w="1531" w:type="dxa"/>
            <w:vAlign w:val="bottom"/>
          </w:tcPr>
          <w:p w14:paraId="080A1C55"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244</w:t>
            </w:r>
          </w:p>
        </w:tc>
        <w:tc>
          <w:tcPr>
            <w:tcW w:w="2108" w:type="dxa"/>
            <w:vAlign w:val="center"/>
          </w:tcPr>
          <w:p w14:paraId="06ED8E92"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c>
          <w:tcPr>
            <w:tcW w:w="1530" w:type="dxa"/>
            <w:vAlign w:val="bottom"/>
          </w:tcPr>
          <w:p w14:paraId="62833886" w14:textId="657E3CE9"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1</w:t>
            </w:r>
          </w:p>
        </w:tc>
        <w:tc>
          <w:tcPr>
            <w:tcW w:w="1749" w:type="dxa"/>
            <w:vAlign w:val="center"/>
          </w:tcPr>
          <w:p w14:paraId="5F1C6371"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1E27BDA3" w14:textId="77777777" w:rsidTr="4A895549">
        <w:trPr>
          <w:trHeight w:val="20"/>
        </w:trPr>
        <w:tc>
          <w:tcPr>
            <w:tcW w:w="2211" w:type="dxa"/>
            <w:vAlign w:val="bottom"/>
          </w:tcPr>
          <w:p w14:paraId="5F7EC618"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Cimetidine</w:t>
            </w:r>
          </w:p>
        </w:tc>
        <w:tc>
          <w:tcPr>
            <w:tcW w:w="1531" w:type="dxa"/>
            <w:vAlign w:val="bottom"/>
          </w:tcPr>
          <w:p w14:paraId="1D827278" w14:textId="36F3949B" w:rsidR="00F70EE3" w:rsidRPr="009A1CB0" w:rsidRDefault="002E2366" w:rsidP="002E2366">
            <w:pPr>
              <w:spacing w:line="276"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6</w:t>
            </w:r>
          </w:p>
        </w:tc>
        <w:tc>
          <w:tcPr>
            <w:tcW w:w="2108" w:type="dxa"/>
          </w:tcPr>
          <w:p w14:paraId="306E20B7"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0BE9CC06"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5</w:t>
            </w:r>
          </w:p>
        </w:tc>
        <w:tc>
          <w:tcPr>
            <w:tcW w:w="1749" w:type="dxa"/>
          </w:tcPr>
          <w:p w14:paraId="2344B6DB"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r>
      <w:tr w:rsidR="00F70EE3" w:rsidRPr="009A1CB0" w14:paraId="630F3340" w14:textId="77777777" w:rsidTr="4A895549">
        <w:trPr>
          <w:trHeight w:val="20"/>
        </w:trPr>
        <w:tc>
          <w:tcPr>
            <w:tcW w:w="2211" w:type="dxa"/>
            <w:vAlign w:val="bottom"/>
          </w:tcPr>
          <w:p w14:paraId="75A2D407"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Ciprofloxacin</w:t>
            </w:r>
          </w:p>
        </w:tc>
        <w:tc>
          <w:tcPr>
            <w:tcW w:w="1531" w:type="dxa"/>
            <w:vAlign w:val="bottom"/>
          </w:tcPr>
          <w:p w14:paraId="02AD0B21"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23</w:t>
            </w:r>
          </w:p>
        </w:tc>
        <w:tc>
          <w:tcPr>
            <w:tcW w:w="2108" w:type="dxa"/>
          </w:tcPr>
          <w:p w14:paraId="4390AAC2"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1FF3B00B" w14:textId="3998CF9B"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c>
          <w:tcPr>
            <w:tcW w:w="1749" w:type="dxa"/>
          </w:tcPr>
          <w:p w14:paraId="62B55F20"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r>
      <w:tr w:rsidR="00F70EE3" w:rsidRPr="009A1CB0" w14:paraId="3EADC21C" w14:textId="77777777" w:rsidTr="4A895549">
        <w:trPr>
          <w:trHeight w:val="20"/>
        </w:trPr>
        <w:tc>
          <w:tcPr>
            <w:tcW w:w="2211" w:type="dxa"/>
            <w:vAlign w:val="bottom"/>
          </w:tcPr>
          <w:p w14:paraId="592E1C47"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Cyclosporine A</w:t>
            </w:r>
          </w:p>
        </w:tc>
        <w:tc>
          <w:tcPr>
            <w:tcW w:w="1531" w:type="dxa"/>
            <w:vAlign w:val="bottom"/>
          </w:tcPr>
          <w:p w14:paraId="58FFBD90"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42</w:t>
            </w:r>
          </w:p>
        </w:tc>
        <w:tc>
          <w:tcPr>
            <w:tcW w:w="2108" w:type="dxa"/>
          </w:tcPr>
          <w:p w14:paraId="66181B1F"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45D55DFC"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4.1</w:t>
            </w:r>
          </w:p>
        </w:tc>
        <w:tc>
          <w:tcPr>
            <w:tcW w:w="1749" w:type="dxa"/>
          </w:tcPr>
          <w:p w14:paraId="258371B4"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r>
      <w:tr w:rsidR="00F70EE3" w:rsidRPr="009A1CB0" w14:paraId="4D0F1FEA" w14:textId="77777777" w:rsidTr="4A895549">
        <w:trPr>
          <w:trHeight w:val="20"/>
        </w:trPr>
        <w:tc>
          <w:tcPr>
            <w:tcW w:w="2211" w:type="dxa"/>
            <w:vAlign w:val="bottom"/>
          </w:tcPr>
          <w:p w14:paraId="2AFC7D19"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Digoxin</w:t>
            </w:r>
          </w:p>
        </w:tc>
        <w:tc>
          <w:tcPr>
            <w:tcW w:w="1531" w:type="dxa"/>
            <w:vAlign w:val="bottom"/>
          </w:tcPr>
          <w:p w14:paraId="3357E227" w14:textId="36614A38" w:rsidR="00F70EE3" w:rsidRPr="009A1CB0" w:rsidRDefault="002E2366" w:rsidP="002E2366">
            <w:pPr>
              <w:jc w:val="center"/>
              <w:rPr>
                <w:rFonts w:ascii="Times New Roman" w:hAnsi="Times New Roman" w:cs="Times New Roman"/>
                <w:sz w:val="20"/>
                <w:szCs w:val="20"/>
              </w:rPr>
            </w:pPr>
            <w:r>
              <w:rPr>
                <w:rFonts w:ascii="Times New Roman" w:hAnsi="Times New Roman" w:cs="Times New Roman"/>
                <w:color w:val="000000" w:themeColor="text1"/>
                <w:sz w:val="20"/>
                <w:szCs w:val="20"/>
              </w:rPr>
              <w:t>6.9</w:t>
            </w:r>
          </w:p>
        </w:tc>
        <w:tc>
          <w:tcPr>
            <w:tcW w:w="2108" w:type="dxa"/>
          </w:tcPr>
          <w:p w14:paraId="4D8BC33D"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05CDE989"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8</w:t>
            </w:r>
          </w:p>
        </w:tc>
        <w:tc>
          <w:tcPr>
            <w:tcW w:w="1749" w:type="dxa"/>
          </w:tcPr>
          <w:p w14:paraId="4784CF3D"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r>
      <w:tr w:rsidR="00F70EE3" w:rsidRPr="009A1CB0" w14:paraId="60A3AE07" w14:textId="77777777" w:rsidTr="4A895549">
        <w:trPr>
          <w:trHeight w:val="20"/>
        </w:trPr>
        <w:tc>
          <w:tcPr>
            <w:tcW w:w="2211" w:type="dxa"/>
            <w:vAlign w:val="bottom"/>
          </w:tcPr>
          <w:p w14:paraId="58483C28"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Erythromycin</w:t>
            </w:r>
          </w:p>
        </w:tc>
        <w:tc>
          <w:tcPr>
            <w:tcW w:w="1531" w:type="dxa"/>
            <w:vAlign w:val="bottom"/>
          </w:tcPr>
          <w:p w14:paraId="6638B6CD"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20</w:t>
            </w:r>
          </w:p>
        </w:tc>
        <w:tc>
          <w:tcPr>
            <w:tcW w:w="2108" w:type="dxa"/>
          </w:tcPr>
          <w:p w14:paraId="28C9C25F"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5F327F91"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0.44</w:t>
            </w:r>
          </w:p>
        </w:tc>
        <w:tc>
          <w:tcPr>
            <w:tcW w:w="1749" w:type="dxa"/>
          </w:tcPr>
          <w:p w14:paraId="2F54BB56"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r>
      <w:tr w:rsidR="00F70EE3" w:rsidRPr="009A1CB0" w14:paraId="6B4B858E" w14:textId="77777777" w:rsidTr="4A895549">
        <w:trPr>
          <w:trHeight w:val="20"/>
        </w:trPr>
        <w:tc>
          <w:tcPr>
            <w:tcW w:w="2211" w:type="dxa"/>
            <w:vAlign w:val="bottom"/>
          </w:tcPr>
          <w:p w14:paraId="02582FF1"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Fluvastatin</w:t>
            </w:r>
          </w:p>
        </w:tc>
        <w:tc>
          <w:tcPr>
            <w:tcW w:w="1531" w:type="dxa"/>
            <w:vAlign w:val="bottom"/>
          </w:tcPr>
          <w:p w14:paraId="0C33EB86"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326</w:t>
            </w:r>
          </w:p>
        </w:tc>
        <w:tc>
          <w:tcPr>
            <w:tcW w:w="2108" w:type="dxa"/>
            <w:vAlign w:val="center"/>
          </w:tcPr>
          <w:p w14:paraId="3EDF2549"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c>
          <w:tcPr>
            <w:tcW w:w="1530" w:type="dxa"/>
            <w:vAlign w:val="bottom"/>
          </w:tcPr>
          <w:p w14:paraId="11A6356F" w14:textId="565D6D3A"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w:t>
            </w:r>
            <w:r w:rsidR="2A9C8A8C" w:rsidRPr="009A1CB0">
              <w:rPr>
                <w:rFonts w:ascii="Times New Roman" w:hAnsi="Times New Roman" w:cs="Times New Roman"/>
                <w:sz w:val="20"/>
                <w:szCs w:val="20"/>
              </w:rPr>
              <w:t>3</w:t>
            </w:r>
          </w:p>
        </w:tc>
        <w:tc>
          <w:tcPr>
            <w:tcW w:w="1749" w:type="dxa"/>
            <w:vAlign w:val="center"/>
          </w:tcPr>
          <w:p w14:paraId="305C984D"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036C290F" w14:textId="77777777" w:rsidTr="4A895549">
        <w:trPr>
          <w:trHeight w:val="20"/>
        </w:trPr>
        <w:tc>
          <w:tcPr>
            <w:tcW w:w="2211" w:type="dxa"/>
            <w:vAlign w:val="bottom"/>
          </w:tcPr>
          <w:p w14:paraId="4B4F92A5"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Furosemide</w:t>
            </w:r>
          </w:p>
        </w:tc>
        <w:tc>
          <w:tcPr>
            <w:tcW w:w="1531" w:type="dxa"/>
            <w:vAlign w:val="bottom"/>
          </w:tcPr>
          <w:p w14:paraId="46B999BC"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24</w:t>
            </w:r>
          </w:p>
        </w:tc>
        <w:tc>
          <w:tcPr>
            <w:tcW w:w="2108" w:type="dxa"/>
            <w:vAlign w:val="center"/>
          </w:tcPr>
          <w:p w14:paraId="594B9A4F"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446BC0CF"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0.75</w:t>
            </w:r>
          </w:p>
        </w:tc>
        <w:tc>
          <w:tcPr>
            <w:tcW w:w="1749" w:type="dxa"/>
            <w:vAlign w:val="center"/>
          </w:tcPr>
          <w:p w14:paraId="74D0A58E"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r>
      <w:tr w:rsidR="00F70EE3" w:rsidRPr="009A1CB0" w14:paraId="39E11642" w14:textId="77777777" w:rsidTr="4A895549">
        <w:trPr>
          <w:trHeight w:val="20"/>
        </w:trPr>
        <w:tc>
          <w:tcPr>
            <w:tcW w:w="2211" w:type="dxa"/>
            <w:vAlign w:val="bottom"/>
          </w:tcPr>
          <w:p w14:paraId="676FCA49"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Imatinib</w:t>
            </w:r>
          </w:p>
        </w:tc>
        <w:tc>
          <w:tcPr>
            <w:tcW w:w="1531" w:type="dxa"/>
            <w:vAlign w:val="bottom"/>
          </w:tcPr>
          <w:p w14:paraId="46B0484F"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sz w:val="20"/>
                <w:szCs w:val="20"/>
              </w:rPr>
              <w:t>299</w:t>
            </w:r>
          </w:p>
        </w:tc>
        <w:tc>
          <w:tcPr>
            <w:tcW w:w="2108" w:type="dxa"/>
            <w:vAlign w:val="center"/>
          </w:tcPr>
          <w:p w14:paraId="73D2C6DA"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c>
          <w:tcPr>
            <w:tcW w:w="1530" w:type="dxa"/>
            <w:vAlign w:val="bottom"/>
          </w:tcPr>
          <w:p w14:paraId="78239653" w14:textId="593427A8"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6.</w:t>
            </w:r>
            <w:r w:rsidR="324174BB" w:rsidRPr="009A1CB0">
              <w:rPr>
                <w:rFonts w:ascii="Times New Roman" w:hAnsi="Times New Roman" w:cs="Times New Roman"/>
                <w:sz w:val="20"/>
                <w:szCs w:val="20"/>
              </w:rPr>
              <w:t>5</w:t>
            </w:r>
          </w:p>
        </w:tc>
        <w:tc>
          <w:tcPr>
            <w:tcW w:w="1749" w:type="dxa"/>
            <w:vAlign w:val="center"/>
          </w:tcPr>
          <w:p w14:paraId="084AD52F"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5EA599DC" w14:textId="77777777" w:rsidTr="4A895549">
        <w:trPr>
          <w:trHeight w:val="20"/>
        </w:trPr>
        <w:tc>
          <w:tcPr>
            <w:tcW w:w="2211" w:type="dxa"/>
            <w:vAlign w:val="bottom"/>
          </w:tcPr>
          <w:p w14:paraId="0B1FC5EF" w14:textId="77777777" w:rsidR="00F70EE3" w:rsidRPr="009A1CB0" w:rsidRDefault="00F70EE3" w:rsidP="004C3478">
            <w:pPr>
              <w:ind w:left="34" w:right="-1158"/>
              <w:rPr>
                <w:rFonts w:ascii="Times New Roman" w:hAnsi="Times New Roman" w:cs="Times New Roman"/>
                <w:sz w:val="20"/>
                <w:szCs w:val="20"/>
              </w:rPr>
            </w:pPr>
            <w:proofErr w:type="spellStart"/>
            <w:r w:rsidRPr="009A1CB0">
              <w:rPr>
                <w:rFonts w:ascii="Times New Roman" w:hAnsi="Times New Roman" w:cs="Times New Roman"/>
                <w:sz w:val="20"/>
                <w:szCs w:val="20"/>
              </w:rPr>
              <w:t>Ribociclib</w:t>
            </w:r>
            <w:proofErr w:type="spellEnd"/>
          </w:p>
        </w:tc>
        <w:tc>
          <w:tcPr>
            <w:tcW w:w="1531" w:type="dxa"/>
            <w:vAlign w:val="bottom"/>
          </w:tcPr>
          <w:p w14:paraId="5CF92123"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sz w:val="20"/>
                <w:szCs w:val="20"/>
              </w:rPr>
              <w:t>130</w:t>
            </w:r>
          </w:p>
        </w:tc>
        <w:tc>
          <w:tcPr>
            <w:tcW w:w="2108" w:type="dxa"/>
            <w:vAlign w:val="center"/>
          </w:tcPr>
          <w:p w14:paraId="5C792836"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c>
          <w:tcPr>
            <w:tcW w:w="1530" w:type="dxa"/>
            <w:vAlign w:val="bottom"/>
          </w:tcPr>
          <w:p w14:paraId="2F087A0F"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6.5</w:t>
            </w:r>
          </w:p>
        </w:tc>
        <w:tc>
          <w:tcPr>
            <w:tcW w:w="1749" w:type="dxa"/>
            <w:vAlign w:val="center"/>
          </w:tcPr>
          <w:p w14:paraId="733F4E23"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18D4504C" w14:textId="77777777" w:rsidTr="4A895549">
        <w:trPr>
          <w:trHeight w:val="20"/>
        </w:trPr>
        <w:tc>
          <w:tcPr>
            <w:tcW w:w="2211" w:type="dxa"/>
            <w:vAlign w:val="bottom"/>
          </w:tcPr>
          <w:p w14:paraId="120C8496"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Lovastatin acid</w:t>
            </w:r>
          </w:p>
        </w:tc>
        <w:tc>
          <w:tcPr>
            <w:tcW w:w="1531" w:type="dxa"/>
            <w:vAlign w:val="bottom"/>
          </w:tcPr>
          <w:p w14:paraId="0547250B"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146</w:t>
            </w:r>
          </w:p>
        </w:tc>
        <w:tc>
          <w:tcPr>
            <w:tcW w:w="2108" w:type="dxa"/>
            <w:vAlign w:val="center"/>
          </w:tcPr>
          <w:p w14:paraId="1564D377"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c>
          <w:tcPr>
            <w:tcW w:w="1530" w:type="dxa"/>
            <w:vAlign w:val="bottom"/>
          </w:tcPr>
          <w:p w14:paraId="5811461C" w14:textId="7A32A149"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0</w:t>
            </w:r>
          </w:p>
        </w:tc>
        <w:tc>
          <w:tcPr>
            <w:tcW w:w="1749" w:type="dxa"/>
            <w:vAlign w:val="center"/>
          </w:tcPr>
          <w:p w14:paraId="29BB7DC2"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34D12C92" w14:textId="77777777" w:rsidTr="4A895549">
        <w:trPr>
          <w:trHeight w:val="20"/>
        </w:trPr>
        <w:tc>
          <w:tcPr>
            <w:tcW w:w="2211" w:type="dxa"/>
            <w:vAlign w:val="bottom"/>
          </w:tcPr>
          <w:p w14:paraId="24193EC4" w14:textId="77777777" w:rsidR="00F70EE3" w:rsidRPr="009A1CB0" w:rsidRDefault="00F70EE3" w:rsidP="004C3478">
            <w:pPr>
              <w:ind w:left="34" w:right="-1158"/>
              <w:rPr>
                <w:rFonts w:ascii="Times New Roman" w:hAnsi="Times New Roman" w:cs="Times New Roman"/>
                <w:sz w:val="20"/>
                <w:szCs w:val="20"/>
              </w:rPr>
            </w:pPr>
            <w:proofErr w:type="spellStart"/>
            <w:r w:rsidRPr="009A1CB0">
              <w:rPr>
                <w:rFonts w:ascii="Times New Roman" w:hAnsi="Times New Roman" w:cs="Times New Roman"/>
                <w:sz w:val="20"/>
                <w:szCs w:val="20"/>
              </w:rPr>
              <w:t>Pitavastatin</w:t>
            </w:r>
            <w:proofErr w:type="spellEnd"/>
          </w:p>
        </w:tc>
        <w:tc>
          <w:tcPr>
            <w:tcW w:w="1531" w:type="dxa"/>
            <w:vAlign w:val="bottom"/>
          </w:tcPr>
          <w:p w14:paraId="77899FCB"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259</w:t>
            </w:r>
          </w:p>
        </w:tc>
        <w:tc>
          <w:tcPr>
            <w:tcW w:w="2108" w:type="dxa"/>
            <w:vAlign w:val="center"/>
          </w:tcPr>
          <w:p w14:paraId="75C43098"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c>
          <w:tcPr>
            <w:tcW w:w="1530" w:type="dxa"/>
            <w:vAlign w:val="bottom"/>
          </w:tcPr>
          <w:p w14:paraId="02892F2F"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7.6</w:t>
            </w:r>
          </w:p>
        </w:tc>
        <w:tc>
          <w:tcPr>
            <w:tcW w:w="1749" w:type="dxa"/>
            <w:vAlign w:val="center"/>
          </w:tcPr>
          <w:p w14:paraId="63E3CA35"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4B6CEAC9" w14:textId="77777777" w:rsidTr="4A895549">
        <w:trPr>
          <w:trHeight w:val="20"/>
        </w:trPr>
        <w:tc>
          <w:tcPr>
            <w:tcW w:w="2211" w:type="dxa"/>
            <w:vAlign w:val="bottom"/>
          </w:tcPr>
          <w:p w14:paraId="57A7BB4C"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Pravastatin</w:t>
            </w:r>
          </w:p>
        </w:tc>
        <w:tc>
          <w:tcPr>
            <w:tcW w:w="1531" w:type="dxa"/>
            <w:vAlign w:val="bottom"/>
          </w:tcPr>
          <w:p w14:paraId="58C93FC7"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36</w:t>
            </w:r>
          </w:p>
        </w:tc>
        <w:tc>
          <w:tcPr>
            <w:tcW w:w="2108" w:type="dxa"/>
            <w:vAlign w:val="center"/>
          </w:tcPr>
          <w:p w14:paraId="3BA0A815"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1D5D11F6"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0.26</w:t>
            </w:r>
          </w:p>
        </w:tc>
        <w:tc>
          <w:tcPr>
            <w:tcW w:w="1749" w:type="dxa"/>
            <w:vAlign w:val="center"/>
          </w:tcPr>
          <w:p w14:paraId="1686C62A"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r>
      <w:tr w:rsidR="00F70EE3" w:rsidRPr="009A1CB0" w14:paraId="575F6E20" w14:textId="77777777" w:rsidTr="4A895549">
        <w:trPr>
          <w:trHeight w:val="20"/>
        </w:trPr>
        <w:tc>
          <w:tcPr>
            <w:tcW w:w="2211" w:type="dxa"/>
            <w:vAlign w:val="bottom"/>
          </w:tcPr>
          <w:p w14:paraId="2C77FD55"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Propranolol</w:t>
            </w:r>
          </w:p>
        </w:tc>
        <w:tc>
          <w:tcPr>
            <w:tcW w:w="1531" w:type="dxa"/>
            <w:vAlign w:val="bottom"/>
          </w:tcPr>
          <w:p w14:paraId="123E7754"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276</w:t>
            </w:r>
          </w:p>
        </w:tc>
        <w:tc>
          <w:tcPr>
            <w:tcW w:w="2108" w:type="dxa"/>
            <w:vAlign w:val="center"/>
          </w:tcPr>
          <w:p w14:paraId="01749601"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c>
          <w:tcPr>
            <w:tcW w:w="1530" w:type="dxa"/>
            <w:vAlign w:val="bottom"/>
          </w:tcPr>
          <w:p w14:paraId="70AB5896" w14:textId="7257611B"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25</w:t>
            </w:r>
          </w:p>
        </w:tc>
        <w:tc>
          <w:tcPr>
            <w:tcW w:w="1749" w:type="dxa"/>
            <w:vAlign w:val="center"/>
          </w:tcPr>
          <w:p w14:paraId="7872637B"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739D3BBE" w14:textId="77777777" w:rsidTr="4A895549">
        <w:trPr>
          <w:trHeight w:val="20"/>
        </w:trPr>
        <w:tc>
          <w:tcPr>
            <w:tcW w:w="2211" w:type="dxa"/>
            <w:vAlign w:val="bottom"/>
          </w:tcPr>
          <w:p w14:paraId="0310B8FD"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Quinidine</w:t>
            </w:r>
          </w:p>
        </w:tc>
        <w:tc>
          <w:tcPr>
            <w:tcW w:w="1531" w:type="dxa"/>
            <w:vAlign w:val="bottom"/>
          </w:tcPr>
          <w:p w14:paraId="339582F3"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109</w:t>
            </w:r>
          </w:p>
        </w:tc>
        <w:tc>
          <w:tcPr>
            <w:tcW w:w="2108" w:type="dxa"/>
            <w:vAlign w:val="center"/>
          </w:tcPr>
          <w:p w14:paraId="09CD713C"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c>
          <w:tcPr>
            <w:tcW w:w="1530" w:type="dxa"/>
            <w:vAlign w:val="bottom"/>
          </w:tcPr>
          <w:p w14:paraId="297DC3D2" w14:textId="1F223691"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7</w:t>
            </w:r>
          </w:p>
        </w:tc>
        <w:tc>
          <w:tcPr>
            <w:tcW w:w="1749" w:type="dxa"/>
            <w:vAlign w:val="center"/>
          </w:tcPr>
          <w:p w14:paraId="58CE0B88"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48AF5478" w14:textId="77777777" w:rsidTr="4A895549">
        <w:trPr>
          <w:trHeight w:val="20"/>
        </w:trPr>
        <w:tc>
          <w:tcPr>
            <w:tcW w:w="2211" w:type="dxa"/>
            <w:vAlign w:val="bottom"/>
          </w:tcPr>
          <w:p w14:paraId="7209D1F8"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Rosiglitazone</w:t>
            </w:r>
          </w:p>
        </w:tc>
        <w:tc>
          <w:tcPr>
            <w:tcW w:w="1531" w:type="dxa"/>
            <w:vAlign w:val="bottom"/>
          </w:tcPr>
          <w:p w14:paraId="7DC9114C"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47</w:t>
            </w:r>
          </w:p>
        </w:tc>
        <w:tc>
          <w:tcPr>
            <w:tcW w:w="2108" w:type="dxa"/>
            <w:vAlign w:val="center"/>
          </w:tcPr>
          <w:p w14:paraId="25A99AB4"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76A0BC3C" w14:textId="1437FC96"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w:t>
            </w:r>
            <w:r w:rsidR="1649FFD5" w:rsidRPr="009A1CB0">
              <w:rPr>
                <w:rFonts w:ascii="Times New Roman" w:hAnsi="Times New Roman" w:cs="Times New Roman"/>
                <w:sz w:val="20"/>
                <w:szCs w:val="20"/>
              </w:rPr>
              <w:t>6</w:t>
            </w:r>
            <w:r w:rsidR="00D42CC3" w:rsidRPr="009A1CB0">
              <w:rPr>
                <w:rFonts w:ascii="Times New Roman" w:hAnsi="Times New Roman" w:cs="Times New Roman"/>
                <w:sz w:val="20"/>
                <w:szCs w:val="20"/>
              </w:rPr>
              <w:t>.</w:t>
            </w:r>
            <w:r w:rsidR="002E2366">
              <w:rPr>
                <w:rFonts w:ascii="Times New Roman" w:hAnsi="Times New Roman" w:cs="Times New Roman"/>
                <w:sz w:val="20"/>
                <w:szCs w:val="20"/>
              </w:rPr>
              <w:t>6</w:t>
            </w:r>
          </w:p>
        </w:tc>
        <w:tc>
          <w:tcPr>
            <w:tcW w:w="1749" w:type="dxa"/>
            <w:vAlign w:val="center"/>
          </w:tcPr>
          <w:p w14:paraId="0F6249A1"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r w:rsidR="00F70EE3" w:rsidRPr="009A1CB0" w14:paraId="70B15F19" w14:textId="77777777" w:rsidTr="4A895549">
        <w:trPr>
          <w:trHeight w:val="20"/>
        </w:trPr>
        <w:tc>
          <w:tcPr>
            <w:tcW w:w="2211" w:type="dxa"/>
            <w:vAlign w:val="bottom"/>
          </w:tcPr>
          <w:p w14:paraId="0948552A"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Rosuvastatin</w:t>
            </w:r>
          </w:p>
        </w:tc>
        <w:tc>
          <w:tcPr>
            <w:tcW w:w="1531" w:type="dxa"/>
            <w:vAlign w:val="bottom"/>
          </w:tcPr>
          <w:p w14:paraId="36F7F05E"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25</w:t>
            </w:r>
          </w:p>
        </w:tc>
        <w:tc>
          <w:tcPr>
            <w:tcW w:w="2108" w:type="dxa"/>
          </w:tcPr>
          <w:p w14:paraId="60CD2442"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38F4D736"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0.28</w:t>
            </w:r>
          </w:p>
        </w:tc>
        <w:tc>
          <w:tcPr>
            <w:tcW w:w="1749" w:type="dxa"/>
          </w:tcPr>
          <w:p w14:paraId="23F1074A"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r>
      <w:tr w:rsidR="00F70EE3" w:rsidRPr="009A1CB0" w14:paraId="6BD7922D" w14:textId="77777777" w:rsidTr="4A895549">
        <w:trPr>
          <w:trHeight w:val="20"/>
        </w:trPr>
        <w:tc>
          <w:tcPr>
            <w:tcW w:w="2211" w:type="dxa"/>
            <w:vAlign w:val="bottom"/>
          </w:tcPr>
          <w:p w14:paraId="5F9A2B48" w14:textId="77777777" w:rsidR="00F70EE3" w:rsidRPr="009A1CB0" w:rsidRDefault="00F70EE3" w:rsidP="004C3478">
            <w:pPr>
              <w:ind w:left="34" w:right="-1158"/>
              <w:rPr>
                <w:rFonts w:ascii="Times New Roman" w:hAnsi="Times New Roman" w:cs="Times New Roman"/>
                <w:sz w:val="20"/>
                <w:szCs w:val="20"/>
              </w:rPr>
            </w:pPr>
            <w:r w:rsidRPr="009A1CB0">
              <w:rPr>
                <w:rFonts w:ascii="Times New Roman" w:hAnsi="Times New Roman" w:cs="Times New Roman"/>
                <w:sz w:val="20"/>
                <w:szCs w:val="20"/>
              </w:rPr>
              <w:t>Valsartan</w:t>
            </w:r>
          </w:p>
        </w:tc>
        <w:tc>
          <w:tcPr>
            <w:tcW w:w="1531" w:type="dxa"/>
            <w:vAlign w:val="bottom"/>
          </w:tcPr>
          <w:p w14:paraId="387B43E5"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color w:val="000000"/>
                <w:sz w:val="20"/>
                <w:szCs w:val="20"/>
              </w:rPr>
              <w:t>19</w:t>
            </w:r>
          </w:p>
        </w:tc>
        <w:tc>
          <w:tcPr>
            <w:tcW w:w="2108" w:type="dxa"/>
          </w:tcPr>
          <w:p w14:paraId="6BE880C1"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c>
          <w:tcPr>
            <w:tcW w:w="1530" w:type="dxa"/>
            <w:vAlign w:val="bottom"/>
          </w:tcPr>
          <w:p w14:paraId="51A060C7"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0.67</w:t>
            </w:r>
          </w:p>
        </w:tc>
        <w:tc>
          <w:tcPr>
            <w:tcW w:w="1749" w:type="dxa"/>
          </w:tcPr>
          <w:p w14:paraId="10AD8518"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3/4</w:t>
            </w:r>
          </w:p>
        </w:tc>
      </w:tr>
      <w:tr w:rsidR="00F70EE3" w:rsidRPr="009A1CB0" w14:paraId="404A82CB" w14:textId="77777777" w:rsidTr="4A895549">
        <w:trPr>
          <w:trHeight w:val="20"/>
        </w:trPr>
        <w:tc>
          <w:tcPr>
            <w:tcW w:w="2211" w:type="dxa"/>
            <w:tcBorders>
              <w:bottom w:val="double" w:sz="4" w:space="0" w:color="auto"/>
            </w:tcBorders>
          </w:tcPr>
          <w:p w14:paraId="480FCBD9" w14:textId="77777777" w:rsidR="00F70EE3" w:rsidRPr="009A1CB0" w:rsidRDefault="00F70EE3" w:rsidP="004C3478">
            <w:pPr>
              <w:ind w:left="34" w:right="-1158"/>
              <w:rPr>
                <w:rFonts w:ascii="Times New Roman" w:hAnsi="Times New Roman" w:cs="Times New Roman"/>
                <w:bCs/>
                <w:iCs/>
                <w:sz w:val="20"/>
                <w:szCs w:val="20"/>
              </w:rPr>
            </w:pPr>
            <w:r w:rsidRPr="009A1CB0">
              <w:rPr>
                <w:rFonts w:ascii="Times New Roman" w:hAnsi="Times New Roman" w:cs="Times New Roman"/>
                <w:sz w:val="20"/>
                <w:szCs w:val="20"/>
              </w:rPr>
              <w:t>Verapamil</w:t>
            </w:r>
          </w:p>
        </w:tc>
        <w:tc>
          <w:tcPr>
            <w:tcW w:w="1531" w:type="dxa"/>
            <w:tcBorders>
              <w:bottom w:val="double" w:sz="4" w:space="0" w:color="auto"/>
            </w:tcBorders>
          </w:tcPr>
          <w:p w14:paraId="210C1548" w14:textId="77777777" w:rsidR="00F70EE3" w:rsidRPr="009A1CB0" w:rsidRDefault="00F70EE3" w:rsidP="002E2366">
            <w:pPr>
              <w:jc w:val="center"/>
              <w:rPr>
                <w:rFonts w:ascii="Times New Roman" w:hAnsi="Times New Roman" w:cs="Times New Roman"/>
                <w:bCs/>
                <w:sz w:val="20"/>
                <w:szCs w:val="20"/>
              </w:rPr>
            </w:pPr>
            <w:r w:rsidRPr="009A1CB0">
              <w:rPr>
                <w:rFonts w:ascii="Times New Roman" w:hAnsi="Times New Roman" w:cs="Times New Roman"/>
                <w:sz w:val="20"/>
                <w:szCs w:val="20"/>
              </w:rPr>
              <w:t>258</w:t>
            </w:r>
          </w:p>
        </w:tc>
        <w:tc>
          <w:tcPr>
            <w:tcW w:w="2108" w:type="dxa"/>
            <w:tcBorders>
              <w:bottom w:val="double" w:sz="4" w:space="0" w:color="auto"/>
            </w:tcBorders>
            <w:vAlign w:val="center"/>
          </w:tcPr>
          <w:p w14:paraId="67992FA3"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c>
          <w:tcPr>
            <w:tcW w:w="1530" w:type="dxa"/>
            <w:tcBorders>
              <w:bottom w:val="double" w:sz="4" w:space="0" w:color="auto"/>
            </w:tcBorders>
          </w:tcPr>
          <w:p w14:paraId="7AC5812A" w14:textId="7928B423"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4</w:t>
            </w:r>
          </w:p>
        </w:tc>
        <w:tc>
          <w:tcPr>
            <w:tcW w:w="1749" w:type="dxa"/>
            <w:tcBorders>
              <w:bottom w:val="double" w:sz="4" w:space="0" w:color="auto"/>
            </w:tcBorders>
            <w:vAlign w:val="center"/>
          </w:tcPr>
          <w:p w14:paraId="05F91941" w14:textId="77777777" w:rsidR="00F70EE3" w:rsidRPr="009A1CB0" w:rsidRDefault="00F70EE3" w:rsidP="002E2366">
            <w:pPr>
              <w:jc w:val="center"/>
              <w:rPr>
                <w:rFonts w:ascii="Times New Roman" w:hAnsi="Times New Roman" w:cs="Times New Roman"/>
                <w:sz w:val="20"/>
                <w:szCs w:val="20"/>
              </w:rPr>
            </w:pPr>
            <w:r w:rsidRPr="009A1CB0">
              <w:rPr>
                <w:rFonts w:ascii="Times New Roman" w:hAnsi="Times New Roman" w:cs="Times New Roman"/>
                <w:sz w:val="20"/>
                <w:szCs w:val="20"/>
              </w:rPr>
              <w:t>1/2</w:t>
            </w:r>
          </w:p>
        </w:tc>
      </w:tr>
    </w:tbl>
    <w:p w14:paraId="058877B9" w14:textId="1BEA10A5" w:rsidR="00F70EE3" w:rsidRPr="00C43FF6" w:rsidRDefault="00F70EE3" w:rsidP="004D7332">
      <w:pPr>
        <w:jc w:val="both"/>
        <w:rPr>
          <w:rFonts w:ascii="Times New Roman" w:hAnsi="Times New Roman" w:cs="Times New Roman"/>
          <w:sz w:val="18"/>
          <w:szCs w:val="18"/>
        </w:rPr>
      </w:pPr>
      <w:r w:rsidRPr="004D7332">
        <w:rPr>
          <w:rFonts w:ascii="Times New Roman" w:hAnsi="Times New Roman" w:cs="Times New Roman"/>
          <w:sz w:val="18"/>
          <w:szCs w:val="18"/>
        </w:rPr>
        <w:t>Note: Passive uptake (</w:t>
      </w:r>
      <w:proofErr w:type="spellStart"/>
      <w:proofErr w:type="gramStart"/>
      <w:r w:rsidRPr="004D7332">
        <w:rPr>
          <w:rFonts w:ascii="Times New Roman" w:hAnsi="Times New Roman" w:cs="Times New Roman"/>
          <w:sz w:val="18"/>
          <w:szCs w:val="18"/>
        </w:rPr>
        <w:t>PS</w:t>
      </w:r>
      <w:r w:rsidRPr="004D7332">
        <w:rPr>
          <w:rFonts w:ascii="Times New Roman" w:hAnsi="Times New Roman" w:cs="Times New Roman"/>
          <w:sz w:val="18"/>
          <w:szCs w:val="18"/>
          <w:vertAlign w:val="subscript"/>
        </w:rPr>
        <w:t>inf,pas</w:t>
      </w:r>
      <w:proofErr w:type="spellEnd"/>
      <w:proofErr w:type="gramEnd"/>
      <w:r w:rsidRPr="004D7332">
        <w:rPr>
          <w:rFonts w:ascii="Times New Roman" w:hAnsi="Times New Roman" w:cs="Times New Roman"/>
          <w:sz w:val="18"/>
          <w:szCs w:val="18"/>
        </w:rPr>
        <w:t xml:space="preserve">, mL/min/kg) of the above test compounds was determined in suspended </w:t>
      </w:r>
      <w:proofErr w:type="spellStart"/>
      <w:r w:rsidRPr="004D7332">
        <w:rPr>
          <w:rFonts w:ascii="Times New Roman" w:hAnsi="Times New Roman" w:cs="Times New Roman"/>
          <w:sz w:val="18"/>
          <w:szCs w:val="18"/>
        </w:rPr>
        <w:t>HHep</w:t>
      </w:r>
      <w:proofErr w:type="spellEnd"/>
      <w:r w:rsidRPr="004D7332">
        <w:rPr>
          <w:rFonts w:ascii="Times New Roman" w:hAnsi="Times New Roman" w:cs="Times New Roman"/>
          <w:sz w:val="18"/>
          <w:szCs w:val="18"/>
        </w:rPr>
        <w:t xml:space="preserve"> and values were collected from</w:t>
      </w:r>
      <w:r w:rsidR="008F116B" w:rsidRPr="004D7332">
        <w:rPr>
          <w:rFonts w:ascii="Times New Roman" w:hAnsi="Times New Roman" w:cs="Times New Roman"/>
          <w:sz w:val="18"/>
          <w:szCs w:val="18"/>
        </w:rPr>
        <w:t xml:space="preserve"> Riede 2016, 2017</w:t>
      </w:r>
      <w:r w:rsidR="00F50E39" w:rsidRPr="004D7332">
        <w:rPr>
          <w:rFonts w:ascii="Times New Roman" w:hAnsi="Times New Roman" w:cs="Times New Roman"/>
          <w:sz w:val="18"/>
          <w:szCs w:val="18"/>
        </w:rPr>
        <w:t xml:space="preserve"> </w:t>
      </w:r>
      <w:r w:rsidR="00EB5EA4" w:rsidRPr="004D7332">
        <w:rPr>
          <w:rFonts w:ascii="Times New Roman" w:hAnsi="Times New Roman" w:cs="Times New Roman"/>
          <w:sz w:val="18"/>
          <w:szCs w:val="18"/>
        </w:rPr>
        <w:fldChar w:fldCharType="begin">
          <w:fldData xml:space="preserve">PEVuZE5vdGU+PENpdGU+PEF1dGhvcj5SaWVkZTwvQXV0aG9yPjxZZWFyPjIwMTc8L1llYXI+PFJl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</w:fldData>
        </w:fldChar>
      </w:r>
      <w:r w:rsidR="00743D72">
        <w:rPr>
          <w:rFonts w:ascii="Times New Roman" w:hAnsi="Times New Roman" w:cs="Times New Roman"/>
          <w:sz w:val="18"/>
          <w:szCs w:val="18"/>
        </w:rPr>
        <w:instrText xml:space="preserve"> ADDIN EN.CITE </w:instrText>
      </w:r>
      <w:r w:rsidR="00743D72">
        <w:rPr>
          <w:rFonts w:ascii="Times New Roman" w:hAnsi="Times New Roman" w:cs="Times New Roman"/>
          <w:sz w:val="18"/>
          <w:szCs w:val="18"/>
        </w:rPr>
        <w:fldChar w:fldCharType="begin">
          <w:fldData xml:space="preserve">PEVuZE5vdGU+PENpdGU+PEF1dGhvcj5SaWVkZTwvQXV0aG9yPjxZZWFyPjIwMTc8L1llYXI+PFJl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</w:fldData>
        </w:fldChar>
      </w:r>
      <w:r w:rsidR="00743D72">
        <w:rPr>
          <w:rFonts w:ascii="Times New Roman" w:hAnsi="Times New Roman" w:cs="Times New Roman"/>
          <w:sz w:val="18"/>
          <w:szCs w:val="18"/>
        </w:rPr>
        <w:instrText xml:space="preserve"> ADDIN EN.CITE.DATA </w:instrText>
      </w:r>
      <w:r w:rsidR="00743D72">
        <w:rPr>
          <w:rFonts w:ascii="Times New Roman" w:hAnsi="Times New Roman" w:cs="Times New Roman"/>
          <w:sz w:val="18"/>
          <w:szCs w:val="18"/>
        </w:rPr>
      </w:r>
      <w:r w:rsidR="00743D72">
        <w:rPr>
          <w:rFonts w:ascii="Times New Roman" w:hAnsi="Times New Roman" w:cs="Times New Roman"/>
          <w:sz w:val="18"/>
          <w:szCs w:val="18"/>
        </w:rPr>
        <w:fldChar w:fldCharType="end"/>
      </w:r>
      <w:r w:rsidR="00EB5EA4" w:rsidRPr="004D7332">
        <w:rPr>
          <w:rFonts w:ascii="Times New Roman" w:hAnsi="Times New Roman" w:cs="Times New Roman"/>
          <w:sz w:val="18"/>
          <w:szCs w:val="18"/>
        </w:rPr>
      </w:r>
      <w:r w:rsidR="00EB5EA4" w:rsidRPr="004D7332">
        <w:rPr>
          <w:rFonts w:ascii="Times New Roman" w:hAnsi="Times New Roman" w:cs="Times New Roman"/>
          <w:sz w:val="18"/>
          <w:szCs w:val="18"/>
        </w:rPr>
        <w:fldChar w:fldCharType="separate"/>
      </w:r>
      <w:r w:rsidR="00EB5EA4" w:rsidRPr="004D7332">
        <w:rPr>
          <w:rFonts w:ascii="Times New Roman" w:hAnsi="Times New Roman" w:cs="Times New Roman"/>
          <w:noProof/>
          <w:sz w:val="18"/>
          <w:szCs w:val="18"/>
        </w:rPr>
        <w:t>(1, 2)</w:t>
      </w:r>
      <w:r w:rsidR="00EB5EA4" w:rsidRPr="004D7332">
        <w:rPr>
          <w:rFonts w:ascii="Times New Roman" w:hAnsi="Times New Roman" w:cs="Times New Roman"/>
          <w:sz w:val="18"/>
          <w:szCs w:val="18"/>
        </w:rPr>
        <w:fldChar w:fldCharType="end"/>
      </w:r>
      <w:r w:rsidRPr="004D7332">
        <w:rPr>
          <w:rFonts w:ascii="Times New Roman" w:hAnsi="Times New Roman" w:cs="Times New Roman"/>
          <w:sz w:val="18"/>
          <w:szCs w:val="18"/>
        </w:rPr>
        <w:t>. Apparent passive permeability (P</w:t>
      </w:r>
      <w:r w:rsidRPr="004D7332">
        <w:rPr>
          <w:rFonts w:ascii="Times New Roman" w:hAnsi="Times New Roman" w:cs="Times New Roman"/>
          <w:sz w:val="18"/>
          <w:szCs w:val="18"/>
          <w:vertAlign w:val="subscript"/>
        </w:rPr>
        <w:t>app</w:t>
      </w:r>
      <w:r w:rsidRPr="004D7332">
        <w:rPr>
          <w:rFonts w:ascii="Times New Roman" w:hAnsi="Times New Roman" w:cs="Times New Roman"/>
          <w:sz w:val="18"/>
          <w:szCs w:val="18"/>
        </w:rPr>
        <w:t>, x 10</w:t>
      </w:r>
      <w:r w:rsidRPr="004D7332">
        <w:rPr>
          <w:rFonts w:ascii="Times New Roman" w:hAnsi="Times New Roman" w:cs="Times New Roman"/>
          <w:sz w:val="18"/>
          <w:szCs w:val="18"/>
          <w:vertAlign w:val="superscript"/>
        </w:rPr>
        <w:t>-6</w:t>
      </w:r>
      <w:r w:rsidRPr="004D7332">
        <w:rPr>
          <w:rFonts w:ascii="Times New Roman" w:hAnsi="Times New Roman" w:cs="Times New Roman"/>
          <w:sz w:val="18"/>
          <w:szCs w:val="18"/>
        </w:rPr>
        <w:t xml:space="preserve"> cm/sec) was determined using MDCK-LE cells as described in Materials &amp; Methods section. Test compounds were assigned to EC3S Classes 1/2 if </w:t>
      </w:r>
      <w:proofErr w:type="spellStart"/>
      <w:proofErr w:type="gramStart"/>
      <w:r w:rsidRPr="004D7332">
        <w:rPr>
          <w:rFonts w:ascii="Times New Roman" w:hAnsi="Times New Roman" w:cs="Times New Roman"/>
          <w:sz w:val="18"/>
          <w:szCs w:val="18"/>
        </w:rPr>
        <w:t>PS</w:t>
      </w:r>
      <w:r w:rsidRPr="004D7332">
        <w:rPr>
          <w:rFonts w:ascii="Times New Roman" w:hAnsi="Times New Roman" w:cs="Times New Roman"/>
          <w:sz w:val="18"/>
          <w:szCs w:val="18"/>
          <w:vertAlign w:val="subscript"/>
        </w:rPr>
        <w:t>inf,pas</w:t>
      </w:r>
      <w:proofErr w:type="spellEnd"/>
      <w:proofErr w:type="gramEnd"/>
      <w:r w:rsidRPr="004D7332">
        <w:rPr>
          <w:rFonts w:ascii="Times New Roman" w:hAnsi="Times New Roman" w:cs="Times New Roman"/>
          <w:sz w:val="18"/>
          <w:szCs w:val="18"/>
        </w:rPr>
        <w:t> &gt;100 mL/min/kg or P</w:t>
      </w:r>
      <w:r w:rsidRPr="004D7332">
        <w:rPr>
          <w:rFonts w:ascii="Times New Roman" w:hAnsi="Times New Roman" w:cs="Times New Roman"/>
          <w:sz w:val="18"/>
          <w:szCs w:val="18"/>
          <w:vertAlign w:val="subscript"/>
        </w:rPr>
        <w:t>app</w:t>
      </w:r>
      <w:r w:rsidRPr="004D7332">
        <w:rPr>
          <w:rFonts w:ascii="Times New Roman" w:hAnsi="Times New Roman" w:cs="Times New Roman"/>
          <w:sz w:val="18"/>
          <w:szCs w:val="18"/>
        </w:rPr>
        <w:t> &gt;</w:t>
      </w:r>
      <w:r w:rsidRPr="004D7332">
        <w:rPr>
          <w:rFonts w:ascii="Times New Roman" w:eastAsia="Times New Roman" w:hAnsi="Times New Roman" w:cs="Times New Roman"/>
          <w:sz w:val="18"/>
          <w:szCs w:val="18"/>
        </w:rPr>
        <w:t>5 x 10</w:t>
      </w:r>
      <w:r w:rsidRPr="004D7332">
        <w:rPr>
          <w:rFonts w:ascii="Times New Roman" w:eastAsia="Times New Roman" w:hAnsi="Times New Roman" w:cs="Times New Roman"/>
          <w:sz w:val="18"/>
          <w:szCs w:val="18"/>
          <w:vertAlign w:val="superscript"/>
        </w:rPr>
        <w:t>-6</w:t>
      </w:r>
      <w:r w:rsidRPr="004D7332">
        <w:rPr>
          <w:rFonts w:ascii="Times New Roman" w:eastAsia="Times New Roman" w:hAnsi="Times New Roman" w:cs="Times New Roman"/>
          <w:sz w:val="18"/>
          <w:szCs w:val="18"/>
        </w:rPr>
        <w:t xml:space="preserve"> cm/sec, otherwise to </w:t>
      </w:r>
      <w:r w:rsidRPr="004D7332">
        <w:rPr>
          <w:rFonts w:ascii="Times New Roman" w:hAnsi="Times New Roman" w:cs="Times New Roman"/>
          <w:sz w:val="18"/>
          <w:szCs w:val="18"/>
        </w:rPr>
        <w:t xml:space="preserve">Class 3/4. The above set of twenty four compounds was only used to establish a categorical alignment </w:t>
      </w:r>
      <w:r w:rsidRPr="004D7332">
        <w:rPr>
          <w:rFonts w:ascii="Times New Roman" w:eastAsia="Times New Roman" w:hAnsi="Times New Roman" w:cs="Times New Roman"/>
          <w:sz w:val="18"/>
          <w:szCs w:val="18"/>
        </w:rPr>
        <w:t xml:space="preserve">between in-vitro MDCK-LE Papp and sinusoidal hepatocyte </w:t>
      </w:r>
      <w:proofErr w:type="spellStart"/>
      <w:proofErr w:type="gramStart"/>
      <w:r w:rsidRPr="004D7332">
        <w:rPr>
          <w:rFonts w:ascii="Times New Roman" w:eastAsia="Times New Roman" w:hAnsi="Times New Roman" w:cs="Times New Roman"/>
          <w:sz w:val="18"/>
          <w:szCs w:val="18"/>
        </w:rPr>
        <w:t>PS</w:t>
      </w:r>
      <w:r w:rsidRPr="004D7332">
        <w:rPr>
          <w:rFonts w:ascii="Times New Roman" w:eastAsia="Times New Roman" w:hAnsi="Times New Roman" w:cs="Times New Roman"/>
          <w:sz w:val="18"/>
          <w:szCs w:val="18"/>
          <w:vertAlign w:val="subscript"/>
        </w:rPr>
        <w:t>inf,pas</w:t>
      </w:r>
      <w:proofErr w:type="spellEnd"/>
      <w:proofErr w:type="gramEnd"/>
      <w:r w:rsidRPr="00C43FF6">
        <w:rPr>
          <w:rFonts w:ascii="Times New Roman" w:eastAsia="Times New Roman" w:hAnsi="Times New Roman" w:cs="Times New Roman"/>
          <w:sz w:val="18"/>
          <w:szCs w:val="18"/>
        </w:rPr>
        <w:t xml:space="preserve"> as shown in Fig.2.</w:t>
      </w:r>
      <w:r w:rsidR="0022007F" w:rsidRPr="00C43FF6">
        <w:rPr>
          <w:rFonts w:ascii="Times New Roman" w:eastAsia="Times New Roman" w:hAnsi="Times New Roman" w:cs="Times New Roman"/>
          <w:sz w:val="18"/>
          <w:szCs w:val="18"/>
        </w:rPr>
        <w:t xml:space="preserve"> EC3S, Extended Clearance Concept Classification System.</w:t>
      </w:r>
    </w:p>
    <w:p w14:paraId="7E89CAA5" w14:textId="3154C28F" w:rsidR="00BF3BB1" w:rsidRDefault="00BF3BB1">
      <w:pPr>
        <w:rPr>
          <w:rFonts w:ascii="Times New Roman" w:eastAsia="Times New Roman" w:hAnsi="Times New Roman" w:cs="Times New Roman"/>
        </w:rPr>
      </w:pPr>
      <w:r>
        <w:rPr>
          <w:rFonts w:ascii="Times New Roman" w:eastAsia="Times New Roman" w:hAnsi="Times New Roman" w:cs="Times New Roman"/>
        </w:rPr>
        <w:br w:type="page"/>
      </w:r>
    </w:p>
    <w:p w14:paraId="650C44EE" w14:textId="77777777" w:rsidR="00C202D1" w:rsidRDefault="00C202D1" w:rsidP="00597F5A">
      <w:pPr>
        <w:spacing w:after="0" w:line="480" w:lineRule="auto"/>
        <w:rPr>
          <w:rFonts w:ascii="Times New Roman" w:hAnsi="Times New Roman" w:cs="Times New Roman"/>
          <w:b/>
          <w:bCs/>
          <w:szCs w:val="20"/>
        </w:rPr>
        <w:sectPr w:rsidR="00C202D1" w:rsidSect="005C7D25">
          <w:headerReference w:type="default" r:id="rId11"/>
          <w:pgSz w:w="11907" w:h="16839" w:code="9"/>
          <w:pgMar w:top="1417" w:right="1417" w:bottom="1134" w:left="1417" w:header="708" w:footer="708" w:gutter="0"/>
          <w:cols w:space="708"/>
          <w:docGrid w:linePitch="360"/>
        </w:sectPr>
      </w:pPr>
    </w:p>
    <w:p w14:paraId="7571FB66" w14:textId="2E6024B5" w:rsidR="00597F5A" w:rsidRDefault="005357B1" w:rsidP="004D7332">
      <w:pPr>
        <w:spacing w:after="0"/>
        <w:jc w:val="both"/>
        <w:rPr>
          <w:rFonts w:ascii="Times New Roman" w:hAnsi="Times New Roman" w:cs="Times New Roman"/>
          <w:szCs w:val="20"/>
        </w:rPr>
      </w:pPr>
      <w:bookmarkStart w:id="0" w:name="_Hlk126339740"/>
      <w:r>
        <w:rPr>
          <w:rFonts w:ascii="Times New Roman" w:hAnsi="Times New Roman" w:cs="Times New Roman"/>
          <w:b/>
          <w:bCs/>
          <w:szCs w:val="20"/>
        </w:rPr>
        <w:lastRenderedPageBreak/>
        <w:t xml:space="preserve">Supplementary </w:t>
      </w:r>
      <w:r w:rsidR="00597F5A" w:rsidRPr="00597F5A">
        <w:rPr>
          <w:rFonts w:ascii="Times New Roman" w:hAnsi="Times New Roman" w:cs="Times New Roman"/>
          <w:b/>
          <w:bCs/>
          <w:szCs w:val="20"/>
        </w:rPr>
        <w:t xml:space="preserve">Table </w:t>
      </w:r>
      <w:r>
        <w:rPr>
          <w:rFonts w:ascii="Times New Roman" w:hAnsi="Times New Roman" w:cs="Times New Roman"/>
          <w:b/>
          <w:bCs/>
          <w:szCs w:val="20"/>
        </w:rPr>
        <w:t>III</w:t>
      </w:r>
      <w:bookmarkEnd w:id="0"/>
      <w:r w:rsidR="00597F5A" w:rsidRPr="00597F5A">
        <w:rPr>
          <w:rFonts w:ascii="Times New Roman" w:hAnsi="Times New Roman" w:cs="Times New Roman"/>
          <w:b/>
          <w:bCs/>
          <w:szCs w:val="20"/>
        </w:rPr>
        <w:t>:</w:t>
      </w:r>
      <w:r w:rsidR="00597F5A" w:rsidRPr="000C4627">
        <w:rPr>
          <w:rFonts w:ascii="Times New Roman" w:hAnsi="Times New Roman" w:cs="Times New Roman"/>
          <w:szCs w:val="20"/>
        </w:rPr>
        <w:t xml:space="preserve"> </w:t>
      </w:r>
      <w:r w:rsidR="00FA69A4">
        <w:rPr>
          <w:rFonts w:ascii="Times New Roman" w:hAnsi="Times New Roman" w:cs="Times New Roman"/>
          <w:szCs w:val="20"/>
        </w:rPr>
        <w:t>Scaled i</w:t>
      </w:r>
      <w:r w:rsidR="00597F5A" w:rsidRPr="000C4627">
        <w:rPr>
          <w:rFonts w:ascii="Times New Roman" w:hAnsi="Times New Roman" w:cs="Times New Roman"/>
          <w:szCs w:val="20"/>
        </w:rPr>
        <w:t xml:space="preserve">n-vitro intrinsic clearance values </w:t>
      </w:r>
      <w:r w:rsidR="00597F5A">
        <w:rPr>
          <w:rFonts w:ascii="Times New Roman" w:hAnsi="Times New Roman" w:cs="Times New Roman"/>
          <w:szCs w:val="20"/>
        </w:rPr>
        <w:t xml:space="preserve">obtained </w:t>
      </w:r>
      <w:r w:rsidR="00597F5A" w:rsidRPr="000C4627">
        <w:rPr>
          <w:rFonts w:ascii="Times New Roman" w:hAnsi="Times New Roman" w:cs="Times New Roman"/>
          <w:szCs w:val="20"/>
        </w:rPr>
        <w:t xml:space="preserve">from HLM, </w:t>
      </w:r>
      <w:proofErr w:type="spellStart"/>
      <w:r w:rsidR="00597F5A" w:rsidRPr="000C4627">
        <w:rPr>
          <w:rFonts w:ascii="Times New Roman" w:hAnsi="Times New Roman" w:cs="Times New Roman"/>
          <w:szCs w:val="20"/>
        </w:rPr>
        <w:t>HHep</w:t>
      </w:r>
      <w:proofErr w:type="spellEnd"/>
      <w:r w:rsidR="00597F5A" w:rsidRPr="000C4627">
        <w:rPr>
          <w:rFonts w:ascii="Times New Roman" w:hAnsi="Times New Roman" w:cs="Times New Roman"/>
          <w:szCs w:val="20"/>
        </w:rPr>
        <w:t xml:space="preserve"> (stability and media loss)</w:t>
      </w:r>
      <w:r w:rsidR="00597F5A">
        <w:rPr>
          <w:rFonts w:ascii="Times New Roman" w:hAnsi="Times New Roman" w:cs="Times New Roman"/>
          <w:szCs w:val="20"/>
        </w:rPr>
        <w:t xml:space="preserve">, </w:t>
      </w:r>
      <w:r w:rsidR="00597F5A" w:rsidRPr="000C4627">
        <w:rPr>
          <w:rFonts w:ascii="Times New Roman" w:hAnsi="Times New Roman" w:cs="Times New Roman"/>
          <w:szCs w:val="20"/>
        </w:rPr>
        <w:t xml:space="preserve">liver S9 fractions </w:t>
      </w:r>
      <w:r w:rsidR="00597F5A">
        <w:rPr>
          <w:rFonts w:ascii="Times New Roman" w:hAnsi="Times New Roman" w:cs="Times New Roman"/>
          <w:szCs w:val="20"/>
        </w:rPr>
        <w:t>and</w:t>
      </w:r>
      <w:r w:rsidR="00597F5A" w:rsidRPr="000C4627">
        <w:rPr>
          <w:rFonts w:ascii="Times New Roman" w:hAnsi="Times New Roman" w:cs="Times New Roman"/>
          <w:szCs w:val="20"/>
        </w:rPr>
        <w:t xml:space="preserve"> observed </w:t>
      </w:r>
      <w:r w:rsidR="00597F5A">
        <w:rPr>
          <w:rFonts w:ascii="Times New Roman" w:hAnsi="Times New Roman" w:cs="Times New Roman"/>
          <w:szCs w:val="20"/>
        </w:rPr>
        <w:t xml:space="preserve">human </w:t>
      </w:r>
      <w:r w:rsidR="00597F5A" w:rsidRPr="000C4627">
        <w:rPr>
          <w:rFonts w:ascii="Times New Roman" w:hAnsi="Times New Roman" w:cs="Times New Roman"/>
          <w:szCs w:val="20"/>
        </w:rPr>
        <w:t xml:space="preserve">systemic clearance of test compounds </w:t>
      </w:r>
      <w:r w:rsidR="00597F5A">
        <w:rPr>
          <w:rFonts w:ascii="Times New Roman" w:hAnsi="Times New Roman" w:cs="Times New Roman"/>
          <w:szCs w:val="20"/>
        </w:rPr>
        <w:t>used for IVIVE analysis.</w:t>
      </w:r>
    </w:p>
    <w:p w14:paraId="406B8719" w14:textId="77777777" w:rsidR="004D7332" w:rsidRPr="000C4627" w:rsidRDefault="004D7332" w:rsidP="004D7332">
      <w:pPr>
        <w:spacing w:after="0"/>
        <w:jc w:val="both"/>
        <w:rPr>
          <w:rFonts w:ascii="Times New Roman" w:hAnsi="Times New Roman" w:cs="Times New Roman"/>
          <w:szCs w:val="20"/>
        </w:rPr>
      </w:pPr>
    </w:p>
    <w:tbl>
      <w:tblPr>
        <w:tblStyle w:val="TableGrid"/>
        <w:tblW w:w="13867"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0"/>
        <w:gridCol w:w="810"/>
        <w:gridCol w:w="1080"/>
        <w:gridCol w:w="1080"/>
        <w:gridCol w:w="993"/>
        <w:gridCol w:w="992"/>
        <w:gridCol w:w="992"/>
        <w:gridCol w:w="992"/>
        <w:gridCol w:w="993"/>
        <w:gridCol w:w="1275"/>
        <w:gridCol w:w="1276"/>
        <w:gridCol w:w="1134"/>
      </w:tblGrid>
      <w:tr w:rsidR="00E938E1" w:rsidRPr="009A1CB0" w14:paraId="0038A33B" w14:textId="77777777" w:rsidTr="009A1CB0">
        <w:trPr>
          <w:trHeight w:val="20"/>
        </w:trPr>
        <w:tc>
          <w:tcPr>
            <w:tcW w:w="2250" w:type="dxa"/>
            <w:tcBorders>
              <w:top w:val="double" w:sz="4" w:space="0" w:color="auto"/>
            </w:tcBorders>
          </w:tcPr>
          <w:p w14:paraId="30C65BC9" w14:textId="77777777" w:rsidR="00E938E1" w:rsidRPr="009A1CB0" w:rsidRDefault="00E938E1" w:rsidP="004C3478">
            <w:pPr>
              <w:pStyle w:val="EndNoteBibliography"/>
              <w:ind w:left="350"/>
              <w:contextualSpacing/>
              <w:jc w:val="left"/>
              <w:rPr>
                <w:b/>
                <w:noProof w:val="0"/>
                <w:color w:val="000000" w:themeColor="text1"/>
                <w:sz w:val="20"/>
                <w:szCs w:val="20"/>
              </w:rPr>
            </w:pPr>
            <w:r w:rsidRPr="009A1CB0">
              <w:rPr>
                <w:b/>
                <w:noProof w:val="0"/>
                <w:color w:val="000000" w:themeColor="text1"/>
                <w:sz w:val="20"/>
                <w:szCs w:val="20"/>
              </w:rPr>
              <w:t>Compound</w:t>
            </w:r>
          </w:p>
        </w:tc>
        <w:tc>
          <w:tcPr>
            <w:tcW w:w="810" w:type="dxa"/>
            <w:tcBorders>
              <w:top w:val="double" w:sz="4" w:space="0" w:color="auto"/>
            </w:tcBorders>
          </w:tcPr>
          <w:p w14:paraId="44BBFEDE" w14:textId="77777777" w:rsidR="00E938E1" w:rsidRPr="009A1CB0" w:rsidRDefault="00E938E1" w:rsidP="00AB7E01">
            <w:pPr>
              <w:pStyle w:val="EndNoteBibliography"/>
              <w:contextualSpacing/>
              <w:jc w:val="center"/>
              <w:rPr>
                <w:b/>
                <w:bCs/>
                <w:noProof w:val="0"/>
                <w:sz w:val="20"/>
                <w:szCs w:val="20"/>
              </w:rPr>
            </w:pPr>
            <w:r w:rsidRPr="009A1CB0">
              <w:rPr>
                <w:b/>
                <w:bCs/>
                <w:noProof w:val="0"/>
                <w:sz w:val="20"/>
                <w:szCs w:val="20"/>
              </w:rPr>
              <w:t>Ion Class</w:t>
            </w:r>
          </w:p>
        </w:tc>
        <w:tc>
          <w:tcPr>
            <w:tcW w:w="1080" w:type="dxa"/>
            <w:tcBorders>
              <w:top w:val="double" w:sz="4" w:space="0" w:color="auto"/>
            </w:tcBorders>
          </w:tcPr>
          <w:p w14:paraId="7B2D641C" w14:textId="77777777" w:rsidR="00E938E1" w:rsidRPr="009A1CB0" w:rsidRDefault="00E938E1" w:rsidP="00AB7E01">
            <w:pPr>
              <w:pStyle w:val="EndNoteBibliography"/>
              <w:contextualSpacing/>
              <w:jc w:val="center"/>
              <w:rPr>
                <w:b/>
                <w:bCs/>
                <w:noProof w:val="0"/>
                <w:sz w:val="20"/>
                <w:szCs w:val="20"/>
              </w:rPr>
            </w:pPr>
            <w:r w:rsidRPr="009A1CB0">
              <w:rPr>
                <w:b/>
                <w:bCs/>
                <w:noProof w:val="0"/>
                <w:sz w:val="20"/>
                <w:szCs w:val="20"/>
              </w:rPr>
              <w:t>logD</w:t>
            </w:r>
            <w:r w:rsidRPr="009A1CB0">
              <w:rPr>
                <w:b/>
                <w:bCs/>
                <w:noProof w:val="0"/>
                <w:sz w:val="20"/>
                <w:szCs w:val="20"/>
                <w:vertAlign w:val="subscript"/>
              </w:rPr>
              <w:t>7.4</w:t>
            </w:r>
          </w:p>
          <w:p w14:paraId="176681BB" w14:textId="365BDFCC" w:rsidR="00E938E1" w:rsidRPr="009A1CB0" w:rsidRDefault="00E938E1" w:rsidP="00AB7E01">
            <w:pPr>
              <w:pStyle w:val="EndNoteBibliography"/>
              <w:contextualSpacing/>
              <w:jc w:val="center"/>
              <w:rPr>
                <w:b/>
                <w:bCs/>
                <w:noProof w:val="0"/>
                <w:sz w:val="20"/>
                <w:szCs w:val="20"/>
              </w:rPr>
            </w:pPr>
            <w:r w:rsidRPr="009A1CB0">
              <w:rPr>
                <w:b/>
                <w:bCs/>
                <w:noProof w:val="0"/>
                <w:sz w:val="20"/>
                <w:szCs w:val="20"/>
              </w:rPr>
              <w:t xml:space="preserve">or </w:t>
            </w:r>
            <w:proofErr w:type="spellStart"/>
            <w:r w:rsidRPr="009A1CB0">
              <w:rPr>
                <w:b/>
                <w:bCs/>
                <w:noProof w:val="0"/>
                <w:sz w:val="20"/>
                <w:szCs w:val="20"/>
              </w:rPr>
              <w:t>clogP</w:t>
            </w:r>
            <w:r w:rsidRPr="009A1CB0">
              <w:rPr>
                <w:b/>
                <w:bCs/>
                <w:noProof w:val="0"/>
                <w:sz w:val="20"/>
                <w:szCs w:val="20"/>
                <w:vertAlign w:val="superscript"/>
              </w:rPr>
              <w:t>a</w:t>
            </w:r>
            <w:proofErr w:type="spellEnd"/>
          </w:p>
        </w:tc>
        <w:tc>
          <w:tcPr>
            <w:tcW w:w="4057" w:type="dxa"/>
            <w:gridSpan w:val="4"/>
            <w:tcBorders>
              <w:top w:val="double" w:sz="4" w:space="0" w:color="auto"/>
            </w:tcBorders>
          </w:tcPr>
          <w:p w14:paraId="3743CA68" w14:textId="1386B5F5" w:rsidR="00E938E1" w:rsidRPr="009A1CB0" w:rsidRDefault="003A7E67" w:rsidP="00AB7E01">
            <w:pPr>
              <w:pStyle w:val="EndNoteBibliography"/>
              <w:contextualSpacing/>
              <w:jc w:val="center"/>
              <w:rPr>
                <w:b/>
                <w:noProof w:val="0"/>
                <w:color w:val="000000" w:themeColor="text1"/>
                <w:sz w:val="20"/>
                <w:szCs w:val="20"/>
                <w:vertAlign w:val="subscript"/>
              </w:rPr>
            </w:pPr>
            <w:r w:rsidRPr="009A1CB0">
              <w:rPr>
                <w:b/>
                <w:noProof w:val="0"/>
                <w:color w:val="000000" w:themeColor="text1"/>
                <w:sz w:val="20"/>
                <w:szCs w:val="20"/>
              </w:rPr>
              <w:t>scaled</w:t>
            </w:r>
            <w:r w:rsidR="00E938E1" w:rsidRPr="009A1CB0">
              <w:rPr>
                <w:b/>
                <w:noProof w:val="0"/>
                <w:color w:val="000000" w:themeColor="text1"/>
                <w:sz w:val="20"/>
                <w:szCs w:val="20"/>
              </w:rPr>
              <w:t xml:space="preserve"> </w:t>
            </w:r>
            <w:proofErr w:type="spellStart"/>
            <w:r w:rsidR="00E938E1" w:rsidRPr="009A1CB0">
              <w:rPr>
                <w:b/>
                <w:noProof w:val="0"/>
                <w:color w:val="000000" w:themeColor="text1"/>
                <w:sz w:val="20"/>
                <w:szCs w:val="20"/>
              </w:rPr>
              <w:t>CL</w:t>
            </w:r>
            <w:r w:rsidR="00E938E1" w:rsidRPr="009A1CB0">
              <w:rPr>
                <w:b/>
                <w:noProof w:val="0"/>
                <w:color w:val="000000" w:themeColor="text1"/>
                <w:sz w:val="20"/>
                <w:szCs w:val="20"/>
                <w:vertAlign w:val="subscript"/>
              </w:rPr>
              <w:t>int</w:t>
            </w:r>
            <w:proofErr w:type="spellEnd"/>
          </w:p>
          <w:p w14:paraId="62D64C41" w14:textId="5DC4D300" w:rsidR="00E938E1" w:rsidRPr="009A1CB0" w:rsidRDefault="00E938E1" w:rsidP="00AB7E01">
            <w:pPr>
              <w:pStyle w:val="EndNoteBibliography"/>
              <w:contextualSpacing/>
              <w:jc w:val="center"/>
              <w:rPr>
                <w:b/>
                <w:bCs/>
                <w:noProof w:val="0"/>
                <w:color w:val="000000" w:themeColor="text1"/>
                <w:sz w:val="20"/>
                <w:szCs w:val="20"/>
              </w:rPr>
            </w:pPr>
            <w:r w:rsidRPr="009A1CB0">
              <w:rPr>
                <w:noProof w:val="0"/>
                <w:color w:val="000000" w:themeColor="text1"/>
                <w:sz w:val="20"/>
                <w:szCs w:val="20"/>
              </w:rPr>
              <w:t>[</w:t>
            </w:r>
            <w:r w:rsidR="003A7E67" w:rsidRPr="009A1CB0">
              <w:rPr>
                <w:noProof w:val="0"/>
                <w:color w:val="000000" w:themeColor="text1"/>
                <w:sz w:val="20"/>
                <w:szCs w:val="20"/>
              </w:rPr>
              <w:t>m</w:t>
            </w:r>
            <w:r w:rsidRPr="009A1CB0">
              <w:rPr>
                <w:noProof w:val="0"/>
                <w:color w:val="000000" w:themeColor="text1"/>
                <w:sz w:val="20"/>
                <w:szCs w:val="20"/>
              </w:rPr>
              <w:t>L/min/</w:t>
            </w:r>
            <w:r w:rsidR="003A7E67" w:rsidRPr="009A1CB0">
              <w:rPr>
                <w:noProof w:val="0"/>
                <w:color w:val="000000" w:themeColor="text1"/>
                <w:sz w:val="20"/>
                <w:szCs w:val="20"/>
              </w:rPr>
              <w:t>k</w:t>
            </w:r>
            <w:r w:rsidRPr="009A1CB0">
              <w:rPr>
                <w:noProof w:val="0"/>
                <w:color w:val="000000" w:themeColor="text1"/>
                <w:sz w:val="20"/>
                <w:szCs w:val="20"/>
              </w:rPr>
              <w:t>g]</w:t>
            </w:r>
          </w:p>
        </w:tc>
        <w:tc>
          <w:tcPr>
            <w:tcW w:w="992" w:type="dxa"/>
            <w:tcBorders>
              <w:top w:val="double" w:sz="4" w:space="0" w:color="auto"/>
            </w:tcBorders>
          </w:tcPr>
          <w:p w14:paraId="523851DF" w14:textId="77777777" w:rsidR="00E938E1" w:rsidRPr="009A1CB0" w:rsidRDefault="00E938E1" w:rsidP="00AB7E01">
            <w:pPr>
              <w:pStyle w:val="EndNoteBibliography"/>
              <w:contextualSpacing/>
              <w:jc w:val="center"/>
              <w:rPr>
                <w:b/>
                <w:noProof w:val="0"/>
                <w:color w:val="000000" w:themeColor="text1"/>
                <w:sz w:val="20"/>
                <w:szCs w:val="20"/>
              </w:rPr>
            </w:pPr>
            <w:proofErr w:type="spellStart"/>
            <w:r w:rsidRPr="009A1CB0">
              <w:rPr>
                <w:b/>
                <w:noProof w:val="0"/>
                <w:color w:val="000000" w:themeColor="text1"/>
                <w:sz w:val="20"/>
                <w:szCs w:val="20"/>
              </w:rPr>
              <w:t>fu</w:t>
            </w:r>
            <w:r w:rsidRPr="009A1CB0">
              <w:rPr>
                <w:b/>
                <w:noProof w:val="0"/>
                <w:color w:val="000000" w:themeColor="text1"/>
                <w:sz w:val="20"/>
                <w:szCs w:val="20"/>
                <w:vertAlign w:val="subscript"/>
              </w:rPr>
              <w:t>mic</w:t>
            </w:r>
            <w:proofErr w:type="spellEnd"/>
          </w:p>
        </w:tc>
        <w:tc>
          <w:tcPr>
            <w:tcW w:w="993" w:type="dxa"/>
            <w:tcBorders>
              <w:top w:val="double" w:sz="4" w:space="0" w:color="auto"/>
            </w:tcBorders>
          </w:tcPr>
          <w:p w14:paraId="55A9C64E" w14:textId="77777777" w:rsidR="00E938E1" w:rsidRPr="009A1CB0" w:rsidRDefault="00E938E1" w:rsidP="00AB7E01">
            <w:pPr>
              <w:pStyle w:val="EndNoteBibliography"/>
              <w:contextualSpacing/>
              <w:jc w:val="center"/>
              <w:rPr>
                <w:b/>
                <w:noProof w:val="0"/>
                <w:color w:val="000000" w:themeColor="text1"/>
                <w:sz w:val="20"/>
                <w:szCs w:val="20"/>
              </w:rPr>
            </w:pPr>
            <w:proofErr w:type="spellStart"/>
            <w:r w:rsidRPr="009A1CB0">
              <w:rPr>
                <w:b/>
                <w:noProof w:val="0"/>
                <w:color w:val="000000" w:themeColor="text1"/>
                <w:sz w:val="20"/>
                <w:szCs w:val="20"/>
              </w:rPr>
              <w:t>fu</w:t>
            </w:r>
            <w:r w:rsidRPr="009A1CB0">
              <w:rPr>
                <w:b/>
                <w:noProof w:val="0"/>
                <w:color w:val="000000" w:themeColor="text1"/>
                <w:sz w:val="20"/>
                <w:szCs w:val="20"/>
                <w:vertAlign w:val="subscript"/>
              </w:rPr>
              <w:t>hep</w:t>
            </w:r>
            <w:proofErr w:type="spellEnd"/>
          </w:p>
        </w:tc>
        <w:tc>
          <w:tcPr>
            <w:tcW w:w="1275" w:type="dxa"/>
            <w:tcBorders>
              <w:top w:val="double" w:sz="4" w:space="0" w:color="auto"/>
            </w:tcBorders>
          </w:tcPr>
          <w:p w14:paraId="6D29868F" w14:textId="77777777" w:rsidR="00E938E1" w:rsidRPr="009A1CB0" w:rsidRDefault="00E938E1" w:rsidP="00AB7E01">
            <w:pPr>
              <w:pStyle w:val="EndNoteBibliography"/>
              <w:contextualSpacing/>
              <w:jc w:val="center"/>
              <w:rPr>
                <w:b/>
                <w:noProof w:val="0"/>
                <w:color w:val="000000" w:themeColor="text1"/>
                <w:sz w:val="20"/>
                <w:szCs w:val="20"/>
              </w:rPr>
            </w:pPr>
            <w:proofErr w:type="spellStart"/>
            <w:r w:rsidRPr="009A1CB0">
              <w:rPr>
                <w:b/>
                <w:noProof w:val="0"/>
                <w:color w:val="000000" w:themeColor="text1"/>
                <w:sz w:val="20"/>
                <w:szCs w:val="20"/>
              </w:rPr>
              <w:t>fu</w:t>
            </w:r>
            <w:r w:rsidRPr="009A1CB0">
              <w:rPr>
                <w:b/>
                <w:noProof w:val="0"/>
                <w:color w:val="000000" w:themeColor="text1"/>
                <w:sz w:val="20"/>
                <w:szCs w:val="20"/>
                <w:vertAlign w:val="subscript"/>
              </w:rPr>
              <w:t>p</w:t>
            </w:r>
            <w:proofErr w:type="spellEnd"/>
          </w:p>
        </w:tc>
        <w:tc>
          <w:tcPr>
            <w:tcW w:w="1276" w:type="dxa"/>
            <w:tcBorders>
              <w:top w:val="double" w:sz="4" w:space="0" w:color="auto"/>
            </w:tcBorders>
          </w:tcPr>
          <w:p w14:paraId="6D1C0F30" w14:textId="1A814995" w:rsidR="00E938E1" w:rsidRPr="009A1CB0" w:rsidRDefault="00E938E1" w:rsidP="00AB7E01">
            <w:pPr>
              <w:pStyle w:val="EndNoteBibliography"/>
              <w:contextualSpacing/>
              <w:jc w:val="center"/>
              <w:rPr>
                <w:b/>
                <w:noProof w:val="0"/>
                <w:color w:val="000000" w:themeColor="text1"/>
                <w:sz w:val="20"/>
                <w:szCs w:val="20"/>
              </w:rPr>
            </w:pPr>
            <w:proofErr w:type="spellStart"/>
            <w:r w:rsidRPr="009A1CB0">
              <w:rPr>
                <w:b/>
                <w:noProof w:val="0"/>
                <w:color w:val="000000" w:themeColor="text1"/>
                <w:sz w:val="20"/>
                <w:szCs w:val="20"/>
              </w:rPr>
              <w:t>CL</w:t>
            </w:r>
            <w:r w:rsidRPr="009A1CB0">
              <w:rPr>
                <w:b/>
                <w:noProof w:val="0"/>
                <w:color w:val="000000" w:themeColor="text1"/>
                <w:sz w:val="20"/>
                <w:szCs w:val="20"/>
                <w:vertAlign w:val="subscript"/>
              </w:rPr>
              <w:t>obs</w:t>
            </w:r>
            <w:proofErr w:type="spellEnd"/>
            <w:r w:rsidRPr="009A1CB0">
              <w:rPr>
                <w:b/>
                <w:noProof w:val="0"/>
                <w:color w:val="000000" w:themeColor="text1"/>
                <w:sz w:val="20"/>
                <w:szCs w:val="20"/>
                <w:vertAlign w:val="subscript"/>
              </w:rPr>
              <w:t xml:space="preserve"> </w:t>
            </w:r>
            <w:r w:rsidRPr="009A1CB0">
              <w:rPr>
                <w:noProof w:val="0"/>
                <w:color w:val="000000" w:themeColor="text1"/>
                <w:sz w:val="20"/>
                <w:szCs w:val="20"/>
              </w:rPr>
              <w:t>[mL/min/kg]</w:t>
            </w:r>
          </w:p>
        </w:tc>
        <w:tc>
          <w:tcPr>
            <w:tcW w:w="1134" w:type="dxa"/>
            <w:tcBorders>
              <w:top w:val="double" w:sz="4" w:space="0" w:color="auto"/>
            </w:tcBorders>
          </w:tcPr>
          <w:p w14:paraId="687F8C5C" w14:textId="77777777" w:rsidR="00E938E1" w:rsidRPr="009A1CB0" w:rsidRDefault="00E938E1" w:rsidP="00AB7E01">
            <w:pPr>
              <w:pStyle w:val="EndNoteBibliography"/>
              <w:contextualSpacing/>
              <w:jc w:val="center"/>
              <w:rPr>
                <w:b/>
                <w:noProof w:val="0"/>
                <w:color w:val="000000" w:themeColor="text1"/>
                <w:sz w:val="20"/>
                <w:szCs w:val="20"/>
              </w:rPr>
            </w:pPr>
            <w:r w:rsidRPr="009A1CB0">
              <w:rPr>
                <w:b/>
                <w:noProof w:val="0"/>
                <w:color w:val="000000" w:themeColor="text1"/>
                <w:sz w:val="20"/>
                <w:szCs w:val="20"/>
              </w:rPr>
              <w:t>Ref</w:t>
            </w:r>
          </w:p>
        </w:tc>
      </w:tr>
      <w:tr w:rsidR="005D7E18" w:rsidRPr="009A1CB0" w14:paraId="05F2D94A" w14:textId="77777777" w:rsidTr="009A1CB0">
        <w:trPr>
          <w:trHeight w:val="20"/>
        </w:trPr>
        <w:tc>
          <w:tcPr>
            <w:tcW w:w="2250" w:type="dxa"/>
            <w:tcBorders>
              <w:bottom w:val="single" w:sz="4" w:space="0" w:color="auto"/>
            </w:tcBorders>
          </w:tcPr>
          <w:p w14:paraId="438DDBC4" w14:textId="77777777" w:rsidR="00995DE6" w:rsidRPr="009A1CB0" w:rsidRDefault="00995DE6" w:rsidP="004C3478">
            <w:pPr>
              <w:pStyle w:val="EndNoteBibliography"/>
              <w:ind w:left="350"/>
              <w:contextualSpacing/>
              <w:jc w:val="left"/>
              <w:rPr>
                <w:b/>
                <w:noProof w:val="0"/>
                <w:color w:val="000000" w:themeColor="text1"/>
                <w:sz w:val="20"/>
                <w:szCs w:val="20"/>
              </w:rPr>
            </w:pPr>
          </w:p>
        </w:tc>
        <w:tc>
          <w:tcPr>
            <w:tcW w:w="810" w:type="dxa"/>
            <w:tcBorders>
              <w:bottom w:val="single" w:sz="4" w:space="0" w:color="auto"/>
            </w:tcBorders>
          </w:tcPr>
          <w:p w14:paraId="3434C2E0" w14:textId="77777777" w:rsidR="00995DE6" w:rsidRPr="009A1CB0" w:rsidRDefault="00995DE6" w:rsidP="00AB7E01">
            <w:pPr>
              <w:pStyle w:val="EndNoteBibliography"/>
              <w:contextualSpacing/>
              <w:jc w:val="center"/>
              <w:rPr>
                <w:b/>
                <w:bCs/>
                <w:noProof w:val="0"/>
                <w:sz w:val="20"/>
                <w:szCs w:val="20"/>
              </w:rPr>
            </w:pPr>
          </w:p>
        </w:tc>
        <w:tc>
          <w:tcPr>
            <w:tcW w:w="1080" w:type="dxa"/>
            <w:tcBorders>
              <w:bottom w:val="single" w:sz="4" w:space="0" w:color="auto"/>
            </w:tcBorders>
          </w:tcPr>
          <w:p w14:paraId="6724C897" w14:textId="77777777" w:rsidR="00995DE6" w:rsidRPr="009A1CB0" w:rsidRDefault="00995DE6" w:rsidP="00AB7E01">
            <w:pPr>
              <w:pStyle w:val="EndNoteBibliography"/>
              <w:contextualSpacing/>
              <w:jc w:val="center"/>
              <w:rPr>
                <w:b/>
                <w:bCs/>
                <w:noProof w:val="0"/>
                <w:sz w:val="20"/>
                <w:szCs w:val="20"/>
              </w:rPr>
            </w:pPr>
          </w:p>
        </w:tc>
        <w:tc>
          <w:tcPr>
            <w:tcW w:w="1080" w:type="dxa"/>
            <w:tcBorders>
              <w:bottom w:val="single" w:sz="4" w:space="0" w:color="auto"/>
            </w:tcBorders>
          </w:tcPr>
          <w:p w14:paraId="0930320F" w14:textId="18D19132" w:rsidR="00995DE6" w:rsidRPr="009A1CB0" w:rsidRDefault="00E938E1" w:rsidP="00AB7E01">
            <w:pPr>
              <w:pStyle w:val="EndNoteBibliography"/>
              <w:contextualSpacing/>
              <w:jc w:val="center"/>
              <w:rPr>
                <w:b/>
                <w:noProof w:val="0"/>
                <w:color w:val="000000" w:themeColor="text1"/>
                <w:sz w:val="20"/>
                <w:szCs w:val="20"/>
              </w:rPr>
            </w:pPr>
            <w:r w:rsidRPr="009A1CB0">
              <w:rPr>
                <w:b/>
                <w:noProof w:val="0"/>
                <w:color w:val="000000" w:themeColor="text1"/>
                <w:sz w:val="20"/>
                <w:szCs w:val="20"/>
              </w:rPr>
              <w:t>HLM</w:t>
            </w:r>
          </w:p>
        </w:tc>
        <w:tc>
          <w:tcPr>
            <w:tcW w:w="993" w:type="dxa"/>
            <w:tcBorders>
              <w:bottom w:val="single" w:sz="4" w:space="0" w:color="auto"/>
            </w:tcBorders>
          </w:tcPr>
          <w:p w14:paraId="18FD1DD4" w14:textId="2774C856" w:rsidR="00995DE6" w:rsidRPr="009A1CB0" w:rsidRDefault="00E938E1" w:rsidP="00AB7E01">
            <w:pPr>
              <w:pStyle w:val="EndNoteBibliography"/>
              <w:contextualSpacing/>
              <w:jc w:val="center"/>
              <w:rPr>
                <w:b/>
                <w:noProof w:val="0"/>
                <w:color w:val="000000" w:themeColor="text1"/>
                <w:sz w:val="20"/>
                <w:szCs w:val="20"/>
              </w:rPr>
            </w:pPr>
            <w:proofErr w:type="spellStart"/>
            <w:r w:rsidRPr="009A1CB0">
              <w:rPr>
                <w:b/>
                <w:noProof w:val="0"/>
                <w:color w:val="000000" w:themeColor="text1"/>
                <w:sz w:val="20"/>
                <w:szCs w:val="20"/>
              </w:rPr>
              <w:t>HHep</w:t>
            </w:r>
            <w:proofErr w:type="spellEnd"/>
            <w:r w:rsidRPr="009A1CB0">
              <w:rPr>
                <w:b/>
                <w:noProof w:val="0"/>
                <w:color w:val="000000" w:themeColor="text1"/>
                <w:sz w:val="20"/>
                <w:szCs w:val="20"/>
              </w:rPr>
              <w:t xml:space="preserve"> stability</w:t>
            </w:r>
          </w:p>
        </w:tc>
        <w:tc>
          <w:tcPr>
            <w:tcW w:w="992" w:type="dxa"/>
            <w:tcBorders>
              <w:bottom w:val="single" w:sz="4" w:space="0" w:color="auto"/>
            </w:tcBorders>
          </w:tcPr>
          <w:p w14:paraId="416E0038" w14:textId="05C070CF" w:rsidR="00995DE6" w:rsidRPr="009A1CB0" w:rsidRDefault="00E938E1" w:rsidP="00AB7E01">
            <w:pPr>
              <w:pStyle w:val="EndNoteBibliography"/>
              <w:contextualSpacing/>
              <w:jc w:val="center"/>
              <w:rPr>
                <w:b/>
                <w:noProof w:val="0"/>
                <w:color w:val="000000" w:themeColor="text1"/>
                <w:sz w:val="20"/>
                <w:szCs w:val="20"/>
              </w:rPr>
            </w:pPr>
            <w:proofErr w:type="spellStart"/>
            <w:r w:rsidRPr="009A1CB0">
              <w:rPr>
                <w:b/>
                <w:noProof w:val="0"/>
                <w:color w:val="000000" w:themeColor="text1"/>
                <w:sz w:val="20"/>
                <w:szCs w:val="20"/>
              </w:rPr>
              <w:t>HHep</w:t>
            </w:r>
            <w:proofErr w:type="spellEnd"/>
            <w:r w:rsidRPr="009A1CB0">
              <w:rPr>
                <w:b/>
                <w:noProof w:val="0"/>
                <w:color w:val="000000" w:themeColor="text1"/>
                <w:sz w:val="20"/>
                <w:szCs w:val="20"/>
              </w:rPr>
              <w:t xml:space="preserve"> media loss</w:t>
            </w:r>
          </w:p>
        </w:tc>
        <w:tc>
          <w:tcPr>
            <w:tcW w:w="992" w:type="dxa"/>
            <w:tcBorders>
              <w:bottom w:val="single" w:sz="4" w:space="0" w:color="auto"/>
            </w:tcBorders>
          </w:tcPr>
          <w:p w14:paraId="340B32A5" w14:textId="01C6DDD6" w:rsidR="00995DE6" w:rsidRPr="009A1CB0" w:rsidRDefault="00E938E1" w:rsidP="00AB7E01">
            <w:pPr>
              <w:pStyle w:val="EndNoteBibliography"/>
              <w:contextualSpacing/>
              <w:jc w:val="center"/>
              <w:rPr>
                <w:b/>
                <w:noProof w:val="0"/>
                <w:color w:val="000000" w:themeColor="text1"/>
                <w:sz w:val="20"/>
                <w:szCs w:val="20"/>
              </w:rPr>
            </w:pPr>
            <w:r w:rsidRPr="009A1CB0">
              <w:rPr>
                <w:b/>
                <w:noProof w:val="0"/>
                <w:color w:val="000000" w:themeColor="text1"/>
                <w:sz w:val="20"/>
                <w:szCs w:val="20"/>
              </w:rPr>
              <w:t>S9</w:t>
            </w:r>
          </w:p>
        </w:tc>
        <w:tc>
          <w:tcPr>
            <w:tcW w:w="992" w:type="dxa"/>
            <w:tcBorders>
              <w:bottom w:val="single" w:sz="4" w:space="0" w:color="auto"/>
            </w:tcBorders>
          </w:tcPr>
          <w:p w14:paraId="2CA2B6AA" w14:textId="77777777" w:rsidR="00995DE6" w:rsidRPr="009A1CB0" w:rsidRDefault="00995DE6" w:rsidP="00AB7E01">
            <w:pPr>
              <w:pStyle w:val="EndNoteBibliography"/>
              <w:contextualSpacing/>
              <w:jc w:val="center"/>
              <w:rPr>
                <w:b/>
                <w:noProof w:val="0"/>
                <w:color w:val="000000" w:themeColor="text1"/>
                <w:sz w:val="20"/>
                <w:szCs w:val="20"/>
              </w:rPr>
            </w:pPr>
          </w:p>
        </w:tc>
        <w:tc>
          <w:tcPr>
            <w:tcW w:w="993" w:type="dxa"/>
            <w:tcBorders>
              <w:bottom w:val="single" w:sz="4" w:space="0" w:color="auto"/>
            </w:tcBorders>
          </w:tcPr>
          <w:p w14:paraId="79465F9C" w14:textId="77777777" w:rsidR="00995DE6" w:rsidRPr="009A1CB0" w:rsidRDefault="00995DE6" w:rsidP="00AB7E01">
            <w:pPr>
              <w:pStyle w:val="EndNoteBibliography"/>
              <w:contextualSpacing/>
              <w:jc w:val="center"/>
              <w:rPr>
                <w:b/>
                <w:noProof w:val="0"/>
                <w:color w:val="000000" w:themeColor="text1"/>
                <w:sz w:val="20"/>
                <w:szCs w:val="20"/>
              </w:rPr>
            </w:pPr>
          </w:p>
        </w:tc>
        <w:tc>
          <w:tcPr>
            <w:tcW w:w="1275" w:type="dxa"/>
            <w:tcBorders>
              <w:bottom w:val="single" w:sz="4" w:space="0" w:color="auto"/>
            </w:tcBorders>
          </w:tcPr>
          <w:p w14:paraId="1BCEEB4B" w14:textId="77777777" w:rsidR="00995DE6" w:rsidRPr="009A1CB0" w:rsidRDefault="00995DE6" w:rsidP="00AB7E01">
            <w:pPr>
              <w:pStyle w:val="EndNoteBibliography"/>
              <w:contextualSpacing/>
              <w:jc w:val="center"/>
              <w:rPr>
                <w:b/>
                <w:noProof w:val="0"/>
                <w:color w:val="000000" w:themeColor="text1"/>
                <w:sz w:val="20"/>
                <w:szCs w:val="20"/>
              </w:rPr>
            </w:pPr>
          </w:p>
        </w:tc>
        <w:tc>
          <w:tcPr>
            <w:tcW w:w="1276" w:type="dxa"/>
            <w:tcBorders>
              <w:bottom w:val="single" w:sz="4" w:space="0" w:color="auto"/>
            </w:tcBorders>
          </w:tcPr>
          <w:p w14:paraId="6C256D64" w14:textId="77777777" w:rsidR="00995DE6" w:rsidRPr="009A1CB0" w:rsidRDefault="00995DE6" w:rsidP="00AB7E01">
            <w:pPr>
              <w:pStyle w:val="EndNoteBibliography"/>
              <w:contextualSpacing/>
              <w:jc w:val="center"/>
              <w:rPr>
                <w:b/>
                <w:noProof w:val="0"/>
                <w:color w:val="000000" w:themeColor="text1"/>
                <w:sz w:val="20"/>
                <w:szCs w:val="20"/>
              </w:rPr>
            </w:pPr>
          </w:p>
        </w:tc>
        <w:tc>
          <w:tcPr>
            <w:tcW w:w="1134" w:type="dxa"/>
            <w:tcBorders>
              <w:bottom w:val="single" w:sz="4" w:space="0" w:color="auto"/>
            </w:tcBorders>
          </w:tcPr>
          <w:p w14:paraId="72E28AAA" w14:textId="77777777" w:rsidR="00995DE6" w:rsidRPr="009A1CB0" w:rsidRDefault="00995DE6" w:rsidP="00AB7E01">
            <w:pPr>
              <w:pStyle w:val="EndNoteBibliography"/>
              <w:contextualSpacing/>
              <w:jc w:val="center"/>
              <w:rPr>
                <w:b/>
                <w:noProof w:val="0"/>
                <w:color w:val="000000" w:themeColor="text1"/>
                <w:sz w:val="20"/>
                <w:szCs w:val="20"/>
              </w:rPr>
            </w:pPr>
          </w:p>
        </w:tc>
      </w:tr>
      <w:tr w:rsidR="005D7E18" w:rsidRPr="00AB7E01" w14:paraId="3391E12E" w14:textId="77777777" w:rsidTr="009A1CB0">
        <w:trPr>
          <w:trHeight w:val="20"/>
        </w:trPr>
        <w:tc>
          <w:tcPr>
            <w:tcW w:w="2250" w:type="dxa"/>
            <w:tcBorders>
              <w:top w:val="single" w:sz="4" w:space="0" w:color="auto"/>
              <w:bottom w:val="single" w:sz="4" w:space="0" w:color="auto"/>
            </w:tcBorders>
            <w:vAlign w:val="center"/>
          </w:tcPr>
          <w:p w14:paraId="17DAC0F0" w14:textId="77777777" w:rsidR="00597F5A" w:rsidRPr="009A1CB0" w:rsidRDefault="00597F5A" w:rsidP="004C3478">
            <w:pPr>
              <w:pStyle w:val="EndNoteBibliography"/>
              <w:ind w:left="-217" w:firstLine="217"/>
              <w:contextualSpacing/>
              <w:jc w:val="left"/>
              <w:rPr>
                <w:b/>
                <w:i/>
                <w:color w:val="000000"/>
                <w:sz w:val="20"/>
                <w:szCs w:val="20"/>
              </w:rPr>
            </w:pPr>
            <w:r w:rsidRPr="009A1CB0">
              <w:rPr>
                <w:b/>
                <w:i/>
                <w:color w:val="000000"/>
                <w:sz w:val="20"/>
                <w:szCs w:val="20"/>
              </w:rPr>
              <w:t>EC3S Class 12ab</w:t>
            </w:r>
          </w:p>
        </w:tc>
        <w:tc>
          <w:tcPr>
            <w:tcW w:w="810" w:type="dxa"/>
            <w:tcBorders>
              <w:top w:val="single" w:sz="4" w:space="0" w:color="auto"/>
              <w:bottom w:val="single" w:sz="4" w:space="0" w:color="auto"/>
            </w:tcBorders>
            <w:vAlign w:val="center"/>
          </w:tcPr>
          <w:p w14:paraId="3E287B00" w14:textId="77777777" w:rsidR="00597F5A" w:rsidRPr="00AB7E01" w:rsidRDefault="00597F5A" w:rsidP="009A1CB0">
            <w:pPr>
              <w:tabs>
                <w:tab w:val="left" w:pos="591"/>
              </w:tabs>
              <w:rPr>
                <w:rFonts w:ascii="Times New Roman" w:hAnsi="Times New Roman" w:cs="Times New Roman"/>
                <w:sz w:val="20"/>
                <w:szCs w:val="20"/>
              </w:rPr>
            </w:pPr>
          </w:p>
        </w:tc>
        <w:tc>
          <w:tcPr>
            <w:tcW w:w="1080" w:type="dxa"/>
            <w:tcBorders>
              <w:top w:val="single" w:sz="4" w:space="0" w:color="auto"/>
              <w:bottom w:val="single" w:sz="4" w:space="0" w:color="auto"/>
            </w:tcBorders>
            <w:vAlign w:val="center"/>
          </w:tcPr>
          <w:p w14:paraId="32037F9B" w14:textId="77777777" w:rsidR="00597F5A" w:rsidRPr="00AB7E01" w:rsidRDefault="00597F5A" w:rsidP="009A1CB0">
            <w:pPr>
              <w:tabs>
                <w:tab w:val="left" w:pos="591"/>
              </w:tabs>
              <w:rPr>
                <w:rFonts w:ascii="Times New Roman" w:hAnsi="Times New Roman" w:cs="Times New Roman"/>
                <w:sz w:val="20"/>
                <w:szCs w:val="20"/>
              </w:rPr>
            </w:pPr>
          </w:p>
        </w:tc>
        <w:tc>
          <w:tcPr>
            <w:tcW w:w="1080" w:type="dxa"/>
            <w:tcBorders>
              <w:top w:val="single" w:sz="4" w:space="0" w:color="auto"/>
              <w:bottom w:val="single" w:sz="4" w:space="0" w:color="auto"/>
            </w:tcBorders>
            <w:vAlign w:val="center"/>
          </w:tcPr>
          <w:p w14:paraId="4B4329BC" w14:textId="77777777" w:rsidR="00597F5A" w:rsidRPr="00AB7E01" w:rsidRDefault="00597F5A" w:rsidP="009A1CB0">
            <w:pPr>
              <w:tabs>
                <w:tab w:val="left" w:pos="591"/>
              </w:tabs>
              <w:rPr>
                <w:rFonts w:ascii="Times New Roman" w:hAnsi="Times New Roman" w:cs="Times New Roman"/>
                <w:sz w:val="20"/>
                <w:szCs w:val="20"/>
              </w:rPr>
            </w:pPr>
          </w:p>
        </w:tc>
        <w:tc>
          <w:tcPr>
            <w:tcW w:w="993" w:type="dxa"/>
            <w:tcBorders>
              <w:top w:val="single" w:sz="4" w:space="0" w:color="auto"/>
              <w:bottom w:val="single" w:sz="4" w:space="0" w:color="auto"/>
            </w:tcBorders>
            <w:vAlign w:val="center"/>
          </w:tcPr>
          <w:p w14:paraId="6AA4F5A0" w14:textId="77777777" w:rsidR="00597F5A" w:rsidRPr="00AB7E01" w:rsidRDefault="00597F5A" w:rsidP="009A1CB0">
            <w:pPr>
              <w:tabs>
                <w:tab w:val="left" w:pos="591"/>
              </w:tabs>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556FDD48" w14:textId="77777777" w:rsidR="00597F5A" w:rsidRPr="00AB7E01" w:rsidRDefault="00597F5A" w:rsidP="009A1CB0">
            <w:pPr>
              <w:tabs>
                <w:tab w:val="left" w:pos="591"/>
              </w:tabs>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3F88EB0C" w14:textId="77777777" w:rsidR="00597F5A" w:rsidRPr="00AB7E01" w:rsidRDefault="00597F5A" w:rsidP="009A1CB0">
            <w:pPr>
              <w:tabs>
                <w:tab w:val="left" w:pos="591"/>
              </w:tabs>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02AE07AD" w14:textId="77777777" w:rsidR="00597F5A" w:rsidRPr="00AB7E01" w:rsidRDefault="00597F5A" w:rsidP="009A1CB0">
            <w:pPr>
              <w:tabs>
                <w:tab w:val="left" w:pos="591"/>
              </w:tabs>
              <w:rPr>
                <w:rFonts w:ascii="Times New Roman" w:hAnsi="Times New Roman" w:cs="Times New Roman"/>
                <w:sz w:val="20"/>
                <w:szCs w:val="20"/>
              </w:rPr>
            </w:pPr>
          </w:p>
        </w:tc>
        <w:tc>
          <w:tcPr>
            <w:tcW w:w="993" w:type="dxa"/>
            <w:tcBorders>
              <w:top w:val="single" w:sz="4" w:space="0" w:color="auto"/>
              <w:bottom w:val="single" w:sz="4" w:space="0" w:color="auto"/>
            </w:tcBorders>
            <w:vAlign w:val="center"/>
          </w:tcPr>
          <w:p w14:paraId="696922EE" w14:textId="77777777" w:rsidR="00597F5A" w:rsidRPr="00AB7E01" w:rsidRDefault="00597F5A" w:rsidP="009A1CB0">
            <w:pPr>
              <w:tabs>
                <w:tab w:val="left" w:pos="591"/>
              </w:tabs>
              <w:rPr>
                <w:rFonts w:ascii="Times New Roman" w:hAnsi="Times New Roman" w:cs="Times New Roman"/>
                <w:sz w:val="20"/>
                <w:szCs w:val="20"/>
              </w:rPr>
            </w:pPr>
          </w:p>
        </w:tc>
        <w:tc>
          <w:tcPr>
            <w:tcW w:w="1275" w:type="dxa"/>
            <w:tcBorders>
              <w:top w:val="single" w:sz="4" w:space="0" w:color="auto"/>
              <w:bottom w:val="single" w:sz="4" w:space="0" w:color="auto"/>
            </w:tcBorders>
            <w:vAlign w:val="center"/>
          </w:tcPr>
          <w:p w14:paraId="016DEF51" w14:textId="77777777" w:rsidR="00597F5A" w:rsidRPr="00AB7E01" w:rsidRDefault="00597F5A" w:rsidP="009A1CB0">
            <w:pPr>
              <w:tabs>
                <w:tab w:val="left" w:pos="591"/>
              </w:tabs>
              <w:rPr>
                <w:rFonts w:ascii="Times New Roman" w:hAnsi="Times New Roman" w:cs="Times New Roman"/>
                <w:sz w:val="20"/>
                <w:szCs w:val="20"/>
              </w:rPr>
            </w:pPr>
          </w:p>
        </w:tc>
        <w:tc>
          <w:tcPr>
            <w:tcW w:w="1276" w:type="dxa"/>
            <w:tcBorders>
              <w:top w:val="single" w:sz="4" w:space="0" w:color="auto"/>
              <w:bottom w:val="single" w:sz="4" w:space="0" w:color="auto"/>
            </w:tcBorders>
            <w:vAlign w:val="center"/>
          </w:tcPr>
          <w:p w14:paraId="71829B4A" w14:textId="77777777" w:rsidR="00597F5A" w:rsidRPr="00AB7E01" w:rsidRDefault="00597F5A" w:rsidP="009A1CB0">
            <w:pPr>
              <w:tabs>
                <w:tab w:val="left" w:pos="591"/>
              </w:tabs>
              <w:rPr>
                <w:rFonts w:ascii="Times New Roman" w:hAnsi="Times New Roman" w:cs="Times New Roman"/>
                <w:color w:val="000000"/>
                <w:sz w:val="20"/>
                <w:szCs w:val="20"/>
              </w:rPr>
            </w:pPr>
          </w:p>
        </w:tc>
        <w:tc>
          <w:tcPr>
            <w:tcW w:w="1134" w:type="dxa"/>
            <w:tcBorders>
              <w:top w:val="single" w:sz="4" w:space="0" w:color="auto"/>
              <w:bottom w:val="single" w:sz="4" w:space="0" w:color="auto"/>
            </w:tcBorders>
          </w:tcPr>
          <w:p w14:paraId="3A8C4DCF" w14:textId="77777777" w:rsidR="00597F5A" w:rsidRPr="00AB7E01" w:rsidRDefault="00597F5A" w:rsidP="009A1CB0">
            <w:pPr>
              <w:tabs>
                <w:tab w:val="left" w:pos="591"/>
              </w:tabs>
              <w:rPr>
                <w:rFonts w:ascii="Times New Roman" w:hAnsi="Times New Roman" w:cs="Times New Roman"/>
                <w:color w:val="000000"/>
                <w:sz w:val="20"/>
                <w:szCs w:val="20"/>
              </w:rPr>
            </w:pPr>
          </w:p>
        </w:tc>
      </w:tr>
      <w:tr w:rsidR="007A12BF" w:rsidRPr="00AB7E01" w14:paraId="2220E7CB" w14:textId="77777777" w:rsidTr="009A1CB0">
        <w:trPr>
          <w:trHeight w:val="20"/>
        </w:trPr>
        <w:tc>
          <w:tcPr>
            <w:tcW w:w="2250" w:type="dxa"/>
            <w:tcBorders>
              <w:top w:val="single" w:sz="4" w:space="0" w:color="auto"/>
            </w:tcBorders>
            <w:vAlign w:val="center"/>
          </w:tcPr>
          <w:p w14:paraId="7E787986" w14:textId="77777777" w:rsidR="007A12BF" w:rsidRPr="00DE3D9F" w:rsidRDefault="007A12BF" w:rsidP="007A12BF">
            <w:pPr>
              <w:pStyle w:val="EndNoteBibliography"/>
              <w:widowControl w:val="0"/>
              <w:ind w:left="350"/>
              <w:contextualSpacing/>
              <w:jc w:val="left"/>
              <w:rPr>
                <w:color w:val="000000"/>
                <w:sz w:val="20"/>
                <w:szCs w:val="20"/>
              </w:rPr>
            </w:pPr>
            <w:r w:rsidRPr="00DE3D9F">
              <w:rPr>
                <w:color w:val="000000"/>
                <w:sz w:val="20"/>
                <w:szCs w:val="20"/>
              </w:rPr>
              <w:t>Benzydamine</w:t>
            </w:r>
          </w:p>
        </w:tc>
        <w:tc>
          <w:tcPr>
            <w:tcW w:w="810" w:type="dxa"/>
            <w:tcBorders>
              <w:top w:val="single" w:sz="4" w:space="0" w:color="auto"/>
            </w:tcBorders>
            <w:vAlign w:val="center"/>
          </w:tcPr>
          <w:p w14:paraId="6EDB0562" w14:textId="77777777" w:rsidR="007A12BF" w:rsidRPr="00AB7E01" w:rsidRDefault="007A12BF" w:rsidP="00AB7E01">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tcBorders>
              <w:top w:val="single" w:sz="4" w:space="0" w:color="auto"/>
            </w:tcBorders>
            <w:vAlign w:val="center"/>
          </w:tcPr>
          <w:p w14:paraId="636A7C9B" w14:textId="77777777"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4.05</w:t>
            </w:r>
          </w:p>
        </w:tc>
        <w:tc>
          <w:tcPr>
            <w:tcW w:w="1080" w:type="dxa"/>
            <w:tcBorders>
              <w:top w:val="single" w:sz="4" w:space="0" w:color="auto"/>
            </w:tcBorders>
            <w:vAlign w:val="center"/>
          </w:tcPr>
          <w:p w14:paraId="073B37D4" w14:textId="31FF308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60.6</w:t>
            </w:r>
          </w:p>
        </w:tc>
        <w:tc>
          <w:tcPr>
            <w:tcW w:w="993" w:type="dxa"/>
            <w:tcBorders>
              <w:top w:val="single" w:sz="4" w:space="0" w:color="auto"/>
            </w:tcBorders>
          </w:tcPr>
          <w:p w14:paraId="05D97A9D" w14:textId="25F476B1"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2.4</w:t>
            </w:r>
          </w:p>
        </w:tc>
        <w:tc>
          <w:tcPr>
            <w:tcW w:w="992" w:type="dxa"/>
            <w:tcBorders>
              <w:top w:val="single" w:sz="4" w:space="0" w:color="auto"/>
            </w:tcBorders>
          </w:tcPr>
          <w:p w14:paraId="03418E2A" w14:textId="2E7A362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55.0</w:t>
            </w:r>
          </w:p>
        </w:tc>
        <w:tc>
          <w:tcPr>
            <w:tcW w:w="992" w:type="dxa"/>
            <w:tcBorders>
              <w:top w:val="single" w:sz="4" w:space="0" w:color="auto"/>
            </w:tcBorders>
          </w:tcPr>
          <w:p w14:paraId="04F78C6C" w14:textId="217B2A9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1.0</w:t>
            </w:r>
          </w:p>
        </w:tc>
        <w:tc>
          <w:tcPr>
            <w:tcW w:w="992" w:type="dxa"/>
            <w:tcBorders>
              <w:top w:val="single" w:sz="4" w:space="0" w:color="auto"/>
            </w:tcBorders>
            <w:vAlign w:val="center"/>
          </w:tcPr>
          <w:p w14:paraId="27D2B054" w14:textId="77777777"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22</w:t>
            </w:r>
          </w:p>
        </w:tc>
        <w:tc>
          <w:tcPr>
            <w:tcW w:w="993" w:type="dxa"/>
            <w:tcBorders>
              <w:top w:val="single" w:sz="4" w:space="0" w:color="auto"/>
            </w:tcBorders>
            <w:vAlign w:val="center"/>
          </w:tcPr>
          <w:p w14:paraId="58C34D9D" w14:textId="77777777"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18</w:t>
            </w:r>
          </w:p>
        </w:tc>
        <w:tc>
          <w:tcPr>
            <w:tcW w:w="1275" w:type="dxa"/>
            <w:tcBorders>
              <w:top w:val="single" w:sz="4" w:space="0" w:color="auto"/>
            </w:tcBorders>
          </w:tcPr>
          <w:p w14:paraId="57855916" w14:textId="0D1DA8D8"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10</w:t>
            </w:r>
          </w:p>
        </w:tc>
        <w:tc>
          <w:tcPr>
            <w:tcW w:w="1276" w:type="dxa"/>
            <w:tcBorders>
              <w:top w:val="single" w:sz="4" w:space="0" w:color="auto"/>
            </w:tcBorders>
          </w:tcPr>
          <w:p w14:paraId="31B78972" w14:textId="45E30C9B"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7</w:t>
            </w:r>
          </w:p>
        </w:tc>
        <w:tc>
          <w:tcPr>
            <w:tcW w:w="1134" w:type="dxa"/>
            <w:tcBorders>
              <w:top w:val="single" w:sz="4" w:space="0" w:color="auto"/>
            </w:tcBorders>
          </w:tcPr>
          <w:p w14:paraId="692095D4" w14:textId="425D9968"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Chasseaud&lt;/Author&gt;&lt;Year&gt;1985&lt;/Year&gt;&lt;RecNum&gt;3&lt;/RecNum&gt;&lt;DisplayText&gt;(3)&lt;/DisplayText&gt;&lt;record&gt;&lt;rec-number&gt;3&lt;/rec-number&gt;&lt;foreign-keys&gt;&lt;key app="EN" db-id="fsep2pexqfss99eapvcvad0oatpda9psew2f" timestamp="1675459844"&gt;3&lt;/key&gt;&lt;/foreign-keys&gt;&lt;ref-type name="Journal Article"&gt;17&lt;/ref-type&gt;&lt;contributors&gt;&lt;authors&gt;&lt;author&gt;Chasseaud, L. F.&lt;/author&gt;&lt;author&gt;Catanese, B.&lt;/author&gt;&lt;/authors&gt;&lt;/contributors&gt;&lt;titles&gt;&lt;title&gt;Pharmacokinetics of benzydamine&lt;/title&gt;&lt;secondary-title&gt;Int J Tissue React&lt;/secondary-title&gt;&lt;/titles&gt;&lt;periodical&gt;&lt;full-title&gt;Int J Tissue React&lt;/full-title&gt;&lt;/periodical&gt;&lt;pages&gt;195-204&lt;/pages&gt;&lt;volume&gt;7&lt;/volume&gt;&lt;number&gt;3&lt;/number&gt;&lt;edition&gt;1985/01/01&lt;/edition&gt;&lt;keywords&gt;&lt;keyword&gt;Absorption&lt;/keyword&gt;&lt;keyword&gt;Benzydamine/administration &amp;amp; dosage/blood/*metabolism&lt;/keyword&gt;&lt;keyword&gt;Biological Availability&lt;/keyword&gt;&lt;keyword&gt;Biotransformation&lt;/keyword&gt;&lt;keyword&gt;Blood Proteins/metabolism&lt;/keyword&gt;&lt;keyword&gt;Female&lt;/keyword&gt;&lt;keyword&gt;Half-Life&lt;/keyword&gt;&lt;keyword&gt;Humans&lt;/keyword&gt;&lt;keyword&gt;Kinetics&lt;/keyword&gt;&lt;keyword&gt;Male&lt;/keyword&gt;&lt;keyword&gt;Protein Binding&lt;/keyword&gt;&lt;keyword&gt;Pyrazoles/*metabolism&lt;/keyword&gt;&lt;/keywords&gt;&lt;dates&gt;&lt;year&gt;1985&lt;/year&gt;&lt;/dates&gt;&lt;isbn&gt;0250-0868 (Print)&amp;#xD;0250-0868 (Linking)&lt;/isbn&gt;&lt;accession-num&gt;4044147&lt;/accession-num&gt;&lt;urls&gt;&lt;related-urls&gt;&lt;url&gt;https://www.ncbi.nlm.nih.gov/pubmed/4044147&lt;/url&gt;&lt;/related-urls&gt;&lt;/urls&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3)</w:t>
            </w:r>
            <w:r w:rsidRPr="00AB7E01">
              <w:rPr>
                <w:rFonts w:ascii="Times New Roman" w:hAnsi="Times New Roman" w:cs="Times New Roman"/>
                <w:sz w:val="20"/>
                <w:szCs w:val="20"/>
              </w:rPr>
              <w:fldChar w:fldCharType="end"/>
            </w:r>
          </w:p>
        </w:tc>
      </w:tr>
      <w:tr w:rsidR="007A12BF" w:rsidRPr="00AB7E01" w14:paraId="14CFCD27" w14:textId="77777777" w:rsidTr="009A1CB0">
        <w:trPr>
          <w:trHeight w:val="20"/>
        </w:trPr>
        <w:tc>
          <w:tcPr>
            <w:tcW w:w="2250" w:type="dxa"/>
            <w:vAlign w:val="center"/>
          </w:tcPr>
          <w:p w14:paraId="6369214C" w14:textId="77777777" w:rsidR="007A12BF" w:rsidRPr="00DE3D9F" w:rsidRDefault="007A12BF" w:rsidP="007A12BF">
            <w:pPr>
              <w:pStyle w:val="EndNoteBibliography"/>
              <w:widowControl w:val="0"/>
              <w:ind w:left="350"/>
              <w:contextualSpacing/>
              <w:jc w:val="left"/>
              <w:rPr>
                <w:color w:val="000000"/>
                <w:sz w:val="20"/>
                <w:szCs w:val="20"/>
              </w:rPr>
            </w:pPr>
            <w:r w:rsidRPr="00DE3D9F">
              <w:rPr>
                <w:color w:val="000000"/>
                <w:sz w:val="20"/>
                <w:szCs w:val="20"/>
              </w:rPr>
              <w:t>Bupivacaine</w:t>
            </w:r>
          </w:p>
        </w:tc>
        <w:tc>
          <w:tcPr>
            <w:tcW w:w="810" w:type="dxa"/>
            <w:vAlign w:val="center"/>
          </w:tcPr>
          <w:p w14:paraId="532F568C"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5A180EF3"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3.69</w:t>
            </w:r>
          </w:p>
        </w:tc>
        <w:tc>
          <w:tcPr>
            <w:tcW w:w="1080" w:type="dxa"/>
            <w:vAlign w:val="center"/>
          </w:tcPr>
          <w:p w14:paraId="6802752A" w14:textId="3267819B"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97.3</w:t>
            </w:r>
          </w:p>
        </w:tc>
        <w:tc>
          <w:tcPr>
            <w:tcW w:w="993" w:type="dxa"/>
          </w:tcPr>
          <w:p w14:paraId="4155B3E2" w14:textId="47E3F558"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0.3</w:t>
            </w:r>
          </w:p>
        </w:tc>
        <w:tc>
          <w:tcPr>
            <w:tcW w:w="992" w:type="dxa"/>
          </w:tcPr>
          <w:p w14:paraId="0FE2C6F6" w14:textId="0F48093D"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1.3</w:t>
            </w:r>
          </w:p>
        </w:tc>
        <w:tc>
          <w:tcPr>
            <w:tcW w:w="992" w:type="dxa"/>
          </w:tcPr>
          <w:p w14:paraId="09F78763" w14:textId="150A2CB3"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9.65</w:t>
            </w:r>
          </w:p>
        </w:tc>
        <w:tc>
          <w:tcPr>
            <w:tcW w:w="992" w:type="dxa"/>
            <w:vAlign w:val="center"/>
          </w:tcPr>
          <w:p w14:paraId="7811A765"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86</w:t>
            </w:r>
          </w:p>
        </w:tc>
        <w:tc>
          <w:tcPr>
            <w:tcW w:w="993" w:type="dxa"/>
            <w:vAlign w:val="center"/>
          </w:tcPr>
          <w:p w14:paraId="584FC401"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83</w:t>
            </w:r>
          </w:p>
        </w:tc>
        <w:tc>
          <w:tcPr>
            <w:tcW w:w="1275" w:type="dxa"/>
          </w:tcPr>
          <w:p w14:paraId="071F2D03" w14:textId="42619563"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24</w:t>
            </w:r>
          </w:p>
        </w:tc>
        <w:tc>
          <w:tcPr>
            <w:tcW w:w="1276" w:type="dxa"/>
          </w:tcPr>
          <w:p w14:paraId="520E8CFA" w14:textId="34ACBFF2"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3</w:t>
            </w:r>
          </w:p>
        </w:tc>
        <w:tc>
          <w:tcPr>
            <w:tcW w:w="1134" w:type="dxa"/>
          </w:tcPr>
          <w:p w14:paraId="13433834" w14:textId="52E4A274"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Burm&lt;/Author&gt;&lt;Year&gt;1994&lt;/Year&gt;&lt;RecNum&gt;4&lt;/RecNum&gt;&lt;DisplayText&gt;(4)&lt;/DisplayText&gt;&lt;record&gt;&lt;rec-number&gt;4&lt;/rec-number&gt;&lt;foreign-keys&gt;&lt;key app="EN" db-id="fsep2pexqfss99eapvcvad0oatpda9psew2f" timestamp="1675459844"&gt;4&lt;/key&gt;&lt;/foreign-keys&gt;&lt;ref-type name="Journal Article"&gt;17&lt;/ref-type&gt;&lt;contributors&gt;&lt;authors&gt;&lt;author&gt;Burm, A. G.&lt;/author&gt;&lt;author&gt;van der Meer, A. D.&lt;/author&gt;&lt;author&gt;van Kleef, J. W.&lt;/author&gt;&lt;author&gt;Zeijlmans, P. W.&lt;/author&gt;&lt;author&gt;Groen, K.&lt;/author&gt;&lt;/authors&gt;&lt;/contributors&gt;&lt;auth-address&gt;Department of Anaesthesiology, University Hospital Leiden, The Netherlands.&lt;/auth-address&gt;&lt;titles&gt;&lt;title&gt;Pharmacokinetics of the enantiomers of bupivacaine following intravenous administration of the racemate&lt;/title&gt;&lt;secondary-title&gt;Br J Clin Pharmacol&lt;/secondary-title&gt;&lt;/titles&gt;&lt;periodical&gt;&lt;full-title&gt;Br J Clin Pharmacol&lt;/full-title&gt;&lt;/periodical&gt;&lt;pages&gt;125-9&lt;/pages&gt;&lt;volume&gt;38&lt;/volume&gt;&lt;number&gt;2&lt;/number&gt;&lt;edition&gt;1994/08/01&lt;/edition&gt;&lt;keywords&gt;&lt;keyword&gt;Adult&lt;/keyword&gt;&lt;keyword&gt;Analysis of Variance&lt;/keyword&gt;&lt;keyword&gt;Blood Proteins/metabolism&lt;/keyword&gt;&lt;keyword&gt;Blood Specimen Collection&lt;/keyword&gt;&lt;keyword&gt;Bupivacaine/administration &amp;amp; dosage/blood/chemistry/*pharmacokinetics&lt;/keyword&gt;&lt;keyword&gt;Humans&lt;/keyword&gt;&lt;keyword&gt;Infusions, Intravenous&lt;/keyword&gt;&lt;keyword&gt;Male&lt;/keyword&gt;&lt;keyword&gt;Protein Binding&lt;/keyword&gt;&lt;keyword&gt;Stereoisomerism&lt;/keyword&gt;&lt;/keywords&gt;&lt;dates&gt;&lt;year&gt;1994&lt;/year&gt;&lt;pub-dates&gt;&lt;date&gt;Aug&lt;/date&gt;&lt;/pub-dates&gt;&lt;/dates&gt;&lt;isbn&gt;0306-5251 (Print)&amp;#xD;0306-5251 (Linking)&lt;/isbn&gt;&lt;accession-num&gt;7981012&lt;/accession-num&gt;&lt;urls&gt;&lt;related-urls&gt;&lt;url&gt;https://www.ncbi.nlm.nih.gov/pubmed/7981012&lt;/url&gt;&lt;/related-urls&gt;&lt;/urls&gt;&lt;custom2&gt;PMC1364857&lt;/custom2&gt;&lt;electronic-resource-num&gt;10.1111/j.1365-2125.1994.tb04335.x&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4)</w:t>
            </w:r>
            <w:r w:rsidRPr="00AB7E01">
              <w:rPr>
                <w:rFonts w:ascii="Times New Roman" w:hAnsi="Times New Roman" w:cs="Times New Roman"/>
                <w:sz w:val="20"/>
                <w:szCs w:val="20"/>
              </w:rPr>
              <w:fldChar w:fldCharType="end"/>
            </w:r>
          </w:p>
        </w:tc>
      </w:tr>
      <w:tr w:rsidR="007A12BF" w:rsidRPr="00AB7E01" w14:paraId="6AB8CD27" w14:textId="77777777" w:rsidTr="009A1CB0">
        <w:trPr>
          <w:trHeight w:val="20"/>
        </w:trPr>
        <w:tc>
          <w:tcPr>
            <w:tcW w:w="2250" w:type="dxa"/>
            <w:vAlign w:val="center"/>
          </w:tcPr>
          <w:p w14:paraId="02FE15BB" w14:textId="77777777" w:rsidR="007A12BF" w:rsidRPr="00AB7E01" w:rsidRDefault="007A12BF" w:rsidP="007A12BF">
            <w:pPr>
              <w:widowControl w:val="0"/>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Diclofenac</w:t>
            </w:r>
          </w:p>
        </w:tc>
        <w:tc>
          <w:tcPr>
            <w:tcW w:w="810" w:type="dxa"/>
            <w:vAlign w:val="center"/>
          </w:tcPr>
          <w:p w14:paraId="68946220"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1F855280"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1.73</w:t>
            </w:r>
          </w:p>
        </w:tc>
        <w:tc>
          <w:tcPr>
            <w:tcW w:w="1080" w:type="dxa"/>
            <w:vAlign w:val="center"/>
          </w:tcPr>
          <w:p w14:paraId="58BAC00E" w14:textId="2B7B8338"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72</w:t>
            </w:r>
          </w:p>
        </w:tc>
        <w:tc>
          <w:tcPr>
            <w:tcW w:w="993" w:type="dxa"/>
          </w:tcPr>
          <w:p w14:paraId="0F66C4D6" w14:textId="26D05EDB"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71</w:t>
            </w:r>
          </w:p>
        </w:tc>
        <w:tc>
          <w:tcPr>
            <w:tcW w:w="992" w:type="dxa"/>
          </w:tcPr>
          <w:p w14:paraId="749A00DC" w14:textId="3023E99C"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48</w:t>
            </w:r>
          </w:p>
        </w:tc>
        <w:tc>
          <w:tcPr>
            <w:tcW w:w="992" w:type="dxa"/>
          </w:tcPr>
          <w:p w14:paraId="531FDDD3" w14:textId="6CC5E49B"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77.8</w:t>
            </w:r>
          </w:p>
        </w:tc>
        <w:tc>
          <w:tcPr>
            <w:tcW w:w="992" w:type="dxa"/>
            <w:vAlign w:val="center"/>
          </w:tcPr>
          <w:p w14:paraId="088DC2B2"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85</w:t>
            </w:r>
          </w:p>
        </w:tc>
        <w:tc>
          <w:tcPr>
            <w:tcW w:w="993" w:type="dxa"/>
            <w:vAlign w:val="center"/>
          </w:tcPr>
          <w:p w14:paraId="4172CE60"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82</w:t>
            </w:r>
          </w:p>
        </w:tc>
        <w:tc>
          <w:tcPr>
            <w:tcW w:w="1275" w:type="dxa"/>
          </w:tcPr>
          <w:p w14:paraId="6C641D0D" w14:textId="6FA5E271"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069</w:t>
            </w:r>
          </w:p>
        </w:tc>
        <w:tc>
          <w:tcPr>
            <w:tcW w:w="1276" w:type="dxa"/>
          </w:tcPr>
          <w:p w14:paraId="57BB764E" w14:textId="49ECFEC3"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8</w:t>
            </w:r>
          </w:p>
        </w:tc>
        <w:tc>
          <w:tcPr>
            <w:tcW w:w="1134" w:type="dxa"/>
          </w:tcPr>
          <w:p w14:paraId="4DB66E78" w14:textId="241DF98A"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Willis&lt;/Author&gt;&lt;Year&gt;1979&lt;/Year&gt;&lt;RecNum&gt;5&lt;/RecNum&gt;&lt;DisplayText&gt;(5)&lt;/DisplayText&gt;&lt;record&gt;&lt;rec-number&gt;5&lt;/rec-number&gt;&lt;foreign-keys&gt;&lt;key app="EN" db-id="fsep2pexqfss99eapvcvad0oatpda9psew2f" timestamp="1675459844"&gt;5&lt;/key&gt;&lt;/foreign-keys&gt;&lt;ref-type name="Journal Article"&gt;17&lt;/ref-type&gt;&lt;contributors&gt;&lt;authors&gt;&lt;author&gt;Willis, J. V.&lt;/author&gt;&lt;author&gt;Kendall, M. J.&lt;/author&gt;&lt;author&gt;Flinn, R. M.&lt;/author&gt;&lt;author&gt;Thornhill, D. P.&lt;/author&gt;&lt;author&gt;Welling, P. G.&lt;/author&gt;&lt;/authors&gt;&lt;/contributors&gt;&lt;titles&gt;&lt;title&gt;The pharmacokinetics of diclofenac sodium following intravenous and oral administration&lt;/title&gt;&lt;secondary-title&gt;Eur J Clin Pharmacol&lt;/secondary-title&gt;&lt;/titles&gt;&lt;periodical&gt;&lt;full-title&gt;Eur J Clin Pharmacol&lt;/full-title&gt;&lt;/periodical&gt;&lt;pages&gt;405-10&lt;/pages&gt;&lt;volume&gt;16&lt;/volume&gt;&lt;number&gt;6&lt;/number&gt;&lt;edition&gt;1979/01/01&lt;/edition&gt;&lt;keywords&gt;&lt;keyword&gt;Administration, Oral&lt;/keyword&gt;&lt;keyword&gt;Adult&lt;/keyword&gt;&lt;keyword&gt;Diclofenac/administration &amp;amp; dosage/blood/*metabolism&lt;/keyword&gt;&lt;keyword&gt;Female&lt;/keyword&gt;&lt;keyword&gt;Half-Life&lt;/keyword&gt;&lt;keyword&gt;Humans&lt;/keyword&gt;&lt;keyword&gt;Injections, Intravenous&lt;/keyword&gt;&lt;keyword&gt;Kinetics&lt;/keyword&gt;&lt;keyword&gt;Phenylacetates/*metabolism&lt;/keyword&gt;&lt;/keywords&gt;&lt;dates&gt;&lt;year&gt;1979&lt;/year&gt;&lt;/dates&gt;&lt;isbn&gt;0031-6970 (Print)&amp;#xD;0031-6970 (Linking)&lt;/isbn&gt;&lt;accession-num&gt;527637&lt;/accession-num&gt;&lt;urls&gt;&lt;related-urls&gt;&lt;url&gt;https://www.ncbi.nlm.nih.gov/pubmed/527637&lt;/url&gt;&lt;/related-urls&gt;&lt;/urls&gt;&lt;electronic-resource-num&gt;10.1007/BF00568201&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5)</w:t>
            </w:r>
            <w:r w:rsidRPr="00AB7E01">
              <w:rPr>
                <w:rFonts w:ascii="Times New Roman" w:hAnsi="Times New Roman" w:cs="Times New Roman"/>
                <w:sz w:val="20"/>
                <w:szCs w:val="20"/>
              </w:rPr>
              <w:fldChar w:fldCharType="end"/>
            </w:r>
          </w:p>
        </w:tc>
      </w:tr>
      <w:tr w:rsidR="007A12BF" w:rsidRPr="00AB7E01" w14:paraId="2140CC36" w14:textId="77777777" w:rsidTr="009A1CB0">
        <w:trPr>
          <w:trHeight w:val="20"/>
        </w:trPr>
        <w:tc>
          <w:tcPr>
            <w:tcW w:w="2250" w:type="dxa"/>
            <w:vAlign w:val="center"/>
          </w:tcPr>
          <w:p w14:paraId="4EA35005" w14:textId="77777777" w:rsidR="007A12BF" w:rsidRPr="00AB7E01" w:rsidRDefault="007A12BF" w:rsidP="007A12BF">
            <w:pPr>
              <w:widowControl w:val="0"/>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Imatinib</w:t>
            </w:r>
          </w:p>
        </w:tc>
        <w:tc>
          <w:tcPr>
            <w:tcW w:w="810" w:type="dxa"/>
            <w:vAlign w:val="center"/>
          </w:tcPr>
          <w:p w14:paraId="6A41BD82"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7710216E"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4.53</w:t>
            </w:r>
          </w:p>
        </w:tc>
        <w:tc>
          <w:tcPr>
            <w:tcW w:w="1080" w:type="dxa"/>
            <w:vAlign w:val="center"/>
          </w:tcPr>
          <w:p w14:paraId="40DF66CE" w14:textId="23F66678"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62.2</w:t>
            </w:r>
          </w:p>
        </w:tc>
        <w:tc>
          <w:tcPr>
            <w:tcW w:w="993" w:type="dxa"/>
          </w:tcPr>
          <w:p w14:paraId="5577D1C3" w14:textId="3EC5C51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70B71960" w14:textId="4426BF6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7.0</w:t>
            </w:r>
          </w:p>
        </w:tc>
        <w:tc>
          <w:tcPr>
            <w:tcW w:w="992" w:type="dxa"/>
          </w:tcPr>
          <w:p w14:paraId="3B557B86" w14:textId="1D888C4F"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15</w:t>
            </w:r>
          </w:p>
        </w:tc>
        <w:tc>
          <w:tcPr>
            <w:tcW w:w="992" w:type="dxa"/>
            <w:vAlign w:val="center"/>
          </w:tcPr>
          <w:p w14:paraId="5970A310"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13</w:t>
            </w:r>
          </w:p>
        </w:tc>
        <w:tc>
          <w:tcPr>
            <w:tcW w:w="993" w:type="dxa"/>
            <w:vAlign w:val="center"/>
          </w:tcPr>
          <w:p w14:paraId="512C7F6B"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11</w:t>
            </w:r>
          </w:p>
        </w:tc>
        <w:tc>
          <w:tcPr>
            <w:tcW w:w="1275" w:type="dxa"/>
          </w:tcPr>
          <w:p w14:paraId="33210736" w14:textId="1A7B82A6"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50</w:t>
            </w:r>
          </w:p>
        </w:tc>
        <w:tc>
          <w:tcPr>
            <w:tcW w:w="1276" w:type="dxa"/>
          </w:tcPr>
          <w:p w14:paraId="151E6635" w14:textId="0F4FECE1"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3</w:t>
            </w:r>
          </w:p>
        </w:tc>
        <w:tc>
          <w:tcPr>
            <w:tcW w:w="1134" w:type="dxa"/>
          </w:tcPr>
          <w:p w14:paraId="4A43AC96" w14:textId="64E5F18D"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QZW5nPC9BdXRob3I+PFllYXI+MjAwNDwvWWVhcj48UmVj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QZW5nPC9BdXRob3I+PFllYXI+MjAwNDwvWWVhcj48UmVj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6)</w:t>
            </w:r>
            <w:r w:rsidRPr="00AB7E01">
              <w:rPr>
                <w:rFonts w:ascii="Times New Roman" w:hAnsi="Times New Roman" w:cs="Times New Roman"/>
                <w:sz w:val="20"/>
                <w:szCs w:val="20"/>
              </w:rPr>
              <w:fldChar w:fldCharType="end"/>
            </w:r>
          </w:p>
        </w:tc>
      </w:tr>
      <w:tr w:rsidR="007A12BF" w:rsidRPr="00AB7E01" w14:paraId="79A5D2A5" w14:textId="77777777" w:rsidTr="009A1CB0">
        <w:trPr>
          <w:trHeight w:val="20"/>
        </w:trPr>
        <w:tc>
          <w:tcPr>
            <w:tcW w:w="2250" w:type="dxa"/>
            <w:vAlign w:val="center"/>
          </w:tcPr>
          <w:p w14:paraId="4DE705AA" w14:textId="77777777" w:rsidR="007A12BF" w:rsidRPr="00AB7E01" w:rsidRDefault="007A12BF" w:rsidP="007A12BF">
            <w:pPr>
              <w:widowControl w:val="0"/>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Luminespib</w:t>
            </w:r>
            <w:proofErr w:type="spellEnd"/>
          </w:p>
        </w:tc>
        <w:tc>
          <w:tcPr>
            <w:tcW w:w="810" w:type="dxa"/>
            <w:vAlign w:val="center"/>
          </w:tcPr>
          <w:p w14:paraId="32D120A0"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Z</w:t>
            </w:r>
          </w:p>
        </w:tc>
        <w:tc>
          <w:tcPr>
            <w:tcW w:w="1080" w:type="dxa"/>
            <w:vAlign w:val="center"/>
          </w:tcPr>
          <w:p w14:paraId="1BDD7A1C"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2.81</w:t>
            </w:r>
          </w:p>
        </w:tc>
        <w:tc>
          <w:tcPr>
            <w:tcW w:w="1080" w:type="dxa"/>
            <w:vAlign w:val="center"/>
          </w:tcPr>
          <w:p w14:paraId="1AA251CD" w14:textId="083F2DA9"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84.1</w:t>
            </w:r>
          </w:p>
        </w:tc>
        <w:tc>
          <w:tcPr>
            <w:tcW w:w="993" w:type="dxa"/>
          </w:tcPr>
          <w:p w14:paraId="6028DFD7" w14:textId="500E84A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22</w:t>
            </w:r>
          </w:p>
        </w:tc>
        <w:tc>
          <w:tcPr>
            <w:tcW w:w="992" w:type="dxa"/>
          </w:tcPr>
          <w:p w14:paraId="1B20280E" w14:textId="2915AD35"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116</w:t>
            </w:r>
          </w:p>
        </w:tc>
        <w:tc>
          <w:tcPr>
            <w:tcW w:w="992" w:type="dxa"/>
          </w:tcPr>
          <w:p w14:paraId="3BAD589C" w14:textId="3FA28AC4"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2.3</w:t>
            </w:r>
          </w:p>
        </w:tc>
        <w:tc>
          <w:tcPr>
            <w:tcW w:w="992" w:type="dxa"/>
            <w:vAlign w:val="center"/>
          </w:tcPr>
          <w:p w14:paraId="042D2301"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28</w:t>
            </w:r>
          </w:p>
        </w:tc>
        <w:tc>
          <w:tcPr>
            <w:tcW w:w="993" w:type="dxa"/>
            <w:vAlign w:val="center"/>
          </w:tcPr>
          <w:p w14:paraId="52A49808"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24</w:t>
            </w:r>
          </w:p>
        </w:tc>
        <w:tc>
          <w:tcPr>
            <w:tcW w:w="1275" w:type="dxa"/>
          </w:tcPr>
          <w:p w14:paraId="0F694D5E" w14:textId="59B26A1A"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53</w:t>
            </w:r>
          </w:p>
        </w:tc>
        <w:tc>
          <w:tcPr>
            <w:tcW w:w="1276" w:type="dxa"/>
          </w:tcPr>
          <w:p w14:paraId="55C9B62F" w14:textId="29934B89"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4.7</w:t>
            </w:r>
          </w:p>
        </w:tc>
        <w:tc>
          <w:tcPr>
            <w:tcW w:w="1134" w:type="dxa"/>
          </w:tcPr>
          <w:p w14:paraId="365F1B44"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NP</w:t>
            </w:r>
          </w:p>
        </w:tc>
      </w:tr>
      <w:tr w:rsidR="007A12BF" w:rsidRPr="00AB7E01" w14:paraId="69EF20C7" w14:textId="77777777" w:rsidTr="009A1CB0">
        <w:trPr>
          <w:trHeight w:val="20"/>
        </w:trPr>
        <w:tc>
          <w:tcPr>
            <w:tcW w:w="2250" w:type="dxa"/>
            <w:vAlign w:val="center"/>
          </w:tcPr>
          <w:p w14:paraId="698F0710" w14:textId="77777777" w:rsidR="007A12BF" w:rsidRPr="00AB7E01" w:rsidRDefault="007A12BF" w:rsidP="007A12BF">
            <w:pPr>
              <w:widowControl w:val="0"/>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Lumiracoxib</w:t>
            </w:r>
          </w:p>
        </w:tc>
        <w:tc>
          <w:tcPr>
            <w:tcW w:w="810" w:type="dxa"/>
            <w:vAlign w:val="center"/>
          </w:tcPr>
          <w:p w14:paraId="2F0EEC39"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6A890066"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1.66</w:t>
            </w:r>
          </w:p>
        </w:tc>
        <w:tc>
          <w:tcPr>
            <w:tcW w:w="1080" w:type="dxa"/>
            <w:vAlign w:val="center"/>
          </w:tcPr>
          <w:p w14:paraId="24E14404" w14:textId="40BB28D9"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99</w:t>
            </w:r>
          </w:p>
        </w:tc>
        <w:tc>
          <w:tcPr>
            <w:tcW w:w="993" w:type="dxa"/>
          </w:tcPr>
          <w:p w14:paraId="70FB03B3" w14:textId="0C38BB5F"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05</w:t>
            </w:r>
          </w:p>
        </w:tc>
        <w:tc>
          <w:tcPr>
            <w:tcW w:w="992" w:type="dxa"/>
          </w:tcPr>
          <w:p w14:paraId="68C9D758" w14:textId="70CABBB4"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69</w:t>
            </w:r>
          </w:p>
        </w:tc>
        <w:tc>
          <w:tcPr>
            <w:tcW w:w="992" w:type="dxa"/>
          </w:tcPr>
          <w:p w14:paraId="22574BC6" w14:textId="2C8FDC9B"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63.2</w:t>
            </w:r>
          </w:p>
        </w:tc>
        <w:tc>
          <w:tcPr>
            <w:tcW w:w="992" w:type="dxa"/>
            <w:vAlign w:val="center"/>
          </w:tcPr>
          <w:p w14:paraId="0A02A7A0"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86</w:t>
            </w:r>
          </w:p>
        </w:tc>
        <w:tc>
          <w:tcPr>
            <w:tcW w:w="993" w:type="dxa"/>
            <w:vAlign w:val="center"/>
          </w:tcPr>
          <w:p w14:paraId="22E55D8C"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83</w:t>
            </w:r>
          </w:p>
        </w:tc>
        <w:tc>
          <w:tcPr>
            <w:tcW w:w="1275" w:type="dxa"/>
          </w:tcPr>
          <w:p w14:paraId="54429515" w14:textId="260EF5A9"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010</w:t>
            </w:r>
          </w:p>
        </w:tc>
        <w:tc>
          <w:tcPr>
            <w:tcW w:w="1276" w:type="dxa"/>
          </w:tcPr>
          <w:p w14:paraId="195E1C93" w14:textId="26F3159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8</w:t>
            </w:r>
          </w:p>
        </w:tc>
        <w:tc>
          <w:tcPr>
            <w:tcW w:w="1134" w:type="dxa"/>
          </w:tcPr>
          <w:p w14:paraId="4A7AF3FD" w14:textId="62CFC146"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Rordorf&lt;/Author&gt;&lt;Year&gt;2005&lt;/Year&gt;&lt;RecNum&gt;7&lt;/RecNum&gt;&lt;DisplayText&gt;(7)&lt;/DisplayText&gt;&lt;record&gt;&lt;rec-number&gt;7&lt;/rec-number&gt;&lt;foreign-keys&gt;&lt;key app="EN" db-id="fsep2pexqfss99eapvcvad0oatpda9psew2f" timestamp="1675459844"&gt;7&lt;/key&gt;&lt;/foreign-keys&gt;&lt;ref-type name="Journal Article"&gt;17&lt;/ref-type&gt;&lt;contributors&gt;&lt;authors&gt;&lt;author&gt;Rordorf, C. M.&lt;/author&gt;&lt;author&gt;Choi, L.&lt;/author&gt;&lt;author&gt;Marshall, P.&lt;/author&gt;&lt;author&gt;Mangold, J. B.&lt;/author&gt;&lt;/authors&gt;&lt;/contributors&gt;&lt;auth-address&gt;Novartis Pharma AG, Basel, Switzerland. christiane.rordorf@novartis.com&lt;/auth-address&gt;&lt;titles&gt;&lt;title&gt;Clinical pharmacology of lumiracoxib: a selective cyclo-oxygenase-2 inhibitor&lt;/title&gt;&lt;secondary-title&gt;Clin Pharmacokinet&lt;/secondary-title&gt;&lt;/titles&gt;&lt;periodical&gt;&lt;full-title&gt;Clin Pharmacokinet&lt;/full-title&gt;&lt;/periodical&gt;&lt;pages&gt;1247-66&lt;/pages&gt;&lt;volume&gt;44&lt;/volume&gt;&lt;number&gt;12&lt;/number&gt;&lt;edition&gt;2005/12/24&lt;/edition&gt;&lt;keywords&gt;&lt;keyword&gt;Arthritis, Rheumatoid/metabolism&lt;/keyword&gt;&lt;keyword&gt;Clinical Trials as Topic&lt;/keyword&gt;&lt;keyword&gt;Cyclooxygenase 2 Inhibitors/*pharmacokinetics/*pharmacology&lt;/keyword&gt;&lt;keyword&gt;Diclofenac/analogs &amp;amp; derivatives&lt;/keyword&gt;&lt;keyword&gt;Humans&lt;/keyword&gt;&lt;keyword&gt;Kidney Diseases/metabolism&lt;/keyword&gt;&lt;keyword&gt;Liver Diseases/metabolism&lt;/keyword&gt;&lt;keyword&gt;Organic Chemicals/*pharmacokinetics/*pharmacology&lt;/keyword&gt;&lt;keyword&gt;Osteoarthritis/metabolism&lt;/keyword&gt;&lt;/keywords&gt;&lt;dates&gt;&lt;year&gt;2005&lt;/year&gt;&lt;/dates&gt;&lt;isbn&gt;0312-5963 (Print)&amp;#xD;0312-5963 (Linking)&lt;/isbn&gt;&lt;accession-num&gt;16372823&lt;/accession-num&gt;&lt;urls&gt;&lt;related-urls&gt;&lt;url&gt;https://www.ncbi.nlm.nih.gov/pubmed/16372823&lt;/url&gt;&lt;/related-urls&gt;&lt;/urls&gt;&lt;electronic-resource-num&gt;10.2165/00003088-200544120-00004&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7)</w:t>
            </w:r>
            <w:r w:rsidRPr="00AB7E01">
              <w:rPr>
                <w:rFonts w:ascii="Times New Roman" w:hAnsi="Times New Roman" w:cs="Times New Roman"/>
                <w:sz w:val="20"/>
                <w:szCs w:val="20"/>
              </w:rPr>
              <w:fldChar w:fldCharType="end"/>
            </w:r>
          </w:p>
        </w:tc>
      </w:tr>
      <w:tr w:rsidR="007A12BF" w:rsidRPr="00AB7E01" w14:paraId="3E984271" w14:textId="77777777" w:rsidTr="009A1CB0">
        <w:trPr>
          <w:trHeight w:val="20"/>
        </w:trPr>
        <w:tc>
          <w:tcPr>
            <w:tcW w:w="2250" w:type="dxa"/>
            <w:vAlign w:val="center"/>
          </w:tcPr>
          <w:p w14:paraId="15C95367" w14:textId="77777777" w:rsidR="007A12BF" w:rsidRPr="00AB7E01" w:rsidRDefault="007A12BF" w:rsidP="007A12BF">
            <w:pPr>
              <w:widowControl w:val="0"/>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Midazolam</w:t>
            </w:r>
          </w:p>
        </w:tc>
        <w:tc>
          <w:tcPr>
            <w:tcW w:w="810" w:type="dxa"/>
            <w:vAlign w:val="center"/>
          </w:tcPr>
          <w:p w14:paraId="6791597A"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4E228CF7"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3.42</w:t>
            </w:r>
          </w:p>
        </w:tc>
        <w:tc>
          <w:tcPr>
            <w:tcW w:w="1080" w:type="dxa"/>
            <w:vAlign w:val="center"/>
          </w:tcPr>
          <w:p w14:paraId="1E86ABEF" w14:textId="662C0FF4"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654</w:t>
            </w:r>
          </w:p>
        </w:tc>
        <w:tc>
          <w:tcPr>
            <w:tcW w:w="993" w:type="dxa"/>
          </w:tcPr>
          <w:p w14:paraId="2F7EBF40" w14:textId="436CF01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3.3</w:t>
            </w:r>
          </w:p>
        </w:tc>
        <w:tc>
          <w:tcPr>
            <w:tcW w:w="992" w:type="dxa"/>
          </w:tcPr>
          <w:p w14:paraId="2C7BC268" w14:textId="45426948"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2.0</w:t>
            </w:r>
          </w:p>
        </w:tc>
        <w:tc>
          <w:tcPr>
            <w:tcW w:w="992" w:type="dxa"/>
          </w:tcPr>
          <w:p w14:paraId="22DDE68D" w14:textId="1FCDD65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58.0</w:t>
            </w:r>
          </w:p>
        </w:tc>
        <w:tc>
          <w:tcPr>
            <w:tcW w:w="992" w:type="dxa"/>
            <w:vAlign w:val="center"/>
          </w:tcPr>
          <w:p w14:paraId="35E26FBD"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55</w:t>
            </w:r>
          </w:p>
        </w:tc>
        <w:tc>
          <w:tcPr>
            <w:tcW w:w="993" w:type="dxa"/>
            <w:vAlign w:val="center"/>
          </w:tcPr>
          <w:p w14:paraId="4AE56832"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49</w:t>
            </w:r>
          </w:p>
        </w:tc>
        <w:tc>
          <w:tcPr>
            <w:tcW w:w="1275" w:type="dxa"/>
          </w:tcPr>
          <w:p w14:paraId="5DDB2B64" w14:textId="36A4594A"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30</w:t>
            </w:r>
          </w:p>
        </w:tc>
        <w:tc>
          <w:tcPr>
            <w:tcW w:w="1276" w:type="dxa"/>
          </w:tcPr>
          <w:p w14:paraId="3C1C8461" w14:textId="5A0240A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5.6</w:t>
            </w:r>
          </w:p>
        </w:tc>
        <w:tc>
          <w:tcPr>
            <w:tcW w:w="1134" w:type="dxa"/>
          </w:tcPr>
          <w:p w14:paraId="2D0F4A0B" w14:textId="5096E9E8"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Pentikainen&lt;/Author&gt;&lt;Year&gt;1989&lt;/Year&gt;&lt;RecNum&gt;8&lt;/RecNum&gt;&lt;DisplayText&gt;(8)&lt;/DisplayText&gt;&lt;record&gt;&lt;rec-number&gt;8&lt;/rec-number&gt;&lt;foreign-keys&gt;&lt;key app="EN" db-id="fsep2pexqfss99eapvcvad0oatpda9psew2f" timestamp="1675459844"&gt;8&lt;/key&gt;&lt;/foreign-keys&gt;&lt;ref-type name="Journal Article"&gt;17&lt;/ref-type&gt;&lt;contributors&gt;&lt;authors&gt;&lt;author&gt;Pentikainen, P. J.&lt;/author&gt;&lt;author&gt;Valisalmi, L.&lt;/author&gt;&lt;author&gt;Himberg, J. J.&lt;/author&gt;&lt;author&gt;Crevoisier, C.&lt;/author&gt;&lt;/authors&gt;&lt;/contributors&gt;&lt;auth-address&gt;Third Department of Medicine, University of Helsinki, Finland.&lt;/auth-address&gt;&lt;titles&gt;&lt;title&gt;Pharmacokinetics of midazolam following intravenous and oral administration in patients with chronic liver disease and in healthy subjects&lt;/title&gt;&lt;secondary-title&gt;J Clin Pharmacol&lt;/secondary-title&gt;&lt;/titles&gt;&lt;periodical&gt;&lt;full-title&gt;J Clin Pharmacol&lt;/full-title&gt;&lt;/periodical&gt;&lt;pages&gt;272-7&lt;/pages&gt;&lt;volume&gt;29&lt;/volume&gt;&lt;number&gt;3&lt;/number&gt;&lt;edition&gt;1989/03/01&lt;/edition&gt;&lt;keywords&gt;&lt;keyword&gt;Administration, Oral&lt;/keyword&gt;&lt;keyword&gt;Adult&lt;/keyword&gt;&lt;keyword&gt;Aged&lt;/keyword&gt;&lt;keyword&gt;Antipyrine/pharmacokinetics&lt;/keyword&gt;&lt;keyword&gt;Half-Life&lt;/keyword&gt;&lt;keyword&gt;Humans&lt;/keyword&gt;&lt;keyword&gt;Injections, Intravenous&lt;/keyword&gt;&lt;keyword&gt;Liver Cirrhosis/*metabolism&lt;/keyword&gt;&lt;keyword&gt;Male&lt;/keyword&gt;&lt;keyword&gt;Metabolic Clearance Rate&lt;/keyword&gt;&lt;keyword&gt;Midazolam/administration &amp;amp; dosage/metabolism/*pharmacokinetics&lt;/keyword&gt;&lt;keyword&gt;Middle Aged&lt;/keyword&gt;&lt;/keywords&gt;&lt;dates&gt;&lt;year&gt;1989&lt;/year&gt;&lt;pub-dates&gt;&lt;date&gt;Mar&lt;/date&gt;&lt;/pub-dates&gt;&lt;/dates&gt;&lt;isbn&gt;0091-2700 (Print)&amp;#xD;0091-2700 (Linking)&lt;/isbn&gt;&lt;accession-num&gt;2723115&lt;/accession-num&gt;&lt;urls&gt;&lt;related-urls&gt;&lt;url&gt;https://www.ncbi.nlm.nih.gov/pubmed/2723115&lt;/url&gt;&lt;/related-urls&gt;&lt;/urls&gt;&lt;electronic-resource-num&gt;10.1002/j.1552-4604.1989.tb03327.x&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8)</w:t>
            </w:r>
            <w:r w:rsidRPr="00AB7E01">
              <w:rPr>
                <w:rFonts w:ascii="Times New Roman" w:hAnsi="Times New Roman" w:cs="Times New Roman"/>
                <w:sz w:val="20"/>
                <w:szCs w:val="20"/>
              </w:rPr>
              <w:fldChar w:fldCharType="end"/>
            </w:r>
          </w:p>
        </w:tc>
      </w:tr>
      <w:tr w:rsidR="007A12BF" w:rsidRPr="00AB7E01" w14:paraId="54B2534C" w14:textId="77777777" w:rsidTr="009A1CB0">
        <w:trPr>
          <w:trHeight w:val="20"/>
        </w:trPr>
        <w:tc>
          <w:tcPr>
            <w:tcW w:w="2250" w:type="dxa"/>
            <w:vAlign w:val="center"/>
          </w:tcPr>
          <w:p w14:paraId="7239B699" w14:textId="77777777" w:rsidR="007A12BF" w:rsidRPr="00AB7E01" w:rsidRDefault="007A12BF" w:rsidP="007A12BF">
            <w:pPr>
              <w:widowControl w:val="0"/>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Nicardipine</w:t>
            </w:r>
          </w:p>
        </w:tc>
        <w:tc>
          <w:tcPr>
            <w:tcW w:w="810" w:type="dxa"/>
            <w:vAlign w:val="center"/>
          </w:tcPr>
          <w:p w14:paraId="2B1F0BB6"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61110FF8"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5.23</w:t>
            </w:r>
          </w:p>
        </w:tc>
        <w:tc>
          <w:tcPr>
            <w:tcW w:w="1080" w:type="dxa"/>
            <w:vAlign w:val="center"/>
          </w:tcPr>
          <w:p w14:paraId="669E888A" w14:textId="0669BF91"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gt;1418</w:t>
            </w:r>
          </w:p>
        </w:tc>
        <w:tc>
          <w:tcPr>
            <w:tcW w:w="993" w:type="dxa"/>
          </w:tcPr>
          <w:p w14:paraId="6AE9021A" w14:textId="2F2374A5"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16</w:t>
            </w:r>
          </w:p>
        </w:tc>
        <w:tc>
          <w:tcPr>
            <w:tcW w:w="992" w:type="dxa"/>
          </w:tcPr>
          <w:p w14:paraId="080295D6" w14:textId="424C1CCF"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698</w:t>
            </w:r>
          </w:p>
        </w:tc>
        <w:tc>
          <w:tcPr>
            <w:tcW w:w="992" w:type="dxa"/>
          </w:tcPr>
          <w:p w14:paraId="663AE5EB" w14:textId="1FF38B64"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31</w:t>
            </w:r>
          </w:p>
        </w:tc>
        <w:tc>
          <w:tcPr>
            <w:tcW w:w="992" w:type="dxa"/>
            <w:vAlign w:val="center"/>
          </w:tcPr>
          <w:p w14:paraId="7C934488"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13</w:t>
            </w:r>
          </w:p>
        </w:tc>
        <w:tc>
          <w:tcPr>
            <w:tcW w:w="993" w:type="dxa"/>
            <w:vAlign w:val="center"/>
          </w:tcPr>
          <w:p w14:paraId="38B8FF48"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11</w:t>
            </w:r>
          </w:p>
        </w:tc>
        <w:tc>
          <w:tcPr>
            <w:tcW w:w="1275" w:type="dxa"/>
          </w:tcPr>
          <w:p w14:paraId="2C2639F6" w14:textId="2E412A81"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035</w:t>
            </w:r>
          </w:p>
        </w:tc>
        <w:tc>
          <w:tcPr>
            <w:tcW w:w="1276" w:type="dxa"/>
          </w:tcPr>
          <w:p w14:paraId="518A4CCF" w14:textId="15084FE3"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9.0</w:t>
            </w:r>
          </w:p>
        </w:tc>
        <w:tc>
          <w:tcPr>
            <w:tcW w:w="1134" w:type="dxa"/>
          </w:tcPr>
          <w:p w14:paraId="41B1951D" w14:textId="75AC6ADF"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HdWVycmV0PC9BdXRob3I+PFllYXI+MTk4OTwvWWVhcj48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HdWVycmV0PC9BdXRob3I+PFllYXI+MTk4OTwvWWVhcj48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9, 10)</w:t>
            </w:r>
            <w:r w:rsidRPr="00AB7E01">
              <w:rPr>
                <w:rFonts w:ascii="Times New Roman" w:hAnsi="Times New Roman" w:cs="Times New Roman"/>
                <w:sz w:val="20"/>
                <w:szCs w:val="20"/>
              </w:rPr>
              <w:fldChar w:fldCharType="end"/>
            </w:r>
          </w:p>
        </w:tc>
      </w:tr>
      <w:tr w:rsidR="007A12BF" w:rsidRPr="00AB7E01" w14:paraId="2350B656" w14:textId="77777777" w:rsidTr="009A1CB0">
        <w:trPr>
          <w:trHeight w:val="20"/>
        </w:trPr>
        <w:tc>
          <w:tcPr>
            <w:tcW w:w="2250" w:type="dxa"/>
            <w:vAlign w:val="center"/>
          </w:tcPr>
          <w:p w14:paraId="58327BAD" w14:textId="77777777" w:rsidR="007A12BF" w:rsidRPr="00AB7E01" w:rsidRDefault="007A12BF" w:rsidP="007A12BF">
            <w:pPr>
              <w:widowControl w:val="0"/>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Nimodipine</w:t>
            </w:r>
          </w:p>
        </w:tc>
        <w:tc>
          <w:tcPr>
            <w:tcW w:w="810" w:type="dxa"/>
            <w:vAlign w:val="center"/>
          </w:tcPr>
          <w:p w14:paraId="23BF795C"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039F8C47"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4.00</w:t>
            </w:r>
          </w:p>
        </w:tc>
        <w:tc>
          <w:tcPr>
            <w:tcW w:w="1080" w:type="dxa"/>
            <w:vAlign w:val="center"/>
          </w:tcPr>
          <w:p w14:paraId="1AD528B5" w14:textId="027CC218"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gt;1418</w:t>
            </w:r>
          </w:p>
        </w:tc>
        <w:tc>
          <w:tcPr>
            <w:tcW w:w="993" w:type="dxa"/>
          </w:tcPr>
          <w:p w14:paraId="7E8761F8" w14:textId="2AE321E8"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46</w:t>
            </w:r>
          </w:p>
        </w:tc>
        <w:tc>
          <w:tcPr>
            <w:tcW w:w="992" w:type="dxa"/>
          </w:tcPr>
          <w:p w14:paraId="2AC66C78" w14:textId="26E07E5E"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977</w:t>
            </w:r>
          </w:p>
        </w:tc>
        <w:tc>
          <w:tcPr>
            <w:tcW w:w="992" w:type="dxa"/>
          </w:tcPr>
          <w:p w14:paraId="193BF75C" w14:textId="353DA4EF"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19</w:t>
            </w:r>
          </w:p>
        </w:tc>
        <w:tc>
          <w:tcPr>
            <w:tcW w:w="992" w:type="dxa"/>
            <w:vAlign w:val="center"/>
          </w:tcPr>
          <w:p w14:paraId="2C8D4E01"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18</w:t>
            </w:r>
          </w:p>
        </w:tc>
        <w:tc>
          <w:tcPr>
            <w:tcW w:w="993" w:type="dxa"/>
            <w:vAlign w:val="center"/>
          </w:tcPr>
          <w:p w14:paraId="43F63E13"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15</w:t>
            </w:r>
          </w:p>
        </w:tc>
        <w:tc>
          <w:tcPr>
            <w:tcW w:w="1275" w:type="dxa"/>
          </w:tcPr>
          <w:p w14:paraId="58B84434" w14:textId="5DAFB247"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18</w:t>
            </w:r>
          </w:p>
        </w:tc>
        <w:tc>
          <w:tcPr>
            <w:tcW w:w="1276" w:type="dxa"/>
          </w:tcPr>
          <w:p w14:paraId="301D6EE9" w14:textId="74E52DC2"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6.7</w:t>
            </w:r>
          </w:p>
        </w:tc>
        <w:tc>
          <w:tcPr>
            <w:tcW w:w="1134" w:type="dxa"/>
          </w:tcPr>
          <w:p w14:paraId="7434A952" w14:textId="6225D4AF"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IeW55bmVuPC9BdXRob3I+PFllYXI+MTk5NTwvWWVhcj48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=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IeW55bmVuPC9BdXRob3I+PFllYXI+MTk5NTwvWWVhcj48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=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11-13)</w:t>
            </w:r>
            <w:r w:rsidRPr="00AB7E01">
              <w:rPr>
                <w:rFonts w:ascii="Times New Roman" w:hAnsi="Times New Roman" w:cs="Times New Roman"/>
                <w:sz w:val="20"/>
                <w:szCs w:val="20"/>
              </w:rPr>
              <w:fldChar w:fldCharType="end"/>
            </w:r>
          </w:p>
        </w:tc>
      </w:tr>
      <w:tr w:rsidR="007A12BF" w:rsidRPr="00AB7E01" w14:paraId="7E6AC1BD" w14:textId="77777777" w:rsidTr="009A1CB0">
        <w:trPr>
          <w:trHeight w:val="20"/>
        </w:trPr>
        <w:tc>
          <w:tcPr>
            <w:tcW w:w="2250" w:type="dxa"/>
            <w:vAlign w:val="center"/>
          </w:tcPr>
          <w:p w14:paraId="6A6FCB58" w14:textId="77777777" w:rsidR="007A12BF" w:rsidRPr="00AB7E01" w:rsidRDefault="007A12BF" w:rsidP="007A12BF">
            <w:pPr>
              <w:widowControl w:val="0"/>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O6-Benzylguanine</w:t>
            </w:r>
          </w:p>
        </w:tc>
        <w:tc>
          <w:tcPr>
            <w:tcW w:w="810" w:type="dxa"/>
            <w:vAlign w:val="center"/>
          </w:tcPr>
          <w:p w14:paraId="5DD8E175"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644E3452"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2.20</w:t>
            </w:r>
          </w:p>
        </w:tc>
        <w:tc>
          <w:tcPr>
            <w:tcW w:w="1080" w:type="dxa"/>
            <w:vAlign w:val="center"/>
          </w:tcPr>
          <w:p w14:paraId="273A206E" w14:textId="17196E28"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9.8</w:t>
            </w:r>
          </w:p>
        </w:tc>
        <w:tc>
          <w:tcPr>
            <w:tcW w:w="993" w:type="dxa"/>
          </w:tcPr>
          <w:p w14:paraId="7BFAF25A" w14:textId="45A39F9D"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65305117" w14:textId="312F34E2"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09A3DCDD" w14:textId="7B0C9CB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7.1</w:t>
            </w:r>
          </w:p>
        </w:tc>
        <w:tc>
          <w:tcPr>
            <w:tcW w:w="992" w:type="dxa"/>
            <w:vAlign w:val="center"/>
          </w:tcPr>
          <w:p w14:paraId="6E5CC746"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96</w:t>
            </w:r>
          </w:p>
        </w:tc>
        <w:tc>
          <w:tcPr>
            <w:tcW w:w="993" w:type="dxa"/>
            <w:vAlign w:val="center"/>
          </w:tcPr>
          <w:p w14:paraId="7855C316"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95</w:t>
            </w:r>
          </w:p>
        </w:tc>
        <w:tc>
          <w:tcPr>
            <w:tcW w:w="1275" w:type="dxa"/>
          </w:tcPr>
          <w:p w14:paraId="0D2A0A2C" w14:textId="2DE3FCEE"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13</w:t>
            </w:r>
          </w:p>
        </w:tc>
        <w:tc>
          <w:tcPr>
            <w:tcW w:w="1276" w:type="dxa"/>
          </w:tcPr>
          <w:p w14:paraId="20D4F21C" w14:textId="0BDEB15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5.7</w:t>
            </w:r>
          </w:p>
        </w:tc>
        <w:tc>
          <w:tcPr>
            <w:tcW w:w="1134" w:type="dxa"/>
          </w:tcPr>
          <w:p w14:paraId="2458D186" w14:textId="00C1535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Dolan&lt;/Author&gt;&lt;Year&gt;1998&lt;/Year&gt;&lt;RecNum&gt;14&lt;/RecNum&gt;&lt;DisplayText&gt;(14)&lt;/DisplayText&gt;&lt;record&gt;&lt;rec-number&gt;14&lt;/rec-number&gt;&lt;foreign-keys&gt;&lt;key app="EN" db-id="fsep2pexqfss99eapvcvad0oatpda9psew2f" timestamp="1675459844"&gt;14&lt;/key&gt;&lt;/foreign-keys&gt;&lt;ref-type name="Journal Article"&gt;17&lt;/ref-type&gt;&lt;contributors&gt;&lt;authors&gt;&lt;author&gt;Dolan, M. E.&lt;/author&gt;&lt;author&gt;Roy, S. K.&lt;/author&gt;&lt;author&gt;Fasanmade, A. A.&lt;/author&gt;&lt;author&gt;Paras, P. R.&lt;/author&gt;&lt;author&gt;Schilsky, R. L.&lt;/author&gt;&lt;author&gt;Ratain, M. J.&lt;/author&gt;&lt;/authors&gt;&lt;/contributors&gt;&lt;auth-address&gt;Section of Hematology-Oncology, Cancer Research Center and Committee on Clinical Pharmacology, The University of Chicago, IL 60637, USA. medolan@mcis.bsd.uchicago.edu&lt;/auth-address&gt;&lt;titles&gt;&lt;title&gt;O6-benzylguanine in humans: metabolic, pharmacokinetic, and pharmacodynamic findings&lt;/title&gt;&lt;secondary-title&gt;J Clin Oncol&lt;/secondary-title&gt;&lt;/titles&gt;&lt;periodical&gt;&lt;full-title&gt;J Clin Oncol&lt;/full-title&gt;&lt;/periodical&gt;&lt;pages&gt;1803-10&lt;/pages&gt;&lt;volume&gt;16&lt;/volume&gt;&lt;number&gt;5&lt;/number&gt;&lt;edition&gt;1998/05/20&lt;/edition&gt;&lt;keywords&gt;&lt;keyword&gt;Alkyl and Aryl Transferases/blood&lt;/keyword&gt;&lt;keyword&gt;Antineoplastic Agents/administration &amp;amp; dosage/adverse&lt;/keyword&gt;&lt;keyword&gt;effects/*pharmacokinetics/pharmacology&lt;/keyword&gt;&lt;keyword&gt;Guanine/administration &amp;amp; dosage/adverse effects/*analogs &amp;amp;&lt;/keyword&gt;&lt;keyword&gt;derivatives/pharmacokinetics/pharmacology&lt;/keyword&gt;&lt;keyword&gt;Half-Life&lt;/keyword&gt;&lt;keyword&gt;Humans&lt;/keyword&gt;&lt;keyword&gt;Infusions, Intravenous&lt;/keyword&gt;&lt;keyword&gt;Leukocytes, Mononuclear/enzymology&lt;/keyword&gt;&lt;keyword&gt;Neoplasms/drug therapy/metabolism&lt;/keyword&gt;&lt;/keywords&gt;&lt;dates&gt;&lt;year&gt;1998&lt;/year&gt;&lt;pub-dates&gt;&lt;date&gt;May&lt;/date&gt;&lt;/pub-dates&gt;&lt;/dates&gt;&lt;isbn&gt;0732-183X (Print)&amp;#xD;0732-183X (Linking)&lt;/isbn&gt;&lt;accession-num&gt;9586894&lt;/accession-num&gt;&lt;urls&gt;&lt;related-urls&gt;&lt;url&gt;https://www.ncbi.nlm.nih.gov/pubmed/9586894&lt;/url&gt;&lt;/related-urls&gt;&lt;/urls&gt;&lt;electronic-resource-num&gt;10.1200/JCO.1998.16.5.1803&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14)</w:t>
            </w:r>
            <w:r w:rsidRPr="00AB7E01">
              <w:rPr>
                <w:rFonts w:ascii="Times New Roman" w:hAnsi="Times New Roman" w:cs="Times New Roman"/>
                <w:sz w:val="20"/>
                <w:szCs w:val="20"/>
              </w:rPr>
              <w:fldChar w:fldCharType="end"/>
            </w:r>
          </w:p>
        </w:tc>
      </w:tr>
      <w:tr w:rsidR="007A12BF" w:rsidRPr="00AB7E01" w14:paraId="11FB7BC4" w14:textId="77777777" w:rsidTr="009A1CB0">
        <w:trPr>
          <w:trHeight w:val="20"/>
        </w:trPr>
        <w:tc>
          <w:tcPr>
            <w:tcW w:w="2250" w:type="dxa"/>
            <w:vAlign w:val="center"/>
          </w:tcPr>
          <w:p w14:paraId="60977B7A" w14:textId="77777777" w:rsidR="007A12BF" w:rsidRPr="00AB7E01" w:rsidRDefault="007A12BF" w:rsidP="007A12BF">
            <w:pPr>
              <w:widowControl w:val="0"/>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Patupilone</w:t>
            </w:r>
            <w:proofErr w:type="spellEnd"/>
          </w:p>
        </w:tc>
        <w:tc>
          <w:tcPr>
            <w:tcW w:w="810" w:type="dxa"/>
            <w:vAlign w:val="center"/>
          </w:tcPr>
          <w:p w14:paraId="2E68CF10"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05DC6731"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3.22</w:t>
            </w:r>
          </w:p>
        </w:tc>
        <w:tc>
          <w:tcPr>
            <w:tcW w:w="1080" w:type="dxa"/>
            <w:vAlign w:val="center"/>
          </w:tcPr>
          <w:p w14:paraId="736F7620" w14:textId="0D59EC3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779</w:t>
            </w:r>
          </w:p>
        </w:tc>
        <w:tc>
          <w:tcPr>
            <w:tcW w:w="993" w:type="dxa"/>
          </w:tcPr>
          <w:p w14:paraId="161393BA" w14:textId="56351868"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29</w:t>
            </w:r>
          </w:p>
        </w:tc>
        <w:tc>
          <w:tcPr>
            <w:tcW w:w="992" w:type="dxa"/>
          </w:tcPr>
          <w:p w14:paraId="081701D8" w14:textId="778E8E1A"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09</w:t>
            </w:r>
          </w:p>
        </w:tc>
        <w:tc>
          <w:tcPr>
            <w:tcW w:w="992" w:type="dxa"/>
          </w:tcPr>
          <w:p w14:paraId="75AE6294" w14:textId="32EE7DBF"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65.2</w:t>
            </w:r>
          </w:p>
        </w:tc>
        <w:tc>
          <w:tcPr>
            <w:tcW w:w="992" w:type="dxa"/>
            <w:vAlign w:val="center"/>
          </w:tcPr>
          <w:p w14:paraId="3E08C0ED"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77</w:t>
            </w:r>
          </w:p>
        </w:tc>
        <w:tc>
          <w:tcPr>
            <w:tcW w:w="993" w:type="dxa"/>
            <w:vAlign w:val="center"/>
          </w:tcPr>
          <w:p w14:paraId="70DE12FF"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73</w:t>
            </w:r>
          </w:p>
        </w:tc>
        <w:tc>
          <w:tcPr>
            <w:tcW w:w="1275" w:type="dxa"/>
          </w:tcPr>
          <w:p w14:paraId="128BA4BE" w14:textId="025ADD6F"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12</w:t>
            </w:r>
          </w:p>
        </w:tc>
        <w:tc>
          <w:tcPr>
            <w:tcW w:w="1276" w:type="dxa"/>
          </w:tcPr>
          <w:p w14:paraId="123BDA47" w14:textId="72EDA504"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1</w:t>
            </w:r>
          </w:p>
        </w:tc>
        <w:tc>
          <w:tcPr>
            <w:tcW w:w="1134" w:type="dxa"/>
          </w:tcPr>
          <w:p w14:paraId="1D3193B0" w14:textId="7269A713"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Xia&lt;/Author&gt;&lt;Year&gt;2012&lt;/Year&gt;&lt;RecNum&gt;15&lt;/RecNum&gt;&lt;DisplayText&gt;(15)&lt;/DisplayText&gt;&lt;record&gt;&lt;rec-number&gt;15&lt;/rec-number&gt;&lt;foreign-keys&gt;&lt;key app="EN" db-id="fsep2pexqfss99eapvcvad0oatpda9psew2f" timestamp="1675459844"&gt;15&lt;/key&gt;&lt;/foreign-keys&gt;&lt;ref-type name="Journal Article"&gt;17&lt;/ref-type&gt;&lt;contributors&gt;&lt;authors&gt;&lt;author&gt;Xia, B.&lt;/author&gt;&lt;author&gt;Heimbach, T.&lt;/author&gt;&lt;author&gt;Lin, T. H.&lt;/author&gt;&lt;author&gt;He, H.&lt;/author&gt;&lt;author&gt;Wang, Y.&lt;/author&gt;&lt;author&gt;Tan, E.&lt;/author&gt;&lt;/authors&gt;&lt;/contributors&gt;&lt;auth-address&gt;Department of Drug Metabolism and Pharmacokinetics, Novartis Institutes for Biomedical Research, East Hanover, NJ 07936, USA.&lt;/auth-address&gt;&lt;titles&gt;&lt;title&gt;Novel physiologically based pharmacokinetic modeling of patupilone for human pharmacokinetic predictions&lt;/title&gt;&lt;secondary-title&gt;Cancer Chemother Pharmacol&lt;/secondary-title&gt;&lt;/titles&gt;&lt;periodical&gt;&lt;full-title&gt;Cancer Chemother Pharmacol&lt;/full-title&gt;&lt;/periodical&gt;&lt;pages&gt;1567-82&lt;/pages&gt;&lt;volume&gt;69&lt;/volume&gt;&lt;number&gt;6&lt;/number&gt;&lt;edition&gt;2012/04/25&lt;/edition&gt;&lt;keywords&gt;&lt;keyword&gt;Animals&lt;/keyword&gt;&lt;keyword&gt;Antineoplastic Agents/*pharmacokinetics&lt;/keyword&gt;&lt;keyword&gt;Autoradiography&lt;/keyword&gt;&lt;keyword&gt;Epothilones/*pharmacokinetics&lt;/keyword&gt;&lt;keyword&gt;Humans&lt;/keyword&gt;&lt;keyword&gt;Male&lt;/keyword&gt;&lt;keyword&gt;Microsomes, Liver/metabolism&lt;/keyword&gt;&lt;keyword&gt;Models, Biological&lt;/keyword&gt;&lt;keyword&gt;Rats&lt;/keyword&gt;&lt;keyword&gt;Rats, Wistar&lt;/keyword&gt;&lt;/keywords&gt;&lt;dates&gt;&lt;year&gt;2012&lt;/year&gt;&lt;pub-dates&gt;&lt;date&gt;Jun&lt;/date&gt;&lt;/pub-dates&gt;&lt;/dates&gt;&lt;isbn&gt;1432-0843 (Electronic)&amp;#xD;0344-5704 (Linking)&lt;/isbn&gt;&lt;accession-num&gt;22526410&lt;/accession-num&gt;&lt;urls&gt;&lt;related-urls&gt;&lt;url&gt;https://www.ncbi.nlm.nih.gov/pubmed/22526410&lt;/url&gt;&lt;/related-urls&gt;&lt;/urls&gt;&lt;electronic-resource-num&gt;10.1007/s00280-012-1863-5&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15)</w:t>
            </w:r>
            <w:r w:rsidRPr="00AB7E01">
              <w:rPr>
                <w:rFonts w:ascii="Times New Roman" w:hAnsi="Times New Roman" w:cs="Times New Roman"/>
                <w:sz w:val="20"/>
                <w:szCs w:val="20"/>
              </w:rPr>
              <w:fldChar w:fldCharType="end"/>
            </w:r>
          </w:p>
        </w:tc>
      </w:tr>
      <w:tr w:rsidR="007A12BF" w:rsidRPr="00AB7E01" w14:paraId="357667C0" w14:textId="77777777" w:rsidTr="009A1CB0">
        <w:trPr>
          <w:trHeight w:val="20"/>
        </w:trPr>
        <w:tc>
          <w:tcPr>
            <w:tcW w:w="2250" w:type="dxa"/>
            <w:vAlign w:val="center"/>
          </w:tcPr>
          <w:p w14:paraId="77C7C3D9" w14:textId="77777777" w:rsidR="007A12BF" w:rsidRPr="00AB7E01" w:rsidRDefault="007A12BF" w:rsidP="007A12BF">
            <w:pPr>
              <w:widowControl w:val="0"/>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Propranolol</w:t>
            </w:r>
          </w:p>
        </w:tc>
        <w:tc>
          <w:tcPr>
            <w:tcW w:w="810" w:type="dxa"/>
            <w:vAlign w:val="center"/>
          </w:tcPr>
          <w:p w14:paraId="45B15E22"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40751365"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2.75</w:t>
            </w:r>
          </w:p>
        </w:tc>
        <w:tc>
          <w:tcPr>
            <w:tcW w:w="1080" w:type="dxa"/>
            <w:vAlign w:val="center"/>
          </w:tcPr>
          <w:p w14:paraId="6675E9BF" w14:textId="21E0856A"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66.5</w:t>
            </w:r>
          </w:p>
        </w:tc>
        <w:tc>
          <w:tcPr>
            <w:tcW w:w="993" w:type="dxa"/>
          </w:tcPr>
          <w:p w14:paraId="54953F58" w14:textId="3D6B00C2"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9.4</w:t>
            </w:r>
          </w:p>
        </w:tc>
        <w:tc>
          <w:tcPr>
            <w:tcW w:w="992" w:type="dxa"/>
          </w:tcPr>
          <w:p w14:paraId="7CABEF94" w14:textId="4D08F6BB"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64.4</w:t>
            </w:r>
          </w:p>
        </w:tc>
        <w:tc>
          <w:tcPr>
            <w:tcW w:w="992" w:type="dxa"/>
          </w:tcPr>
          <w:p w14:paraId="6B12EE15" w14:textId="6BEE3F1E"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8.02</w:t>
            </w:r>
          </w:p>
        </w:tc>
        <w:tc>
          <w:tcPr>
            <w:tcW w:w="992" w:type="dxa"/>
            <w:vAlign w:val="center"/>
          </w:tcPr>
          <w:p w14:paraId="50449C6E"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60</w:t>
            </w:r>
          </w:p>
        </w:tc>
        <w:tc>
          <w:tcPr>
            <w:tcW w:w="993" w:type="dxa"/>
            <w:vAlign w:val="center"/>
          </w:tcPr>
          <w:p w14:paraId="73320B17"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54</w:t>
            </w:r>
          </w:p>
        </w:tc>
        <w:tc>
          <w:tcPr>
            <w:tcW w:w="1275" w:type="dxa"/>
          </w:tcPr>
          <w:p w14:paraId="61E0571B" w14:textId="2DF86446"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36</w:t>
            </w:r>
          </w:p>
        </w:tc>
        <w:tc>
          <w:tcPr>
            <w:tcW w:w="1276" w:type="dxa"/>
          </w:tcPr>
          <w:p w14:paraId="767A9A6C" w14:textId="7FA6C41D"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0.4</w:t>
            </w:r>
          </w:p>
        </w:tc>
        <w:tc>
          <w:tcPr>
            <w:tcW w:w="1134" w:type="dxa"/>
          </w:tcPr>
          <w:p w14:paraId="5883057D" w14:textId="5F18B23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DaGV5bW9sPC9BdXRob3I+PFllYXI+MTk5NzwvWWVhcj48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DaGV5bW9sPC9BdXRob3I+PFllYXI+MTk5NzwvWWVhcj48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16, 17)</w:t>
            </w:r>
            <w:r w:rsidRPr="00AB7E01">
              <w:rPr>
                <w:rFonts w:ascii="Times New Roman" w:hAnsi="Times New Roman" w:cs="Times New Roman"/>
                <w:sz w:val="20"/>
                <w:szCs w:val="20"/>
              </w:rPr>
              <w:fldChar w:fldCharType="end"/>
            </w:r>
          </w:p>
        </w:tc>
      </w:tr>
      <w:tr w:rsidR="007A12BF" w:rsidRPr="00AB7E01" w14:paraId="2BF58E72" w14:textId="77777777" w:rsidTr="009A1CB0">
        <w:trPr>
          <w:trHeight w:val="20"/>
        </w:trPr>
        <w:tc>
          <w:tcPr>
            <w:tcW w:w="2250" w:type="dxa"/>
            <w:vAlign w:val="center"/>
          </w:tcPr>
          <w:p w14:paraId="1A76F457" w14:textId="77777777" w:rsidR="007A12BF" w:rsidRPr="00AB7E01" w:rsidRDefault="007A12BF" w:rsidP="007A12BF">
            <w:pPr>
              <w:widowControl w:val="0"/>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Quinidine</w:t>
            </w:r>
          </w:p>
        </w:tc>
        <w:tc>
          <w:tcPr>
            <w:tcW w:w="810" w:type="dxa"/>
            <w:vAlign w:val="center"/>
          </w:tcPr>
          <w:p w14:paraId="60885AEF"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6A157EE7"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2.79</w:t>
            </w:r>
          </w:p>
        </w:tc>
        <w:tc>
          <w:tcPr>
            <w:tcW w:w="1080" w:type="dxa"/>
            <w:vAlign w:val="center"/>
          </w:tcPr>
          <w:p w14:paraId="55B25C54" w14:textId="3BBE8BFD"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9.3</w:t>
            </w:r>
          </w:p>
        </w:tc>
        <w:tc>
          <w:tcPr>
            <w:tcW w:w="993" w:type="dxa"/>
          </w:tcPr>
          <w:p w14:paraId="368CD862" w14:textId="180D41B4"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3.9</w:t>
            </w:r>
          </w:p>
        </w:tc>
        <w:tc>
          <w:tcPr>
            <w:tcW w:w="992" w:type="dxa"/>
          </w:tcPr>
          <w:p w14:paraId="54560795" w14:textId="4F9E533B"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4.0</w:t>
            </w:r>
          </w:p>
        </w:tc>
        <w:tc>
          <w:tcPr>
            <w:tcW w:w="992" w:type="dxa"/>
          </w:tcPr>
          <w:p w14:paraId="036DD31F" w14:textId="07EBEB29"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274906A2"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58</w:t>
            </w:r>
          </w:p>
        </w:tc>
        <w:tc>
          <w:tcPr>
            <w:tcW w:w="993" w:type="dxa"/>
            <w:vAlign w:val="center"/>
          </w:tcPr>
          <w:p w14:paraId="37903B6F"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53</w:t>
            </w:r>
          </w:p>
        </w:tc>
        <w:tc>
          <w:tcPr>
            <w:tcW w:w="1275" w:type="dxa"/>
          </w:tcPr>
          <w:p w14:paraId="3344EF36" w14:textId="00A92684"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26</w:t>
            </w:r>
          </w:p>
        </w:tc>
        <w:tc>
          <w:tcPr>
            <w:tcW w:w="1276" w:type="dxa"/>
          </w:tcPr>
          <w:p w14:paraId="7699B4F1" w14:textId="7437464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3</w:t>
            </w:r>
          </w:p>
        </w:tc>
        <w:tc>
          <w:tcPr>
            <w:tcW w:w="1134" w:type="dxa"/>
          </w:tcPr>
          <w:p w14:paraId="01BF88F3" w14:textId="5D0D8FB9"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Ueda&lt;/Author&gt;&lt;Year&gt;1976&lt;/Year&gt;&lt;RecNum&gt;18&lt;/RecNum&gt;&lt;DisplayText&gt;(18)&lt;/DisplayText&gt;&lt;record&gt;&lt;rec-number&gt;18&lt;/rec-number&gt;&lt;foreign-keys&gt;&lt;key app="EN" db-id="fsep2pexqfss99eapvcvad0oatpda9psew2f" timestamp="1675459844"&gt;18&lt;/key&gt;&lt;/foreign-keys&gt;&lt;ref-type name="Journal Article"&gt;17&lt;/ref-type&gt;&lt;contributors&gt;&lt;authors&gt;&lt;author&gt;Ueda, C. T.&lt;/author&gt;&lt;author&gt;Williamson, B. J.&lt;/author&gt;&lt;author&gt;Dzindzio, B. S.&lt;/author&gt;&lt;/authors&gt;&lt;/contributors&gt;&lt;titles&gt;&lt;title&gt;Disposition kinetics of dihydroquinidine following quinidine administration&lt;/title&gt;&lt;secondary-title&gt;Res Commun Chem Pathol Pharmacol&lt;/secondary-title&gt;&lt;/titles&gt;&lt;periodical&gt;&lt;full-title&gt;Res Commun Chem Pathol Pharmacol&lt;/full-title&gt;&lt;/periodical&gt;&lt;pages&gt;215-25&lt;/pages&gt;&lt;volume&gt;14&lt;/volume&gt;&lt;number&gt;2&lt;/number&gt;&lt;edition&gt;1976/06/01&lt;/edition&gt;&lt;keywords&gt;&lt;keyword&gt;Adult&lt;/keyword&gt;&lt;keyword&gt;Aged&lt;/keyword&gt;&lt;keyword&gt;Arrhythmias, Cardiac/drug therapy&lt;/keyword&gt;&lt;keyword&gt;Female&lt;/keyword&gt;&lt;keyword&gt;Half-Life&lt;/keyword&gt;&lt;keyword&gt;Humans&lt;/keyword&gt;&lt;keyword&gt;Kinetics&lt;/keyword&gt;&lt;keyword&gt;Male&lt;/keyword&gt;&lt;keyword&gt;Middle Aged&lt;/keyword&gt;&lt;keyword&gt;Quinidine/*analogs &amp;amp; derivatives/metabolism/therapeutic use&lt;/keyword&gt;&lt;/keywords&gt;&lt;dates&gt;&lt;year&gt;1976&lt;/year&gt;&lt;pub-dates&gt;&lt;date&gt;Jun&lt;/date&gt;&lt;/pub-dates&gt;&lt;/dates&gt;&lt;isbn&gt;0034-5164 (Print)&amp;#xD;0034-5164 (Linking)&lt;/isbn&gt;&lt;accession-num&gt;940955&lt;/accession-num&gt;&lt;urls&gt;&lt;related-urls&gt;&lt;url&gt;https://www.ncbi.nlm.nih.gov/pubmed/940955&lt;/url&gt;&lt;/related-urls&gt;&lt;/urls&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18)</w:t>
            </w:r>
            <w:r w:rsidRPr="00AB7E01">
              <w:rPr>
                <w:rFonts w:ascii="Times New Roman" w:hAnsi="Times New Roman" w:cs="Times New Roman"/>
                <w:sz w:val="20"/>
                <w:szCs w:val="20"/>
              </w:rPr>
              <w:fldChar w:fldCharType="end"/>
            </w:r>
          </w:p>
        </w:tc>
      </w:tr>
      <w:tr w:rsidR="007A12BF" w:rsidRPr="00AB7E01" w14:paraId="08D796AE" w14:textId="77777777" w:rsidTr="009A1CB0">
        <w:trPr>
          <w:trHeight w:val="20"/>
        </w:trPr>
        <w:tc>
          <w:tcPr>
            <w:tcW w:w="2250" w:type="dxa"/>
            <w:vAlign w:val="center"/>
          </w:tcPr>
          <w:p w14:paraId="06667FCA" w14:textId="77777777" w:rsidR="007A12BF" w:rsidRPr="00AB7E01" w:rsidRDefault="007A12BF" w:rsidP="007A12BF">
            <w:pPr>
              <w:widowControl w:val="0"/>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Nateglinide</w:t>
            </w:r>
            <w:proofErr w:type="spellEnd"/>
          </w:p>
        </w:tc>
        <w:tc>
          <w:tcPr>
            <w:tcW w:w="810" w:type="dxa"/>
            <w:vAlign w:val="center"/>
          </w:tcPr>
          <w:p w14:paraId="254120BB"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4E917030"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1.10</w:t>
            </w:r>
          </w:p>
        </w:tc>
        <w:tc>
          <w:tcPr>
            <w:tcW w:w="1080" w:type="dxa"/>
            <w:vAlign w:val="center"/>
          </w:tcPr>
          <w:p w14:paraId="3C89BB80" w14:textId="07901812"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0.2</w:t>
            </w:r>
          </w:p>
        </w:tc>
        <w:tc>
          <w:tcPr>
            <w:tcW w:w="993" w:type="dxa"/>
          </w:tcPr>
          <w:p w14:paraId="0AEB0415" w14:textId="3DF8165F"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2.1</w:t>
            </w:r>
          </w:p>
        </w:tc>
        <w:tc>
          <w:tcPr>
            <w:tcW w:w="992" w:type="dxa"/>
          </w:tcPr>
          <w:p w14:paraId="7508404A" w14:textId="717F1E5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4.2</w:t>
            </w:r>
          </w:p>
        </w:tc>
        <w:tc>
          <w:tcPr>
            <w:tcW w:w="992" w:type="dxa"/>
          </w:tcPr>
          <w:p w14:paraId="58974C98" w14:textId="34BAE12B"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3F624AD8"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93</w:t>
            </w:r>
          </w:p>
        </w:tc>
        <w:tc>
          <w:tcPr>
            <w:tcW w:w="993" w:type="dxa"/>
            <w:vAlign w:val="center"/>
          </w:tcPr>
          <w:p w14:paraId="38DE2253"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91</w:t>
            </w:r>
          </w:p>
        </w:tc>
        <w:tc>
          <w:tcPr>
            <w:tcW w:w="1275" w:type="dxa"/>
          </w:tcPr>
          <w:p w14:paraId="3CD7AC89" w14:textId="005CFD13"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20</w:t>
            </w:r>
          </w:p>
        </w:tc>
        <w:tc>
          <w:tcPr>
            <w:tcW w:w="1276" w:type="dxa"/>
          </w:tcPr>
          <w:p w14:paraId="3902CA34" w14:textId="0A657C33"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8</w:t>
            </w:r>
          </w:p>
        </w:tc>
        <w:tc>
          <w:tcPr>
            <w:tcW w:w="1134" w:type="dxa"/>
          </w:tcPr>
          <w:p w14:paraId="3B13FCD7" w14:textId="6261B85F"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XZWF2ZXI8L0F1dGhvcj48WWVhcj4yMDAxPC9ZZWFyPjxS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XZWF2ZXI8L0F1dGhvcj48WWVhcj4yMDAxPC9ZZWFyPjxS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19)</w:t>
            </w:r>
            <w:r w:rsidRPr="00AB7E01">
              <w:rPr>
                <w:rFonts w:ascii="Times New Roman" w:hAnsi="Times New Roman" w:cs="Times New Roman"/>
                <w:sz w:val="20"/>
                <w:szCs w:val="20"/>
              </w:rPr>
              <w:fldChar w:fldCharType="end"/>
            </w:r>
          </w:p>
        </w:tc>
      </w:tr>
      <w:tr w:rsidR="007A12BF" w:rsidRPr="00AB7E01" w14:paraId="1D5F303A" w14:textId="77777777" w:rsidTr="009A1CB0">
        <w:trPr>
          <w:trHeight w:val="20"/>
        </w:trPr>
        <w:tc>
          <w:tcPr>
            <w:tcW w:w="2250" w:type="dxa"/>
            <w:vAlign w:val="center"/>
          </w:tcPr>
          <w:p w14:paraId="51BC4B21" w14:textId="77777777" w:rsidR="007A12BF" w:rsidRPr="00AB7E01" w:rsidRDefault="007A12BF" w:rsidP="007A12BF">
            <w:pPr>
              <w:widowControl w:val="0"/>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Venlafaxine</w:t>
            </w:r>
          </w:p>
        </w:tc>
        <w:tc>
          <w:tcPr>
            <w:tcW w:w="810" w:type="dxa"/>
            <w:vAlign w:val="center"/>
          </w:tcPr>
          <w:p w14:paraId="3F9B1A7D"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3C53FDA9"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3.27</w:t>
            </w:r>
          </w:p>
        </w:tc>
        <w:tc>
          <w:tcPr>
            <w:tcW w:w="1080" w:type="dxa"/>
            <w:vAlign w:val="center"/>
          </w:tcPr>
          <w:p w14:paraId="7D370479" w14:textId="725A7024"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8.2</w:t>
            </w:r>
          </w:p>
        </w:tc>
        <w:tc>
          <w:tcPr>
            <w:tcW w:w="993" w:type="dxa"/>
          </w:tcPr>
          <w:p w14:paraId="42B38C1E" w14:textId="128D05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7D1345F8" w14:textId="47175C41"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9.8</w:t>
            </w:r>
          </w:p>
        </w:tc>
        <w:tc>
          <w:tcPr>
            <w:tcW w:w="992" w:type="dxa"/>
          </w:tcPr>
          <w:p w14:paraId="67702A96" w14:textId="00C9AD4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36</w:t>
            </w:r>
          </w:p>
        </w:tc>
        <w:tc>
          <w:tcPr>
            <w:tcW w:w="992" w:type="dxa"/>
            <w:vAlign w:val="center"/>
          </w:tcPr>
          <w:p w14:paraId="551EA11F"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43</w:t>
            </w:r>
          </w:p>
        </w:tc>
        <w:tc>
          <w:tcPr>
            <w:tcW w:w="993" w:type="dxa"/>
            <w:vAlign w:val="center"/>
          </w:tcPr>
          <w:p w14:paraId="1317F9EE"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38</w:t>
            </w:r>
          </w:p>
        </w:tc>
        <w:tc>
          <w:tcPr>
            <w:tcW w:w="1275" w:type="dxa"/>
          </w:tcPr>
          <w:p w14:paraId="19DBE6DF" w14:textId="54090B07"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73</w:t>
            </w:r>
          </w:p>
        </w:tc>
        <w:tc>
          <w:tcPr>
            <w:tcW w:w="1276" w:type="dxa"/>
          </w:tcPr>
          <w:p w14:paraId="2434B076" w14:textId="5F75DBDA"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4.0</w:t>
            </w:r>
          </w:p>
        </w:tc>
        <w:tc>
          <w:tcPr>
            <w:tcW w:w="1134" w:type="dxa"/>
          </w:tcPr>
          <w:p w14:paraId="1462623B" w14:textId="223928F1"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Patat&lt;/Author&gt;&lt;Year&gt;1998&lt;/Year&gt;&lt;RecNum&gt;20&lt;/RecNum&gt;&lt;DisplayText&gt;(20)&lt;/DisplayText&gt;&lt;record&gt;&lt;rec-number&gt;20&lt;/rec-number&gt;&lt;foreign-keys&gt;&lt;key app="EN" db-id="fsep2pexqfss99eapvcvad0oatpda9psew2f" timestamp="1675459844"&gt;20&lt;/key&gt;&lt;/foreign-keys&gt;&lt;ref-type name="Journal Article"&gt;17&lt;/ref-type&gt;&lt;contributors&gt;&lt;authors&gt;&lt;author&gt;Patat, A.&lt;/author&gt;&lt;author&gt;Troy, S.&lt;/author&gt;&lt;author&gt;Burke, J.&lt;/author&gt;&lt;author&gt;Trocherie, S.&lt;/author&gt;&lt;author&gt;Danjou, P.&lt;/author&gt;&lt;author&gt;Le Coz, F.&lt;/author&gt;&lt;author&gt;Allain, H.&lt;/author&gt;&lt;author&gt;Gandon, J. M.&lt;/author&gt;&lt;/authors&gt;&lt;/contributors&gt;&lt;auth-address&gt;Biotrial Drug Evaluation and Pharmacology Research, Rennes, France.&lt;/auth-address&gt;&lt;titles&gt;&lt;title&gt;Absolute bioavailability and electroencephalographic effects of conventional and extended-release formulations of venlafaxine in healthy subjects&lt;/title&gt;&lt;secondary-title&gt;J Clin Pharmacol&lt;/secondary-title&gt;&lt;/titles&gt;&lt;periodical&gt;&lt;full-title&gt;J Clin Pharmacol&lt;/full-title&gt;&lt;/periodical&gt;&lt;pages&gt;256-67&lt;/pages&gt;&lt;volume&gt;38&lt;/volume&gt;&lt;number&gt;3&lt;/number&gt;&lt;edition&gt;1998/04/29&lt;/edition&gt;&lt;keywords&gt;&lt;keyword&gt;Adult&lt;/keyword&gt;&lt;keyword&gt;Area Under Curve&lt;/keyword&gt;&lt;keyword&gt;Biological Availability&lt;/keyword&gt;&lt;keyword&gt;Cross-Over Studies&lt;/keyword&gt;&lt;keyword&gt;Cyclohexanols/adverse effects/blood/*pharmacokinetics/pharmacology&lt;/keyword&gt;&lt;keyword&gt;Delayed-Action Preparations&lt;/keyword&gt;&lt;keyword&gt;Double-Blind Method&lt;/keyword&gt;&lt;keyword&gt;Electroencephalography/*drug effects&lt;/keyword&gt;&lt;keyword&gt;Humans&lt;/keyword&gt;&lt;keyword&gt;Male&lt;/keyword&gt;&lt;keyword&gt;Serotonin Uptake Inhibitors/adverse effects/blood/*pharmacokinetics/pharmacology&lt;/keyword&gt;&lt;keyword&gt;Venlafaxine Hydrochloride&lt;/keyword&gt;&lt;/keywords&gt;&lt;dates&gt;&lt;year&gt;1998&lt;/year&gt;&lt;pub-dates&gt;&lt;date&gt;Mar&lt;/date&gt;&lt;/pub-dates&gt;&lt;/dates&gt;&lt;isbn&gt;0091-2700 (Print)&amp;#xD;0091-2700 (Linking)&lt;/isbn&gt;&lt;accession-num&gt;9549664&lt;/accession-num&gt;&lt;urls&gt;&lt;related-urls&gt;&lt;url&gt;https://www.ncbi.nlm.nih.gov/pubmed/9549664&lt;/url&gt;&lt;/related-urls&gt;&lt;/urls&gt;&lt;electronic-resource-num&gt;10.1002/j.1552-4604.1998.tb04423.x&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20)</w:t>
            </w:r>
            <w:r w:rsidRPr="00AB7E01">
              <w:rPr>
                <w:rFonts w:ascii="Times New Roman" w:hAnsi="Times New Roman" w:cs="Times New Roman"/>
                <w:sz w:val="20"/>
                <w:szCs w:val="20"/>
              </w:rPr>
              <w:fldChar w:fldCharType="end"/>
            </w:r>
          </w:p>
        </w:tc>
      </w:tr>
      <w:tr w:rsidR="007A12BF" w:rsidRPr="00AB7E01" w14:paraId="740990D5" w14:textId="77777777" w:rsidTr="009A1CB0">
        <w:trPr>
          <w:trHeight w:val="20"/>
        </w:trPr>
        <w:tc>
          <w:tcPr>
            <w:tcW w:w="2250" w:type="dxa"/>
            <w:tcBorders>
              <w:bottom w:val="single" w:sz="4" w:space="0" w:color="auto"/>
            </w:tcBorders>
            <w:vAlign w:val="center"/>
          </w:tcPr>
          <w:p w14:paraId="67C9DCC9" w14:textId="77777777" w:rsidR="007A12BF" w:rsidRPr="00AB7E01" w:rsidRDefault="007A12BF" w:rsidP="007A12BF">
            <w:pPr>
              <w:widowControl w:val="0"/>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Verapamil</w:t>
            </w:r>
          </w:p>
        </w:tc>
        <w:tc>
          <w:tcPr>
            <w:tcW w:w="810" w:type="dxa"/>
            <w:tcBorders>
              <w:bottom w:val="single" w:sz="4" w:space="0" w:color="auto"/>
            </w:tcBorders>
            <w:vAlign w:val="center"/>
          </w:tcPr>
          <w:p w14:paraId="4628024E" w14:textId="77777777" w:rsidR="007A12BF" w:rsidRPr="00AB7E01" w:rsidRDefault="007A12BF" w:rsidP="00AB7E01">
            <w:pPr>
              <w:widowControl w:val="0"/>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tcBorders>
              <w:bottom w:val="single" w:sz="4" w:space="0" w:color="auto"/>
            </w:tcBorders>
            <w:vAlign w:val="center"/>
          </w:tcPr>
          <w:p w14:paraId="07ED4AC6"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4.47</w:t>
            </w:r>
          </w:p>
        </w:tc>
        <w:tc>
          <w:tcPr>
            <w:tcW w:w="1080" w:type="dxa"/>
            <w:tcBorders>
              <w:bottom w:val="single" w:sz="4" w:space="0" w:color="auto"/>
            </w:tcBorders>
            <w:vAlign w:val="center"/>
          </w:tcPr>
          <w:p w14:paraId="355A38A4" w14:textId="1B3684C9"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39</w:t>
            </w:r>
          </w:p>
        </w:tc>
        <w:tc>
          <w:tcPr>
            <w:tcW w:w="993" w:type="dxa"/>
            <w:tcBorders>
              <w:bottom w:val="single" w:sz="4" w:space="0" w:color="auto"/>
            </w:tcBorders>
          </w:tcPr>
          <w:p w14:paraId="613BB395" w14:textId="1590C54D"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8.3</w:t>
            </w:r>
          </w:p>
        </w:tc>
        <w:tc>
          <w:tcPr>
            <w:tcW w:w="992" w:type="dxa"/>
            <w:tcBorders>
              <w:bottom w:val="single" w:sz="4" w:space="0" w:color="auto"/>
            </w:tcBorders>
          </w:tcPr>
          <w:p w14:paraId="4A654A52" w14:textId="56668B5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29</w:t>
            </w:r>
          </w:p>
        </w:tc>
        <w:tc>
          <w:tcPr>
            <w:tcW w:w="992" w:type="dxa"/>
            <w:tcBorders>
              <w:bottom w:val="single" w:sz="4" w:space="0" w:color="auto"/>
            </w:tcBorders>
          </w:tcPr>
          <w:p w14:paraId="2AE11AE9" w14:textId="36FC50EA"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6.1</w:t>
            </w:r>
          </w:p>
        </w:tc>
        <w:tc>
          <w:tcPr>
            <w:tcW w:w="992" w:type="dxa"/>
            <w:tcBorders>
              <w:bottom w:val="single" w:sz="4" w:space="0" w:color="auto"/>
            </w:tcBorders>
            <w:vAlign w:val="center"/>
          </w:tcPr>
          <w:p w14:paraId="18D21E6F"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58</w:t>
            </w:r>
          </w:p>
        </w:tc>
        <w:tc>
          <w:tcPr>
            <w:tcW w:w="993" w:type="dxa"/>
            <w:tcBorders>
              <w:bottom w:val="single" w:sz="4" w:space="0" w:color="auto"/>
            </w:tcBorders>
            <w:vAlign w:val="center"/>
          </w:tcPr>
          <w:p w14:paraId="4FE64E3B" w14:textId="77777777"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t>0.52</w:t>
            </w:r>
          </w:p>
        </w:tc>
        <w:tc>
          <w:tcPr>
            <w:tcW w:w="1275" w:type="dxa"/>
            <w:tcBorders>
              <w:bottom w:val="single" w:sz="4" w:space="0" w:color="auto"/>
            </w:tcBorders>
          </w:tcPr>
          <w:p w14:paraId="51541954" w14:textId="08B8DF5A"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93</w:t>
            </w:r>
          </w:p>
        </w:tc>
        <w:tc>
          <w:tcPr>
            <w:tcW w:w="1276" w:type="dxa"/>
            <w:tcBorders>
              <w:bottom w:val="single" w:sz="4" w:space="0" w:color="auto"/>
            </w:tcBorders>
          </w:tcPr>
          <w:p w14:paraId="225C9AF0" w14:textId="0E38E862"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0.0</w:t>
            </w:r>
          </w:p>
        </w:tc>
        <w:tc>
          <w:tcPr>
            <w:tcW w:w="1134" w:type="dxa"/>
            <w:tcBorders>
              <w:bottom w:val="single" w:sz="4" w:space="0" w:color="auto"/>
            </w:tcBorders>
          </w:tcPr>
          <w:p w14:paraId="55B0A07C" w14:textId="1BE357C0" w:rsidR="007A12BF" w:rsidRPr="00AB7E01" w:rsidRDefault="007A12BF" w:rsidP="009A1CB0">
            <w:pPr>
              <w:widowControl w:val="0"/>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Zachariah&lt;/Author&gt;&lt;Year&gt;1991&lt;/Year&gt;&lt;RecNum&gt;21&lt;/RecNum&gt;&lt;DisplayText&gt;(21)&lt;/DisplayText&gt;&lt;record&gt;&lt;rec-number&gt;21&lt;/rec-number&gt;&lt;foreign-keys&gt;&lt;key app="EN" db-id="fsep2pexqfss99eapvcvad0oatpda9psew2f" timestamp="1675459844"&gt;21&lt;/key&gt;&lt;/foreign-keys&gt;&lt;ref-type name="Journal Article"&gt;17&lt;/ref-type&gt;&lt;contributors&gt;&lt;authors&gt;&lt;author&gt;Zachariah, P. K.&lt;/author&gt;&lt;author&gt;Moyer, T. P.&lt;/author&gt;&lt;author&gt;Theobald, H. M.&lt;/author&gt;&lt;author&gt;Frantz, R. P.&lt;/author&gt;&lt;author&gt;Kurtz, S. B.&lt;/author&gt;&lt;author&gt;McCarthy, J. T.&lt;/author&gt;&lt;author&gt;Smith, R. L.&lt;/author&gt;&lt;/authors&gt;&lt;/contributors&gt;&lt;auth-address&gt;Division of Hypertension and Internal Medicine, Mayo Clinic, Rochester, MN 55905.&lt;/auth-address&gt;&lt;titles&gt;&lt;title&gt;The pharmacokinetics of racemic verapamil in patients with impaired renal function&lt;/title&gt;&lt;secondary-title&gt;J Clin Pharmacol&lt;/secondary-title&gt;&lt;/titles&gt;&lt;periodical&gt;&lt;full-title&gt;J Clin Pharmacol&lt;/full-title&gt;&lt;/periodical&gt;&lt;pages&gt;45-53&lt;/pages&gt;&lt;volume&gt;31&lt;/volume&gt;&lt;number&gt;1&lt;/number&gt;&lt;edition&gt;1991/01/01&lt;/edition&gt;&lt;keywords&gt;&lt;keyword&gt;Administration, Oral&lt;/keyword&gt;&lt;keyword&gt;Adult&lt;/keyword&gt;&lt;keyword&gt;Chromatography, High Pressure Liquid&lt;/keyword&gt;&lt;keyword&gt;Humans&lt;/keyword&gt;&lt;keyword&gt;Infusions, Intravenous&lt;/keyword&gt;&lt;keyword&gt;Kidney Failure, Chronic/*metabolism&lt;/keyword&gt;&lt;keyword&gt;Verapamil/administration &amp;amp; dosage/analogs &amp;amp; derivatives/blood/*pharmacokinetics&lt;/keyword&gt;&lt;/keywords&gt;&lt;dates&gt;&lt;year&gt;1991&lt;/year&gt;&lt;pub-dates&gt;&lt;date&gt;Jan&lt;/date&gt;&lt;/pub-dates&gt;&lt;/dates&gt;&lt;isbn&gt;0091-2700 (Print)&amp;#xD;0091-2700 (Linking)&lt;/isbn&gt;&lt;accession-num&gt;2045528&lt;/accession-num&gt;&lt;urls&gt;&lt;related-urls&gt;&lt;url&gt;https://www.ncbi.nlm.nih.gov/pubmed/2045528&lt;/url&gt;&lt;/related-urls&gt;&lt;/urls&gt;&lt;electronic-resource-num&gt;10.1002/j.1552-4604.1991.tb01885.x&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21)</w:t>
            </w:r>
            <w:r w:rsidRPr="00AB7E01">
              <w:rPr>
                <w:rFonts w:ascii="Times New Roman" w:hAnsi="Times New Roman" w:cs="Times New Roman"/>
                <w:sz w:val="20"/>
                <w:szCs w:val="20"/>
              </w:rPr>
              <w:fldChar w:fldCharType="end"/>
            </w:r>
          </w:p>
        </w:tc>
      </w:tr>
      <w:tr w:rsidR="005D7E18" w:rsidRPr="00AB7E01" w14:paraId="34D4A3B5" w14:textId="77777777" w:rsidTr="009A1CB0">
        <w:trPr>
          <w:trHeight w:val="20"/>
        </w:trPr>
        <w:tc>
          <w:tcPr>
            <w:tcW w:w="2250" w:type="dxa"/>
            <w:tcBorders>
              <w:top w:val="single" w:sz="4" w:space="0" w:color="auto"/>
              <w:bottom w:val="single" w:sz="4" w:space="0" w:color="auto"/>
            </w:tcBorders>
            <w:vAlign w:val="center"/>
          </w:tcPr>
          <w:p w14:paraId="2E0628C7" w14:textId="77777777" w:rsidR="00597F5A" w:rsidRPr="00AB7E01" w:rsidRDefault="00597F5A" w:rsidP="004C3478">
            <w:pPr>
              <w:rPr>
                <w:rFonts w:ascii="Times New Roman" w:hAnsi="Times New Roman" w:cs="Times New Roman"/>
                <w:color w:val="000000"/>
                <w:sz w:val="20"/>
                <w:szCs w:val="20"/>
              </w:rPr>
            </w:pPr>
            <w:r w:rsidRPr="00AB7E01">
              <w:rPr>
                <w:rFonts w:ascii="Times New Roman" w:hAnsi="Times New Roman" w:cs="Times New Roman"/>
                <w:b/>
                <w:i/>
                <w:color w:val="000000"/>
                <w:sz w:val="20"/>
                <w:szCs w:val="20"/>
              </w:rPr>
              <w:t>EC3S Class 2cd</w:t>
            </w:r>
          </w:p>
        </w:tc>
        <w:tc>
          <w:tcPr>
            <w:tcW w:w="810" w:type="dxa"/>
            <w:tcBorders>
              <w:top w:val="single" w:sz="4" w:space="0" w:color="auto"/>
              <w:bottom w:val="single" w:sz="4" w:space="0" w:color="auto"/>
            </w:tcBorders>
            <w:vAlign w:val="center"/>
          </w:tcPr>
          <w:p w14:paraId="3D571543" w14:textId="77777777" w:rsidR="00597F5A" w:rsidRPr="00AB7E01" w:rsidRDefault="00597F5A" w:rsidP="00AB7E01">
            <w:pPr>
              <w:jc w:val="center"/>
              <w:rPr>
                <w:rFonts w:ascii="Times New Roman" w:hAnsi="Times New Roman" w:cs="Times New Roman"/>
                <w:sz w:val="20"/>
                <w:szCs w:val="20"/>
              </w:rPr>
            </w:pPr>
          </w:p>
        </w:tc>
        <w:tc>
          <w:tcPr>
            <w:tcW w:w="1080" w:type="dxa"/>
            <w:tcBorders>
              <w:top w:val="single" w:sz="4" w:space="0" w:color="auto"/>
              <w:bottom w:val="single" w:sz="4" w:space="0" w:color="auto"/>
            </w:tcBorders>
            <w:vAlign w:val="center"/>
          </w:tcPr>
          <w:p w14:paraId="50D7834E" w14:textId="77777777" w:rsidR="00597F5A" w:rsidRPr="00AB7E01" w:rsidRDefault="00597F5A" w:rsidP="009A1CB0">
            <w:pPr>
              <w:jc w:val="center"/>
              <w:rPr>
                <w:rFonts w:ascii="Times New Roman" w:hAnsi="Times New Roman" w:cs="Times New Roman"/>
                <w:sz w:val="20"/>
                <w:szCs w:val="20"/>
              </w:rPr>
            </w:pPr>
          </w:p>
        </w:tc>
        <w:tc>
          <w:tcPr>
            <w:tcW w:w="1080" w:type="dxa"/>
            <w:tcBorders>
              <w:top w:val="single" w:sz="4" w:space="0" w:color="auto"/>
              <w:bottom w:val="single" w:sz="4" w:space="0" w:color="auto"/>
            </w:tcBorders>
            <w:vAlign w:val="center"/>
          </w:tcPr>
          <w:p w14:paraId="76D52A9D" w14:textId="77777777" w:rsidR="00597F5A" w:rsidRPr="00AB7E01" w:rsidRDefault="00597F5A" w:rsidP="009A1CB0">
            <w:pPr>
              <w:jc w:val="center"/>
              <w:rPr>
                <w:rFonts w:ascii="Times New Roman" w:hAnsi="Times New Roman" w:cs="Times New Roman"/>
                <w:sz w:val="20"/>
                <w:szCs w:val="20"/>
              </w:rPr>
            </w:pPr>
          </w:p>
        </w:tc>
        <w:tc>
          <w:tcPr>
            <w:tcW w:w="993" w:type="dxa"/>
            <w:tcBorders>
              <w:top w:val="single" w:sz="4" w:space="0" w:color="auto"/>
              <w:bottom w:val="single" w:sz="4" w:space="0" w:color="auto"/>
            </w:tcBorders>
            <w:vAlign w:val="center"/>
          </w:tcPr>
          <w:p w14:paraId="6AD0BCB9" w14:textId="77777777" w:rsidR="00597F5A" w:rsidRPr="00AB7E01" w:rsidRDefault="00597F5A" w:rsidP="009A1CB0">
            <w:pPr>
              <w:jc w:val="center"/>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64E4F06D" w14:textId="77777777" w:rsidR="00597F5A" w:rsidRPr="00AB7E01" w:rsidRDefault="00597F5A" w:rsidP="009A1CB0">
            <w:pPr>
              <w:jc w:val="center"/>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3DE8831A" w14:textId="77777777" w:rsidR="00597F5A" w:rsidRPr="00AB7E01" w:rsidRDefault="00597F5A" w:rsidP="009A1CB0">
            <w:pPr>
              <w:jc w:val="center"/>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1BFA5FCE" w14:textId="77777777" w:rsidR="00597F5A" w:rsidRPr="00AB7E01" w:rsidRDefault="00597F5A" w:rsidP="009A1CB0">
            <w:pPr>
              <w:jc w:val="center"/>
              <w:rPr>
                <w:rFonts w:ascii="Times New Roman" w:hAnsi="Times New Roman" w:cs="Times New Roman"/>
                <w:sz w:val="20"/>
                <w:szCs w:val="20"/>
              </w:rPr>
            </w:pPr>
          </w:p>
        </w:tc>
        <w:tc>
          <w:tcPr>
            <w:tcW w:w="993" w:type="dxa"/>
            <w:tcBorders>
              <w:top w:val="single" w:sz="4" w:space="0" w:color="auto"/>
              <w:bottom w:val="single" w:sz="4" w:space="0" w:color="auto"/>
            </w:tcBorders>
            <w:vAlign w:val="center"/>
          </w:tcPr>
          <w:p w14:paraId="6F3A0FC4" w14:textId="77777777" w:rsidR="00597F5A" w:rsidRPr="00AB7E01" w:rsidRDefault="00597F5A" w:rsidP="009A1CB0">
            <w:pPr>
              <w:jc w:val="center"/>
              <w:rPr>
                <w:rFonts w:ascii="Times New Roman" w:hAnsi="Times New Roman" w:cs="Times New Roman"/>
                <w:sz w:val="20"/>
                <w:szCs w:val="20"/>
              </w:rPr>
            </w:pPr>
          </w:p>
        </w:tc>
        <w:tc>
          <w:tcPr>
            <w:tcW w:w="1275" w:type="dxa"/>
            <w:tcBorders>
              <w:top w:val="single" w:sz="4" w:space="0" w:color="auto"/>
              <w:bottom w:val="single" w:sz="4" w:space="0" w:color="auto"/>
            </w:tcBorders>
            <w:vAlign w:val="center"/>
          </w:tcPr>
          <w:p w14:paraId="217BB94F" w14:textId="77777777" w:rsidR="00597F5A" w:rsidRPr="00AB7E01" w:rsidRDefault="00597F5A" w:rsidP="009A1CB0">
            <w:pPr>
              <w:widowControl w:val="0"/>
              <w:tabs>
                <w:tab w:val="left" w:pos="591"/>
              </w:tabs>
              <w:jc w:val="center"/>
              <w:rPr>
                <w:rFonts w:ascii="Times New Roman" w:hAnsi="Times New Roman" w:cs="Times New Roman"/>
                <w:sz w:val="20"/>
                <w:szCs w:val="20"/>
              </w:rPr>
            </w:pPr>
          </w:p>
        </w:tc>
        <w:tc>
          <w:tcPr>
            <w:tcW w:w="1276" w:type="dxa"/>
            <w:tcBorders>
              <w:top w:val="single" w:sz="4" w:space="0" w:color="auto"/>
              <w:bottom w:val="single" w:sz="4" w:space="0" w:color="auto"/>
            </w:tcBorders>
            <w:vAlign w:val="center"/>
          </w:tcPr>
          <w:p w14:paraId="2280BCC8" w14:textId="77777777" w:rsidR="00597F5A" w:rsidRPr="00AB7E01" w:rsidRDefault="00597F5A" w:rsidP="009A1CB0">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3FD6F729" w14:textId="77777777" w:rsidR="00597F5A" w:rsidRPr="00AB7E01" w:rsidRDefault="00597F5A" w:rsidP="009A1CB0">
            <w:pPr>
              <w:jc w:val="center"/>
              <w:rPr>
                <w:rFonts w:ascii="Times New Roman" w:hAnsi="Times New Roman" w:cs="Times New Roman"/>
                <w:sz w:val="20"/>
                <w:szCs w:val="20"/>
              </w:rPr>
            </w:pPr>
          </w:p>
        </w:tc>
      </w:tr>
      <w:tr w:rsidR="007A12BF" w:rsidRPr="00AB7E01" w14:paraId="6DBD2F5A" w14:textId="77777777" w:rsidTr="009A1CB0">
        <w:trPr>
          <w:trHeight w:val="20"/>
        </w:trPr>
        <w:tc>
          <w:tcPr>
            <w:tcW w:w="2250" w:type="dxa"/>
            <w:tcBorders>
              <w:top w:val="single" w:sz="4" w:space="0" w:color="auto"/>
            </w:tcBorders>
            <w:vAlign w:val="center"/>
          </w:tcPr>
          <w:p w14:paraId="5C9918FD" w14:textId="77777777" w:rsidR="007A12BF" w:rsidRPr="00AB7E01" w:rsidRDefault="007A12BF" w:rsidP="007A12BF">
            <w:pPr>
              <w:ind w:left="350"/>
              <w:rPr>
                <w:rFonts w:ascii="Times New Roman" w:hAnsi="Times New Roman" w:cs="Times New Roman"/>
                <w:b/>
                <w:i/>
                <w:color w:val="000000"/>
                <w:sz w:val="20"/>
                <w:szCs w:val="20"/>
              </w:rPr>
            </w:pPr>
            <w:r w:rsidRPr="00AB7E01">
              <w:rPr>
                <w:rFonts w:ascii="Times New Roman" w:hAnsi="Times New Roman" w:cs="Times New Roman"/>
                <w:color w:val="000000"/>
                <w:sz w:val="20"/>
                <w:szCs w:val="20"/>
              </w:rPr>
              <w:t>Acetaminophen</w:t>
            </w:r>
          </w:p>
        </w:tc>
        <w:tc>
          <w:tcPr>
            <w:tcW w:w="810" w:type="dxa"/>
            <w:tcBorders>
              <w:top w:val="single" w:sz="4" w:space="0" w:color="auto"/>
            </w:tcBorders>
            <w:vAlign w:val="center"/>
          </w:tcPr>
          <w:p w14:paraId="786091A0"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tcBorders>
              <w:top w:val="single" w:sz="4" w:space="0" w:color="auto"/>
            </w:tcBorders>
            <w:vAlign w:val="center"/>
          </w:tcPr>
          <w:p w14:paraId="2BBFA0A9"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49</w:t>
            </w:r>
          </w:p>
        </w:tc>
        <w:tc>
          <w:tcPr>
            <w:tcW w:w="1080" w:type="dxa"/>
            <w:tcBorders>
              <w:top w:val="single" w:sz="4" w:space="0" w:color="auto"/>
            </w:tcBorders>
            <w:vAlign w:val="center"/>
          </w:tcPr>
          <w:p w14:paraId="71833ED8"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Borders>
              <w:top w:val="single" w:sz="4" w:space="0" w:color="auto"/>
            </w:tcBorders>
          </w:tcPr>
          <w:p w14:paraId="530EE14C" w14:textId="3837AF6D"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5.6</w:t>
            </w:r>
          </w:p>
        </w:tc>
        <w:tc>
          <w:tcPr>
            <w:tcW w:w="992" w:type="dxa"/>
            <w:tcBorders>
              <w:top w:val="single" w:sz="4" w:space="0" w:color="auto"/>
            </w:tcBorders>
          </w:tcPr>
          <w:p w14:paraId="7CE6121F" w14:textId="4B51A87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Borders>
              <w:top w:val="single" w:sz="4" w:space="0" w:color="auto"/>
            </w:tcBorders>
          </w:tcPr>
          <w:p w14:paraId="21523696" w14:textId="16B7A13D"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tcBorders>
              <w:top w:val="single" w:sz="4" w:space="0" w:color="auto"/>
            </w:tcBorders>
            <w:vAlign w:val="center"/>
          </w:tcPr>
          <w:p w14:paraId="6A04CDC4"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6</w:t>
            </w:r>
          </w:p>
        </w:tc>
        <w:tc>
          <w:tcPr>
            <w:tcW w:w="993" w:type="dxa"/>
            <w:tcBorders>
              <w:top w:val="single" w:sz="4" w:space="0" w:color="auto"/>
            </w:tcBorders>
            <w:vAlign w:val="center"/>
          </w:tcPr>
          <w:p w14:paraId="5556B7A9"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6</w:t>
            </w:r>
          </w:p>
        </w:tc>
        <w:tc>
          <w:tcPr>
            <w:tcW w:w="1275" w:type="dxa"/>
            <w:tcBorders>
              <w:top w:val="single" w:sz="4" w:space="0" w:color="auto"/>
            </w:tcBorders>
          </w:tcPr>
          <w:p w14:paraId="7AD0B7F7" w14:textId="1DB15EC1"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88</w:t>
            </w:r>
          </w:p>
        </w:tc>
        <w:tc>
          <w:tcPr>
            <w:tcW w:w="1276" w:type="dxa"/>
            <w:tcBorders>
              <w:top w:val="single" w:sz="4" w:space="0" w:color="auto"/>
            </w:tcBorders>
          </w:tcPr>
          <w:p w14:paraId="342E7C50" w14:textId="388CD16E"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7.0</w:t>
            </w:r>
          </w:p>
        </w:tc>
        <w:tc>
          <w:tcPr>
            <w:tcW w:w="1134" w:type="dxa"/>
            <w:tcBorders>
              <w:top w:val="single" w:sz="4" w:space="0" w:color="auto"/>
            </w:tcBorders>
          </w:tcPr>
          <w:p w14:paraId="7663CD05" w14:textId="7153D361"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Bertz&lt;/Author&gt;&lt;Year&gt;1997&lt;/Year&gt;&lt;RecNum&gt;22&lt;/RecNum&gt;&lt;DisplayText&gt;(22)&lt;/DisplayText&gt;&lt;record&gt;&lt;rec-number&gt;22&lt;/rec-number&gt;&lt;foreign-keys&gt;&lt;key app="EN" db-id="fsep2pexqfss99eapvcvad0oatpda9psew2f" timestamp="1675459844"&gt;22&lt;/key&gt;&lt;/foreign-keys&gt;&lt;ref-type name="Journal Article"&gt;17&lt;/ref-type&gt;&lt;contributors&gt;&lt;authors&gt;&lt;author&gt;Bertz, R. J.&lt;/author&gt;&lt;author&gt;Granneman, G. R.&lt;/author&gt;&lt;/authors&gt;&lt;/contributors&gt;&lt;auth-address&gt;Department of Pharmacokinetics and Biopharmaceutics, Abbott Laboratories, Abbott Park, Illinois, USA.&lt;/auth-address&gt;&lt;titles&gt;&lt;title&gt;Use of in vitro and in vivo data to estimate the likelihood of metabolic pharmacokinetic interactions&lt;/title&gt;&lt;secondary-title&gt;Clin Pharmacokinet&lt;/secondary-title&gt;&lt;/titles&gt;&lt;periodical&gt;&lt;full-title&gt;Clin Pharmacokinet&lt;/full-title&gt;&lt;/periodical&gt;&lt;pages&gt;210-58&lt;/pages&gt;&lt;volume&gt;32&lt;/volume&gt;&lt;number&gt;3&lt;/number&gt;&lt;edition&gt;1997/03/01&lt;/edition&gt;&lt;keywords&gt;&lt;keyword&gt;Cytochrome P-450 Enzyme System/*metabolism&lt;/keyword&gt;&lt;keyword&gt;*Drug Interactions&lt;/keyword&gt;&lt;keyword&gt;Humans&lt;/keyword&gt;&lt;keyword&gt;Isoenzymes/metabolism&lt;/keyword&gt;&lt;keyword&gt;*Pharmacokinetics&lt;/keyword&gt;&lt;/keywords&gt;&lt;dates&gt;&lt;year&gt;1997&lt;/year&gt;&lt;pub-dates&gt;&lt;date&gt;Mar&lt;/date&gt;&lt;/pub-dates&gt;&lt;/dates&gt;&lt;isbn&gt;0312-5963 (Print)&amp;#xD;0312-5963 (Linking)&lt;/isbn&gt;&lt;accession-num&gt;9084960&lt;/accession-num&gt;&lt;urls&gt;&lt;related-urls&gt;&lt;url&gt;https://www.ncbi.nlm.nih.gov/pubmed/9084960&lt;/url&gt;&lt;/related-urls&gt;&lt;/urls&gt;&lt;electronic-resource-num&gt;10.2165/00003088-199732030-00004&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22)</w:t>
            </w:r>
            <w:r w:rsidRPr="00AB7E01">
              <w:rPr>
                <w:rFonts w:ascii="Times New Roman" w:hAnsi="Times New Roman" w:cs="Times New Roman"/>
                <w:sz w:val="20"/>
                <w:szCs w:val="20"/>
              </w:rPr>
              <w:fldChar w:fldCharType="end"/>
            </w:r>
          </w:p>
        </w:tc>
      </w:tr>
      <w:tr w:rsidR="007A12BF" w:rsidRPr="00AB7E01" w14:paraId="63048941" w14:textId="77777777" w:rsidTr="009A1CB0">
        <w:trPr>
          <w:trHeight w:val="20"/>
        </w:trPr>
        <w:tc>
          <w:tcPr>
            <w:tcW w:w="2250" w:type="dxa"/>
            <w:vAlign w:val="center"/>
          </w:tcPr>
          <w:p w14:paraId="0DCE7753"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Antipyrine</w:t>
            </w:r>
          </w:p>
        </w:tc>
        <w:tc>
          <w:tcPr>
            <w:tcW w:w="810" w:type="dxa"/>
            <w:vAlign w:val="center"/>
          </w:tcPr>
          <w:p w14:paraId="44C466B8"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3DA58A32"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20</w:t>
            </w:r>
          </w:p>
        </w:tc>
        <w:tc>
          <w:tcPr>
            <w:tcW w:w="1080" w:type="dxa"/>
            <w:vAlign w:val="center"/>
          </w:tcPr>
          <w:p w14:paraId="12B3627B"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06D5B2A6" w14:textId="0D4B2F19"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4F3332FD" w14:textId="185A8629"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7A3805F3" w14:textId="63D98F9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524926A6"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993" w:type="dxa"/>
            <w:vAlign w:val="center"/>
          </w:tcPr>
          <w:p w14:paraId="5B5C9362"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7</w:t>
            </w:r>
          </w:p>
        </w:tc>
        <w:tc>
          <w:tcPr>
            <w:tcW w:w="1275" w:type="dxa"/>
          </w:tcPr>
          <w:p w14:paraId="098EF1B8" w14:textId="2C664C47"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93</w:t>
            </w:r>
          </w:p>
        </w:tc>
        <w:tc>
          <w:tcPr>
            <w:tcW w:w="1276" w:type="dxa"/>
          </w:tcPr>
          <w:p w14:paraId="4BDBCE86" w14:textId="6B891103"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64</w:t>
            </w:r>
          </w:p>
        </w:tc>
        <w:tc>
          <w:tcPr>
            <w:tcW w:w="1134" w:type="dxa"/>
          </w:tcPr>
          <w:p w14:paraId="4A8ECABD" w14:textId="54A9084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Andreasen&lt;/Author&gt;&lt;Year&gt;1974&lt;/Year&gt;&lt;RecNum&gt;23&lt;/RecNum&gt;&lt;DisplayText&gt;(23)&lt;/DisplayText&gt;&lt;record&gt;&lt;rec-number&gt;23&lt;/rec-number&gt;&lt;foreign-keys&gt;&lt;key app="EN" db-id="fsep2pexqfss99eapvcvad0oatpda9psew2f" timestamp="1675459844"&gt;23&lt;/key&gt;&lt;/foreign-keys&gt;&lt;ref-type name="Journal Article"&gt;17&lt;/ref-type&gt;&lt;contributors&gt;&lt;authors&gt;&lt;author&gt;Andreasen, P. B.&lt;/author&gt;&lt;author&gt;Vesell, E. S.&lt;/author&gt;&lt;/authors&gt;&lt;/contributors&gt;&lt;titles&gt;&lt;title&gt;Comparison of plasma levels of antipyrine, tolbutamide, and warfarin after oral and intravenous administration&lt;/title&gt;&lt;secondary-title&gt;Clin Pharmacol Ther&lt;/secondary-title&gt;&lt;/titles&gt;&lt;periodical&gt;&lt;full-title&gt;Clin Pharmacol Ther&lt;/full-title&gt;&lt;/periodical&gt;&lt;pages&gt;1059-65&lt;/pages&gt;&lt;volume&gt;16&lt;/volume&gt;&lt;number&gt;6&lt;/number&gt;&lt;edition&gt;1974/12/01&lt;/edition&gt;&lt;keywords&gt;&lt;keyword&gt;Administration, Oral&lt;/keyword&gt;&lt;keyword&gt;Adult&lt;/keyword&gt;&lt;keyword&gt;Antipyrine/administration &amp;amp; dosage/*blood/pharmacology&lt;/keyword&gt;&lt;keyword&gt;Clinical Trials as Topic&lt;/keyword&gt;&lt;keyword&gt;Female&lt;/keyword&gt;&lt;keyword&gt;Half-Life&lt;/keyword&gt;&lt;keyword&gt;Humans&lt;/keyword&gt;&lt;keyword&gt;Injections, Intravenous&lt;/keyword&gt;&lt;keyword&gt;Kinetics&lt;/keyword&gt;&lt;keyword&gt;Liver Cirrhosis/metabolism&lt;/keyword&gt;&lt;keyword&gt;Male&lt;/keyword&gt;&lt;keyword&gt;Middle Aged&lt;/keyword&gt;&lt;keyword&gt;Solutions&lt;/keyword&gt;&lt;keyword&gt;Spectrophotometry, Ultraviolet&lt;/keyword&gt;&lt;keyword&gt;Time Factors&lt;/keyword&gt;&lt;keyword&gt;Tolbutamide/administration &amp;amp; dosage/*blood/pharmacology&lt;/keyword&gt;&lt;keyword&gt;Warfarin/administration &amp;amp; dosage/*blood/pharmacology&lt;/keyword&gt;&lt;/keywords&gt;&lt;dates&gt;&lt;year&gt;1974&lt;/year&gt;&lt;pub-dates&gt;&lt;date&gt;Dec&lt;/date&gt;&lt;/pub-dates&gt;&lt;/dates&gt;&lt;isbn&gt;0009-9236 (Print)&amp;#xD;0009-9236 (Linking)&lt;/isbn&gt;&lt;accession-num&gt;4611464&lt;/accession-num&gt;&lt;urls&gt;&lt;related-urls&gt;&lt;url&gt;https://www.ncbi.nlm.nih.gov/pubmed/4611464&lt;/url&gt;&lt;/related-urls&gt;&lt;/urls&gt;&lt;electronic-resource-num&gt;10.1002/cpt19741661059&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23)</w:t>
            </w:r>
            <w:r w:rsidRPr="00AB7E01">
              <w:rPr>
                <w:rFonts w:ascii="Times New Roman" w:hAnsi="Times New Roman" w:cs="Times New Roman"/>
                <w:sz w:val="20"/>
                <w:szCs w:val="20"/>
              </w:rPr>
              <w:fldChar w:fldCharType="end"/>
            </w:r>
          </w:p>
        </w:tc>
      </w:tr>
      <w:tr w:rsidR="007A12BF" w:rsidRPr="00AB7E01" w14:paraId="7C6D288A" w14:textId="77777777" w:rsidTr="009A1CB0">
        <w:trPr>
          <w:trHeight w:val="20"/>
        </w:trPr>
        <w:tc>
          <w:tcPr>
            <w:tcW w:w="2250" w:type="dxa"/>
            <w:vAlign w:val="center"/>
          </w:tcPr>
          <w:p w14:paraId="40125F3A"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Betamipron</w:t>
            </w:r>
            <w:proofErr w:type="spellEnd"/>
          </w:p>
        </w:tc>
        <w:tc>
          <w:tcPr>
            <w:tcW w:w="810" w:type="dxa"/>
            <w:vAlign w:val="center"/>
          </w:tcPr>
          <w:p w14:paraId="1BDBFB08"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613A15E8"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20</w:t>
            </w:r>
          </w:p>
        </w:tc>
        <w:tc>
          <w:tcPr>
            <w:tcW w:w="1080" w:type="dxa"/>
            <w:vAlign w:val="center"/>
          </w:tcPr>
          <w:p w14:paraId="0C67415F"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7043960D" w14:textId="045E9C6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6BE067EE" w14:textId="3CA2B5B8"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1B00155E" w14:textId="49222451"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6D406D05"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993" w:type="dxa"/>
            <w:vAlign w:val="center"/>
          </w:tcPr>
          <w:p w14:paraId="5BA349A8"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1275" w:type="dxa"/>
          </w:tcPr>
          <w:p w14:paraId="224DA127" w14:textId="3DD8146A"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70</w:t>
            </w:r>
          </w:p>
        </w:tc>
        <w:tc>
          <w:tcPr>
            <w:tcW w:w="1276" w:type="dxa"/>
          </w:tcPr>
          <w:p w14:paraId="172C16F5" w14:textId="2593E9F2"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9.2</w:t>
            </w:r>
          </w:p>
        </w:tc>
        <w:tc>
          <w:tcPr>
            <w:tcW w:w="1134" w:type="dxa"/>
          </w:tcPr>
          <w:p w14:paraId="11797AEA" w14:textId="23FB394C"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Kurihara&lt;/Author&gt;&lt;Year&gt;1992&lt;/Year&gt;&lt;RecNum&gt;24&lt;/RecNum&gt;&lt;DisplayText&gt;(24)&lt;/DisplayText&gt;&lt;record&gt;&lt;rec-number&gt;24&lt;/rec-number&gt;&lt;foreign-keys&gt;&lt;key app="EN" db-id="fsep2pexqfss99eapvcvad0oatpda9psew2f" timestamp="1675459844"&gt;24&lt;/key&gt;&lt;/foreign-keys&gt;&lt;ref-type name="Journal Article"&gt;17&lt;/ref-type&gt;&lt;contributors&gt;&lt;authors&gt;&lt;author&gt;Kurihara, A.&lt;/author&gt;&lt;author&gt;Naganuma, H.&lt;/author&gt;&lt;author&gt;Hisaoka, M.&lt;/author&gt;&lt;author&gt;Tokiwa, H.&lt;/author&gt;&lt;author&gt;Kawahara, Y.&lt;/author&gt;&lt;/authors&gt;&lt;/contributors&gt;&lt;auth-address&gt;Product Development Laboratories, Sankyo Co., Ltd., Tokyo, Japan.&lt;/auth-address&gt;&lt;titles&gt;&lt;title&gt;Prediction of human pharmacokinetics of panipenem-betamipron, a new carbapenem, from animal data&lt;/title&gt;&lt;secondary-title&gt;Antimicrob Agents Chemother&lt;/secondary-title&gt;&lt;/titles&gt;&lt;periodical&gt;&lt;full-title&gt;Antimicrob Agents Chemother&lt;/full-title&gt;&lt;/periodical&gt;&lt;pages&gt;1810-6&lt;/pages&gt;&lt;volume&gt;36&lt;/volume&gt;&lt;number&gt;9&lt;/number&gt;&lt;edition&gt;1992/09/01&lt;/edition&gt;&lt;keywords&gt;&lt;keyword&gt;Animals&lt;/keyword&gt;&lt;keyword&gt;Blood Proteins/metabolism&lt;/keyword&gt;&lt;keyword&gt;Body Weight&lt;/keyword&gt;&lt;keyword&gt;Dogs&lt;/keyword&gt;&lt;keyword&gt;Drug Therapy, Combination/pharmacokinetics&lt;/keyword&gt;&lt;keyword&gt;Female&lt;/keyword&gt;&lt;keyword&gt;Guinea Pigs&lt;/keyword&gt;&lt;keyword&gt;Humans&lt;/keyword&gt;&lt;keyword&gt;Macaca fascicularis&lt;/keyword&gt;&lt;keyword&gt;Male&lt;/keyword&gt;&lt;keyword&gt;Mice&lt;/keyword&gt;&lt;keyword&gt;Mice, Inbred Strains&lt;/keyword&gt;&lt;keyword&gt;Protein Binding&lt;/keyword&gt;&lt;keyword&gt;Rabbits&lt;/keyword&gt;&lt;keyword&gt;Rats&lt;/keyword&gt;&lt;keyword&gt;Rats, Wistar&lt;/keyword&gt;&lt;keyword&gt;Species Specificity&lt;/keyword&gt;&lt;keyword&gt;Thienamycins/*pharmacokinetics&lt;/keyword&gt;&lt;keyword&gt;beta-Alanine/*analogs &amp;amp; derivatives/pharmacokinetics&lt;/keyword&gt;&lt;/keywords&gt;&lt;dates&gt;&lt;year&gt;1992&lt;/year&gt;&lt;pub-dates&gt;&lt;date&gt;Sep&lt;/date&gt;&lt;/pub-dates&gt;&lt;/dates&gt;&lt;isbn&gt;0066-4804 (Print)&amp;#xD;0066-4804 (Linking)&lt;/isbn&gt;&lt;accession-num&gt;1416872&lt;/accession-num&gt;&lt;urls&gt;&lt;related-urls&gt;&lt;url&gt;https://www.ncbi.nlm.nih.gov/pubmed/1416872&lt;/url&gt;&lt;/related-urls&gt;&lt;/urls&gt;&lt;custom2&gt;PMC192191&lt;/custom2&gt;&lt;electronic-resource-num&gt;10.1128/AAC.36.9.1810&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24)</w:t>
            </w:r>
            <w:r w:rsidRPr="00AB7E01">
              <w:rPr>
                <w:rFonts w:ascii="Times New Roman" w:hAnsi="Times New Roman" w:cs="Times New Roman"/>
                <w:sz w:val="20"/>
                <w:szCs w:val="20"/>
              </w:rPr>
              <w:fldChar w:fldCharType="end"/>
            </w:r>
          </w:p>
        </w:tc>
      </w:tr>
      <w:tr w:rsidR="007A12BF" w:rsidRPr="00AB7E01" w14:paraId="32400909" w14:textId="77777777" w:rsidTr="009A1CB0">
        <w:trPr>
          <w:trHeight w:val="20"/>
        </w:trPr>
        <w:tc>
          <w:tcPr>
            <w:tcW w:w="2250" w:type="dxa"/>
            <w:vAlign w:val="center"/>
          </w:tcPr>
          <w:p w14:paraId="02B9258E"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Bisoprolol</w:t>
            </w:r>
          </w:p>
        </w:tc>
        <w:tc>
          <w:tcPr>
            <w:tcW w:w="810" w:type="dxa"/>
            <w:vAlign w:val="center"/>
          </w:tcPr>
          <w:p w14:paraId="13E26FF6"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70EDECC2"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83</w:t>
            </w:r>
          </w:p>
        </w:tc>
        <w:tc>
          <w:tcPr>
            <w:tcW w:w="1080" w:type="dxa"/>
            <w:vAlign w:val="center"/>
          </w:tcPr>
          <w:p w14:paraId="72A0CEC0"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1E289AC1" w14:textId="3682AEAC"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16C5B376" w14:textId="4E73DA72"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39826513" w14:textId="4D9018B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5A6C4E03"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83</w:t>
            </w:r>
          </w:p>
        </w:tc>
        <w:tc>
          <w:tcPr>
            <w:tcW w:w="993" w:type="dxa"/>
            <w:vAlign w:val="center"/>
          </w:tcPr>
          <w:p w14:paraId="07F9A734"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80</w:t>
            </w:r>
          </w:p>
        </w:tc>
        <w:tc>
          <w:tcPr>
            <w:tcW w:w="1275" w:type="dxa"/>
          </w:tcPr>
          <w:p w14:paraId="0F902EC4" w14:textId="2C10DB08"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66</w:t>
            </w:r>
          </w:p>
        </w:tc>
        <w:tc>
          <w:tcPr>
            <w:tcW w:w="1276" w:type="dxa"/>
          </w:tcPr>
          <w:p w14:paraId="295EC383" w14:textId="1DAF7E6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7</w:t>
            </w:r>
          </w:p>
        </w:tc>
        <w:tc>
          <w:tcPr>
            <w:tcW w:w="1134" w:type="dxa"/>
          </w:tcPr>
          <w:p w14:paraId="337F35CF" w14:textId="6A058C53"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Ib3Jpa2lyaTwvQXV0aG9yPjxZZWFyPjE5OTg8L1llYXI+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Ib3Jpa2lyaTwvQXV0aG9yPjxZZWFyPjE5OTg8L1llYXI+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25, 26)</w:t>
            </w:r>
            <w:r w:rsidRPr="00AB7E01">
              <w:rPr>
                <w:rFonts w:ascii="Times New Roman" w:hAnsi="Times New Roman" w:cs="Times New Roman"/>
                <w:sz w:val="20"/>
                <w:szCs w:val="20"/>
              </w:rPr>
              <w:fldChar w:fldCharType="end"/>
            </w:r>
          </w:p>
        </w:tc>
      </w:tr>
      <w:tr w:rsidR="007A12BF" w:rsidRPr="00AB7E01" w14:paraId="7E624869" w14:textId="77777777" w:rsidTr="009A1CB0">
        <w:trPr>
          <w:trHeight w:val="20"/>
        </w:trPr>
        <w:tc>
          <w:tcPr>
            <w:tcW w:w="2250" w:type="dxa"/>
            <w:vAlign w:val="center"/>
          </w:tcPr>
          <w:p w14:paraId="5DA77902"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Carbazeran</w:t>
            </w:r>
          </w:p>
        </w:tc>
        <w:tc>
          <w:tcPr>
            <w:tcW w:w="810" w:type="dxa"/>
            <w:vAlign w:val="center"/>
          </w:tcPr>
          <w:p w14:paraId="7CDA1A4A"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562F7D8C"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83</w:t>
            </w:r>
          </w:p>
        </w:tc>
        <w:tc>
          <w:tcPr>
            <w:tcW w:w="1080" w:type="dxa"/>
            <w:vAlign w:val="center"/>
          </w:tcPr>
          <w:p w14:paraId="76F036A7"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786D99DA" w14:textId="708FF2C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87.0</w:t>
            </w:r>
          </w:p>
        </w:tc>
        <w:tc>
          <w:tcPr>
            <w:tcW w:w="992" w:type="dxa"/>
          </w:tcPr>
          <w:p w14:paraId="1FB443B2" w14:textId="61DAAEEB"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16</w:t>
            </w:r>
          </w:p>
        </w:tc>
        <w:tc>
          <w:tcPr>
            <w:tcW w:w="992" w:type="dxa"/>
          </w:tcPr>
          <w:p w14:paraId="6195D51C" w14:textId="3BD15F65"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98</w:t>
            </w:r>
          </w:p>
        </w:tc>
        <w:tc>
          <w:tcPr>
            <w:tcW w:w="992" w:type="dxa"/>
            <w:vAlign w:val="center"/>
          </w:tcPr>
          <w:p w14:paraId="4C1D7E05"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83</w:t>
            </w:r>
          </w:p>
        </w:tc>
        <w:tc>
          <w:tcPr>
            <w:tcW w:w="993" w:type="dxa"/>
            <w:vAlign w:val="center"/>
          </w:tcPr>
          <w:p w14:paraId="22786068"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80</w:t>
            </w:r>
          </w:p>
        </w:tc>
        <w:tc>
          <w:tcPr>
            <w:tcW w:w="1275" w:type="dxa"/>
          </w:tcPr>
          <w:p w14:paraId="7F174068" w14:textId="6A45818D"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66</w:t>
            </w:r>
          </w:p>
        </w:tc>
        <w:tc>
          <w:tcPr>
            <w:tcW w:w="1276" w:type="dxa"/>
          </w:tcPr>
          <w:p w14:paraId="3A0ED2B0" w14:textId="057241B5"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7.6</w:t>
            </w:r>
          </w:p>
        </w:tc>
        <w:tc>
          <w:tcPr>
            <w:tcW w:w="1134" w:type="dxa"/>
          </w:tcPr>
          <w:p w14:paraId="65B57BFB" w14:textId="026B317D"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Kaye&lt;/Author&gt;&lt;Year&gt;1984&lt;/Year&gt;&lt;RecNum&gt;27&lt;/RecNum&gt;&lt;DisplayText&gt;(27)&lt;/DisplayText&gt;&lt;record&gt;&lt;rec-number&gt;27&lt;/rec-number&gt;&lt;foreign-keys&gt;&lt;key app="EN" db-id="fsep2pexqfss99eapvcvad0oatpda9psew2f" timestamp="1675459844"&gt;27&lt;/key&gt;&lt;/foreign-keys&gt;&lt;ref-type name="Journal Article"&gt;17&lt;/ref-type&gt;&lt;contributors&gt;&lt;authors&gt;&lt;author&gt;Kaye, B.&lt;/author&gt;&lt;author&gt;Offerman, J. L.&lt;/author&gt;&lt;author&gt;Reid, J. L.&lt;/author&gt;&lt;author&gt;Elliott, H. L.&lt;/author&gt;&lt;author&gt;Hillis, W. S.&lt;/author&gt;&lt;/authors&gt;&lt;/contributors&gt;&lt;titles&gt;&lt;title&gt;A species difference in the presystemic metabolism of carbazeran in dog and man&lt;/title&gt;&lt;secondary-title&gt;Xenobiotica&lt;/secondary-title&gt;&lt;/titles&gt;&lt;periodical&gt;&lt;full-title&gt;Xenobiotica&lt;/full-title&gt;&lt;/periodical&gt;&lt;pages&gt;935-45&lt;/pages&gt;&lt;volume&gt;14&lt;/volume&gt;&lt;number&gt;12&lt;/number&gt;&lt;edition&gt;1984/12/01&lt;/edition&gt;&lt;keywords&gt;&lt;keyword&gt;Adult&lt;/keyword&gt;&lt;keyword&gt;Animals&lt;/keyword&gt;&lt;keyword&gt;Biological Availability&lt;/keyword&gt;&lt;keyword&gt;Biotransformation&lt;/keyword&gt;&lt;keyword&gt;Carbamates/*metabolism&lt;/keyword&gt;&lt;keyword&gt;Chemical Phenomena&lt;/keyword&gt;&lt;keyword&gt;Chemistry&lt;/keyword&gt;&lt;keyword&gt;Dogs&lt;/keyword&gt;&lt;keyword&gt;Humans&lt;/keyword&gt;&lt;keyword&gt;Male&lt;/keyword&gt;&lt;keyword&gt;Species Specificity&lt;/keyword&gt;&lt;/keywords&gt;&lt;dates&gt;&lt;year&gt;1984&lt;/year&gt;&lt;pub-dates&gt;&lt;date&gt;Dec&lt;/date&gt;&lt;/pub-dates&gt;&lt;/dates&gt;&lt;isbn&gt;0049-8254 (Print)&amp;#xD;0049-8254 (Linking)&lt;/isbn&gt;&lt;accession-num&gt;6531941&lt;/accession-num&gt;&lt;urls&gt;&lt;related-urls&gt;&lt;url&gt;https://www.ncbi.nlm.nih.gov/pubmed/6531941&lt;/url&gt;&lt;/related-urls&gt;&lt;/urls&gt;&lt;electronic-resource-num&gt;10.3109/00498258409151492&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27)</w:t>
            </w:r>
            <w:r w:rsidRPr="00AB7E01">
              <w:rPr>
                <w:rFonts w:ascii="Times New Roman" w:hAnsi="Times New Roman" w:cs="Times New Roman"/>
                <w:sz w:val="20"/>
                <w:szCs w:val="20"/>
              </w:rPr>
              <w:fldChar w:fldCharType="end"/>
            </w:r>
          </w:p>
        </w:tc>
      </w:tr>
      <w:tr w:rsidR="007A12BF" w:rsidRPr="00AB7E01" w14:paraId="61F3FD56" w14:textId="77777777" w:rsidTr="009A1CB0">
        <w:trPr>
          <w:trHeight w:val="20"/>
        </w:trPr>
        <w:tc>
          <w:tcPr>
            <w:tcW w:w="2250" w:type="dxa"/>
            <w:vAlign w:val="center"/>
          </w:tcPr>
          <w:p w14:paraId="1B80EA7E"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Citalopram</w:t>
            </w:r>
          </w:p>
        </w:tc>
        <w:tc>
          <w:tcPr>
            <w:tcW w:w="810" w:type="dxa"/>
            <w:vAlign w:val="center"/>
          </w:tcPr>
          <w:p w14:paraId="3BB0B17A"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049556A9"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13</w:t>
            </w:r>
          </w:p>
        </w:tc>
        <w:tc>
          <w:tcPr>
            <w:tcW w:w="1080" w:type="dxa"/>
            <w:vAlign w:val="center"/>
          </w:tcPr>
          <w:p w14:paraId="702A53DA"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22DFD6D2" w14:textId="0B4F6EBC"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8.3</w:t>
            </w:r>
          </w:p>
        </w:tc>
        <w:tc>
          <w:tcPr>
            <w:tcW w:w="992" w:type="dxa"/>
          </w:tcPr>
          <w:p w14:paraId="0040FD40" w14:textId="0157DBB2"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6.5</w:t>
            </w:r>
          </w:p>
        </w:tc>
        <w:tc>
          <w:tcPr>
            <w:tcW w:w="992" w:type="dxa"/>
          </w:tcPr>
          <w:p w14:paraId="58403440" w14:textId="2293F463"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32215757"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48</w:t>
            </w:r>
          </w:p>
        </w:tc>
        <w:tc>
          <w:tcPr>
            <w:tcW w:w="993" w:type="dxa"/>
            <w:vAlign w:val="center"/>
          </w:tcPr>
          <w:p w14:paraId="44206F89"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42</w:t>
            </w:r>
          </w:p>
        </w:tc>
        <w:tc>
          <w:tcPr>
            <w:tcW w:w="1275" w:type="dxa"/>
          </w:tcPr>
          <w:p w14:paraId="2B63A6D3" w14:textId="211340B3"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20</w:t>
            </w:r>
          </w:p>
        </w:tc>
        <w:tc>
          <w:tcPr>
            <w:tcW w:w="1276" w:type="dxa"/>
          </w:tcPr>
          <w:p w14:paraId="2903AE24" w14:textId="7AA5E3FC"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3</w:t>
            </w:r>
          </w:p>
        </w:tc>
        <w:tc>
          <w:tcPr>
            <w:tcW w:w="1134" w:type="dxa"/>
          </w:tcPr>
          <w:p w14:paraId="0D3C6B7B" w14:textId="0981D60E"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Joffe&lt;/Author&gt;&lt;Year&gt;1998&lt;/Year&gt;&lt;RecNum&gt;28&lt;/RecNum&gt;&lt;DisplayText&gt;(28)&lt;/DisplayText&gt;&lt;record&gt;&lt;rec-number&gt;28&lt;/rec-number&gt;&lt;foreign-keys&gt;&lt;key app="EN" db-id="fsep2pexqfss99eapvcvad0oatpda9psew2f" timestamp="1675459844"&gt;28&lt;/key&gt;&lt;/foreign-keys&gt;&lt;ref-type name="Journal Article"&gt;17&lt;/ref-type&gt;&lt;contributors&gt;&lt;authors&gt;&lt;author&gt;Joffe, P.&lt;/author&gt;&lt;author&gt;Larsen, F. S.&lt;/author&gt;&lt;author&gt;Pedersen, V.&lt;/author&gt;&lt;author&gt;Ring-Larsen, H.&lt;/author&gt;&lt;author&gt;Aaes-Jorgensen, T.&lt;/author&gt;&lt;author&gt;Sidhu, J.&lt;/author&gt;&lt;/authors&gt;&lt;/contributors&gt;&lt;auth-address&gt;Department of Medicine, Holbaek County Hospital, Denmark.&lt;/auth-address&gt;&lt;titles&gt;&lt;title&gt;Single-dose pharmacokinetics of citalopram in patients with moderate renal insufficiency or hepatic cirrhosis compared with healthy subjects&lt;/title&gt;&lt;secondary-title&gt;Eur J Clin Pharmacol&lt;/secondary-title&gt;&lt;/titles&gt;&lt;periodical&gt;&lt;full-title&gt;Eur J Clin Pharmacol&lt;/full-title&gt;&lt;/periodical&gt;&lt;pages&gt;237-42&lt;/pages&gt;&lt;volume&gt;54&lt;/volume&gt;&lt;number&gt;3&lt;/number&gt;&lt;edition&gt;1998/07/29&lt;/edition&gt;&lt;keywords&gt;&lt;keyword&gt;Administration, Oral&lt;/keyword&gt;&lt;keyword&gt;Adolescent&lt;/keyword&gt;&lt;keyword&gt;Adult&lt;/keyword&gt;&lt;keyword&gt;Biological Availability&lt;/keyword&gt;&lt;keyword&gt;Citalopram/blood/metabolism/*pharmacokinetics&lt;/keyword&gt;&lt;keyword&gt;Female&lt;/keyword&gt;&lt;keyword&gt;Humans&lt;/keyword&gt;&lt;keyword&gt;Injections, Intravenous&lt;/keyword&gt;&lt;keyword&gt;Liver Cirrhosis/blood/*physiopathology/urine&lt;/keyword&gt;&lt;keyword&gt;Male&lt;/keyword&gt;&lt;keyword&gt;Metabolic Clearance Rate&lt;/keyword&gt;&lt;keyword&gt;Middle Aged&lt;/keyword&gt;&lt;keyword&gt;Renal Insufficiency/blood/*physiopathology/urine&lt;/keyword&gt;&lt;keyword&gt;Serotonin Uptake Inhibitors/blood/metabolism/*pharmacokinetics&lt;/keyword&gt;&lt;keyword&gt;Treatment Outcome&lt;/keyword&gt;&lt;/keywords&gt;&lt;dates&gt;&lt;year&gt;1998&lt;/year&gt;&lt;pub-dates&gt;&lt;date&gt;May&lt;/date&gt;&lt;/pub-dates&gt;&lt;/dates&gt;&lt;isbn&gt;0031-6970 (Print)&amp;#xD;0031-6970 (Linking)&lt;/isbn&gt;&lt;accession-num&gt;9681666&lt;/accession-num&gt;&lt;urls&gt;&lt;related-urls&gt;&lt;url&gt;https://www.ncbi.nlm.nih.gov/pubmed/9681666&lt;/url&gt;&lt;/related-urls&gt;&lt;/urls&gt;&lt;electronic-resource-num&gt;10.1007/s002280050452&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28)</w:t>
            </w:r>
            <w:r w:rsidRPr="00AB7E01">
              <w:rPr>
                <w:rFonts w:ascii="Times New Roman" w:hAnsi="Times New Roman" w:cs="Times New Roman"/>
                <w:sz w:val="20"/>
                <w:szCs w:val="20"/>
              </w:rPr>
              <w:fldChar w:fldCharType="end"/>
            </w:r>
          </w:p>
        </w:tc>
      </w:tr>
      <w:tr w:rsidR="007A12BF" w:rsidRPr="00AB7E01" w14:paraId="65C4ED8D" w14:textId="77777777" w:rsidTr="009A1CB0">
        <w:trPr>
          <w:trHeight w:val="20"/>
        </w:trPr>
        <w:tc>
          <w:tcPr>
            <w:tcW w:w="2250" w:type="dxa"/>
            <w:vAlign w:val="center"/>
          </w:tcPr>
          <w:p w14:paraId="684ABA29"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Codeine</w:t>
            </w:r>
          </w:p>
        </w:tc>
        <w:tc>
          <w:tcPr>
            <w:tcW w:w="810" w:type="dxa"/>
            <w:vAlign w:val="center"/>
          </w:tcPr>
          <w:p w14:paraId="15D4A2A5"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19704F10"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1080" w:type="dxa"/>
            <w:vAlign w:val="center"/>
          </w:tcPr>
          <w:p w14:paraId="0495D85B"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0399CFBD" w14:textId="492831A5"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3EC32D5F" w14:textId="2605692D"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60B079B0" w14:textId="38A09BD8"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6D394F85"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4</w:t>
            </w:r>
          </w:p>
        </w:tc>
        <w:tc>
          <w:tcPr>
            <w:tcW w:w="993" w:type="dxa"/>
            <w:vAlign w:val="center"/>
          </w:tcPr>
          <w:p w14:paraId="4AAC8173"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2</w:t>
            </w:r>
          </w:p>
        </w:tc>
        <w:tc>
          <w:tcPr>
            <w:tcW w:w="1275" w:type="dxa"/>
          </w:tcPr>
          <w:p w14:paraId="56EEF46A" w14:textId="048785AA"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96</w:t>
            </w:r>
          </w:p>
        </w:tc>
        <w:tc>
          <w:tcPr>
            <w:tcW w:w="1276" w:type="dxa"/>
          </w:tcPr>
          <w:p w14:paraId="282365F8" w14:textId="7807034E"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0.7</w:t>
            </w:r>
          </w:p>
        </w:tc>
        <w:tc>
          <w:tcPr>
            <w:tcW w:w="1134" w:type="dxa"/>
          </w:tcPr>
          <w:p w14:paraId="710B9E4D" w14:textId="1DB4DD21"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Vozeh&lt;/Author&gt;&lt;Year&gt;1988&lt;/Year&gt;&lt;RecNum&gt;29&lt;/RecNum&gt;&lt;DisplayText&gt;(29)&lt;/DisplayText&gt;&lt;record&gt;&lt;rec-number&gt;29&lt;/rec-number&gt;&lt;foreign-keys&gt;&lt;key app="EN" db-id="fsep2pexqfss99eapvcvad0oatpda9psew2f" timestamp="1675459844"&gt;29&lt;/key&gt;&lt;/foreign-keys&gt;&lt;ref-type name="Journal Article"&gt;17&lt;/ref-type&gt;&lt;contributors&gt;&lt;authors&gt;&lt;author&gt;Vozeh, S.&lt;/author&gt;&lt;author&gt;Schmidlin, O.&lt;/author&gt;&lt;author&gt;Taeschner, W.&lt;/author&gt;&lt;/authors&gt;&lt;/contributors&gt;&lt;auth-address&gt;Departement Innere Medizin, Kantonsspital Basel, Universitatskliniken, Switzerland.&lt;/auth-address&gt;&lt;titles&gt;&lt;title&gt;Pharmacokinetic drug data&lt;/title&gt;&lt;secondary-title&gt;Clin Pharmacokinet&lt;/secondary-title&gt;&lt;/titles&gt;&lt;periodical&gt;&lt;full-title&gt;Clin Pharmacokinet&lt;/full-title&gt;&lt;/periodical&gt;&lt;pages&gt;254-82&lt;/pages&gt;&lt;volume&gt;15&lt;/volume&gt;&lt;number&gt;4&lt;/number&gt;&lt;edition&gt;1988/10/01&lt;/edition&gt;&lt;keywords&gt;&lt;keyword&gt;Half-Life&lt;/keyword&gt;&lt;keyword&gt;Humans&lt;/keyword&gt;&lt;keyword&gt;*Pharmacokinetics&lt;/keyword&gt;&lt;keyword&gt;Reference Values&lt;/keyword&gt;&lt;/keywords&gt;&lt;dates&gt;&lt;year&gt;1988&lt;/year&gt;&lt;pub-dates&gt;&lt;date&gt;Oct&lt;/date&gt;&lt;/pub-dates&gt;&lt;/dates&gt;&lt;isbn&gt;0312-5963 (Print)&amp;#xD;0312-5963 (Linking)&lt;/isbn&gt;&lt;accession-num&gt;3191648&lt;/accession-num&gt;&lt;urls&gt;&lt;related-urls&gt;&lt;url&gt;https://www.ncbi.nlm.nih.gov/pubmed/3191648&lt;/url&gt;&lt;/related-urls&gt;&lt;/urls&gt;&lt;electronic-resource-num&gt;10.2165/00003088-198815040-00005&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29)</w:t>
            </w:r>
            <w:r w:rsidRPr="00AB7E01">
              <w:rPr>
                <w:rFonts w:ascii="Times New Roman" w:hAnsi="Times New Roman" w:cs="Times New Roman"/>
                <w:sz w:val="20"/>
                <w:szCs w:val="20"/>
              </w:rPr>
              <w:fldChar w:fldCharType="end"/>
            </w:r>
          </w:p>
        </w:tc>
      </w:tr>
      <w:tr w:rsidR="007A12BF" w:rsidRPr="00AB7E01" w14:paraId="13EA0689" w14:textId="77777777" w:rsidTr="009A1CB0">
        <w:trPr>
          <w:trHeight w:val="20"/>
        </w:trPr>
        <w:tc>
          <w:tcPr>
            <w:tcW w:w="2250" w:type="dxa"/>
            <w:vAlign w:val="center"/>
          </w:tcPr>
          <w:p w14:paraId="4EDA248C"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Fleroxacin</w:t>
            </w:r>
          </w:p>
        </w:tc>
        <w:tc>
          <w:tcPr>
            <w:tcW w:w="810" w:type="dxa"/>
            <w:vAlign w:val="center"/>
          </w:tcPr>
          <w:p w14:paraId="21B8DF09"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Z</w:t>
            </w:r>
          </w:p>
        </w:tc>
        <w:tc>
          <w:tcPr>
            <w:tcW w:w="1080" w:type="dxa"/>
            <w:vAlign w:val="center"/>
          </w:tcPr>
          <w:p w14:paraId="4C511D62"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33</w:t>
            </w:r>
          </w:p>
        </w:tc>
        <w:tc>
          <w:tcPr>
            <w:tcW w:w="1080" w:type="dxa"/>
            <w:vAlign w:val="center"/>
          </w:tcPr>
          <w:p w14:paraId="5EE10C85"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7AAA34F0" w14:textId="4016B3AF"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6EBDC73B" w14:textId="41F80D3A"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01911FF1" w14:textId="64203CF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37831D9E"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993" w:type="dxa"/>
            <w:vAlign w:val="center"/>
          </w:tcPr>
          <w:p w14:paraId="3C1411AA"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1275" w:type="dxa"/>
          </w:tcPr>
          <w:p w14:paraId="68F66ED6" w14:textId="43CEBF58"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73</w:t>
            </w:r>
          </w:p>
        </w:tc>
        <w:tc>
          <w:tcPr>
            <w:tcW w:w="1276" w:type="dxa"/>
          </w:tcPr>
          <w:p w14:paraId="5106FDE7" w14:textId="6D8F6BFB"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4</w:t>
            </w:r>
          </w:p>
        </w:tc>
        <w:tc>
          <w:tcPr>
            <w:tcW w:w="1134" w:type="dxa"/>
          </w:tcPr>
          <w:p w14:paraId="144771EB" w14:textId="38E70604"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Weidekamm&lt;/Author&gt;&lt;Year&gt;1987&lt;/Year&gt;&lt;RecNum&gt;30&lt;/RecNum&gt;&lt;DisplayText&gt;(30)&lt;/DisplayText&gt;&lt;record&gt;&lt;rec-number&gt;30&lt;/rec-number&gt;&lt;foreign-keys&gt;&lt;key app="EN" db-id="fsep2pexqfss99eapvcvad0oatpda9psew2f" timestamp="1675459844"&gt;30&lt;/key&gt;&lt;/foreign-keys&gt;&lt;ref-type name="Journal Article"&gt;17&lt;/ref-type&gt;&lt;contributors&gt;&lt;authors&gt;&lt;author&gt;Weidekamm, E.&lt;/author&gt;&lt;author&gt;Portmann, R.&lt;/author&gt;&lt;author&gt;Suter, K.&lt;/author&gt;&lt;author&gt;Partos, C.&lt;/author&gt;&lt;author&gt;Dell, D.&lt;/author&gt;&lt;author&gt;Lucker, P. W.&lt;/author&gt;&lt;/authors&gt;&lt;/contributors&gt;&lt;auth-address&gt;Department of Clinical Research and Pharmaceutical Research, F. Hoffmann-La Roche &amp;amp; Co. Ltd., Basel, Switzerland.&lt;/auth-address&gt;&lt;titles&gt;&lt;title&gt;Single- and multiple-dose pharmacokinetics of fleroxacin, a trifluorinated quinolone, in humans&lt;/title&gt;&lt;secondary-title&gt;Antimicrob Agents Chemother&lt;/secondary-title&gt;&lt;/titles&gt;&lt;periodical&gt;&lt;full-title&gt;Antimicrob Agents Chemother&lt;/full-title&gt;&lt;/periodical&gt;&lt;pages&gt;1909-14&lt;/pages&gt;&lt;volume&gt;31&lt;/volume&gt;&lt;number&gt;12&lt;/number&gt;&lt;edition&gt;1987/12/01&lt;/edition&gt;&lt;keywords&gt;&lt;keyword&gt;Administration, Oral&lt;/keyword&gt;&lt;keyword&gt;Biological Availability&lt;/keyword&gt;&lt;keyword&gt;Ciprofloxacin/administration &amp;amp; dosage/*analogs &amp;amp; derivatives/pharmacokinetics&lt;/keyword&gt;&lt;keyword&gt;Drug Interactions&lt;/keyword&gt;&lt;keyword&gt;Fleroxacin&lt;/keyword&gt;&lt;keyword&gt;Humans&lt;/keyword&gt;&lt;keyword&gt;Infusions, Intravenous&lt;/keyword&gt;&lt;keyword&gt;Male&lt;/keyword&gt;&lt;keyword&gt;Probenecid/pharmacology&lt;/keyword&gt;&lt;/keywords&gt;&lt;dates&gt;&lt;year&gt;1987&lt;/year&gt;&lt;pub-dates&gt;&lt;date&gt;Dec&lt;/date&gt;&lt;/pub-dates&gt;&lt;/dates&gt;&lt;isbn&gt;0066-4804 (Print)&amp;#xD;0066-4804 (Linking)&lt;/isbn&gt;&lt;accession-num&gt;3125788&lt;/accession-num&gt;&lt;urls&gt;&lt;related-urls&gt;&lt;url&gt;https://www.ncbi.nlm.nih.gov/pubmed/3125788&lt;/url&gt;&lt;/related-urls&gt;&lt;/urls&gt;&lt;custom2&gt;PMC175826&lt;/custom2&gt;&lt;electronic-resource-num&gt;10.1128/AAC.31.12.1909&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30)</w:t>
            </w:r>
            <w:r w:rsidRPr="00AB7E01">
              <w:rPr>
                <w:rFonts w:ascii="Times New Roman" w:hAnsi="Times New Roman" w:cs="Times New Roman"/>
                <w:sz w:val="20"/>
                <w:szCs w:val="20"/>
              </w:rPr>
              <w:fldChar w:fldCharType="end"/>
            </w:r>
          </w:p>
        </w:tc>
      </w:tr>
      <w:tr w:rsidR="007A12BF" w:rsidRPr="00AB7E01" w14:paraId="7A25175E" w14:textId="77777777" w:rsidTr="009A1CB0">
        <w:trPr>
          <w:trHeight w:val="20"/>
        </w:trPr>
        <w:tc>
          <w:tcPr>
            <w:tcW w:w="2250" w:type="dxa"/>
            <w:vAlign w:val="center"/>
          </w:tcPr>
          <w:p w14:paraId="14097829"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Gatifloxacin</w:t>
            </w:r>
            <w:proofErr w:type="spellEnd"/>
          </w:p>
        </w:tc>
        <w:tc>
          <w:tcPr>
            <w:tcW w:w="810" w:type="dxa"/>
            <w:vAlign w:val="center"/>
          </w:tcPr>
          <w:p w14:paraId="4A536DD3"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Z</w:t>
            </w:r>
          </w:p>
        </w:tc>
        <w:tc>
          <w:tcPr>
            <w:tcW w:w="1080" w:type="dxa"/>
            <w:vAlign w:val="center"/>
          </w:tcPr>
          <w:p w14:paraId="7DA90294"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27</w:t>
            </w:r>
          </w:p>
        </w:tc>
        <w:tc>
          <w:tcPr>
            <w:tcW w:w="1080" w:type="dxa"/>
            <w:vAlign w:val="center"/>
          </w:tcPr>
          <w:p w14:paraId="57D4DA2E"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1BC2FEA4" w14:textId="322E744B"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22AF8A95" w14:textId="3B3041AE"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43644807" w14:textId="45548149"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792BFC79"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993" w:type="dxa"/>
            <w:vAlign w:val="center"/>
          </w:tcPr>
          <w:p w14:paraId="2781962F"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1275" w:type="dxa"/>
          </w:tcPr>
          <w:p w14:paraId="316B5607" w14:textId="55F09586"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80</w:t>
            </w:r>
          </w:p>
        </w:tc>
        <w:tc>
          <w:tcPr>
            <w:tcW w:w="1276" w:type="dxa"/>
          </w:tcPr>
          <w:p w14:paraId="7DD012EC" w14:textId="09A524E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8</w:t>
            </w:r>
          </w:p>
        </w:tc>
        <w:tc>
          <w:tcPr>
            <w:tcW w:w="1134" w:type="dxa"/>
          </w:tcPr>
          <w:p w14:paraId="3272D368" w14:textId="7493352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Hayakawa&lt;/Author&gt;&lt;Year&gt;2003&lt;/Year&gt;&lt;RecNum&gt;31&lt;/RecNum&gt;&lt;DisplayText&gt;(31)&lt;/DisplayText&gt;&lt;record&gt;&lt;rec-number&gt;31&lt;/rec-number&gt;&lt;foreign-keys&gt;&lt;key app="EN" db-id="fsep2pexqfss99eapvcvad0oatpda9psew2f" timestamp="1675459845"&gt;31&lt;/key&gt;&lt;/foreign-keys&gt;&lt;ref-type name="Journal Article"&gt;17&lt;/ref-type&gt;&lt;contributors&gt;&lt;authors&gt;&lt;author&gt;Hayakawa, H.&lt;/author&gt;&lt;author&gt;Fukushima, Y.&lt;/author&gt;&lt;author&gt;Kato, H.&lt;/author&gt;&lt;author&gt;Fukumoto, H.&lt;/author&gt;&lt;author&gt;Kadota, T.&lt;/author&gt;&lt;author&gt;Yamamoto, H.&lt;/author&gt;&lt;author&gt;Kuroiwa, H.&lt;/author&gt;&lt;author&gt;Nishigaki, J.&lt;/author&gt;&lt;author&gt;Tsuji, A.&lt;/author&gt;&lt;/authors&gt;&lt;/contributors&gt;&lt;auth-address&gt;Department of Drug Safety Research Laboratory, Research Laboratories, Toyama Chemical Co., Ltd., 2-4-1, Shimookui, Toyama, 930-8508, Japan. hiroyoshi_hayakawa@toyama-chemical.co.jp&lt;/auth-address&gt;&lt;titles&gt;&lt;title&gt;Metabolism and disposition of novel des-fluoro quinolone garenoxacin in experimental animals and an interspecies scaling of pharmacokinetic parameters&lt;/title&gt;&lt;secondary-title&gt;Drug Metab Dispos&lt;/secondary-title&gt;&lt;/titles&gt;&lt;periodical&gt;&lt;full-title&gt;Drug Metab Dispos&lt;/full-title&gt;&lt;/periodical&gt;&lt;pages&gt;1409-18&lt;/pages&gt;&lt;volume&gt;31&lt;/volume&gt;&lt;number&gt;11&lt;/number&gt;&lt;edition&gt;2003/10/23&lt;/edition&gt;&lt;keywords&gt;&lt;keyword&gt;Animals&lt;/keyword&gt;&lt;keyword&gt;Dogs&lt;/keyword&gt;&lt;keyword&gt;Fluoroquinolones/administration &amp;amp; dosage/*blood/*pharmacokinetics&lt;/keyword&gt;&lt;keyword&gt;Macaca fascicularis&lt;/keyword&gt;&lt;keyword&gt;Male&lt;/keyword&gt;&lt;keyword&gt;Rats&lt;/keyword&gt;&lt;keyword&gt;Rats, Wistar&lt;/keyword&gt;&lt;keyword&gt;Species Specificity&lt;/keyword&gt;&lt;/keywords&gt;&lt;dates&gt;&lt;year&gt;2003&lt;/year&gt;&lt;pub-dates&gt;&lt;date&gt;Nov&lt;/date&gt;&lt;/pub-dates&gt;&lt;/dates&gt;&lt;isbn&gt;0090-9556 (Print)&amp;#xD;0090-9556 (Linking)&lt;/isbn&gt;&lt;accession-num&gt;14570774&lt;/accession-num&gt;&lt;urls&gt;&lt;related-urls&gt;&lt;url&gt;https://www.ncbi.nlm.nih.gov/pubmed/14570774&lt;/url&gt;&lt;/related-urls&gt;&lt;/urls&gt;&lt;electronic-resource-num&gt;10.1124/dmd.31.11.1409&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31)</w:t>
            </w:r>
            <w:r w:rsidRPr="00AB7E01">
              <w:rPr>
                <w:rFonts w:ascii="Times New Roman" w:hAnsi="Times New Roman" w:cs="Times New Roman"/>
                <w:sz w:val="20"/>
                <w:szCs w:val="20"/>
              </w:rPr>
              <w:fldChar w:fldCharType="end"/>
            </w:r>
          </w:p>
        </w:tc>
      </w:tr>
      <w:tr w:rsidR="007A12BF" w:rsidRPr="00AB7E01" w14:paraId="15E0FFA6" w14:textId="77777777" w:rsidTr="009A1CB0">
        <w:trPr>
          <w:trHeight w:val="20"/>
        </w:trPr>
        <w:tc>
          <w:tcPr>
            <w:tcW w:w="2250" w:type="dxa"/>
            <w:vAlign w:val="center"/>
          </w:tcPr>
          <w:p w14:paraId="7BFE6223"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Ketoprofen</w:t>
            </w:r>
          </w:p>
        </w:tc>
        <w:tc>
          <w:tcPr>
            <w:tcW w:w="810" w:type="dxa"/>
            <w:vAlign w:val="center"/>
          </w:tcPr>
          <w:p w14:paraId="6907D59E"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6C9B06CE"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35</w:t>
            </w:r>
          </w:p>
        </w:tc>
        <w:tc>
          <w:tcPr>
            <w:tcW w:w="1080" w:type="dxa"/>
            <w:vAlign w:val="center"/>
          </w:tcPr>
          <w:p w14:paraId="12610912"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2FA5B14F" w14:textId="1F846E22"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3.4</w:t>
            </w:r>
          </w:p>
        </w:tc>
        <w:tc>
          <w:tcPr>
            <w:tcW w:w="992" w:type="dxa"/>
          </w:tcPr>
          <w:p w14:paraId="028FFF44" w14:textId="3681D024"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4.5</w:t>
            </w:r>
          </w:p>
        </w:tc>
        <w:tc>
          <w:tcPr>
            <w:tcW w:w="992" w:type="dxa"/>
          </w:tcPr>
          <w:p w14:paraId="694085D4" w14:textId="2D1ABAFD"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6B5B03B6"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993" w:type="dxa"/>
            <w:vAlign w:val="center"/>
          </w:tcPr>
          <w:p w14:paraId="1DAA4AF7"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1275" w:type="dxa"/>
          </w:tcPr>
          <w:p w14:paraId="290AA44C" w14:textId="75844171"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19</w:t>
            </w:r>
          </w:p>
        </w:tc>
        <w:tc>
          <w:tcPr>
            <w:tcW w:w="1276" w:type="dxa"/>
          </w:tcPr>
          <w:p w14:paraId="184DC4CA" w14:textId="6DCF7B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2</w:t>
            </w:r>
          </w:p>
        </w:tc>
        <w:tc>
          <w:tcPr>
            <w:tcW w:w="1134" w:type="dxa"/>
          </w:tcPr>
          <w:p w14:paraId="7A83304D" w14:textId="0B4D5BD2"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Debruyne&lt;/Author&gt;&lt;Year&gt;1987&lt;/Year&gt;&lt;RecNum&gt;32&lt;/RecNum&gt;&lt;DisplayText&gt;(32)&lt;/DisplayText&gt;&lt;record&gt;&lt;rec-number&gt;32&lt;/rec-number&gt;&lt;foreign-keys&gt;&lt;key app="EN" db-id="fsep2pexqfss99eapvcvad0oatpda9psew2f" timestamp="1675459845"&gt;32&lt;/key&gt;&lt;/foreign-keys&gt;&lt;ref-type name="Journal Article"&gt;17&lt;/ref-type&gt;&lt;contributors&gt;&lt;authors&gt;&lt;author&gt;Debruyne, D.&lt;/author&gt;&lt;author&gt;Hurault de Ligny, B.&lt;/author&gt;&lt;author&gt;Ryckelynck, J. P.&lt;/author&gt;&lt;author&gt;Albessard, F.&lt;/author&gt;&lt;author&gt;Moulin, M.&lt;/author&gt;&lt;/authors&gt;&lt;/contributors&gt;&lt;titles&gt;&lt;title&gt;Clinical pharmacokinetics of ketoprofen after single intravenous administration as a bolus or infusion&lt;/title&gt;&lt;secondary-title&gt;Clin Pharmacokinet&lt;/secondary-title&gt;&lt;/titles&gt;&lt;periodical&gt;&lt;full-title&gt;Clin Pharmacokinet&lt;/full-title&gt;&lt;/periodical&gt;&lt;pages&gt;214-21&lt;/pages&gt;&lt;volume&gt;12&lt;/volume&gt;&lt;number&gt;3&lt;/number&gt;&lt;edition&gt;1987/03/01&lt;/edition&gt;&lt;keywords&gt;&lt;keyword&gt;Adult&lt;/keyword&gt;&lt;keyword&gt;Colic/*drug therapy&lt;/keyword&gt;&lt;keyword&gt;Female&lt;/keyword&gt;&lt;keyword&gt;Humans&lt;/keyword&gt;&lt;keyword&gt;Infusions, Intravenous&lt;/keyword&gt;&lt;keyword&gt;Injections, Intravenous&lt;/keyword&gt;&lt;keyword&gt;Ketoprofen/administration &amp;amp; dosage/blood/*metabolism/therapeutic use&lt;/keyword&gt;&lt;keyword&gt;Kidney Diseases/complications/*drug therapy&lt;/keyword&gt;&lt;keyword&gt;Kinetics&lt;/keyword&gt;&lt;keyword&gt;Male&lt;/keyword&gt;&lt;keyword&gt;Middle Aged&lt;/keyword&gt;&lt;keyword&gt;Pain/drug therapy/etiology&lt;/keyword&gt;&lt;keyword&gt;Phenylpropionates/*metabolism&lt;/keyword&gt;&lt;/keywords&gt;&lt;dates&gt;&lt;year&gt;1987&lt;/year&gt;&lt;pub-dates&gt;&lt;date&gt;Mar&lt;/date&gt;&lt;/pub-dates&gt;&lt;/dates&gt;&lt;isbn&gt;0312-5963 (Print)&amp;#xD;0312-5963 (Linking)&lt;/isbn&gt;&lt;accession-num&gt;3581635&lt;/accession-num&gt;&lt;urls&gt;&lt;related-urls&gt;&lt;url&gt;https://www.ncbi.nlm.nih.gov/pubmed/3581635&lt;/url&gt;&lt;/related-urls&gt;&lt;/urls&gt;&lt;electronic-resource-num&gt;10.2165/00003088-198712030-00003&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32)</w:t>
            </w:r>
            <w:r w:rsidRPr="00AB7E01">
              <w:rPr>
                <w:rFonts w:ascii="Times New Roman" w:hAnsi="Times New Roman" w:cs="Times New Roman"/>
                <w:sz w:val="20"/>
                <w:szCs w:val="20"/>
              </w:rPr>
              <w:fldChar w:fldCharType="end"/>
            </w:r>
          </w:p>
        </w:tc>
      </w:tr>
      <w:tr w:rsidR="007A12BF" w:rsidRPr="00AB7E01" w14:paraId="504C677C" w14:textId="77777777" w:rsidTr="009A1CB0">
        <w:trPr>
          <w:trHeight w:val="20"/>
        </w:trPr>
        <w:tc>
          <w:tcPr>
            <w:tcW w:w="2250" w:type="dxa"/>
            <w:vAlign w:val="center"/>
          </w:tcPr>
          <w:p w14:paraId="73BC3893"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Lorazepam</w:t>
            </w:r>
          </w:p>
        </w:tc>
        <w:tc>
          <w:tcPr>
            <w:tcW w:w="810" w:type="dxa"/>
            <w:vAlign w:val="center"/>
          </w:tcPr>
          <w:p w14:paraId="16D3653A"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46DF256E"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37</w:t>
            </w:r>
          </w:p>
        </w:tc>
        <w:tc>
          <w:tcPr>
            <w:tcW w:w="1080" w:type="dxa"/>
            <w:vAlign w:val="center"/>
          </w:tcPr>
          <w:p w14:paraId="79ABD21C"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4FA8849E" w14:textId="4BC08854"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9.6</w:t>
            </w:r>
          </w:p>
        </w:tc>
        <w:tc>
          <w:tcPr>
            <w:tcW w:w="992" w:type="dxa"/>
          </w:tcPr>
          <w:p w14:paraId="0EF47266" w14:textId="343AE159"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4.9</w:t>
            </w:r>
          </w:p>
        </w:tc>
        <w:tc>
          <w:tcPr>
            <w:tcW w:w="992" w:type="dxa"/>
          </w:tcPr>
          <w:p w14:paraId="52D57417" w14:textId="51E3DD3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61D389AB"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76</w:t>
            </w:r>
          </w:p>
        </w:tc>
        <w:tc>
          <w:tcPr>
            <w:tcW w:w="993" w:type="dxa"/>
            <w:vAlign w:val="center"/>
          </w:tcPr>
          <w:p w14:paraId="0B5553DE"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72</w:t>
            </w:r>
          </w:p>
        </w:tc>
        <w:tc>
          <w:tcPr>
            <w:tcW w:w="1275" w:type="dxa"/>
          </w:tcPr>
          <w:p w14:paraId="637F30F5" w14:textId="2DAA3E34"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88</w:t>
            </w:r>
          </w:p>
        </w:tc>
        <w:tc>
          <w:tcPr>
            <w:tcW w:w="1276" w:type="dxa"/>
          </w:tcPr>
          <w:p w14:paraId="21860185" w14:textId="772125B5"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0</w:t>
            </w:r>
          </w:p>
        </w:tc>
        <w:tc>
          <w:tcPr>
            <w:tcW w:w="1134" w:type="dxa"/>
          </w:tcPr>
          <w:p w14:paraId="2CF50EFA" w14:textId="79649CB3"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Greenblatt&lt;/Author&gt;&lt;Year&gt;1977&lt;/Year&gt;&lt;RecNum&gt;33&lt;/RecNum&gt;&lt;DisplayText&gt;(33)&lt;/DisplayText&gt;&lt;record&gt;&lt;rec-number&gt;33&lt;/rec-number&gt;&lt;foreign-keys&gt;&lt;key app="EN" db-id="fsep2pexqfss99eapvcvad0oatpda9psew2f" timestamp="1675459845"&gt;33&lt;/key&gt;&lt;/foreign-keys&gt;&lt;ref-type name="Journal Article"&gt;17&lt;/ref-type&gt;&lt;contributors&gt;&lt;authors&gt;&lt;author&gt;Greenblatt, D. J.&lt;/author&gt;&lt;author&gt;Comer, W. H.&lt;/author&gt;&lt;author&gt;Elliott, H. W.&lt;/author&gt;&lt;author&gt;Shader, R. I.&lt;/author&gt;&lt;author&gt;Knowles, J. A.&lt;/author&gt;&lt;author&gt;Ruelius, H. W.&lt;/author&gt;&lt;/authors&gt;&lt;/contributors&gt;&lt;titles&gt;&lt;title&gt;Clinical pharmacokinetics of lorazepam. III. Intravenous injection. Preliminary results&lt;/title&gt;&lt;secondary-title&gt;J Clin Pharmacol&lt;/secondary-title&gt;&lt;/titles&gt;&lt;periodical&gt;&lt;full-title&gt;J Clin Pharmacol&lt;/full-title&gt;&lt;/periodical&gt;&lt;pages&gt;490-4&lt;/pages&gt;&lt;volume&gt;17&lt;/volume&gt;&lt;number&gt;8-9&lt;/number&gt;&lt;edition&gt;1977/08/01&lt;/edition&gt;&lt;keywords&gt;&lt;keyword&gt;Adult&lt;/keyword&gt;&lt;keyword&gt;Anti-Anxiety Agents/*metabolism&lt;/keyword&gt;&lt;keyword&gt;Glucuronates/metabolism&lt;/keyword&gt;&lt;keyword&gt;Half-Life&lt;/keyword&gt;&lt;keyword&gt;Humans&lt;/keyword&gt;&lt;keyword&gt;Injections, Intravenous&lt;/keyword&gt;&lt;keyword&gt;Kinetics&lt;/keyword&gt;&lt;keyword&gt;Lorazepam/administration &amp;amp; dosage/*metabolism&lt;/keyword&gt;&lt;keyword&gt;Male&lt;/keyword&gt;&lt;keyword&gt;Models, Biological&lt;/keyword&gt;&lt;/keywords&gt;&lt;dates&gt;&lt;year&gt;1977&lt;/year&gt;&lt;pub-dates&gt;&lt;date&gt;Aug-Sep&lt;/date&gt;&lt;/pub-dates&gt;&lt;/dates&gt;&lt;isbn&gt;0091-2700 (Print)&amp;#xD;0091-2700 (Linking)&lt;/isbn&gt;&lt;accession-num&gt;19508&lt;/accession-num&gt;&lt;urls&gt;&lt;related-urls&gt;&lt;url&gt;https://www.ncbi.nlm.nih.gov/pubmed/19508&lt;/url&gt;&lt;/related-urls&gt;&lt;/urls&gt;&lt;electronic-resource-num&gt;10.1002/j.1552-4604.1977.tb05641.x&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33)</w:t>
            </w:r>
            <w:r w:rsidRPr="00AB7E01">
              <w:rPr>
                <w:rFonts w:ascii="Times New Roman" w:hAnsi="Times New Roman" w:cs="Times New Roman"/>
                <w:sz w:val="20"/>
                <w:szCs w:val="20"/>
              </w:rPr>
              <w:fldChar w:fldCharType="end"/>
            </w:r>
          </w:p>
        </w:tc>
      </w:tr>
      <w:tr w:rsidR="007A12BF" w:rsidRPr="00AB7E01" w14:paraId="33096266" w14:textId="77777777" w:rsidTr="009A1CB0">
        <w:trPr>
          <w:trHeight w:val="20"/>
        </w:trPr>
        <w:tc>
          <w:tcPr>
            <w:tcW w:w="2250" w:type="dxa"/>
            <w:vAlign w:val="center"/>
          </w:tcPr>
          <w:p w14:paraId="1E2AD1A5"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Metoprolol</w:t>
            </w:r>
          </w:p>
        </w:tc>
        <w:tc>
          <w:tcPr>
            <w:tcW w:w="810" w:type="dxa"/>
            <w:vAlign w:val="center"/>
          </w:tcPr>
          <w:p w14:paraId="6BB9795C"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4571B722"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49</w:t>
            </w:r>
          </w:p>
        </w:tc>
        <w:tc>
          <w:tcPr>
            <w:tcW w:w="1080" w:type="dxa"/>
            <w:vAlign w:val="center"/>
          </w:tcPr>
          <w:p w14:paraId="368B5ECE"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1BC0DB4E" w14:textId="4DB08245"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50AA0A57" w14:textId="0782721A"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4.0</w:t>
            </w:r>
          </w:p>
        </w:tc>
        <w:tc>
          <w:tcPr>
            <w:tcW w:w="992" w:type="dxa"/>
          </w:tcPr>
          <w:p w14:paraId="265B7EA1" w14:textId="32600B8A"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1F15A3DB"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88</w:t>
            </w:r>
          </w:p>
        </w:tc>
        <w:tc>
          <w:tcPr>
            <w:tcW w:w="993" w:type="dxa"/>
            <w:vAlign w:val="center"/>
          </w:tcPr>
          <w:p w14:paraId="1C3BD955"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86</w:t>
            </w:r>
          </w:p>
        </w:tc>
        <w:tc>
          <w:tcPr>
            <w:tcW w:w="1275" w:type="dxa"/>
          </w:tcPr>
          <w:p w14:paraId="3F0D6460" w14:textId="29A77A89"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88</w:t>
            </w:r>
          </w:p>
        </w:tc>
        <w:tc>
          <w:tcPr>
            <w:tcW w:w="1276" w:type="dxa"/>
          </w:tcPr>
          <w:p w14:paraId="7FD09030" w14:textId="4821B18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3.0</w:t>
            </w:r>
          </w:p>
        </w:tc>
        <w:tc>
          <w:tcPr>
            <w:tcW w:w="1134" w:type="dxa"/>
          </w:tcPr>
          <w:p w14:paraId="7F386F0E" w14:textId="6AFEDC81"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Kb2huc3NvbjwvQXV0aG9yPjxZZWFyPjE5NzY8L1llYXI+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Kb2huc3NvbjwvQXV0aG9yPjxZZWFyPjE5NzY8L1llYXI+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34-36)</w:t>
            </w:r>
            <w:r w:rsidRPr="00AB7E01">
              <w:rPr>
                <w:rFonts w:ascii="Times New Roman" w:hAnsi="Times New Roman" w:cs="Times New Roman"/>
                <w:sz w:val="20"/>
                <w:szCs w:val="20"/>
              </w:rPr>
              <w:fldChar w:fldCharType="end"/>
            </w:r>
          </w:p>
        </w:tc>
      </w:tr>
      <w:tr w:rsidR="007A12BF" w:rsidRPr="00AB7E01" w14:paraId="066FEA3B" w14:textId="77777777" w:rsidTr="009A1CB0">
        <w:trPr>
          <w:trHeight w:val="20"/>
        </w:trPr>
        <w:tc>
          <w:tcPr>
            <w:tcW w:w="2250" w:type="dxa"/>
            <w:vAlign w:val="center"/>
          </w:tcPr>
          <w:p w14:paraId="0A10B5B4"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lastRenderedPageBreak/>
              <w:t>Moxifloxacin</w:t>
            </w:r>
          </w:p>
        </w:tc>
        <w:tc>
          <w:tcPr>
            <w:tcW w:w="810" w:type="dxa"/>
            <w:vAlign w:val="center"/>
          </w:tcPr>
          <w:p w14:paraId="3E177B47"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Z</w:t>
            </w:r>
          </w:p>
        </w:tc>
        <w:tc>
          <w:tcPr>
            <w:tcW w:w="1080" w:type="dxa"/>
            <w:vAlign w:val="center"/>
          </w:tcPr>
          <w:p w14:paraId="25E1382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08</w:t>
            </w:r>
          </w:p>
        </w:tc>
        <w:tc>
          <w:tcPr>
            <w:tcW w:w="1080" w:type="dxa"/>
            <w:vAlign w:val="center"/>
          </w:tcPr>
          <w:p w14:paraId="4C34C09B"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1ECDE53C" w14:textId="4FA464CE"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3.8</w:t>
            </w:r>
          </w:p>
        </w:tc>
        <w:tc>
          <w:tcPr>
            <w:tcW w:w="992" w:type="dxa"/>
          </w:tcPr>
          <w:p w14:paraId="5BDFE9FD" w14:textId="70BC07BA"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38207BC8" w14:textId="16C1ECE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4.15</w:t>
            </w:r>
          </w:p>
        </w:tc>
        <w:tc>
          <w:tcPr>
            <w:tcW w:w="992" w:type="dxa"/>
            <w:vAlign w:val="center"/>
          </w:tcPr>
          <w:p w14:paraId="51397E93"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993" w:type="dxa"/>
            <w:vAlign w:val="center"/>
          </w:tcPr>
          <w:p w14:paraId="25B99BDB"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1275" w:type="dxa"/>
          </w:tcPr>
          <w:p w14:paraId="5C9CDADA" w14:textId="28AAF5AC"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60</w:t>
            </w:r>
          </w:p>
        </w:tc>
        <w:tc>
          <w:tcPr>
            <w:tcW w:w="1276" w:type="dxa"/>
          </w:tcPr>
          <w:p w14:paraId="0884C32D" w14:textId="419F9C74"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2</w:t>
            </w:r>
          </w:p>
        </w:tc>
        <w:tc>
          <w:tcPr>
            <w:tcW w:w="1134" w:type="dxa"/>
          </w:tcPr>
          <w:p w14:paraId="684050FD" w14:textId="4BA4FD4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Siefert&lt;/Author&gt;&lt;Year&gt;1999&lt;/Year&gt;&lt;RecNum&gt;37&lt;/RecNum&gt;&lt;DisplayText&gt;(37)&lt;/DisplayText&gt;&lt;record&gt;&lt;rec-number&gt;37&lt;/rec-number&gt;&lt;foreign-keys&gt;&lt;key app="EN" db-id="fsep2pexqfss99eapvcvad0oatpda9psew2f" timestamp="1675459845"&gt;37&lt;/key&gt;&lt;/foreign-keys&gt;&lt;ref-type name="Journal Article"&gt;17&lt;/ref-type&gt;&lt;contributors&gt;&lt;authors&gt;&lt;author&gt;Siefert, H. M.&lt;/author&gt;&lt;author&gt;Domdey-Bette, A.&lt;/author&gt;&lt;author&gt;Henninger, K.&lt;/author&gt;&lt;author&gt;Hucke, F.&lt;/author&gt;&lt;author&gt;Kohlsdorfer, C.&lt;/author&gt;&lt;author&gt;Stass, H. H.&lt;/author&gt;&lt;/authors&gt;&lt;/contributors&gt;&lt;auth-address&gt;Bayer AG, Pharma Research Center, Wuppertal, Germany. hans-martin.siefert.hs@bayer-ag.de&lt;/auth-address&gt;&lt;titles&gt;&lt;title&gt;Pharmacokinetics of the 8-methoxyquinolone, moxifloxacin: a comparison in humans and other mammalian species&lt;/title&gt;&lt;secondary-title&gt;J Antimicrob Chemother&lt;/secondary-title&gt;&lt;/titles&gt;&lt;periodical&gt;&lt;full-title&gt;J Antimicrob Chemother&lt;/full-title&gt;&lt;/periodical&gt;&lt;pages&gt;69-76&lt;/pages&gt;&lt;volume&gt;43 Suppl B&lt;/volume&gt;&lt;edition&gt;1999/06/26&lt;/edition&gt;&lt;keywords&gt;&lt;keyword&gt;Animals&lt;/keyword&gt;&lt;keyword&gt;Anti-Infective Agents/blood/*pharmacokinetics&lt;/keyword&gt;&lt;keyword&gt;Area Under Curve&lt;/keyword&gt;&lt;keyword&gt;*Aza Compounds&lt;/keyword&gt;&lt;keyword&gt;Body Weight&lt;/keyword&gt;&lt;keyword&gt;Dogs&lt;/keyword&gt;&lt;keyword&gt;Female&lt;/keyword&gt;&lt;keyword&gt;*Fluoroquinolones&lt;/keyword&gt;&lt;keyword&gt;Humans&lt;/keyword&gt;&lt;keyword&gt;Macaca mulatta&lt;/keyword&gt;&lt;keyword&gt;Male&lt;/keyword&gt;&lt;keyword&gt;Mice&lt;/keyword&gt;&lt;keyword&gt;Moxifloxacin&lt;/keyword&gt;&lt;keyword&gt;*Quinolines&lt;/keyword&gt;&lt;keyword&gt;Rats&lt;/keyword&gt;&lt;keyword&gt;Swine&lt;/keyword&gt;&lt;keyword&gt;Swine, Miniature&lt;/keyword&gt;&lt;/keywords&gt;&lt;dates&gt;&lt;year&gt;1999&lt;/year&gt;&lt;pub-dates&gt;&lt;date&gt;May&lt;/date&gt;&lt;/pub-dates&gt;&lt;/dates&gt;&lt;isbn&gt;0305-7453 (Print)&amp;#xD;0305-7453 (Linking)&lt;/isbn&gt;&lt;accession-num&gt;10382878&lt;/accession-num&gt;&lt;urls&gt;&lt;related-urls&gt;&lt;url&gt;https://www.ncbi.nlm.nih.gov/pubmed/10382878&lt;/url&gt;&lt;/related-urls&gt;&lt;/urls&gt;&lt;electronic-resource-num&gt;10.1093/jac/43.suppl_2.69&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37)</w:t>
            </w:r>
            <w:r w:rsidRPr="00AB7E01">
              <w:rPr>
                <w:rFonts w:ascii="Times New Roman" w:hAnsi="Times New Roman" w:cs="Times New Roman"/>
                <w:sz w:val="20"/>
                <w:szCs w:val="20"/>
              </w:rPr>
              <w:fldChar w:fldCharType="end"/>
            </w:r>
          </w:p>
        </w:tc>
      </w:tr>
      <w:tr w:rsidR="007A12BF" w:rsidRPr="00AB7E01" w14:paraId="661F8A14" w14:textId="77777777" w:rsidTr="009A1CB0">
        <w:trPr>
          <w:trHeight w:val="20"/>
        </w:trPr>
        <w:tc>
          <w:tcPr>
            <w:tcW w:w="2250" w:type="dxa"/>
            <w:vAlign w:val="center"/>
          </w:tcPr>
          <w:p w14:paraId="0E7997A1"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Mycophenolic Acid</w:t>
            </w:r>
          </w:p>
        </w:tc>
        <w:tc>
          <w:tcPr>
            <w:tcW w:w="810" w:type="dxa"/>
            <w:vAlign w:val="center"/>
          </w:tcPr>
          <w:p w14:paraId="69BAA5D2"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38785B2E"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46</w:t>
            </w:r>
          </w:p>
        </w:tc>
        <w:tc>
          <w:tcPr>
            <w:tcW w:w="1080" w:type="dxa"/>
            <w:vAlign w:val="center"/>
          </w:tcPr>
          <w:p w14:paraId="7C4ED125"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76BA65AF" w14:textId="2341E73C"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27.6</w:t>
            </w:r>
          </w:p>
        </w:tc>
        <w:tc>
          <w:tcPr>
            <w:tcW w:w="992" w:type="dxa"/>
          </w:tcPr>
          <w:p w14:paraId="67DBE47B" w14:textId="32509B2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46.6</w:t>
            </w:r>
          </w:p>
        </w:tc>
        <w:tc>
          <w:tcPr>
            <w:tcW w:w="992" w:type="dxa"/>
          </w:tcPr>
          <w:p w14:paraId="79D930E6" w14:textId="595CDD0A"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1C35EF2D"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993" w:type="dxa"/>
            <w:vAlign w:val="center"/>
          </w:tcPr>
          <w:p w14:paraId="5C25627E"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1275" w:type="dxa"/>
          </w:tcPr>
          <w:p w14:paraId="2140711D" w14:textId="5A98B979"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15</w:t>
            </w:r>
          </w:p>
        </w:tc>
        <w:tc>
          <w:tcPr>
            <w:tcW w:w="1276" w:type="dxa"/>
          </w:tcPr>
          <w:p w14:paraId="40402A3F" w14:textId="301045ED"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3</w:t>
            </w:r>
          </w:p>
        </w:tc>
        <w:tc>
          <w:tcPr>
            <w:tcW w:w="1134" w:type="dxa"/>
          </w:tcPr>
          <w:p w14:paraId="78A17C03" w14:textId="1077D14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Cubitt&lt;/Author&gt;&lt;Year&gt;2009&lt;/Year&gt;&lt;RecNum&gt;38&lt;/RecNum&gt;&lt;DisplayText&gt;(38)&lt;/DisplayText&gt;&lt;record&gt;&lt;rec-number&gt;38&lt;/rec-number&gt;&lt;foreign-keys&gt;&lt;key app="EN" db-id="fsep2pexqfss99eapvcvad0oatpda9psew2f" timestamp="1675459845"&gt;38&lt;/key&gt;&lt;/foreign-keys&gt;&lt;ref-type name="Journal Article"&gt;17&lt;/ref-type&gt;&lt;contributors&gt;&lt;authors&gt;&lt;author&gt;Cubitt, H. E.&lt;/author&gt;&lt;author&gt;Houston, J. B.&lt;/author&gt;&lt;author&gt;Galetin, A.&lt;/author&gt;&lt;/authors&gt;&lt;/contributors&gt;&lt;auth-address&gt;School of Pharmacy and Pharmaceutical Sciences, University of Manchester, Stopford Building Oxford Road, Manchester, M13 9PT, UK.&lt;/auth-address&gt;&lt;titles&gt;&lt;title&gt;Relative importance of intestinal and hepatic glucuronidation-impact on the prediction of drug clearance&lt;/title&gt;&lt;secondary-title&gt;Pharm Res&lt;/secondary-title&gt;&lt;/titles&gt;&lt;periodical&gt;&lt;full-title&gt;Pharm Res&lt;/full-title&gt;&lt;/periodical&gt;&lt;pages&gt;1073-83&lt;/pages&gt;&lt;volume&gt;26&lt;/volume&gt;&lt;number&gt;5&lt;/number&gt;&lt;edition&gt;2009/02/03&lt;/edition&gt;&lt;keywords&gt;&lt;keyword&gt;Alamethicin/pharmacology&lt;/keyword&gt;&lt;keyword&gt;Cytochrome P-450 Enzyme System/metabolism&lt;/keyword&gt;&lt;keyword&gt;Glucuronides/*metabolism&lt;/keyword&gt;&lt;keyword&gt;Glucuronosyltransferase/*metabolism&lt;/keyword&gt;&lt;keyword&gt;Humans&lt;/keyword&gt;&lt;keyword&gt;Intestines/drug effects/*enzymology&lt;/keyword&gt;&lt;keyword&gt;Ionophores/pharmacology&lt;/keyword&gt;&lt;keyword&gt;Liver/drug effects/*enzymology&lt;/keyword&gt;&lt;keyword&gt;Microsomes/*drug effects/enzymology&lt;/keyword&gt;&lt;keyword&gt;Pharmaceutical Preparations/*metabolism&lt;/keyword&gt;&lt;keyword&gt;Predictive Value of Tests&lt;/keyword&gt;&lt;keyword&gt;Substrate Specificity&lt;/keyword&gt;&lt;/keywords&gt;&lt;dates&gt;&lt;year&gt;2009&lt;/year&gt;&lt;pub-dates&gt;&lt;date&gt;May&lt;/date&gt;&lt;/pub-dates&gt;&lt;/dates&gt;&lt;isbn&gt;1573-904X (Electronic)&amp;#xD;0724-8741 (Linking)&lt;/isbn&gt;&lt;accession-num&gt;19184618&lt;/accession-num&gt;&lt;urls&gt;&lt;related-urls&gt;&lt;url&gt;https://www.ncbi.nlm.nih.gov/pubmed/19184618&lt;/url&gt;&lt;/related-urls&gt;&lt;/urls&gt;&lt;electronic-resource-num&gt;10.1007/s11095-008-9823-9&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38)</w:t>
            </w:r>
            <w:r w:rsidRPr="00AB7E01">
              <w:rPr>
                <w:rFonts w:ascii="Times New Roman" w:hAnsi="Times New Roman" w:cs="Times New Roman"/>
                <w:sz w:val="20"/>
                <w:szCs w:val="20"/>
              </w:rPr>
              <w:fldChar w:fldCharType="end"/>
            </w:r>
          </w:p>
        </w:tc>
      </w:tr>
      <w:tr w:rsidR="007A12BF" w:rsidRPr="00AB7E01" w14:paraId="3853D7D6" w14:textId="77777777" w:rsidTr="009A1CB0">
        <w:trPr>
          <w:trHeight w:val="20"/>
        </w:trPr>
        <w:tc>
          <w:tcPr>
            <w:tcW w:w="2250" w:type="dxa"/>
            <w:vAlign w:val="center"/>
          </w:tcPr>
          <w:p w14:paraId="63011F5E"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Oxazepam</w:t>
            </w:r>
          </w:p>
        </w:tc>
        <w:tc>
          <w:tcPr>
            <w:tcW w:w="810" w:type="dxa"/>
            <w:vAlign w:val="center"/>
          </w:tcPr>
          <w:p w14:paraId="3D1D4DE3"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2841D728"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31</w:t>
            </w:r>
          </w:p>
        </w:tc>
        <w:tc>
          <w:tcPr>
            <w:tcW w:w="1080" w:type="dxa"/>
            <w:vAlign w:val="center"/>
          </w:tcPr>
          <w:p w14:paraId="00E7DD45"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5A205B55" w14:textId="7B576F4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265CBFB9" w14:textId="64561E36"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tcPr>
          <w:p w14:paraId="4F33D41A" w14:textId="56D1E8D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125CD69E"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72</w:t>
            </w:r>
          </w:p>
        </w:tc>
        <w:tc>
          <w:tcPr>
            <w:tcW w:w="993" w:type="dxa"/>
            <w:vAlign w:val="center"/>
          </w:tcPr>
          <w:p w14:paraId="0EA237D4"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68</w:t>
            </w:r>
          </w:p>
        </w:tc>
        <w:tc>
          <w:tcPr>
            <w:tcW w:w="1275" w:type="dxa"/>
          </w:tcPr>
          <w:p w14:paraId="00447DFC" w14:textId="4DDE572C"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54</w:t>
            </w:r>
          </w:p>
        </w:tc>
        <w:tc>
          <w:tcPr>
            <w:tcW w:w="1276" w:type="dxa"/>
          </w:tcPr>
          <w:p w14:paraId="5EA1E857" w14:textId="65C30F5E"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w:t>
            </w:r>
          </w:p>
        </w:tc>
        <w:tc>
          <w:tcPr>
            <w:tcW w:w="1134" w:type="dxa"/>
          </w:tcPr>
          <w:p w14:paraId="045B2980" w14:textId="10009A2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Bertz&lt;/Author&gt;&lt;Year&gt;1997&lt;/Year&gt;&lt;RecNum&gt;22&lt;/RecNum&gt;&lt;DisplayText&gt;(22)&lt;/DisplayText&gt;&lt;record&gt;&lt;rec-number&gt;22&lt;/rec-number&gt;&lt;foreign-keys&gt;&lt;key app="EN" db-id="fsep2pexqfss99eapvcvad0oatpda9psew2f" timestamp="1675459844"&gt;22&lt;/key&gt;&lt;/foreign-keys&gt;&lt;ref-type name="Journal Article"&gt;17&lt;/ref-type&gt;&lt;contributors&gt;&lt;authors&gt;&lt;author&gt;Bertz, R. J.&lt;/author&gt;&lt;author&gt;Granneman, G. R.&lt;/author&gt;&lt;/authors&gt;&lt;/contributors&gt;&lt;auth-address&gt;Department of Pharmacokinetics and Biopharmaceutics, Abbott Laboratories, Abbott Park, Illinois, USA.&lt;/auth-address&gt;&lt;titles&gt;&lt;title&gt;Use of in vitro and in vivo data to estimate the likelihood of metabolic pharmacokinetic interactions&lt;/title&gt;&lt;secondary-title&gt;Clin Pharmacokinet&lt;/secondary-title&gt;&lt;/titles&gt;&lt;periodical&gt;&lt;full-title&gt;Clin Pharmacokinet&lt;/full-title&gt;&lt;/periodical&gt;&lt;pages&gt;210-58&lt;/pages&gt;&lt;volume&gt;32&lt;/volume&gt;&lt;number&gt;3&lt;/number&gt;&lt;edition&gt;1997/03/01&lt;/edition&gt;&lt;keywords&gt;&lt;keyword&gt;Cytochrome P-450 Enzyme System/*metabolism&lt;/keyword&gt;&lt;keyword&gt;*Drug Interactions&lt;/keyword&gt;&lt;keyword&gt;Humans&lt;/keyword&gt;&lt;keyword&gt;Isoenzymes/metabolism&lt;/keyword&gt;&lt;keyword&gt;*Pharmacokinetics&lt;/keyword&gt;&lt;/keywords&gt;&lt;dates&gt;&lt;year&gt;1997&lt;/year&gt;&lt;pub-dates&gt;&lt;date&gt;Mar&lt;/date&gt;&lt;/pub-dates&gt;&lt;/dates&gt;&lt;isbn&gt;0312-5963 (Print)&amp;#xD;0312-5963 (Linking)&lt;/isbn&gt;&lt;accession-num&gt;9084960&lt;/accession-num&gt;&lt;urls&gt;&lt;related-urls&gt;&lt;url&gt;https://www.ncbi.nlm.nih.gov/pubmed/9084960&lt;/url&gt;&lt;/related-urls&gt;&lt;/urls&gt;&lt;electronic-resource-num&gt;10.2165/00003088-199732030-00004&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22)</w:t>
            </w:r>
            <w:r w:rsidRPr="00AB7E01">
              <w:rPr>
                <w:rFonts w:ascii="Times New Roman" w:hAnsi="Times New Roman" w:cs="Times New Roman"/>
                <w:sz w:val="20"/>
                <w:szCs w:val="20"/>
              </w:rPr>
              <w:fldChar w:fldCharType="end"/>
            </w:r>
          </w:p>
        </w:tc>
      </w:tr>
      <w:tr w:rsidR="007A12BF" w:rsidRPr="00AB7E01" w14:paraId="644902DD" w14:textId="77777777" w:rsidTr="009A1CB0">
        <w:trPr>
          <w:trHeight w:val="20"/>
        </w:trPr>
        <w:tc>
          <w:tcPr>
            <w:tcW w:w="2250" w:type="dxa"/>
            <w:vAlign w:val="center"/>
          </w:tcPr>
          <w:p w14:paraId="038BF966"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Pitavastatin</w:t>
            </w:r>
            <w:proofErr w:type="spellEnd"/>
          </w:p>
        </w:tc>
        <w:tc>
          <w:tcPr>
            <w:tcW w:w="810" w:type="dxa"/>
            <w:vAlign w:val="center"/>
          </w:tcPr>
          <w:p w14:paraId="2BEB6A90"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0163EC1C"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16</w:t>
            </w:r>
          </w:p>
        </w:tc>
        <w:tc>
          <w:tcPr>
            <w:tcW w:w="1080" w:type="dxa"/>
            <w:vAlign w:val="center"/>
          </w:tcPr>
          <w:p w14:paraId="7165A0D2"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62D79066" w14:textId="073187EE"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5.6</w:t>
            </w:r>
          </w:p>
        </w:tc>
        <w:tc>
          <w:tcPr>
            <w:tcW w:w="992" w:type="dxa"/>
          </w:tcPr>
          <w:p w14:paraId="02CB8508" w14:textId="123875D4"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1.3</w:t>
            </w:r>
          </w:p>
        </w:tc>
        <w:tc>
          <w:tcPr>
            <w:tcW w:w="992" w:type="dxa"/>
          </w:tcPr>
          <w:p w14:paraId="54BB2D91" w14:textId="1B0CFA9E"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2BCFED38"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2</w:t>
            </w:r>
          </w:p>
        </w:tc>
        <w:tc>
          <w:tcPr>
            <w:tcW w:w="993" w:type="dxa"/>
            <w:vAlign w:val="center"/>
          </w:tcPr>
          <w:p w14:paraId="62CC4A25"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90</w:t>
            </w:r>
          </w:p>
        </w:tc>
        <w:tc>
          <w:tcPr>
            <w:tcW w:w="1275" w:type="dxa"/>
          </w:tcPr>
          <w:p w14:paraId="52454E3F" w14:textId="5BF74681"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042</w:t>
            </w:r>
          </w:p>
        </w:tc>
        <w:tc>
          <w:tcPr>
            <w:tcW w:w="1276" w:type="dxa"/>
          </w:tcPr>
          <w:p w14:paraId="47D7BACD" w14:textId="3858AB2A"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5.9</w:t>
            </w:r>
          </w:p>
        </w:tc>
        <w:tc>
          <w:tcPr>
            <w:tcW w:w="1134" w:type="dxa"/>
          </w:tcPr>
          <w:p w14:paraId="3A26243D" w14:textId="3D71746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Db3JzaW5pPC9BdXRob3I+PFllYXI+MjAxMTwvWWVhcj48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Db3JzaW5pPC9BdXRob3I+PFllYXI+MjAxMTwvWWVhcj48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39, 40)</w:t>
            </w:r>
            <w:r w:rsidRPr="00AB7E01">
              <w:rPr>
                <w:rFonts w:ascii="Times New Roman" w:hAnsi="Times New Roman" w:cs="Times New Roman"/>
                <w:sz w:val="20"/>
                <w:szCs w:val="20"/>
              </w:rPr>
              <w:fldChar w:fldCharType="end"/>
            </w:r>
          </w:p>
        </w:tc>
      </w:tr>
      <w:tr w:rsidR="007A12BF" w:rsidRPr="00AB7E01" w14:paraId="27DC25F0" w14:textId="77777777" w:rsidTr="009A1CB0">
        <w:trPr>
          <w:trHeight w:val="20"/>
        </w:trPr>
        <w:tc>
          <w:tcPr>
            <w:tcW w:w="2250" w:type="dxa"/>
            <w:vAlign w:val="center"/>
          </w:tcPr>
          <w:p w14:paraId="5FFFB5CB"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Rsv604</w:t>
            </w:r>
          </w:p>
        </w:tc>
        <w:tc>
          <w:tcPr>
            <w:tcW w:w="810" w:type="dxa"/>
            <w:vAlign w:val="center"/>
          </w:tcPr>
          <w:p w14:paraId="6FEE20F5"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1D734CA5"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3.02</w:t>
            </w:r>
          </w:p>
        </w:tc>
        <w:tc>
          <w:tcPr>
            <w:tcW w:w="1080" w:type="dxa"/>
            <w:vAlign w:val="center"/>
          </w:tcPr>
          <w:p w14:paraId="6B50104F"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798E93A4" w14:textId="3CAB3E1A"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6DC2FEF9" w14:textId="107A4F1A"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6CBC9529" w14:textId="3F396240"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14.7</w:t>
            </w:r>
          </w:p>
        </w:tc>
        <w:tc>
          <w:tcPr>
            <w:tcW w:w="992" w:type="dxa"/>
            <w:vAlign w:val="center"/>
          </w:tcPr>
          <w:p w14:paraId="19B325BB"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43</w:t>
            </w:r>
          </w:p>
        </w:tc>
        <w:tc>
          <w:tcPr>
            <w:tcW w:w="993" w:type="dxa"/>
            <w:vAlign w:val="center"/>
          </w:tcPr>
          <w:p w14:paraId="08BB36B4"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38</w:t>
            </w:r>
          </w:p>
        </w:tc>
        <w:tc>
          <w:tcPr>
            <w:tcW w:w="1275" w:type="dxa"/>
          </w:tcPr>
          <w:p w14:paraId="112E3A9C" w14:textId="177B07DF" w:rsidR="007A12BF" w:rsidRPr="00AB7E01" w:rsidRDefault="007A12BF" w:rsidP="009A1CB0">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40</w:t>
            </w:r>
          </w:p>
        </w:tc>
        <w:tc>
          <w:tcPr>
            <w:tcW w:w="1276" w:type="dxa"/>
          </w:tcPr>
          <w:p w14:paraId="358B3463" w14:textId="65E9A896"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0.70</w:t>
            </w:r>
          </w:p>
        </w:tc>
        <w:tc>
          <w:tcPr>
            <w:tcW w:w="1134" w:type="dxa"/>
          </w:tcPr>
          <w:p w14:paraId="386578E8" w14:textId="77777777" w:rsidR="007A12BF" w:rsidRPr="00AB7E01" w:rsidRDefault="007A12BF" w:rsidP="009A1CB0">
            <w:pPr>
              <w:jc w:val="center"/>
              <w:rPr>
                <w:rFonts w:ascii="Times New Roman" w:hAnsi="Times New Roman" w:cs="Times New Roman"/>
                <w:sz w:val="20"/>
                <w:szCs w:val="20"/>
              </w:rPr>
            </w:pPr>
            <w:r w:rsidRPr="00AB7E01">
              <w:rPr>
                <w:rFonts w:ascii="Times New Roman" w:hAnsi="Times New Roman" w:cs="Times New Roman"/>
                <w:sz w:val="20"/>
                <w:szCs w:val="20"/>
              </w:rPr>
              <w:t>NP</w:t>
            </w:r>
          </w:p>
        </w:tc>
      </w:tr>
      <w:tr w:rsidR="007A12BF" w:rsidRPr="00AB7E01" w14:paraId="7FE31640" w14:textId="77777777" w:rsidTr="009A1CB0">
        <w:trPr>
          <w:trHeight w:val="20"/>
        </w:trPr>
        <w:tc>
          <w:tcPr>
            <w:tcW w:w="2250" w:type="dxa"/>
            <w:vAlign w:val="center"/>
          </w:tcPr>
          <w:p w14:paraId="43A830DE"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Theophylline</w:t>
            </w:r>
          </w:p>
        </w:tc>
        <w:tc>
          <w:tcPr>
            <w:tcW w:w="810" w:type="dxa"/>
            <w:vAlign w:val="center"/>
          </w:tcPr>
          <w:p w14:paraId="266795D5"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6EEBD668"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03</w:t>
            </w:r>
          </w:p>
        </w:tc>
        <w:tc>
          <w:tcPr>
            <w:tcW w:w="1080" w:type="dxa"/>
            <w:vAlign w:val="center"/>
          </w:tcPr>
          <w:p w14:paraId="688D3F4D"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0DC25FFE" w14:textId="4FF573A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74E93FC7" w14:textId="1661F255"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3340B173" w14:textId="469A709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53E461DE"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993" w:type="dxa"/>
            <w:vAlign w:val="center"/>
          </w:tcPr>
          <w:p w14:paraId="7B8B5A5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1275" w:type="dxa"/>
          </w:tcPr>
          <w:p w14:paraId="2C167E06" w14:textId="2DDEE052"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61</w:t>
            </w:r>
          </w:p>
        </w:tc>
        <w:tc>
          <w:tcPr>
            <w:tcW w:w="1276" w:type="dxa"/>
          </w:tcPr>
          <w:p w14:paraId="75ED76BB" w14:textId="5A5086D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64</w:t>
            </w:r>
          </w:p>
        </w:tc>
        <w:tc>
          <w:tcPr>
            <w:tcW w:w="1134" w:type="dxa"/>
          </w:tcPr>
          <w:p w14:paraId="31F0D9DF" w14:textId="006D2BB0"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Hendeles&lt;/Author&gt;&lt;Year&gt;1977&lt;/Year&gt;&lt;RecNum&gt;41&lt;/RecNum&gt;&lt;DisplayText&gt;(41)&lt;/DisplayText&gt;&lt;record&gt;&lt;rec-number&gt;41&lt;/rec-number&gt;&lt;foreign-keys&gt;&lt;key app="EN" db-id="fsep2pexqfss99eapvcvad0oatpda9psew2f" timestamp="1675459845"&gt;41&lt;/key&gt;&lt;/foreign-keys&gt;&lt;ref-type name="Journal Article"&gt;17&lt;/ref-type&gt;&lt;contributors&gt;&lt;authors&gt;&lt;author&gt;Hendeles, L.&lt;/author&gt;&lt;author&gt;Weinberger, M.&lt;/author&gt;&lt;author&gt;Bighley, L.&lt;/author&gt;&lt;/authors&gt;&lt;/contributors&gt;&lt;titles&gt;&lt;title&gt;Absolute bioavailability of oral theophylline&lt;/title&gt;&lt;secondary-title&gt;Am J Hosp Pharm&lt;/secondary-title&gt;&lt;/titles&gt;&lt;periodical&gt;&lt;full-title&gt;Am J Hosp Pharm&lt;/full-title&gt;&lt;/periodical&gt;&lt;pages&gt;525-7&lt;/pages&gt;&lt;volume&gt;34&lt;/volume&gt;&lt;number&gt;5&lt;/number&gt;&lt;edition&gt;1977/05/01&lt;/edition&gt;&lt;keywords&gt;&lt;keyword&gt;Administration, Oral&lt;/keyword&gt;&lt;keyword&gt;Adult&lt;/keyword&gt;&lt;keyword&gt;Biological Availability&lt;/keyword&gt;&lt;keyword&gt;Female&lt;/keyword&gt;&lt;keyword&gt;Humans&lt;/keyword&gt;&lt;keyword&gt;Infusions, Parenteral&lt;/keyword&gt;&lt;keyword&gt;Intestinal Absorption&lt;/keyword&gt;&lt;keyword&gt;Male&lt;/keyword&gt;&lt;keyword&gt;Solutions&lt;/keyword&gt;&lt;keyword&gt;Tablets&lt;/keyword&gt;&lt;keyword&gt;Theophylline/administration &amp;amp; dosage/*blood&lt;/keyword&gt;&lt;keyword&gt;Time Factors&lt;/keyword&gt;&lt;/keywords&gt;&lt;dates&gt;&lt;year&gt;1977&lt;/year&gt;&lt;pub-dates&gt;&lt;date&gt;May&lt;/date&gt;&lt;/pub-dates&gt;&lt;/dates&gt;&lt;isbn&gt;0002-9289 (Print)&amp;#xD;0002-9289 (Linking)&lt;/isbn&gt;&lt;accession-num&gt;868891&lt;/accession-num&gt;&lt;urls&gt;&lt;related-urls&gt;&lt;url&gt;https://www.ncbi.nlm.nih.gov/pubmed/868891&lt;/url&gt;&lt;/related-urls&gt;&lt;/urls&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41)</w:t>
            </w:r>
            <w:r w:rsidRPr="00AB7E01">
              <w:rPr>
                <w:rFonts w:ascii="Times New Roman" w:hAnsi="Times New Roman" w:cs="Times New Roman"/>
                <w:sz w:val="20"/>
                <w:szCs w:val="20"/>
              </w:rPr>
              <w:fldChar w:fldCharType="end"/>
            </w:r>
          </w:p>
        </w:tc>
      </w:tr>
      <w:tr w:rsidR="007A12BF" w:rsidRPr="00AB7E01" w14:paraId="5CF71EEC" w14:textId="77777777" w:rsidTr="009A1CB0">
        <w:trPr>
          <w:trHeight w:val="20"/>
        </w:trPr>
        <w:tc>
          <w:tcPr>
            <w:tcW w:w="2250" w:type="dxa"/>
            <w:vAlign w:val="center"/>
          </w:tcPr>
          <w:p w14:paraId="45D99813"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Vadimezan</w:t>
            </w:r>
            <w:proofErr w:type="spellEnd"/>
          </w:p>
        </w:tc>
        <w:tc>
          <w:tcPr>
            <w:tcW w:w="810" w:type="dxa"/>
            <w:vAlign w:val="center"/>
          </w:tcPr>
          <w:p w14:paraId="47ABF070"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2A33C2DE"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11</w:t>
            </w:r>
          </w:p>
        </w:tc>
        <w:tc>
          <w:tcPr>
            <w:tcW w:w="1080" w:type="dxa"/>
            <w:vAlign w:val="center"/>
          </w:tcPr>
          <w:p w14:paraId="1EC791B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692F10B8" w14:textId="5E52239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5.6</w:t>
            </w:r>
          </w:p>
        </w:tc>
        <w:tc>
          <w:tcPr>
            <w:tcW w:w="992" w:type="dxa"/>
          </w:tcPr>
          <w:p w14:paraId="4DA155DC" w14:textId="102C8C96"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60.0</w:t>
            </w:r>
          </w:p>
        </w:tc>
        <w:tc>
          <w:tcPr>
            <w:tcW w:w="992" w:type="dxa"/>
          </w:tcPr>
          <w:p w14:paraId="4167ABCB" w14:textId="181A0E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4136608A"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993" w:type="dxa"/>
            <w:vAlign w:val="center"/>
          </w:tcPr>
          <w:p w14:paraId="5E226725"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7</w:t>
            </w:r>
          </w:p>
        </w:tc>
        <w:tc>
          <w:tcPr>
            <w:tcW w:w="1275" w:type="dxa"/>
          </w:tcPr>
          <w:p w14:paraId="68DBEE8D" w14:textId="3AA9B902"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058</w:t>
            </w:r>
          </w:p>
        </w:tc>
        <w:tc>
          <w:tcPr>
            <w:tcW w:w="1276" w:type="dxa"/>
          </w:tcPr>
          <w:p w14:paraId="585B7794" w14:textId="1C2B4A0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1</w:t>
            </w:r>
          </w:p>
        </w:tc>
        <w:tc>
          <w:tcPr>
            <w:tcW w:w="1134" w:type="dxa"/>
          </w:tcPr>
          <w:p w14:paraId="4807593C" w14:textId="65AE5E8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SdXN0aW48L0F1dGhvcj48WWVhcj4yMDAzPC9ZZWFyPjxS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SdXN0aW48L0F1dGhvcj48WWVhcj4yMDAzPC9ZZWFyPjxS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42)</w:t>
            </w:r>
            <w:r w:rsidRPr="00AB7E01">
              <w:rPr>
                <w:rFonts w:ascii="Times New Roman" w:hAnsi="Times New Roman" w:cs="Times New Roman"/>
                <w:sz w:val="20"/>
                <w:szCs w:val="20"/>
              </w:rPr>
              <w:fldChar w:fldCharType="end"/>
            </w:r>
          </w:p>
        </w:tc>
      </w:tr>
      <w:tr w:rsidR="007A12BF" w:rsidRPr="00AB7E01" w14:paraId="1964CF50" w14:textId="77777777" w:rsidTr="009A1CB0">
        <w:trPr>
          <w:trHeight w:val="20"/>
        </w:trPr>
        <w:tc>
          <w:tcPr>
            <w:tcW w:w="2250" w:type="dxa"/>
            <w:tcBorders>
              <w:bottom w:val="single" w:sz="4" w:space="0" w:color="auto"/>
            </w:tcBorders>
            <w:vAlign w:val="center"/>
          </w:tcPr>
          <w:p w14:paraId="0F6A328E"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Zaleplon</w:t>
            </w:r>
          </w:p>
        </w:tc>
        <w:tc>
          <w:tcPr>
            <w:tcW w:w="810" w:type="dxa"/>
            <w:tcBorders>
              <w:bottom w:val="single" w:sz="4" w:space="0" w:color="auto"/>
            </w:tcBorders>
            <w:vAlign w:val="center"/>
          </w:tcPr>
          <w:p w14:paraId="78223DDC"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tcBorders>
              <w:bottom w:val="single" w:sz="4" w:space="0" w:color="auto"/>
            </w:tcBorders>
            <w:vAlign w:val="center"/>
          </w:tcPr>
          <w:p w14:paraId="54AC1DAD"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43</w:t>
            </w:r>
          </w:p>
        </w:tc>
        <w:tc>
          <w:tcPr>
            <w:tcW w:w="1080" w:type="dxa"/>
            <w:tcBorders>
              <w:bottom w:val="single" w:sz="4" w:space="0" w:color="auto"/>
            </w:tcBorders>
            <w:vAlign w:val="center"/>
          </w:tcPr>
          <w:p w14:paraId="69FB6052"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Borders>
              <w:bottom w:val="single" w:sz="4" w:space="0" w:color="auto"/>
            </w:tcBorders>
          </w:tcPr>
          <w:p w14:paraId="6BAB07E6" w14:textId="43C3F99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Borders>
              <w:bottom w:val="single" w:sz="4" w:space="0" w:color="auto"/>
            </w:tcBorders>
          </w:tcPr>
          <w:p w14:paraId="1B5AE1CB" w14:textId="504BB44E"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Borders>
              <w:bottom w:val="single" w:sz="4" w:space="0" w:color="auto"/>
            </w:tcBorders>
          </w:tcPr>
          <w:p w14:paraId="0894D721" w14:textId="0350FDF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tcBorders>
              <w:bottom w:val="single" w:sz="4" w:space="0" w:color="auto"/>
            </w:tcBorders>
            <w:vAlign w:val="center"/>
          </w:tcPr>
          <w:p w14:paraId="510DD12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9</w:t>
            </w:r>
          </w:p>
        </w:tc>
        <w:tc>
          <w:tcPr>
            <w:tcW w:w="993" w:type="dxa"/>
            <w:tcBorders>
              <w:bottom w:val="single" w:sz="4" w:space="0" w:color="auto"/>
            </w:tcBorders>
            <w:vAlign w:val="center"/>
          </w:tcPr>
          <w:p w14:paraId="1A1E6A11"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7</w:t>
            </w:r>
          </w:p>
        </w:tc>
        <w:tc>
          <w:tcPr>
            <w:tcW w:w="1275" w:type="dxa"/>
            <w:tcBorders>
              <w:bottom w:val="single" w:sz="4" w:space="0" w:color="auto"/>
            </w:tcBorders>
          </w:tcPr>
          <w:p w14:paraId="1BD7C2EE" w14:textId="552C8ABB"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40</w:t>
            </w:r>
          </w:p>
        </w:tc>
        <w:tc>
          <w:tcPr>
            <w:tcW w:w="1276" w:type="dxa"/>
            <w:tcBorders>
              <w:bottom w:val="single" w:sz="4" w:space="0" w:color="auto"/>
            </w:tcBorders>
          </w:tcPr>
          <w:p w14:paraId="3F5DD324" w14:textId="43D23C44"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6.0</w:t>
            </w:r>
          </w:p>
        </w:tc>
        <w:tc>
          <w:tcPr>
            <w:tcW w:w="1134" w:type="dxa"/>
            <w:tcBorders>
              <w:bottom w:val="single" w:sz="4" w:space="0" w:color="auto"/>
            </w:tcBorders>
          </w:tcPr>
          <w:p w14:paraId="0D79EC24" w14:textId="5434BD64"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Rosen&lt;/Author&gt;&lt;Year&gt;1999&lt;/Year&gt;&lt;RecNum&gt;43&lt;/RecNum&gt;&lt;DisplayText&gt;(43)&lt;/DisplayText&gt;&lt;record&gt;&lt;rec-number&gt;43&lt;/rec-number&gt;&lt;foreign-keys&gt;&lt;key app="EN" db-id="fsep2pexqfss99eapvcvad0oatpda9psew2f" timestamp="1675459845"&gt;43&lt;/key&gt;&lt;/foreign-keys&gt;&lt;ref-type name="Journal Article"&gt;17&lt;/ref-type&gt;&lt;contributors&gt;&lt;authors&gt;&lt;author&gt;Rosen, A. S.&lt;/author&gt;&lt;author&gt;Fournie, P.&lt;/author&gt;&lt;author&gt;Darwish, M.&lt;/author&gt;&lt;author&gt;Danjou, P.&lt;/author&gt;&lt;author&gt;Troy, S. M.&lt;/author&gt;&lt;/authors&gt;&lt;/contributors&gt;&lt;auth-address&gt;Wyeth-Ayerst Research, Radnor, PA 19087, USA.&lt;/auth-address&gt;&lt;titles&gt;&lt;title&gt;Zaleplon pharmacokinetics and absolute bioavailability&lt;/title&gt;&lt;secondary-title&gt;Biopharm Drug Dispos&lt;/secondary-title&gt;&lt;/titles&gt;&lt;periodical&gt;&lt;full-title&gt;Biopharm Drug Dispos&lt;/full-title&gt;&lt;/periodical&gt;&lt;pages&gt;171-5&lt;/pages&gt;&lt;volume&gt;20&lt;/volume&gt;&lt;number&gt;3&lt;/number&gt;&lt;edition&gt;1999/04/22&lt;/edition&gt;&lt;keywords&gt;&lt;keyword&gt;Acetamides/adverse effects/blood/*pharmacokinetics&lt;/keyword&gt;&lt;keyword&gt;Adolescent&lt;/keyword&gt;&lt;keyword&gt;Adult&lt;/keyword&gt;&lt;keyword&gt;Biological Availability&lt;/keyword&gt;&lt;keyword&gt;Cross-Over Studies&lt;/keyword&gt;&lt;keyword&gt;Female&lt;/keyword&gt;&lt;keyword&gt;Humans&lt;/keyword&gt;&lt;keyword&gt;Hypnotics and Sedatives/adverse effects/blood/*pharmacokinetics&lt;/keyword&gt;&lt;keyword&gt;Male&lt;/keyword&gt;&lt;keyword&gt;Middle Aged&lt;/keyword&gt;&lt;keyword&gt;Pyrimidines/adverse effects/blood/*pharmacokinetics&lt;/keyword&gt;&lt;/keywords&gt;&lt;dates&gt;&lt;year&gt;1999&lt;/year&gt;&lt;pub-dates&gt;&lt;date&gt;Apr&lt;/date&gt;&lt;/pub-dates&gt;&lt;/dates&gt;&lt;isbn&gt;0142-2782 (Print)&amp;#xD;0142-2782 (Linking)&lt;/isbn&gt;&lt;accession-num&gt;10211871&lt;/accession-num&gt;&lt;urls&gt;&lt;related-urls&gt;&lt;url&gt;https://www.ncbi.nlm.nih.gov/pubmed/10211871&lt;/url&gt;&lt;/related-urls&gt;&lt;/urls&gt;&lt;electronic-resource-num&gt;10.1002/(sici)1099-081x(199904)20:3&amp;lt;171::aid-bdd169&amp;gt;3.0.co;2-k&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43)</w:t>
            </w:r>
            <w:r w:rsidRPr="00AB7E01">
              <w:rPr>
                <w:rFonts w:ascii="Times New Roman" w:hAnsi="Times New Roman" w:cs="Times New Roman"/>
                <w:sz w:val="20"/>
                <w:szCs w:val="20"/>
              </w:rPr>
              <w:fldChar w:fldCharType="end"/>
            </w:r>
          </w:p>
        </w:tc>
      </w:tr>
      <w:tr w:rsidR="005D7E18" w:rsidRPr="00AB7E01" w14:paraId="7C420AE1" w14:textId="77777777" w:rsidTr="009A1CB0">
        <w:trPr>
          <w:trHeight w:val="20"/>
        </w:trPr>
        <w:tc>
          <w:tcPr>
            <w:tcW w:w="2250" w:type="dxa"/>
            <w:tcBorders>
              <w:top w:val="single" w:sz="4" w:space="0" w:color="auto"/>
              <w:bottom w:val="single" w:sz="4" w:space="0" w:color="auto"/>
            </w:tcBorders>
            <w:vAlign w:val="center"/>
          </w:tcPr>
          <w:p w14:paraId="4B71E64F" w14:textId="77777777" w:rsidR="00597F5A" w:rsidRPr="00AB7E01" w:rsidRDefault="00597F5A" w:rsidP="004C3478">
            <w:pPr>
              <w:rPr>
                <w:rFonts w:ascii="Times New Roman" w:hAnsi="Times New Roman" w:cs="Times New Roman"/>
                <w:color w:val="000000"/>
                <w:sz w:val="20"/>
                <w:szCs w:val="20"/>
              </w:rPr>
            </w:pPr>
            <w:r w:rsidRPr="00AB7E01">
              <w:rPr>
                <w:rFonts w:ascii="Times New Roman" w:hAnsi="Times New Roman" w:cs="Times New Roman"/>
                <w:b/>
                <w:i/>
                <w:color w:val="000000"/>
                <w:sz w:val="20"/>
                <w:szCs w:val="20"/>
              </w:rPr>
              <w:t>EC3S Class 34ab</w:t>
            </w:r>
          </w:p>
        </w:tc>
        <w:tc>
          <w:tcPr>
            <w:tcW w:w="810" w:type="dxa"/>
            <w:tcBorders>
              <w:top w:val="single" w:sz="4" w:space="0" w:color="auto"/>
              <w:bottom w:val="single" w:sz="4" w:space="0" w:color="auto"/>
            </w:tcBorders>
            <w:vAlign w:val="center"/>
          </w:tcPr>
          <w:p w14:paraId="6B9D5204" w14:textId="77777777" w:rsidR="00597F5A" w:rsidRPr="00AB7E01" w:rsidRDefault="00597F5A" w:rsidP="00AB7E01">
            <w:pPr>
              <w:jc w:val="center"/>
              <w:rPr>
                <w:rFonts w:ascii="Times New Roman" w:hAnsi="Times New Roman" w:cs="Times New Roman"/>
                <w:sz w:val="20"/>
                <w:szCs w:val="20"/>
              </w:rPr>
            </w:pPr>
          </w:p>
        </w:tc>
        <w:tc>
          <w:tcPr>
            <w:tcW w:w="1080" w:type="dxa"/>
            <w:tcBorders>
              <w:top w:val="single" w:sz="4" w:space="0" w:color="auto"/>
              <w:bottom w:val="single" w:sz="4" w:space="0" w:color="auto"/>
            </w:tcBorders>
            <w:vAlign w:val="center"/>
          </w:tcPr>
          <w:p w14:paraId="0D60642F" w14:textId="77777777" w:rsidR="00597F5A" w:rsidRPr="00AB7E01" w:rsidRDefault="00597F5A" w:rsidP="000309E4">
            <w:pPr>
              <w:jc w:val="center"/>
              <w:rPr>
                <w:rFonts w:ascii="Times New Roman" w:hAnsi="Times New Roman" w:cs="Times New Roman"/>
                <w:sz w:val="20"/>
                <w:szCs w:val="20"/>
              </w:rPr>
            </w:pPr>
          </w:p>
        </w:tc>
        <w:tc>
          <w:tcPr>
            <w:tcW w:w="1080" w:type="dxa"/>
            <w:tcBorders>
              <w:top w:val="single" w:sz="4" w:space="0" w:color="auto"/>
              <w:bottom w:val="single" w:sz="4" w:space="0" w:color="auto"/>
            </w:tcBorders>
            <w:vAlign w:val="center"/>
          </w:tcPr>
          <w:p w14:paraId="45F014F3" w14:textId="77777777" w:rsidR="00597F5A" w:rsidRPr="00AB7E01" w:rsidRDefault="00597F5A" w:rsidP="000309E4">
            <w:pPr>
              <w:jc w:val="center"/>
              <w:rPr>
                <w:rFonts w:ascii="Times New Roman" w:hAnsi="Times New Roman" w:cs="Times New Roman"/>
                <w:sz w:val="20"/>
                <w:szCs w:val="20"/>
              </w:rPr>
            </w:pPr>
          </w:p>
        </w:tc>
        <w:tc>
          <w:tcPr>
            <w:tcW w:w="993" w:type="dxa"/>
            <w:tcBorders>
              <w:top w:val="single" w:sz="4" w:space="0" w:color="auto"/>
              <w:bottom w:val="single" w:sz="4" w:space="0" w:color="auto"/>
            </w:tcBorders>
            <w:vAlign w:val="center"/>
          </w:tcPr>
          <w:p w14:paraId="266078C2" w14:textId="77777777" w:rsidR="00597F5A" w:rsidRPr="00AB7E01" w:rsidRDefault="00597F5A" w:rsidP="000309E4">
            <w:pPr>
              <w:jc w:val="center"/>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5E057315" w14:textId="77777777" w:rsidR="00597F5A" w:rsidRPr="00AB7E01" w:rsidRDefault="00597F5A" w:rsidP="000309E4">
            <w:pPr>
              <w:jc w:val="center"/>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121CC6D8" w14:textId="77777777" w:rsidR="00597F5A" w:rsidRPr="00AB7E01" w:rsidRDefault="00597F5A" w:rsidP="000309E4">
            <w:pPr>
              <w:jc w:val="center"/>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75051A9E" w14:textId="77777777" w:rsidR="00597F5A" w:rsidRPr="00AB7E01" w:rsidRDefault="00597F5A" w:rsidP="000309E4">
            <w:pPr>
              <w:jc w:val="center"/>
              <w:rPr>
                <w:rFonts w:ascii="Times New Roman" w:hAnsi="Times New Roman" w:cs="Times New Roman"/>
                <w:sz w:val="20"/>
                <w:szCs w:val="20"/>
              </w:rPr>
            </w:pPr>
          </w:p>
        </w:tc>
        <w:tc>
          <w:tcPr>
            <w:tcW w:w="993" w:type="dxa"/>
            <w:tcBorders>
              <w:top w:val="single" w:sz="4" w:space="0" w:color="auto"/>
              <w:bottom w:val="single" w:sz="4" w:space="0" w:color="auto"/>
            </w:tcBorders>
            <w:vAlign w:val="center"/>
          </w:tcPr>
          <w:p w14:paraId="5FDB0A8B" w14:textId="77777777" w:rsidR="00597F5A" w:rsidRPr="00AB7E01" w:rsidRDefault="00597F5A" w:rsidP="000309E4">
            <w:pPr>
              <w:jc w:val="center"/>
              <w:rPr>
                <w:rFonts w:ascii="Times New Roman" w:hAnsi="Times New Roman" w:cs="Times New Roman"/>
                <w:sz w:val="20"/>
                <w:szCs w:val="20"/>
              </w:rPr>
            </w:pPr>
          </w:p>
        </w:tc>
        <w:tc>
          <w:tcPr>
            <w:tcW w:w="1275" w:type="dxa"/>
            <w:tcBorders>
              <w:top w:val="single" w:sz="4" w:space="0" w:color="auto"/>
              <w:bottom w:val="single" w:sz="4" w:space="0" w:color="auto"/>
            </w:tcBorders>
            <w:vAlign w:val="center"/>
          </w:tcPr>
          <w:p w14:paraId="71306D1B" w14:textId="77777777" w:rsidR="00597F5A" w:rsidRPr="00AB7E01" w:rsidRDefault="00597F5A" w:rsidP="000309E4">
            <w:pPr>
              <w:widowControl w:val="0"/>
              <w:tabs>
                <w:tab w:val="left" w:pos="591"/>
              </w:tabs>
              <w:jc w:val="center"/>
              <w:rPr>
                <w:rFonts w:ascii="Times New Roman" w:hAnsi="Times New Roman" w:cs="Times New Roman"/>
                <w:sz w:val="20"/>
                <w:szCs w:val="20"/>
              </w:rPr>
            </w:pPr>
          </w:p>
        </w:tc>
        <w:tc>
          <w:tcPr>
            <w:tcW w:w="1276" w:type="dxa"/>
            <w:tcBorders>
              <w:top w:val="single" w:sz="4" w:space="0" w:color="auto"/>
              <w:bottom w:val="single" w:sz="4" w:space="0" w:color="auto"/>
            </w:tcBorders>
            <w:vAlign w:val="center"/>
          </w:tcPr>
          <w:p w14:paraId="69D69340" w14:textId="77777777" w:rsidR="00597F5A" w:rsidRPr="00AB7E01" w:rsidRDefault="00597F5A" w:rsidP="000309E4">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67DBF48F" w14:textId="77777777" w:rsidR="00597F5A" w:rsidRPr="00AB7E01" w:rsidRDefault="00597F5A" w:rsidP="000309E4">
            <w:pPr>
              <w:jc w:val="center"/>
              <w:rPr>
                <w:rFonts w:ascii="Times New Roman" w:hAnsi="Times New Roman" w:cs="Times New Roman"/>
                <w:sz w:val="20"/>
                <w:szCs w:val="20"/>
              </w:rPr>
            </w:pPr>
          </w:p>
        </w:tc>
      </w:tr>
      <w:tr w:rsidR="007A12BF" w:rsidRPr="00AB7E01" w14:paraId="7CD47E1B" w14:textId="77777777" w:rsidTr="009A1CB0">
        <w:trPr>
          <w:trHeight w:val="20"/>
        </w:trPr>
        <w:tc>
          <w:tcPr>
            <w:tcW w:w="2250" w:type="dxa"/>
            <w:tcBorders>
              <w:top w:val="single" w:sz="4" w:space="0" w:color="auto"/>
            </w:tcBorders>
            <w:vAlign w:val="center"/>
          </w:tcPr>
          <w:p w14:paraId="0CA86063"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Aliskiren</w:t>
            </w:r>
            <w:proofErr w:type="spellEnd"/>
          </w:p>
        </w:tc>
        <w:tc>
          <w:tcPr>
            <w:tcW w:w="810" w:type="dxa"/>
            <w:tcBorders>
              <w:top w:val="single" w:sz="4" w:space="0" w:color="auto"/>
            </w:tcBorders>
            <w:vAlign w:val="center"/>
          </w:tcPr>
          <w:p w14:paraId="3286792D"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tcBorders>
              <w:top w:val="single" w:sz="4" w:space="0" w:color="auto"/>
            </w:tcBorders>
            <w:vAlign w:val="center"/>
          </w:tcPr>
          <w:p w14:paraId="6BE38A90"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3.51</w:t>
            </w:r>
          </w:p>
        </w:tc>
        <w:tc>
          <w:tcPr>
            <w:tcW w:w="1080" w:type="dxa"/>
            <w:tcBorders>
              <w:top w:val="single" w:sz="4" w:space="0" w:color="auto"/>
            </w:tcBorders>
          </w:tcPr>
          <w:p w14:paraId="1347A0A4" w14:textId="735ED79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51.2</w:t>
            </w:r>
          </w:p>
        </w:tc>
        <w:tc>
          <w:tcPr>
            <w:tcW w:w="993" w:type="dxa"/>
            <w:tcBorders>
              <w:top w:val="single" w:sz="4" w:space="0" w:color="auto"/>
            </w:tcBorders>
          </w:tcPr>
          <w:p w14:paraId="3DEA5D77" w14:textId="1881A25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Borders>
              <w:top w:val="single" w:sz="4" w:space="0" w:color="auto"/>
            </w:tcBorders>
          </w:tcPr>
          <w:p w14:paraId="6310664F" w14:textId="403E697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Borders>
              <w:top w:val="single" w:sz="4" w:space="0" w:color="auto"/>
            </w:tcBorders>
          </w:tcPr>
          <w:p w14:paraId="0731DADD" w14:textId="35616728"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5.52</w:t>
            </w:r>
          </w:p>
        </w:tc>
        <w:tc>
          <w:tcPr>
            <w:tcW w:w="992" w:type="dxa"/>
            <w:tcBorders>
              <w:top w:val="single" w:sz="4" w:space="0" w:color="auto"/>
            </w:tcBorders>
            <w:vAlign w:val="center"/>
          </w:tcPr>
          <w:p w14:paraId="1EA614E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36</w:t>
            </w:r>
          </w:p>
        </w:tc>
        <w:tc>
          <w:tcPr>
            <w:tcW w:w="993" w:type="dxa"/>
            <w:tcBorders>
              <w:top w:val="single" w:sz="4" w:space="0" w:color="auto"/>
            </w:tcBorders>
            <w:vAlign w:val="center"/>
          </w:tcPr>
          <w:p w14:paraId="647D63E5"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31</w:t>
            </w:r>
          </w:p>
        </w:tc>
        <w:tc>
          <w:tcPr>
            <w:tcW w:w="1275" w:type="dxa"/>
            <w:tcBorders>
              <w:top w:val="single" w:sz="4" w:space="0" w:color="auto"/>
            </w:tcBorders>
          </w:tcPr>
          <w:p w14:paraId="396E30F1" w14:textId="74BF2A57"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31</w:t>
            </w:r>
          </w:p>
        </w:tc>
        <w:tc>
          <w:tcPr>
            <w:tcW w:w="1276" w:type="dxa"/>
            <w:tcBorders>
              <w:top w:val="single" w:sz="4" w:space="0" w:color="auto"/>
            </w:tcBorders>
          </w:tcPr>
          <w:p w14:paraId="535864D7" w14:textId="64C85060"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1</w:t>
            </w:r>
          </w:p>
        </w:tc>
        <w:tc>
          <w:tcPr>
            <w:tcW w:w="1134" w:type="dxa"/>
            <w:tcBorders>
              <w:top w:val="single" w:sz="4" w:space="0" w:color="auto"/>
            </w:tcBorders>
          </w:tcPr>
          <w:p w14:paraId="01217D67"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NP</w:t>
            </w:r>
          </w:p>
        </w:tc>
      </w:tr>
      <w:tr w:rsidR="007A12BF" w:rsidRPr="00AB7E01" w14:paraId="45372A19" w14:textId="77777777" w:rsidTr="009A1CB0">
        <w:trPr>
          <w:trHeight w:val="20"/>
        </w:trPr>
        <w:tc>
          <w:tcPr>
            <w:tcW w:w="2250" w:type="dxa"/>
            <w:vAlign w:val="center"/>
          </w:tcPr>
          <w:p w14:paraId="7EF6B9A8"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Dacinostat</w:t>
            </w:r>
          </w:p>
        </w:tc>
        <w:tc>
          <w:tcPr>
            <w:tcW w:w="810" w:type="dxa"/>
            <w:vAlign w:val="center"/>
          </w:tcPr>
          <w:p w14:paraId="5A3D6455"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003EE5ED"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14</w:t>
            </w:r>
          </w:p>
        </w:tc>
        <w:tc>
          <w:tcPr>
            <w:tcW w:w="1080" w:type="dxa"/>
          </w:tcPr>
          <w:p w14:paraId="08076ECC" w14:textId="73C06DF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49.1</w:t>
            </w:r>
          </w:p>
        </w:tc>
        <w:tc>
          <w:tcPr>
            <w:tcW w:w="993" w:type="dxa"/>
          </w:tcPr>
          <w:p w14:paraId="20323658" w14:textId="384820B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34.1</w:t>
            </w:r>
          </w:p>
        </w:tc>
        <w:tc>
          <w:tcPr>
            <w:tcW w:w="992" w:type="dxa"/>
          </w:tcPr>
          <w:p w14:paraId="415B9298" w14:textId="5C138CF1"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8.6</w:t>
            </w:r>
          </w:p>
        </w:tc>
        <w:tc>
          <w:tcPr>
            <w:tcW w:w="992" w:type="dxa"/>
          </w:tcPr>
          <w:p w14:paraId="7113AA7E" w14:textId="7512ECB6"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5.5</w:t>
            </w:r>
          </w:p>
        </w:tc>
        <w:tc>
          <w:tcPr>
            <w:tcW w:w="992" w:type="dxa"/>
            <w:vAlign w:val="center"/>
          </w:tcPr>
          <w:p w14:paraId="1A80A10E"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77</w:t>
            </w:r>
          </w:p>
        </w:tc>
        <w:tc>
          <w:tcPr>
            <w:tcW w:w="993" w:type="dxa"/>
            <w:vAlign w:val="center"/>
          </w:tcPr>
          <w:p w14:paraId="53AF6489"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72</w:t>
            </w:r>
          </w:p>
        </w:tc>
        <w:tc>
          <w:tcPr>
            <w:tcW w:w="1275" w:type="dxa"/>
          </w:tcPr>
          <w:p w14:paraId="0AB0BC6E" w14:textId="72100949"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23</w:t>
            </w:r>
          </w:p>
        </w:tc>
        <w:tc>
          <w:tcPr>
            <w:tcW w:w="1276" w:type="dxa"/>
          </w:tcPr>
          <w:p w14:paraId="39398793" w14:textId="1ADF612A"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1.6</w:t>
            </w:r>
          </w:p>
        </w:tc>
        <w:tc>
          <w:tcPr>
            <w:tcW w:w="1134" w:type="dxa"/>
          </w:tcPr>
          <w:p w14:paraId="6F12F468"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NP</w:t>
            </w:r>
          </w:p>
        </w:tc>
      </w:tr>
      <w:tr w:rsidR="007A12BF" w:rsidRPr="00AB7E01" w14:paraId="0193AD0A" w14:textId="77777777" w:rsidTr="009A1CB0">
        <w:trPr>
          <w:trHeight w:val="20"/>
        </w:trPr>
        <w:tc>
          <w:tcPr>
            <w:tcW w:w="2250" w:type="dxa"/>
            <w:vAlign w:val="center"/>
          </w:tcPr>
          <w:p w14:paraId="7056E5B5"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Erythromycin</w:t>
            </w:r>
          </w:p>
        </w:tc>
        <w:tc>
          <w:tcPr>
            <w:tcW w:w="810" w:type="dxa"/>
            <w:vAlign w:val="center"/>
          </w:tcPr>
          <w:p w14:paraId="50B74EC8"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23563C94"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61</w:t>
            </w:r>
          </w:p>
        </w:tc>
        <w:tc>
          <w:tcPr>
            <w:tcW w:w="1080" w:type="dxa"/>
          </w:tcPr>
          <w:p w14:paraId="3E5EBF26" w14:textId="069F5A0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58.3</w:t>
            </w:r>
          </w:p>
        </w:tc>
        <w:tc>
          <w:tcPr>
            <w:tcW w:w="993" w:type="dxa"/>
          </w:tcPr>
          <w:p w14:paraId="53D7F649" w14:textId="2A4CB8B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1F10346D" w14:textId="5C575B4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1.6</w:t>
            </w:r>
          </w:p>
        </w:tc>
        <w:tc>
          <w:tcPr>
            <w:tcW w:w="992" w:type="dxa"/>
          </w:tcPr>
          <w:p w14:paraId="4BB7EE46" w14:textId="04B09843"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9.26</w:t>
            </w:r>
          </w:p>
        </w:tc>
        <w:tc>
          <w:tcPr>
            <w:tcW w:w="992" w:type="dxa"/>
            <w:vAlign w:val="center"/>
          </w:tcPr>
          <w:p w14:paraId="6A3CC181"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7</w:t>
            </w:r>
          </w:p>
        </w:tc>
        <w:tc>
          <w:tcPr>
            <w:tcW w:w="993" w:type="dxa"/>
            <w:vAlign w:val="center"/>
          </w:tcPr>
          <w:p w14:paraId="37D8560B"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4</w:t>
            </w:r>
          </w:p>
        </w:tc>
        <w:tc>
          <w:tcPr>
            <w:tcW w:w="1275" w:type="dxa"/>
          </w:tcPr>
          <w:p w14:paraId="0169B838" w14:textId="05CDE842"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36</w:t>
            </w:r>
          </w:p>
        </w:tc>
        <w:tc>
          <w:tcPr>
            <w:tcW w:w="1276" w:type="dxa"/>
          </w:tcPr>
          <w:p w14:paraId="4FCCF61D" w14:textId="4753DC01"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5.6</w:t>
            </w:r>
          </w:p>
        </w:tc>
        <w:tc>
          <w:tcPr>
            <w:tcW w:w="1134" w:type="dxa"/>
          </w:tcPr>
          <w:p w14:paraId="050A921A" w14:textId="576955DA"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Welling&lt;/Author&gt;&lt;Year&gt;1978&lt;/Year&gt;&lt;RecNum&gt;44&lt;/RecNum&gt;&lt;DisplayText&gt;(44)&lt;/DisplayText&gt;&lt;record&gt;&lt;rec-number&gt;44&lt;/rec-number&gt;&lt;foreign-keys&gt;&lt;key app="EN" db-id="fsep2pexqfss99eapvcvad0oatpda9psew2f" timestamp="1675459845"&gt;44&lt;/key&gt;&lt;/foreign-keys&gt;&lt;ref-type name="Journal Article"&gt;17&lt;/ref-type&gt;&lt;contributors&gt;&lt;authors&gt;&lt;author&gt;Welling, P. G.&lt;/author&gt;&lt;author&gt;Craig, W. A.&lt;/author&gt;&lt;/authors&gt;&lt;/contributors&gt;&lt;titles&gt;&lt;title&gt;Pharmacokinetics of intravenous erythromycin&lt;/title&gt;&lt;secondary-title&gt;J Pharm Sci&lt;/secondary-title&gt;&lt;/titles&gt;&lt;periodical&gt;&lt;full-title&gt;J Pharm Sci&lt;/full-title&gt;&lt;/periodical&gt;&lt;pages&gt;1057-9&lt;/pages&gt;&lt;volume&gt;67&lt;/volume&gt;&lt;number&gt;8&lt;/number&gt;&lt;edition&gt;1978/08/01&lt;/edition&gt;&lt;keywords&gt;&lt;keyword&gt;Adult&lt;/keyword&gt;&lt;keyword&gt;Aged&lt;/keyword&gt;&lt;keyword&gt;Erythromycin/administration &amp;amp; dosage/*metabolism&lt;/keyword&gt;&lt;keyword&gt;Half-Life&lt;/keyword&gt;&lt;keyword&gt;Humans&lt;/keyword&gt;&lt;keyword&gt;Infusions, Parenteral&lt;/keyword&gt;&lt;keyword&gt;Kidney Diseases/metabolism&lt;/keyword&gt;&lt;keyword&gt;Kinetics&lt;/keyword&gt;&lt;keyword&gt;Male&lt;/keyword&gt;&lt;keyword&gt;Middle Aged&lt;/keyword&gt;&lt;keyword&gt;Models, Biological&lt;/keyword&gt;&lt;/keywords&gt;&lt;dates&gt;&lt;year&gt;1978&lt;/year&gt;&lt;pub-dates&gt;&lt;date&gt;Aug&lt;/date&gt;&lt;/pub-dates&gt;&lt;/dates&gt;&lt;isbn&gt;0022-3549 (Print)&amp;#xD;0022-3549 (Linking)&lt;/isbn&gt;&lt;accession-num&gt;671237&lt;/accession-num&gt;&lt;urls&gt;&lt;related-urls&gt;&lt;url&gt;https://www.ncbi.nlm.nih.gov/pubmed/671237&lt;/url&gt;&lt;/related-urls&gt;&lt;/urls&gt;&lt;electronic-resource-num&gt;10.1002/jps.2600670809&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44)</w:t>
            </w:r>
            <w:r w:rsidRPr="00AB7E01">
              <w:rPr>
                <w:rFonts w:ascii="Times New Roman" w:hAnsi="Times New Roman" w:cs="Times New Roman"/>
                <w:sz w:val="20"/>
                <w:szCs w:val="20"/>
              </w:rPr>
              <w:fldChar w:fldCharType="end"/>
            </w:r>
          </w:p>
        </w:tc>
      </w:tr>
      <w:tr w:rsidR="007A12BF" w:rsidRPr="00AB7E01" w14:paraId="15FFF722" w14:textId="77777777" w:rsidTr="009A1CB0">
        <w:trPr>
          <w:trHeight w:val="20"/>
        </w:trPr>
        <w:tc>
          <w:tcPr>
            <w:tcW w:w="2250" w:type="dxa"/>
            <w:vAlign w:val="center"/>
          </w:tcPr>
          <w:p w14:paraId="196217F3"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Etoposide</w:t>
            </w:r>
          </w:p>
        </w:tc>
        <w:tc>
          <w:tcPr>
            <w:tcW w:w="810" w:type="dxa"/>
            <w:vAlign w:val="center"/>
          </w:tcPr>
          <w:p w14:paraId="633D8B69"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4B1A2116"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03</w:t>
            </w:r>
          </w:p>
        </w:tc>
        <w:tc>
          <w:tcPr>
            <w:tcW w:w="1080" w:type="dxa"/>
          </w:tcPr>
          <w:p w14:paraId="4474145F" w14:textId="772BFCC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32.9</w:t>
            </w:r>
          </w:p>
        </w:tc>
        <w:tc>
          <w:tcPr>
            <w:tcW w:w="993" w:type="dxa"/>
          </w:tcPr>
          <w:p w14:paraId="343E5003" w14:textId="6D8C9BF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7.2</w:t>
            </w:r>
          </w:p>
        </w:tc>
        <w:tc>
          <w:tcPr>
            <w:tcW w:w="992" w:type="dxa"/>
          </w:tcPr>
          <w:p w14:paraId="55905237" w14:textId="4648CF9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1CAEDAA1" w14:textId="7251955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7B06135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993" w:type="dxa"/>
            <w:vAlign w:val="center"/>
          </w:tcPr>
          <w:p w14:paraId="33222F41"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1275" w:type="dxa"/>
          </w:tcPr>
          <w:p w14:paraId="417BA150" w14:textId="3EDC4776"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30</w:t>
            </w:r>
          </w:p>
        </w:tc>
        <w:tc>
          <w:tcPr>
            <w:tcW w:w="1276" w:type="dxa"/>
          </w:tcPr>
          <w:p w14:paraId="3EE84597" w14:textId="23AE4DB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53</w:t>
            </w:r>
          </w:p>
        </w:tc>
        <w:tc>
          <w:tcPr>
            <w:tcW w:w="1134" w:type="dxa"/>
          </w:tcPr>
          <w:p w14:paraId="6FC28F4A" w14:textId="12739F3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NdW1tYW5lbmk8L0F1dGhvcj48WWVhcj4xOTk2PC9ZZWFy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==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NdW1tYW5lbmk8L0F1dGhvcj48WWVhcj4xOTk2PC9ZZWFy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==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45)</w:t>
            </w:r>
            <w:r w:rsidRPr="00AB7E01">
              <w:rPr>
                <w:rFonts w:ascii="Times New Roman" w:hAnsi="Times New Roman" w:cs="Times New Roman"/>
                <w:sz w:val="20"/>
                <w:szCs w:val="20"/>
              </w:rPr>
              <w:fldChar w:fldCharType="end"/>
            </w:r>
          </w:p>
        </w:tc>
      </w:tr>
      <w:tr w:rsidR="007A12BF" w:rsidRPr="00AB7E01" w14:paraId="6DD5225B" w14:textId="77777777" w:rsidTr="009A1CB0">
        <w:trPr>
          <w:trHeight w:val="20"/>
        </w:trPr>
        <w:tc>
          <w:tcPr>
            <w:tcW w:w="2250" w:type="dxa"/>
            <w:vAlign w:val="center"/>
          </w:tcPr>
          <w:p w14:paraId="17B88089"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Indinavir</w:t>
            </w:r>
          </w:p>
        </w:tc>
        <w:tc>
          <w:tcPr>
            <w:tcW w:w="810" w:type="dxa"/>
            <w:vAlign w:val="center"/>
          </w:tcPr>
          <w:p w14:paraId="1C27CF8E"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3E522E83"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3.68</w:t>
            </w:r>
          </w:p>
        </w:tc>
        <w:tc>
          <w:tcPr>
            <w:tcW w:w="1080" w:type="dxa"/>
          </w:tcPr>
          <w:p w14:paraId="71CF2CB5" w14:textId="148ACFB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562</w:t>
            </w:r>
          </w:p>
        </w:tc>
        <w:tc>
          <w:tcPr>
            <w:tcW w:w="993" w:type="dxa"/>
          </w:tcPr>
          <w:p w14:paraId="33F302C8" w14:textId="2C5035FE"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41.7</w:t>
            </w:r>
          </w:p>
        </w:tc>
        <w:tc>
          <w:tcPr>
            <w:tcW w:w="992" w:type="dxa"/>
          </w:tcPr>
          <w:p w14:paraId="0CBE8335" w14:textId="1C340AD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48.9</w:t>
            </w:r>
          </w:p>
        </w:tc>
        <w:tc>
          <w:tcPr>
            <w:tcW w:w="992" w:type="dxa"/>
          </w:tcPr>
          <w:p w14:paraId="03BC45D9" w14:textId="138FE0F3"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37.7</w:t>
            </w:r>
          </w:p>
        </w:tc>
        <w:tc>
          <w:tcPr>
            <w:tcW w:w="992" w:type="dxa"/>
            <w:vAlign w:val="center"/>
          </w:tcPr>
          <w:p w14:paraId="68D05525"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68</w:t>
            </w:r>
          </w:p>
        </w:tc>
        <w:tc>
          <w:tcPr>
            <w:tcW w:w="993" w:type="dxa"/>
            <w:vAlign w:val="center"/>
          </w:tcPr>
          <w:p w14:paraId="1B5F58F1"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63</w:t>
            </w:r>
          </w:p>
        </w:tc>
        <w:tc>
          <w:tcPr>
            <w:tcW w:w="1275" w:type="dxa"/>
          </w:tcPr>
          <w:p w14:paraId="33E3C9A1" w14:textId="11B588C5"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39</w:t>
            </w:r>
          </w:p>
        </w:tc>
        <w:tc>
          <w:tcPr>
            <w:tcW w:w="1276" w:type="dxa"/>
          </w:tcPr>
          <w:p w14:paraId="44BAE22E" w14:textId="2599945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8.0</w:t>
            </w:r>
          </w:p>
        </w:tc>
        <w:tc>
          <w:tcPr>
            <w:tcW w:w="1134" w:type="dxa"/>
          </w:tcPr>
          <w:p w14:paraId="5083DD7F" w14:textId="442DF9E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Yeh&lt;/Author&gt;&lt;Year&gt;1999&lt;/Year&gt;&lt;RecNum&gt;46&lt;/RecNum&gt;&lt;DisplayText&gt;(46)&lt;/DisplayText&gt;&lt;record&gt;&lt;rec-number&gt;46&lt;/rec-number&gt;&lt;foreign-keys&gt;&lt;key app="EN" db-id="fsep2pexqfss99eapvcvad0oatpda9psew2f" timestamp="1675459845"&gt;46&lt;/key&gt;&lt;/foreign-keys&gt;&lt;ref-type name="Journal Article"&gt;17&lt;/ref-type&gt;&lt;contributors&gt;&lt;authors&gt;&lt;author&gt;Yeh, K. C.&lt;/author&gt;&lt;author&gt;Stone, J. A.&lt;/author&gt;&lt;author&gt;Carides, A. D.&lt;/author&gt;&lt;author&gt;Rolan, P.&lt;/author&gt;&lt;author&gt;Woolf, E.&lt;/author&gt;&lt;author&gt;Ju, W. D.&lt;/author&gt;&lt;/authors&gt;&lt;/contributors&gt;&lt;auth-address&gt;Departments of Drug Metabolism and Biostatistics, Merck Research Laboratories, West Point, Pennsylvania 19486, USA. kuang_yeh@merck.com&lt;/auth-address&gt;&lt;titles&gt;&lt;title&gt;Simultaneous investigation of indinavir nonlinear pharmacokinetics and bioavailability in healthy volunteers using stable isotope labeling technique: study design and model-independent data analysis&lt;/title&gt;&lt;secondary-title&gt;J Pharm Sci&lt;/secondary-title&gt;&lt;/titles&gt;&lt;periodical&gt;&lt;full-title&gt;J Pharm Sci&lt;/full-title&gt;&lt;/periodical&gt;&lt;pages&gt;568-73&lt;/pages&gt;&lt;volume&gt;88&lt;/volume&gt;&lt;number&gt;5&lt;/number&gt;&lt;edition&gt;1999/05/07&lt;/edition&gt;&lt;keywords&gt;&lt;keyword&gt;Adult&lt;/keyword&gt;&lt;keyword&gt;Anti-HIV Agents/*pharmacokinetics&lt;/keyword&gt;&lt;keyword&gt;Biological Availability&lt;/keyword&gt;&lt;keyword&gt;Dose-Response Relationship, Drug&lt;/keyword&gt;&lt;keyword&gt;Female&lt;/keyword&gt;&lt;keyword&gt;Humans&lt;/keyword&gt;&lt;keyword&gt;Indinavir/*pharmacokinetics&lt;/keyword&gt;&lt;keyword&gt;Isotope Labeling&lt;/keyword&gt;&lt;keyword&gt;Male&lt;/keyword&gt;&lt;keyword&gt;Research Design&lt;/keyword&gt;&lt;/keywords&gt;&lt;dates&gt;&lt;year&gt;1999&lt;/year&gt;&lt;pub-dates&gt;&lt;date&gt;May&lt;/date&gt;&lt;/pub-dates&gt;&lt;/dates&gt;&lt;isbn&gt;0022-3549 (Print)&amp;#xD;0022-3549 (Linking)&lt;/isbn&gt;&lt;accession-num&gt;10229651&lt;/accession-num&gt;&lt;urls&gt;&lt;related-urls&gt;&lt;url&gt;https://www.ncbi.nlm.nih.gov/pubmed/10229651&lt;/url&gt;&lt;/related-urls&gt;&lt;/urls&gt;&lt;electronic-resource-num&gt;10.1021/js9802392&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46)</w:t>
            </w:r>
            <w:r w:rsidRPr="00AB7E01">
              <w:rPr>
                <w:rFonts w:ascii="Times New Roman" w:hAnsi="Times New Roman" w:cs="Times New Roman"/>
                <w:sz w:val="20"/>
                <w:szCs w:val="20"/>
              </w:rPr>
              <w:fldChar w:fldCharType="end"/>
            </w:r>
          </w:p>
        </w:tc>
      </w:tr>
      <w:tr w:rsidR="007A12BF" w:rsidRPr="00AB7E01" w14:paraId="5F33680E" w14:textId="77777777" w:rsidTr="009A1CB0">
        <w:trPr>
          <w:trHeight w:val="20"/>
        </w:trPr>
        <w:tc>
          <w:tcPr>
            <w:tcW w:w="2250" w:type="dxa"/>
            <w:tcBorders>
              <w:bottom w:val="single" w:sz="4" w:space="0" w:color="auto"/>
            </w:tcBorders>
            <w:vAlign w:val="center"/>
          </w:tcPr>
          <w:p w14:paraId="2493F95E"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Panobinostat</w:t>
            </w:r>
          </w:p>
        </w:tc>
        <w:tc>
          <w:tcPr>
            <w:tcW w:w="810" w:type="dxa"/>
            <w:tcBorders>
              <w:bottom w:val="single" w:sz="4" w:space="0" w:color="auto"/>
            </w:tcBorders>
            <w:vAlign w:val="center"/>
          </w:tcPr>
          <w:p w14:paraId="5BD24BCF"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tcBorders>
              <w:bottom w:val="single" w:sz="4" w:space="0" w:color="auto"/>
            </w:tcBorders>
            <w:vAlign w:val="center"/>
          </w:tcPr>
          <w:p w14:paraId="2DB33B09"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64</w:t>
            </w:r>
          </w:p>
        </w:tc>
        <w:tc>
          <w:tcPr>
            <w:tcW w:w="1080" w:type="dxa"/>
            <w:tcBorders>
              <w:bottom w:val="single" w:sz="4" w:space="0" w:color="auto"/>
            </w:tcBorders>
          </w:tcPr>
          <w:p w14:paraId="4FECA541" w14:textId="0FDC862E"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33.0</w:t>
            </w:r>
          </w:p>
        </w:tc>
        <w:tc>
          <w:tcPr>
            <w:tcW w:w="993" w:type="dxa"/>
            <w:tcBorders>
              <w:bottom w:val="single" w:sz="4" w:space="0" w:color="auto"/>
            </w:tcBorders>
          </w:tcPr>
          <w:p w14:paraId="448C9869" w14:textId="1A144B8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3.1</w:t>
            </w:r>
          </w:p>
        </w:tc>
        <w:tc>
          <w:tcPr>
            <w:tcW w:w="992" w:type="dxa"/>
            <w:tcBorders>
              <w:bottom w:val="single" w:sz="4" w:space="0" w:color="auto"/>
            </w:tcBorders>
          </w:tcPr>
          <w:p w14:paraId="60BFE044" w14:textId="2AE876C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42</w:t>
            </w:r>
          </w:p>
        </w:tc>
        <w:tc>
          <w:tcPr>
            <w:tcW w:w="992" w:type="dxa"/>
            <w:tcBorders>
              <w:bottom w:val="single" w:sz="4" w:space="0" w:color="auto"/>
            </w:tcBorders>
          </w:tcPr>
          <w:p w14:paraId="3C0B6EAA" w14:textId="332258EF" w:rsidR="007A12BF" w:rsidRPr="00AB7E01" w:rsidRDefault="002618CB"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tcBorders>
              <w:bottom w:val="single" w:sz="4" w:space="0" w:color="auto"/>
            </w:tcBorders>
            <w:vAlign w:val="center"/>
          </w:tcPr>
          <w:p w14:paraId="1DA1410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63</w:t>
            </w:r>
          </w:p>
        </w:tc>
        <w:tc>
          <w:tcPr>
            <w:tcW w:w="993" w:type="dxa"/>
            <w:tcBorders>
              <w:bottom w:val="single" w:sz="4" w:space="0" w:color="auto"/>
            </w:tcBorders>
            <w:vAlign w:val="center"/>
          </w:tcPr>
          <w:p w14:paraId="4E4992F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58</w:t>
            </w:r>
          </w:p>
        </w:tc>
        <w:tc>
          <w:tcPr>
            <w:tcW w:w="1275" w:type="dxa"/>
            <w:tcBorders>
              <w:bottom w:val="single" w:sz="4" w:space="0" w:color="auto"/>
            </w:tcBorders>
          </w:tcPr>
          <w:p w14:paraId="77992377" w14:textId="47BAA715"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11</w:t>
            </w:r>
          </w:p>
        </w:tc>
        <w:tc>
          <w:tcPr>
            <w:tcW w:w="1276" w:type="dxa"/>
            <w:tcBorders>
              <w:bottom w:val="single" w:sz="4" w:space="0" w:color="auto"/>
            </w:tcBorders>
          </w:tcPr>
          <w:p w14:paraId="48F27C79" w14:textId="5EA8BDC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7.9</w:t>
            </w:r>
          </w:p>
        </w:tc>
        <w:tc>
          <w:tcPr>
            <w:tcW w:w="1134" w:type="dxa"/>
            <w:tcBorders>
              <w:bottom w:val="single" w:sz="4" w:space="0" w:color="auto"/>
            </w:tcBorders>
          </w:tcPr>
          <w:p w14:paraId="199E0BB2" w14:textId="541826A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TYXZlbGlldmE8L0F1dGhvcj48WWVhcj4yMDE1PC9ZZWFy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TYXZlbGlldmE8L0F1dGhvcj48WWVhcj4yMDE1PC9ZZWFy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47)</w:t>
            </w:r>
            <w:r w:rsidRPr="00AB7E01">
              <w:rPr>
                <w:rFonts w:ascii="Times New Roman" w:hAnsi="Times New Roman" w:cs="Times New Roman"/>
                <w:sz w:val="20"/>
                <w:szCs w:val="20"/>
              </w:rPr>
              <w:fldChar w:fldCharType="end"/>
            </w:r>
          </w:p>
        </w:tc>
      </w:tr>
      <w:tr w:rsidR="005D7E18" w:rsidRPr="00AB7E01" w14:paraId="6EF1DE5B" w14:textId="77777777" w:rsidTr="009A1CB0">
        <w:trPr>
          <w:trHeight w:val="20"/>
        </w:trPr>
        <w:tc>
          <w:tcPr>
            <w:tcW w:w="2250" w:type="dxa"/>
            <w:tcBorders>
              <w:top w:val="single" w:sz="4" w:space="0" w:color="auto"/>
              <w:bottom w:val="single" w:sz="4" w:space="0" w:color="auto"/>
            </w:tcBorders>
            <w:vAlign w:val="center"/>
          </w:tcPr>
          <w:p w14:paraId="522BCA5C" w14:textId="77777777" w:rsidR="00597F5A" w:rsidRPr="00AB7E01" w:rsidRDefault="00597F5A" w:rsidP="004C3478">
            <w:pPr>
              <w:rPr>
                <w:rFonts w:ascii="Times New Roman" w:hAnsi="Times New Roman" w:cs="Times New Roman"/>
                <w:color w:val="000000"/>
                <w:sz w:val="20"/>
                <w:szCs w:val="20"/>
              </w:rPr>
            </w:pPr>
            <w:r w:rsidRPr="00AB7E01">
              <w:rPr>
                <w:rFonts w:ascii="Times New Roman" w:hAnsi="Times New Roman" w:cs="Times New Roman"/>
                <w:b/>
                <w:i/>
                <w:color w:val="000000"/>
                <w:sz w:val="20"/>
                <w:szCs w:val="20"/>
              </w:rPr>
              <w:t>EC3S Class 34cd</w:t>
            </w:r>
          </w:p>
        </w:tc>
        <w:tc>
          <w:tcPr>
            <w:tcW w:w="810" w:type="dxa"/>
            <w:tcBorders>
              <w:top w:val="single" w:sz="4" w:space="0" w:color="auto"/>
              <w:bottom w:val="single" w:sz="4" w:space="0" w:color="auto"/>
            </w:tcBorders>
            <w:vAlign w:val="center"/>
          </w:tcPr>
          <w:p w14:paraId="74FF0D20" w14:textId="77777777" w:rsidR="00597F5A" w:rsidRPr="00AB7E01" w:rsidRDefault="00597F5A" w:rsidP="00AB7E01">
            <w:pPr>
              <w:jc w:val="center"/>
              <w:rPr>
                <w:rFonts w:ascii="Times New Roman" w:hAnsi="Times New Roman" w:cs="Times New Roman"/>
                <w:sz w:val="20"/>
                <w:szCs w:val="20"/>
              </w:rPr>
            </w:pPr>
          </w:p>
        </w:tc>
        <w:tc>
          <w:tcPr>
            <w:tcW w:w="1080" w:type="dxa"/>
            <w:tcBorders>
              <w:top w:val="single" w:sz="4" w:space="0" w:color="auto"/>
              <w:bottom w:val="single" w:sz="4" w:space="0" w:color="auto"/>
            </w:tcBorders>
            <w:vAlign w:val="center"/>
          </w:tcPr>
          <w:p w14:paraId="77A77F6E" w14:textId="77777777" w:rsidR="00597F5A" w:rsidRPr="00AB7E01" w:rsidRDefault="00597F5A" w:rsidP="000309E4">
            <w:pPr>
              <w:jc w:val="center"/>
              <w:rPr>
                <w:rFonts w:ascii="Times New Roman" w:hAnsi="Times New Roman" w:cs="Times New Roman"/>
                <w:sz w:val="20"/>
                <w:szCs w:val="20"/>
              </w:rPr>
            </w:pPr>
          </w:p>
        </w:tc>
        <w:tc>
          <w:tcPr>
            <w:tcW w:w="1080" w:type="dxa"/>
            <w:tcBorders>
              <w:top w:val="single" w:sz="4" w:space="0" w:color="auto"/>
              <w:bottom w:val="single" w:sz="4" w:space="0" w:color="auto"/>
            </w:tcBorders>
            <w:vAlign w:val="center"/>
          </w:tcPr>
          <w:p w14:paraId="6FD09412" w14:textId="77777777" w:rsidR="00597F5A" w:rsidRPr="00AB7E01" w:rsidRDefault="00597F5A" w:rsidP="000309E4">
            <w:pPr>
              <w:jc w:val="center"/>
              <w:rPr>
                <w:rFonts w:ascii="Times New Roman" w:hAnsi="Times New Roman" w:cs="Times New Roman"/>
                <w:sz w:val="20"/>
                <w:szCs w:val="20"/>
              </w:rPr>
            </w:pPr>
          </w:p>
        </w:tc>
        <w:tc>
          <w:tcPr>
            <w:tcW w:w="993" w:type="dxa"/>
            <w:tcBorders>
              <w:top w:val="single" w:sz="4" w:space="0" w:color="auto"/>
              <w:bottom w:val="single" w:sz="4" w:space="0" w:color="auto"/>
            </w:tcBorders>
            <w:vAlign w:val="center"/>
          </w:tcPr>
          <w:p w14:paraId="2FCD7325" w14:textId="77777777" w:rsidR="00597F5A" w:rsidRPr="00AB7E01" w:rsidRDefault="00597F5A" w:rsidP="000309E4">
            <w:pPr>
              <w:jc w:val="center"/>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77C72EFA" w14:textId="77777777" w:rsidR="00597F5A" w:rsidRPr="00AB7E01" w:rsidRDefault="00597F5A" w:rsidP="000309E4">
            <w:pPr>
              <w:jc w:val="center"/>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2F62132C" w14:textId="77777777" w:rsidR="00597F5A" w:rsidRPr="00AB7E01" w:rsidRDefault="00597F5A" w:rsidP="000309E4">
            <w:pPr>
              <w:jc w:val="center"/>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60865D9E" w14:textId="77777777" w:rsidR="00597F5A" w:rsidRPr="00AB7E01" w:rsidRDefault="00597F5A" w:rsidP="000309E4">
            <w:pPr>
              <w:jc w:val="center"/>
              <w:rPr>
                <w:rFonts w:ascii="Times New Roman" w:hAnsi="Times New Roman" w:cs="Times New Roman"/>
                <w:sz w:val="20"/>
                <w:szCs w:val="20"/>
              </w:rPr>
            </w:pPr>
          </w:p>
        </w:tc>
        <w:tc>
          <w:tcPr>
            <w:tcW w:w="993" w:type="dxa"/>
            <w:tcBorders>
              <w:top w:val="single" w:sz="4" w:space="0" w:color="auto"/>
              <w:bottom w:val="single" w:sz="4" w:space="0" w:color="auto"/>
            </w:tcBorders>
            <w:vAlign w:val="center"/>
          </w:tcPr>
          <w:p w14:paraId="1DC2600D" w14:textId="77777777" w:rsidR="00597F5A" w:rsidRPr="00AB7E01" w:rsidRDefault="00597F5A" w:rsidP="000309E4">
            <w:pPr>
              <w:jc w:val="center"/>
              <w:rPr>
                <w:rFonts w:ascii="Times New Roman" w:hAnsi="Times New Roman" w:cs="Times New Roman"/>
                <w:sz w:val="20"/>
                <w:szCs w:val="20"/>
              </w:rPr>
            </w:pPr>
          </w:p>
        </w:tc>
        <w:tc>
          <w:tcPr>
            <w:tcW w:w="1275" w:type="dxa"/>
            <w:tcBorders>
              <w:top w:val="single" w:sz="4" w:space="0" w:color="auto"/>
              <w:bottom w:val="single" w:sz="4" w:space="0" w:color="auto"/>
            </w:tcBorders>
            <w:vAlign w:val="center"/>
          </w:tcPr>
          <w:p w14:paraId="44EB8A8B" w14:textId="77777777" w:rsidR="00597F5A" w:rsidRPr="00AB7E01" w:rsidRDefault="00597F5A" w:rsidP="000309E4">
            <w:pPr>
              <w:widowControl w:val="0"/>
              <w:tabs>
                <w:tab w:val="left" w:pos="591"/>
              </w:tabs>
              <w:jc w:val="center"/>
              <w:rPr>
                <w:rFonts w:ascii="Times New Roman" w:hAnsi="Times New Roman" w:cs="Times New Roman"/>
                <w:sz w:val="20"/>
                <w:szCs w:val="20"/>
              </w:rPr>
            </w:pPr>
          </w:p>
        </w:tc>
        <w:tc>
          <w:tcPr>
            <w:tcW w:w="1276" w:type="dxa"/>
            <w:tcBorders>
              <w:top w:val="single" w:sz="4" w:space="0" w:color="auto"/>
              <w:bottom w:val="single" w:sz="4" w:space="0" w:color="auto"/>
            </w:tcBorders>
            <w:vAlign w:val="center"/>
          </w:tcPr>
          <w:p w14:paraId="1B2EDCB3" w14:textId="77777777" w:rsidR="00597F5A" w:rsidRPr="00AB7E01" w:rsidRDefault="00597F5A" w:rsidP="000309E4">
            <w:pPr>
              <w:jc w:val="center"/>
              <w:rPr>
                <w:rFonts w:ascii="Times New Roman" w:hAnsi="Times New Roman" w:cs="Times New Roman"/>
                <w:sz w:val="20"/>
                <w:szCs w:val="20"/>
              </w:rPr>
            </w:pPr>
          </w:p>
        </w:tc>
        <w:tc>
          <w:tcPr>
            <w:tcW w:w="1134" w:type="dxa"/>
            <w:tcBorders>
              <w:top w:val="single" w:sz="4" w:space="0" w:color="auto"/>
              <w:bottom w:val="single" w:sz="4" w:space="0" w:color="auto"/>
            </w:tcBorders>
          </w:tcPr>
          <w:p w14:paraId="6FD58F93" w14:textId="77777777" w:rsidR="00597F5A" w:rsidRPr="00AB7E01" w:rsidRDefault="00597F5A" w:rsidP="000309E4">
            <w:pPr>
              <w:jc w:val="center"/>
              <w:rPr>
                <w:rFonts w:ascii="Times New Roman" w:hAnsi="Times New Roman" w:cs="Times New Roman"/>
                <w:sz w:val="20"/>
                <w:szCs w:val="20"/>
              </w:rPr>
            </w:pPr>
          </w:p>
        </w:tc>
      </w:tr>
      <w:tr w:rsidR="007A12BF" w:rsidRPr="00AB7E01" w14:paraId="5EE099F9" w14:textId="77777777" w:rsidTr="009A1CB0">
        <w:trPr>
          <w:trHeight w:val="20"/>
        </w:trPr>
        <w:tc>
          <w:tcPr>
            <w:tcW w:w="2250" w:type="dxa"/>
            <w:tcBorders>
              <w:top w:val="single" w:sz="4" w:space="0" w:color="auto"/>
            </w:tcBorders>
            <w:vAlign w:val="center"/>
          </w:tcPr>
          <w:p w14:paraId="4FEC2EE3"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Almotriptan</w:t>
            </w:r>
            <w:proofErr w:type="spellEnd"/>
          </w:p>
        </w:tc>
        <w:tc>
          <w:tcPr>
            <w:tcW w:w="810" w:type="dxa"/>
            <w:tcBorders>
              <w:top w:val="single" w:sz="4" w:space="0" w:color="auto"/>
            </w:tcBorders>
            <w:vAlign w:val="center"/>
          </w:tcPr>
          <w:p w14:paraId="32CF8E9C"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tcBorders>
              <w:top w:val="single" w:sz="4" w:space="0" w:color="auto"/>
            </w:tcBorders>
            <w:vAlign w:val="center"/>
          </w:tcPr>
          <w:p w14:paraId="5F9ECFD6"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79</w:t>
            </w:r>
          </w:p>
        </w:tc>
        <w:tc>
          <w:tcPr>
            <w:tcW w:w="1080" w:type="dxa"/>
            <w:tcBorders>
              <w:top w:val="single" w:sz="4" w:space="0" w:color="auto"/>
            </w:tcBorders>
            <w:vAlign w:val="center"/>
          </w:tcPr>
          <w:p w14:paraId="6A98246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Borders>
              <w:top w:val="single" w:sz="4" w:space="0" w:color="auto"/>
            </w:tcBorders>
          </w:tcPr>
          <w:p w14:paraId="69BA41B6" w14:textId="0A862DE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tcBorders>
              <w:top w:val="single" w:sz="4" w:space="0" w:color="auto"/>
            </w:tcBorders>
          </w:tcPr>
          <w:p w14:paraId="2977D456" w14:textId="589BB4E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tcBorders>
              <w:top w:val="single" w:sz="4" w:space="0" w:color="auto"/>
            </w:tcBorders>
          </w:tcPr>
          <w:p w14:paraId="7519AC53" w14:textId="68772441"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tcBorders>
              <w:top w:val="single" w:sz="4" w:space="0" w:color="auto"/>
            </w:tcBorders>
            <w:vAlign w:val="center"/>
          </w:tcPr>
          <w:p w14:paraId="74F4D81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4</w:t>
            </w:r>
          </w:p>
        </w:tc>
        <w:tc>
          <w:tcPr>
            <w:tcW w:w="993" w:type="dxa"/>
            <w:tcBorders>
              <w:top w:val="single" w:sz="4" w:space="0" w:color="auto"/>
            </w:tcBorders>
            <w:vAlign w:val="center"/>
          </w:tcPr>
          <w:p w14:paraId="701413B9"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0</w:t>
            </w:r>
          </w:p>
        </w:tc>
        <w:tc>
          <w:tcPr>
            <w:tcW w:w="1275" w:type="dxa"/>
            <w:tcBorders>
              <w:top w:val="single" w:sz="4" w:space="0" w:color="auto"/>
            </w:tcBorders>
          </w:tcPr>
          <w:p w14:paraId="4D4580CA" w14:textId="3DB6CFDE"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60</w:t>
            </w:r>
          </w:p>
        </w:tc>
        <w:tc>
          <w:tcPr>
            <w:tcW w:w="1276" w:type="dxa"/>
            <w:tcBorders>
              <w:top w:val="single" w:sz="4" w:space="0" w:color="auto"/>
            </w:tcBorders>
          </w:tcPr>
          <w:p w14:paraId="7E6AA477" w14:textId="295153F6"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8.9</w:t>
            </w:r>
          </w:p>
        </w:tc>
        <w:tc>
          <w:tcPr>
            <w:tcW w:w="1134" w:type="dxa"/>
            <w:tcBorders>
              <w:top w:val="single" w:sz="4" w:space="0" w:color="auto"/>
            </w:tcBorders>
          </w:tcPr>
          <w:p w14:paraId="5C345653" w14:textId="4A27C02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KYW5zYXQ8L0F1dGhvcj48WWVhcj4yMDAyPC9ZZWFyPjxS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KYW5zYXQ8L0F1dGhvcj48WWVhcj4yMDAyPC9ZZWFyPjxS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48)</w:t>
            </w:r>
            <w:r w:rsidRPr="00AB7E01">
              <w:rPr>
                <w:rFonts w:ascii="Times New Roman" w:hAnsi="Times New Roman" w:cs="Times New Roman"/>
                <w:sz w:val="20"/>
                <w:szCs w:val="20"/>
              </w:rPr>
              <w:fldChar w:fldCharType="end"/>
            </w:r>
          </w:p>
        </w:tc>
      </w:tr>
      <w:tr w:rsidR="007A12BF" w:rsidRPr="00AB7E01" w14:paraId="0366E4AE" w14:textId="77777777" w:rsidTr="009A1CB0">
        <w:trPr>
          <w:trHeight w:val="20"/>
        </w:trPr>
        <w:tc>
          <w:tcPr>
            <w:tcW w:w="2250" w:type="dxa"/>
            <w:vAlign w:val="center"/>
          </w:tcPr>
          <w:p w14:paraId="697FCDE8"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Cefazolin</w:t>
            </w:r>
          </w:p>
        </w:tc>
        <w:tc>
          <w:tcPr>
            <w:tcW w:w="810" w:type="dxa"/>
            <w:vAlign w:val="center"/>
          </w:tcPr>
          <w:p w14:paraId="670B1F10"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30B3843A"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4.39</w:t>
            </w:r>
          </w:p>
        </w:tc>
        <w:tc>
          <w:tcPr>
            <w:tcW w:w="1080" w:type="dxa"/>
            <w:vAlign w:val="center"/>
          </w:tcPr>
          <w:p w14:paraId="71E46F9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639B1CB2" w14:textId="442D776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50A8D545" w14:textId="1F4AD1B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780A9486" w14:textId="145CE3EE"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48F0DE6D"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993" w:type="dxa"/>
            <w:vAlign w:val="center"/>
          </w:tcPr>
          <w:p w14:paraId="5B91DE47"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1275" w:type="dxa"/>
          </w:tcPr>
          <w:p w14:paraId="06092C1A" w14:textId="4AA0D1A4"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34</w:t>
            </w:r>
          </w:p>
        </w:tc>
        <w:tc>
          <w:tcPr>
            <w:tcW w:w="1276" w:type="dxa"/>
          </w:tcPr>
          <w:p w14:paraId="28EDA0E9" w14:textId="1697528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9</w:t>
            </w:r>
          </w:p>
        </w:tc>
        <w:tc>
          <w:tcPr>
            <w:tcW w:w="1134" w:type="dxa"/>
          </w:tcPr>
          <w:p w14:paraId="3F42DEB7" w14:textId="53544F3A"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DaGFuc29uPC9BdXRob3I+PFllYXI+MTk4NzwvWWVhcj48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DaGFuc29uPC9BdXRob3I+PFllYXI+MTk4NzwvWWVhcj48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49, 50)</w:t>
            </w:r>
            <w:r w:rsidRPr="00AB7E01">
              <w:rPr>
                <w:rFonts w:ascii="Times New Roman" w:hAnsi="Times New Roman" w:cs="Times New Roman"/>
                <w:sz w:val="20"/>
                <w:szCs w:val="20"/>
              </w:rPr>
              <w:fldChar w:fldCharType="end"/>
            </w:r>
          </w:p>
        </w:tc>
      </w:tr>
      <w:tr w:rsidR="007A12BF" w:rsidRPr="00AB7E01" w14:paraId="2874E435" w14:textId="77777777" w:rsidTr="009A1CB0">
        <w:trPr>
          <w:trHeight w:val="20"/>
        </w:trPr>
        <w:tc>
          <w:tcPr>
            <w:tcW w:w="2250" w:type="dxa"/>
            <w:vAlign w:val="center"/>
          </w:tcPr>
          <w:p w14:paraId="1D5FA4A8"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Cefmetazole</w:t>
            </w:r>
          </w:p>
        </w:tc>
        <w:tc>
          <w:tcPr>
            <w:tcW w:w="810" w:type="dxa"/>
            <w:vAlign w:val="center"/>
          </w:tcPr>
          <w:p w14:paraId="793C7268"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1EFDF486"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4.84</w:t>
            </w:r>
          </w:p>
        </w:tc>
        <w:tc>
          <w:tcPr>
            <w:tcW w:w="1080" w:type="dxa"/>
            <w:vAlign w:val="center"/>
          </w:tcPr>
          <w:p w14:paraId="0F9A6C29"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32340C34" w14:textId="225F1B5E"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11C50049" w14:textId="35A9B26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4DA89862" w14:textId="4A2DD74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57EAB35A"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993" w:type="dxa"/>
            <w:vAlign w:val="center"/>
          </w:tcPr>
          <w:p w14:paraId="61EF7609"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1275" w:type="dxa"/>
          </w:tcPr>
          <w:p w14:paraId="3A901827" w14:textId="5BA9CCE3"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30</w:t>
            </w:r>
          </w:p>
        </w:tc>
        <w:tc>
          <w:tcPr>
            <w:tcW w:w="1276" w:type="dxa"/>
          </w:tcPr>
          <w:p w14:paraId="44FB64B0" w14:textId="1C25FC7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5</w:t>
            </w:r>
          </w:p>
        </w:tc>
        <w:tc>
          <w:tcPr>
            <w:tcW w:w="1134" w:type="dxa"/>
          </w:tcPr>
          <w:p w14:paraId="7B528994" w14:textId="5EB01750"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UYW48L0F1dGhvcj48WWVhcj4xOTg5PC9ZZWFyPjxSZWNO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UYW48L0F1dGhvcj48WWVhcj4xOTg5PC9ZZWFyPjxSZWNO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51, 52)</w:t>
            </w:r>
            <w:r w:rsidRPr="00AB7E01">
              <w:rPr>
                <w:rFonts w:ascii="Times New Roman" w:hAnsi="Times New Roman" w:cs="Times New Roman"/>
                <w:sz w:val="20"/>
                <w:szCs w:val="20"/>
              </w:rPr>
              <w:fldChar w:fldCharType="end"/>
            </w:r>
          </w:p>
        </w:tc>
      </w:tr>
      <w:tr w:rsidR="007A12BF" w:rsidRPr="00AB7E01" w14:paraId="3D20C202" w14:textId="77777777" w:rsidTr="009A1CB0">
        <w:trPr>
          <w:trHeight w:val="20"/>
        </w:trPr>
        <w:tc>
          <w:tcPr>
            <w:tcW w:w="2250" w:type="dxa"/>
            <w:vAlign w:val="center"/>
          </w:tcPr>
          <w:p w14:paraId="27639F65"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Cefodizime</w:t>
            </w:r>
            <w:proofErr w:type="spellEnd"/>
          </w:p>
        </w:tc>
        <w:tc>
          <w:tcPr>
            <w:tcW w:w="810" w:type="dxa"/>
            <w:vAlign w:val="center"/>
          </w:tcPr>
          <w:p w14:paraId="33E6ACE0"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3382D648"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50</w:t>
            </w:r>
          </w:p>
        </w:tc>
        <w:tc>
          <w:tcPr>
            <w:tcW w:w="1080" w:type="dxa"/>
            <w:vAlign w:val="center"/>
          </w:tcPr>
          <w:p w14:paraId="3D6357E1"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6.8</w:t>
            </w:r>
          </w:p>
        </w:tc>
        <w:tc>
          <w:tcPr>
            <w:tcW w:w="993" w:type="dxa"/>
          </w:tcPr>
          <w:p w14:paraId="272F36C5" w14:textId="3D9DA8F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5954E9D9" w14:textId="6467252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299C1235" w14:textId="64092FD1"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63735611"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993" w:type="dxa"/>
            <w:vAlign w:val="center"/>
          </w:tcPr>
          <w:p w14:paraId="5AB9A9B5"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1275" w:type="dxa"/>
          </w:tcPr>
          <w:p w14:paraId="1FB0754C" w14:textId="4F7C5F48"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12</w:t>
            </w:r>
          </w:p>
        </w:tc>
        <w:tc>
          <w:tcPr>
            <w:tcW w:w="1276" w:type="dxa"/>
          </w:tcPr>
          <w:p w14:paraId="4F90B7B4" w14:textId="71603EB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74</w:t>
            </w:r>
          </w:p>
        </w:tc>
        <w:tc>
          <w:tcPr>
            <w:tcW w:w="1134" w:type="dxa"/>
          </w:tcPr>
          <w:p w14:paraId="7DE45F16" w14:textId="7CC9479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MZW5mYW50PC9BdXRob3I+PFllYXI+MTk5NTwvWWVhcj48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MZW5mYW50PC9BdXRob3I+PFllYXI+MTk5NTwvWWVhcj48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53, 54)</w:t>
            </w:r>
            <w:r w:rsidRPr="00AB7E01">
              <w:rPr>
                <w:rFonts w:ascii="Times New Roman" w:hAnsi="Times New Roman" w:cs="Times New Roman"/>
                <w:sz w:val="20"/>
                <w:szCs w:val="20"/>
              </w:rPr>
              <w:fldChar w:fldCharType="end"/>
            </w:r>
          </w:p>
        </w:tc>
      </w:tr>
      <w:tr w:rsidR="007A12BF" w:rsidRPr="00AB7E01" w14:paraId="31D69EF1" w14:textId="77777777" w:rsidTr="009A1CB0">
        <w:trPr>
          <w:trHeight w:val="20"/>
        </w:trPr>
        <w:tc>
          <w:tcPr>
            <w:tcW w:w="2250" w:type="dxa"/>
            <w:vAlign w:val="center"/>
          </w:tcPr>
          <w:p w14:paraId="2CBF99AC"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Cefoperazone</w:t>
            </w:r>
            <w:proofErr w:type="spellEnd"/>
          </w:p>
        </w:tc>
        <w:tc>
          <w:tcPr>
            <w:tcW w:w="810" w:type="dxa"/>
            <w:vAlign w:val="center"/>
          </w:tcPr>
          <w:p w14:paraId="4D77383F"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71B59DC7"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3.69</w:t>
            </w:r>
          </w:p>
        </w:tc>
        <w:tc>
          <w:tcPr>
            <w:tcW w:w="1080" w:type="dxa"/>
            <w:vAlign w:val="center"/>
          </w:tcPr>
          <w:p w14:paraId="5F72D3C7"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53335621" w14:textId="778F8D80"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737C0BD9" w14:textId="593466BA"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78DF7831" w14:textId="4A55D7E5"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3012F373"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993" w:type="dxa"/>
            <w:vAlign w:val="center"/>
          </w:tcPr>
          <w:p w14:paraId="62126229"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1275" w:type="dxa"/>
          </w:tcPr>
          <w:p w14:paraId="764CA17F" w14:textId="5A483C5D"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72</w:t>
            </w:r>
          </w:p>
        </w:tc>
        <w:tc>
          <w:tcPr>
            <w:tcW w:w="1276" w:type="dxa"/>
          </w:tcPr>
          <w:p w14:paraId="74DC86D6" w14:textId="2040A343"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3</w:t>
            </w:r>
          </w:p>
        </w:tc>
        <w:tc>
          <w:tcPr>
            <w:tcW w:w="1134" w:type="dxa"/>
          </w:tcPr>
          <w:p w14:paraId="4B2DA9C4" w14:textId="1BB9555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Kalman&lt;/Author&gt;&lt;Year&gt;1992&lt;/Year&gt;&lt;RecNum&gt;55&lt;/RecNum&gt;&lt;DisplayText&gt;(55)&lt;/DisplayText&gt;&lt;record&gt;&lt;rec-number&gt;55&lt;/rec-number&gt;&lt;foreign-keys&gt;&lt;key app="EN" db-id="fsep2pexqfss99eapvcvad0oatpda9psew2f" timestamp="1675459845"&gt;55&lt;/key&gt;&lt;/foreign-keys&gt;&lt;ref-type name="Journal Article"&gt;17&lt;/ref-type&gt;&lt;contributors&gt;&lt;authors&gt;&lt;author&gt;Kalman, D.&lt;/author&gt;&lt;author&gt;Barriere, S. L.&lt;/author&gt;&lt;author&gt;Johnson, B. L., Jr.&lt;/author&gt;&lt;/authors&gt;&lt;/contributors&gt;&lt;auth-address&gt;Department of Pharmaceutical Services, UCLA Center for the Health Sciences 90024.&lt;/auth-address&gt;&lt;titles&gt;&lt;title&gt;Pharmacokinetic disposition and bactericidal activities of cefepime, ceftazidime, and cefoperazone in serum and blister fluid&lt;/title&gt;&lt;secondary-title&gt;Antimicrob Agents Chemother&lt;/secondary-title&gt;&lt;/titles&gt;&lt;periodical&gt;&lt;full-title&gt;Antimicrob Agents Chemother&lt;/full-title&gt;&lt;/periodical&gt;&lt;pages&gt;453-7&lt;/pages&gt;&lt;volume&gt;36&lt;/volume&gt;&lt;number&gt;2&lt;/number&gt;&lt;edition&gt;1992/02/11&lt;/edition&gt;&lt;keywords&gt;&lt;keyword&gt;Adult&lt;/keyword&gt;&lt;keyword&gt;Bacteria/*drug effects&lt;/keyword&gt;&lt;keyword&gt;Blister/metabolism&lt;/keyword&gt;&lt;keyword&gt;Body Fluids/metabolism&lt;/keyword&gt;&lt;keyword&gt;Cefepime&lt;/keyword&gt;&lt;keyword&gt;Cefoperazone/pharmacokinetics/pharmacology&lt;/keyword&gt;&lt;keyword&gt;Ceftazidime/pharmacokinetics/pharmacology&lt;/keyword&gt;&lt;keyword&gt;Cephalosporins/*pharmacokinetics/pharmacology&lt;/keyword&gt;&lt;keyword&gt;Chromatography, High Pressure Liquid&lt;/keyword&gt;&lt;keyword&gt;Enterobacter cloacae/drug effects&lt;/keyword&gt;&lt;keyword&gt;Humans&lt;/keyword&gt;&lt;keyword&gt;Male&lt;/keyword&gt;&lt;keyword&gt;Microbial Sensitivity Tests&lt;/keyword&gt;&lt;keyword&gt;Pseudomonas aeruginosa/drug effects&lt;/keyword&gt;&lt;keyword&gt;Staphylococcus aureus/drug effects&lt;/keyword&gt;&lt;/keywords&gt;&lt;dates&gt;&lt;year&gt;1992&lt;/year&gt;&lt;pub-dates&gt;&lt;date&gt;Feb&lt;/date&gt;&lt;/pub-dates&gt;&lt;/dates&gt;&lt;isbn&gt;0066-4804 (Print)&amp;#xD;0066-4804 (Linking)&lt;/isbn&gt;&lt;accession-num&gt;1605609&lt;/accession-num&gt;&lt;urls&gt;&lt;related-urls&gt;&lt;url&gt;https://www.ncbi.nlm.nih.gov/pubmed/1605609&lt;/url&gt;&lt;/related-urls&gt;&lt;/urls&gt;&lt;custom2&gt;PMC188456&lt;/custom2&gt;&lt;electronic-resource-num&gt;10.1128/AAC.36.2.453&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55)</w:t>
            </w:r>
            <w:r w:rsidRPr="00AB7E01">
              <w:rPr>
                <w:rFonts w:ascii="Times New Roman" w:hAnsi="Times New Roman" w:cs="Times New Roman"/>
                <w:sz w:val="20"/>
                <w:szCs w:val="20"/>
              </w:rPr>
              <w:fldChar w:fldCharType="end"/>
            </w:r>
          </w:p>
        </w:tc>
      </w:tr>
      <w:tr w:rsidR="007A12BF" w:rsidRPr="00AB7E01" w14:paraId="3804E62D" w14:textId="77777777" w:rsidTr="009A1CB0">
        <w:trPr>
          <w:trHeight w:val="20"/>
        </w:trPr>
        <w:tc>
          <w:tcPr>
            <w:tcW w:w="2250" w:type="dxa"/>
            <w:vAlign w:val="center"/>
          </w:tcPr>
          <w:p w14:paraId="119C5C1F"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Cefpiramide</w:t>
            </w:r>
            <w:proofErr w:type="spellEnd"/>
          </w:p>
        </w:tc>
        <w:tc>
          <w:tcPr>
            <w:tcW w:w="810" w:type="dxa"/>
            <w:vAlign w:val="center"/>
          </w:tcPr>
          <w:p w14:paraId="3686B933"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697BAC3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3.16</w:t>
            </w:r>
          </w:p>
        </w:tc>
        <w:tc>
          <w:tcPr>
            <w:tcW w:w="1080" w:type="dxa"/>
            <w:vAlign w:val="center"/>
          </w:tcPr>
          <w:p w14:paraId="488BDB1B"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38617C11" w14:textId="7F706F9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0EE1692D" w14:textId="17762CA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788CA462" w14:textId="2B9AF3A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468B36EB"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993" w:type="dxa"/>
            <w:vAlign w:val="center"/>
          </w:tcPr>
          <w:p w14:paraId="65C69DD3"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1275" w:type="dxa"/>
          </w:tcPr>
          <w:p w14:paraId="0FA19A4C" w14:textId="72814AD7"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087</w:t>
            </w:r>
          </w:p>
        </w:tc>
        <w:tc>
          <w:tcPr>
            <w:tcW w:w="1276" w:type="dxa"/>
          </w:tcPr>
          <w:p w14:paraId="45A905A3" w14:textId="652114C3"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26</w:t>
            </w:r>
          </w:p>
        </w:tc>
        <w:tc>
          <w:tcPr>
            <w:tcW w:w="1134" w:type="dxa"/>
          </w:tcPr>
          <w:p w14:paraId="004A289E" w14:textId="699C85B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Nakagawa&lt;/Author&gt;&lt;Year&gt;1984&lt;/Year&gt;&lt;RecNum&gt;56&lt;/RecNum&gt;&lt;DisplayText&gt;(56)&lt;/DisplayText&gt;&lt;record&gt;&lt;rec-number&gt;56&lt;/rec-number&gt;&lt;foreign-keys&gt;&lt;key app="EN" db-id="fsep2pexqfss99eapvcvad0oatpda9psew2f" timestamp="1675459845"&gt;56&lt;/key&gt;&lt;/foreign-keys&gt;&lt;ref-type name="Journal Article"&gt;17&lt;/ref-type&gt;&lt;contributors&gt;&lt;authors&gt;&lt;author&gt;Nakagawa, K.&lt;/author&gt;&lt;author&gt;Koyama, M.&lt;/author&gt;&lt;author&gt;Matsui, H.&lt;/author&gt;&lt;author&gt;Ikeda, C.&lt;/author&gt;&lt;author&gt;Yano, K.&lt;/author&gt;&lt;author&gt;Nakatsuru, N.&lt;/author&gt;&lt;author&gt;Yoshinaga, K.&lt;/author&gt;&lt;author&gt;Noguchi, T.&lt;/author&gt;&lt;/authors&gt;&lt;/contributors&gt;&lt;titles&gt;&lt;title&gt;Pharmacokinetics of cefpiramide (SM-1652) in humans&lt;/title&gt;&lt;secondary-title&gt;Antimicrob Agents Chemother&lt;/secondary-title&gt;&lt;/titles&gt;&lt;periodical&gt;&lt;full-title&gt;Antimicrob Agents Chemother&lt;/full-title&gt;&lt;/periodical&gt;&lt;pages&gt;221-5&lt;/pages&gt;&lt;volume&gt;25&lt;/volume&gt;&lt;number&gt;2&lt;/number&gt;&lt;edition&gt;1984/02/01&lt;/edition&gt;&lt;keywords&gt;&lt;keyword&gt;Adult&lt;/keyword&gt;&lt;keyword&gt;Biological Assay&lt;/keyword&gt;&lt;keyword&gt;Cephalosporins/*metabolism/urine&lt;/keyword&gt;&lt;keyword&gt;Feces/analysis&lt;/keyword&gt;&lt;keyword&gt;Humans&lt;/keyword&gt;&lt;keyword&gt;Injections, Intravenous&lt;/keyword&gt;&lt;keyword&gt;Kinetics&lt;/keyword&gt;&lt;keyword&gt;Male&lt;/keyword&gt;&lt;keyword&gt;Middle Aged&lt;/keyword&gt;&lt;/keywords&gt;&lt;dates&gt;&lt;year&gt;1984&lt;/year&gt;&lt;pub-dates&gt;&lt;date&gt;Feb&lt;/date&gt;&lt;/pub-dates&gt;&lt;/dates&gt;&lt;isbn&gt;0066-4804 (Print)&amp;#xD;0066-4804 (Linking)&lt;/isbn&gt;&lt;accession-num&gt;6712202&lt;/accession-num&gt;&lt;urls&gt;&lt;related-urls&gt;&lt;url&gt;https://www.ncbi.nlm.nih.gov/pubmed/6712202&lt;/url&gt;&lt;/related-urls&gt;&lt;/urls&gt;&lt;custom2&gt;PMC185478&lt;/custom2&gt;&lt;electronic-resource-num&gt;10.1128/AAC.25.2.221&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56)</w:t>
            </w:r>
            <w:r w:rsidRPr="00AB7E01">
              <w:rPr>
                <w:rFonts w:ascii="Times New Roman" w:hAnsi="Times New Roman" w:cs="Times New Roman"/>
                <w:sz w:val="20"/>
                <w:szCs w:val="20"/>
              </w:rPr>
              <w:fldChar w:fldCharType="end"/>
            </w:r>
          </w:p>
        </w:tc>
      </w:tr>
      <w:tr w:rsidR="007A12BF" w:rsidRPr="00AB7E01" w14:paraId="0B3EC652" w14:textId="77777777" w:rsidTr="009A1CB0">
        <w:trPr>
          <w:trHeight w:val="20"/>
        </w:trPr>
        <w:tc>
          <w:tcPr>
            <w:tcW w:w="2250" w:type="dxa"/>
            <w:vAlign w:val="center"/>
          </w:tcPr>
          <w:p w14:paraId="2EFF2FB5"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Ceftizoxime</w:t>
            </w:r>
          </w:p>
        </w:tc>
        <w:tc>
          <w:tcPr>
            <w:tcW w:w="810" w:type="dxa"/>
            <w:vAlign w:val="center"/>
          </w:tcPr>
          <w:p w14:paraId="0ED5EF13"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404167D8"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66</w:t>
            </w:r>
          </w:p>
        </w:tc>
        <w:tc>
          <w:tcPr>
            <w:tcW w:w="1080" w:type="dxa"/>
            <w:vAlign w:val="center"/>
          </w:tcPr>
          <w:p w14:paraId="2839AF4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4806CAAE" w14:textId="78D7CBD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479A4768" w14:textId="09B4B208"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04B24497" w14:textId="741EA12A"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9.98</w:t>
            </w:r>
          </w:p>
        </w:tc>
        <w:tc>
          <w:tcPr>
            <w:tcW w:w="992" w:type="dxa"/>
            <w:vAlign w:val="center"/>
          </w:tcPr>
          <w:p w14:paraId="45FE063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993" w:type="dxa"/>
            <w:vAlign w:val="center"/>
          </w:tcPr>
          <w:p w14:paraId="3D41FA2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1275" w:type="dxa"/>
          </w:tcPr>
          <w:p w14:paraId="272743AD" w14:textId="5619B44E"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72</w:t>
            </w:r>
          </w:p>
        </w:tc>
        <w:tc>
          <w:tcPr>
            <w:tcW w:w="1276" w:type="dxa"/>
          </w:tcPr>
          <w:p w14:paraId="285C0796" w14:textId="3326EB7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8</w:t>
            </w:r>
          </w:p>
        </w:tc>
        <w:tc>
          <w:tcPr>
            <w:tcW w:w="1134" w:type="dxa"/>
          </w:tcPr>
          <w:p w14:paraId="6D9BC0C2" w14:textId="0CC06B46"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Kowalsky&lt;/Author&gt;&lt;Year&gt;1983&lt;/Year&gt;&lt;RecNum&gt;57&lt;/RecNum&gt;&lt;DisplayText&gt;(57)&lt;/DisplayText&gt;&lt;record&gt;&lt;rec-number&gt;57&lt;/rec-number&gt;&lt;foreign-keys&gt;&lt;key app="EN" db-id="fsep2pexqfss99eapvcvad0oatpda9psew2f" timestamp="1675459845"&gt;57&lt;/key&gt;&lt;/foreign-keys&gt;&lt;ref-type name="Journal Article"&gt;17&lt;/ref-type&gt;&lt;contributors&gt;&lt;authors&gt;&lt;author&gt;Kowalsky, S. F.&lt;/author&gt;&lt;author&gt;Echols, R. M.&lt;/author&gt;&lt;author&gt;Venezia, A. R.&lt;/author&gt;&lt;author&gt;Andrews, E. A.&lt;/author&gt;&lt;/authors&gt;&lt;/contributors&gt;&lt;titles&gt;&lt;title&gt;Pharmacokinetics of ceftizoxime in subjects with various degrees of renal function&lt;/title&gt;&lt;secondary-title&gt;Antimicrob Agents Chemother&lt;/secondary-title&gt;&lt;/titles&gt;&lt;periodical&gt;&lt;full-title&gt;Antimicrob Agents Chemother&lt;/full-title&gt;&lt;/periodical&gt;&lt;pages&gt;151-5&lt;/pages&gt;&lt;volume&gt;24&lt;/volume&gt;&lt;number&gt;2&lt;/number&gt;&lt;edition&gt;1983/08/01&lt;/edition&gt;&lt;keywords&gt;&lt;keyword&gt;Adult&lt;/keyword&gt;&lt;keyword&gt;Cefotaxime/*analogs &amp;amp; derivatives/metabolism&lt;/keyword&gt;&lt;keyword&gt;Ceftizoxime&lt;/keyword&gt;&lt;keyword&gt;Creatinine/metabolism&lt;/keyword&gt;&lt;keyword&gt;Female&lt;/keyword&gt;&lt;keyword&gt;Humans&lt;/keyword&gt;&lt;keyword&gt;Kidney Diseases/*metabolism&lt;/keyword&gt;&lt;keyword&gt;Kinetics&lt;/keyword&gt;&lt;keyword&gt;Male&lt;/keyword&gt;&lt;keyword&gt;Metabolic Clearance Rate&lt;/keyword&gt;&lt;keyword&gt;Middle Aged&lt;/keyword&gt;&lt;/keywords&gt;&lt;dates&gt;&lt;year&gt;1983&lt;/year&gt;&lt;pub-dates&gt;&lt;date&gt;Aug&lt;/date&gt;&lt;/pub-dates&gt;&lt;/dates&gt;&lt;isbn&gt;0066-4804 (Print)&amp;#xD;0066-4804 (Linking)&lt;/isbn&gt;&lt;accession-num&gt;6314884&lt;/accession-num&gt;&lt;urls&gt;&lt;related-urls&gt;&lt;url&gt;https://www.ncbi.nlm.nih.gov/pubmed/6314884&lt;/url&gt;&lt;/related-urls&gt;&lt;/urls&gt;&lt;custom2&gt;PMC185129&lt;/custom2&gt;&lt;electronic-resource-num&gt;10.1128/AAC.24.2.151&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57)</w:t>
            </w:r>
            <w:r w:rsidRPr="00AB7E01">
              <w:rPr>
                <w:rFonts w:ascii="Times New Roman" w:hAnsi="Times New Roman" w:cs="Times New Roman"/>
                <w:sz w:val="20"/>
                <w:szCs w:val="20"/>
              </w:rPr>
              <w:fldChar w:fldCharType="end"/>
            </w:r>
          </w:p>
        </w:tc>
      </w:tr>
      <w:tr w:rsidR="007A12BF" w:rsidRPr="00AB7E01" w14:paraId="77EA19AE" w14:textId="77777777" w:rsidTr="009A1CB0">
        <w:trPr>
          <w:trHeight w:val="20"/>
        </w:trPr>
        <w:tc>
          <w:tcPr>
            <w:tcW w:w="2250" w:type="dxa"/>
            <w:vAlign w:val="center"/>
          </w:tcPr>
          <w:p w14:paraId="024AE460"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Ciprofloxacin</w:t>
            </w:r>
          </w:p>
        </w:tc>
        <w:tc>
          <w:tcPr>
            <w:tcW w:w="810" w:type="dxa"/>
            <w:vAlign w:val="center"/>
          </w:tcPr>
          <w:p w14:paraId="0E27ED47"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Z</w:t>
            </w:r>
          </w:p>
        </w:tc>
        <w:tc>
          <w:tcPr>
            <w:tcW w:w="1080" w:type="dxa"/>
            <w:vAlign w:val="center"/>
          </w:tcPr>
          <w:p w14:paraId="2CC66B54"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73</w:t>
            </w:r>
          </w:p>
        </w:tc>
        <w:tc>
          <w:tcPr>
            <w:tcW w:w="1080" w:type="dxa"/>
            <w:vAlign w:val="center"/>
          </w:tcPr>
          <w:p w14:paraId="53103847"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304BCF90" w14:textId="4FE8E324"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6766A3FF" w14:textId="345EC341"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67AE61EC" w14:textId="32757306"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27EF9758"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993" w:type="dxa"/>
            <w:vAlign w:val="center"/>
          </w:tcPr>
          <w:p w14:paraId="2D8DC112"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1275" w:type="dxa"/>
          </w:tcPr>
          <w:p w14:paraId="32348890" w14:textId="5ECA81EC"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70</w:t>
            </w:r>
          </w:p>
        </w:tc>
        <w:tc>
          <w:tcPr>
            <w:tcW w:w="1276" w:type="dxa"/>
          </w:tcPr>
          <w:p w14:paraId="2467B88F" w14:textId="19E7254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8.7</w:t>
            </w:r>
          </w:p>
        </w:tc>
        <w:tc>
          <w:tcPr>
            <w:tcW w:w="1134" w:type="dxa"/>
          </w:tcPr>
          <w:p w14:paraId="3A1FFAED" w14:textId="52B6F1B8"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Jaehde&lt;/Author&gt;&lt;Year&gt;1995&lt;/Year&gt;&lt;RecNum&gt;58&lt;/RecNum&gt;&lt;DisplayText&gt;(58)&lt;/DisplayText&gt;&lt;record&gt;&lt;rec-number&gt;58&lt;/rec-number&gt;&lt;foreign-keys&gt;&lt;key app="EN" db-id="fsep2pexqfss99eapvcvad0oatpda9psew2f" timestamp="1675459845"&gt;58&lt;/key&gt;&lt;/foreign-keys&gt;&lt;ref-type name="Journal Article"&gt;17&lt;/ref-type&gt;&lt;contributors&gt;&lt;authors&gt;&lt;author&gt;Jaehde, U.&lt;/author&gt;&lt;author&gt;Sorgel, F.&lt;/author&gt;&lt;author&gt;Reiter, A.&lt;/author&gt;&lt;author&gt;Sigl, G.&lt;/author&gt;&lt;author&gt;Naber, K. G.&lt;/author&gt;&lt;author&gt;Schunack, W.&lt;/author&gt;&lt;/authors&gt;&lt;/contributors&gt;&lt;auth-address&gt;IBMP-Institute for Biomedical and Pharmaceutical Research, Nurnberg-Heroldsberg, Germany.&lt;/auth-address&gt;&lt;titles&gt;&lt;title&gt;Effect of probenecid on the distribution and elimination of ciprofloxacin in humans&lt;/title&gt;&lt;secondary-title&gt;Clin Pharmacol Ther&lt;/secondary-title&gt;&lt;/titles&gt;&lt;periodical&gt;&lt;full-title&gt;Clin Pharmacol Ther&lt;/full-title&gt;&lt;/periodical&gt;&lt;pages&gt;532-41&lt;/pages&gt;&lt;volume&gt;58&lt;/volume&gt;&lt;number&gt;5&lt;/number&gt;&lt;edition&gt;1995/11/01&lt;/edition&gt;&lt;keywords&gt;&lt;keyword&gt;Adult&lt;/keyword&gt;&lt;keyword&gt;Anti-Infective Agents/*pharmacokinetics&lt;/keyword&gt;&lt;keyword&gt;Body Fluids/chemistry&lt;/keyword&gt;&lt;keyword&gt;Chromatography, High Pressure Liquid&lt;/keyword&gt;&lt;keyword&gt;Ciprofloxacin/metabolism/*pharmacokinetics&lt;/keyword&gt;&lt;keyword&gt;Cross-Over Studies&lt;/keyword&gt;&lt;keyword&gt;Drug Interactions&lt;/keyword&gt;&lt;keyword&gt;Female&lt;/keyword&gt;&lt;keyword&gt;Half-Life&lt;/keyword&gt;&lt;keyword&gt;Humans&lt;/keyword&gt;&lt;keyword&gt;Infusions, Intravenous&lt;/keyword&gt;&lt;keyword&gt;Kidney/drug effects/metabolism&lt;/keyword&gt;&lt;keyword&gt;Male&lt;/keyword&gt;&lt;keyword&gt;Probenecid/*pharmacology&lt;/keyword&gt;&lt;keyword&gt;Renal Agents/*pharmacology&lt;/keyword&gt;&lt;keyword&gt;Tissue Distribution&lt;/keyword&gt;&lt;/keywords&gt;&lt;dates&gt;&lt;year&gt;1995&lt;/year&gt;&lt;pub-dates&gt;&lt;date&gt;Nov&lt;/date&gt;&lt;/pub-dates&gt;&lt;/dates&gt;&lt;isbn&gt;0009-9236 (Print)&amp;#xD;0009-9236 (Linking)&lt;/isbn&gt;&lt;accession-num&gt;7586947&lt;/accession-num&gt;&lt;urls&gt;&lt;related-urls&gt;&lt;url&gt;https://www.ncbi.nlm.nih.gov/pubmed/7586947&lt;/url&gt;&lt;/related-urls&gt;&lt;/urls&gt;&lt;electronic-resource-num&gt;10.1016/0009-9236(95)90173-6&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58)</w:t>
            </w:r>
            <w:r w:rsidRPr="00AB7E01">
              <w:rPr>
                <w:rFonts w:ascii="Times New Roman" w:hAnsi="Times New Roman" w:cs="Times New Roman"/>
                <w:sz w:val="20"/>
                <w:szCs w:val="20"/>
              </w:rPr>
              <w:fldChar w:fldCharType="end"/>
            </w:r>
          </w:p>
        </w:tc>
      </w:tr>
      <w:tr w:rsidR="007A12BF" w:rsidRPr="00AB7E01" w14:paraId="1638FDAE" w14:textId="77777777" w:rsidTr="009A1CB0">
        <w:trPr>
          <w:trHeight w:val="20"/>
        </w:trPr>
        <w:tc>
          <w:tcPr>
            <w:tcW w:w="2250" w:type="dxa"/>
            <w:vAlign w:val="center"/>
          </w:tcPr>
          <w:p w14:paraId="6AE82244"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Elinogrel</w:t>
            </w:r>
            <w:proofErr w:type="spellEnd"/>
          </w:p>
        </w:tc>
        <w:tc>
          <w:tcPr>
            <w:tcW w:w="810" w:type="dxa"/>
            <w:vAlign w:val="center"/>
          </w:tcPr>
          <w:p w14:paraId="667786DB"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127D7F04"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66</w:t>
            </w:r>
          </w:p>
        </w:tc>
        <w:tc>
          <w:tcPr>
            <w:tcW w:w="1080" w:type="dxa"/>
            <w:vAlign w:val="center"/>
          </w:tcPr>
          <w:p w14:paraId="737E6ECD"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546DB112" w14:textId="538E203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0F2EF076" w14:textId="0E7778EA"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2.5</w:t>
            </w:r>
          </w:p>
        </w:tc>
        <w:tc>
          <w:tcPr>
            <w:tcW w:w="992" w:type="dxa"/>
          </w:tcPr>
          <w:p w14:paraId="16CB8815" w14:textId="293EDAF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7.09</w:t>
            </w:r>
          </w:p>
        </w:tc>
        <w:tc>
          <w:tcPr>
            <w:tcW w:w="992" w:type="dxa"/>
            <w:vAlign w:val="center"/>
          </w:tcPr>
          <w:p w14:paraId="19303D5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6</w:t>
            </w:r>
          </w:p>
        </w:tc>
        <w:tc>
          <w:tcPr>
            <w:tcW w:w="993" w:type="dxa"/>
            <w:vAlign w:val="center"/>
          </w:tcPr>
          <w:p w14:paraId="6AAEC0F2"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3</w:t>
            </w:r>
          </w:p>
        </w:tc>
        <w:tc>
          <w:tcPr>
            <w:tcW w:w="1275" w:type="dxa"/>
          </w:tcPr>
          <w:p w14:paraId="4D2CEB8A" w14:textId="6B643D3A"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070</w:t>
            </w:r>
          </w:p>
        </w:tc>
        <w:tc>
          <w:tcPr>
            <w:tcW w:w="1276" w:type="dxa"/>
          </w:tcPr>
          <w:p w14:paraId="4F54EEFD" w14:textId="7F8DDD0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30</w:t>
            </w:r>
          </w:p>
        </w:tc>
        <w:tc>
          <w:tcPr>
            <w:tcW w:w="1134" w:type="dxa"/>
          </w:tcPr>
          <w:p w14:paraId="0861424B"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NP</w:t>
            </w:r>
          </w:p>
        </w:tc>
      </w:tr>
      <w:tr w:rsidR="007A12BF" w:rsidRPr="00AB7E01" w14:paraId="41C4D12E" w14:textId="77777777" w:rsidTr="009A1CB0">
        <w:trPr>
          <w:trHeight w:val="20"/>
        </w:trPr>
        <w:tc>
          <w:tcPr>
            <w:tcW w:w="2250" w:type="dxa"/>
            <w:vAlign w:val="center"/>
          </w:tcPr>
          <w:p w14:paraId="2368CC29"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Famotidine</w:t>
            </w:r>
          </w:p>
        </w:tc>
        <w:tc>
          <w:tcPr>
            <w:tcW w:w="810" w:type="dxa"/>
            <w:vAlign w:val="center"/>
          </w:tcPr>
          <w:p w14:paraId="066D1378"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21909C84"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60</w:t>
            </w:r>
          </w:p>
        </w:tc>
        <w:tc>
          <w:tcPr>
            <w:tcW w:w="1080" w:type="dxa"/>
            <w:vAlign w:val="center"/>
          </w:tcPr>
          <w:p w14:paraId="43D13717"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4C3B3D9A" w14:textId="0065DC5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17B72B64" w14:textId="5EC1E9D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69086B20" w14:textId="5035A65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030295A0"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993" w:type="dxa"/>
            <w:vAlign w:val="center"/>
          </w:tcPr>
          <w:p w14:paraId="1532DD4A"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1275" w:type="dxa"/>
          </w:tcPr>
          <w:p w14:paraId="5B602245" w14:textId="353B44C7"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91</w:t>
            </w:r>
          </w:p>
        </w:tc>
        <w:tc>
          <w:tcPr>
            <w:tcW w:w="1276" w:type="dxa"/>
          </w:tcPr>
          <w:p w14:paraId="120F9F5D" w14:textId="3DCA52B8"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6.6</w:t>
            </w:r>
          </w:p>
        </w:tc>
        <w:tc>
          <w:tcPr>
            <w:tcW w:w="1134" w:type="dxa"/>
          </w:tcPr>
          <w:p w14:paraId="7C6174A5" w14:textId="5B7B7E26"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ZZWg8L0F1dGhvcj48WWVhcj4xOTg3PC9ZZWFyPjxSZWNO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ZZWg8L0F1dGhvcj48WWVhcj4xOTg3PC9ZZWFyPjxSZWNO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59)</w:t>
            </w:r>
            <w:r w:rsidRPr="00AB7E01">
              <w:rPr>
                <w:rFonts w:ascii="Times New Roman" w:hAnsi="Times New Roman" w:cs="Times New Roman"/>
                <w:sz w:val="20"/>
                <w:szCs w:val="20"/>
              </w:rPr>
              <w:fldChar w:fldCharType="end"/>
            </w:r>
          </w:p>
        </w:tc>
      </w:tr>
      <w:tr w:rsidR="007A12BF" w:rsidRPr="00AB7E01" w14:paraId="51CC2FE7" w14:textId="77777777" w:rsidTr="009A1CB0">
        <w:trPr>
          <w:trHeight w:val="20"/>
        </w:trPr>
        <w:tc>
          <w:tcPr>
            <w:tcW w:w="2250" w:type="dxa"/>
            <w:vAlign w:val="center"/>
          </w:tcPr>
          <w:p w14:paraId="3699B9A3"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Furosemide</w:t>
            </w:r>
          </w:p>
        </w:tc>
        <w:tc>
          <w:tcPr>
            <w:tcW w:w="810" w:type="dxa"/>
            <w:vAlign w:val="center"/>
          </w:tcPr>
          <w:p w14:paraId="42737995"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630C1B06"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40</w:t>
            </w:r>
          </w:p>
        </w:tc>
        <w:tc>
          <w:tcPr>
            <w:tcW w:w="1080" w:type="dxa"/>
            <w:vAlign w:val="center"/>
          </w:tcPr>
          <w:p w14:paraId="6275A379"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560D412E" w14:textId="15D4412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558A74F3" w14:textId="0AD51725"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3BB5760E" w14:textId="2BE597F8"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9.1</w:t>
            </w:r>
          </w:p>
        </w:tc>
        <w:tc>
          <w:tcPr>
            <w:tcW w:w="992" w:type="dxa"/>
            <w:vAlign w:val="center"/>
          </w:tcPr>
          <w:p w14:paraId="3B7EC084"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993" w:type="dxa"/>
            <w:vAlign w:val="center"/>
          </w:tcPr>
          <w:p w14:paraId="08AC6218"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1275" w:type="dxa"/>
          </w:tcPr>
          <w:p w14:paraId="583BF9E6" w14:textId="2203E168"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43</w:t>
            </w:r>
          </w:p>
        </w:tc>
        <w:tc>
          <w:tcPr>
            <w:tcW w:w="1276" w:type="dxa"/>
          </w:tcPr>
          <w:p w14:paraId="0FEEDBD4" w14:textId="09EB243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6</w:t>
            </w:r>
          </w:p>
        </w:tc>
        <w:tc>
          <w:tcPr>
            <w:tcW w:w="1134" w:type="dxa"/>
          </w:tcPr>
          <w:p w14:paraId="5973FD60" w14:textId="2F3C08A1"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IYW1tYXJsdW5kPC9BdXRob3I+PFllYXI+MTk4NDwvWWVh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IYW1tYXJsdW5kPC9BdXRob3I+PFllYXI+MTk4NDwvWWVh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60, 61)</w:t>
            </w:r>
            <w:r w:rsidRPr="00AB7E01">
              <w:rPr>
                <w:rFonts w:ascii="Times New Roman" w:hAnsi="Times New Roman" w:cs="Times New Roman"/>
                <w:sz w:val="20"/>
                <w:szCs w:val="20"/>
              </w:rPr>
              <w:fldChar w:fldCharType="end"/>
            </w:r>
          </w:p>
        </w:tc>
      </w:tr>
      <w:tr w:rsidR="007A12BF" w:rsidRPr="00AB7E01" w14:paraId="345AA08A" w14:textId="77777777" w:rsidTr="009A1CB0">
        <w:trPr>
          <w:trHeight w:val="20"/>
        </w:trPr>
        <w:tc>
          <w:tcPr>
            <w:tcW w:w="2250" w:type="dxa"/>
            <w:vAlign w:val="center"/>
          </w:tcPr>
          <w:p w14:paraId="21569D91"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Gavestinel</w:t>
            </w:r>
            <w:proofErr w:type="spellEnd"/>
          </w:p>
        </w:tc>
        <w:tc>
          <w:tcPr>
            <w:tcW w:w="810" w:type="dxa"/>
            <w:vAlign w:val="center"/>
          </w:tcPr>
          <w:p w14:paraId="12E785B1"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57008BC0"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19</w:t>
            </w:r>
          </w:p>
        </w:tc>
        <w:tc>
          <w:tcPr>
            <w:tcW w:w="1080" w:type="dxa"/>
            <w:vAlign w:val="center"/>
          </w:tcPr>
          <w:p w14:paraId="4AFE2449"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12C2CEB4" w14:textId="663EA4F5"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341</w:t>
            </w:r>
          </w:p>
        </w:tc>
        <w:tc>
          <w:tcPr>
            <w:tcW w:w="992" w:type="dxa"/>
          </w:tcPr>
          <w:p w14:paraId="56807C1F" w14:textId="0C4B3C00"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91.6</w:t>
            </w:r>
          </w:p>
        </w:tc>
        <w:tc>
          <w:tcPr>
            <w:tcW w:w="992" w:type="dxa"/>
          </w:tcPr>
          <w:p w14:paraId="1A269BF6" w14:textId="3D497C2E"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6.4</w:t>
            </w:r>
          </w:p>
        </w:tc>
        <w:tc>
          <w:tcPr>
            <w:tcW w:w="992" w:type="dxa"/>
            <w:vAlign w:val="center"/>
          </w:tcPr>
          <w:p w14:paraId="5639F905"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10</w:t>
            </w:r>
          </w:p>
        </w:tc>
        <w:tc>
          <w:tcPr>
            <w:tcW w:w="993" w:type="dxa"/>
            <w:vAlign w:val="center"/>
          </w:tcPr>
          <w:p w14:paraId="091307B1"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08</w:t>
            </w:r>
          </w:p>
        </w:tc>
        <w:tc>
          <w:tcPr>
            <w:tcW w:w="1275" w:type="dxa"/>
          </w:tcPr>
          <w:p w14:paraId="3A1AC0BB" w14:textId="472DC2AF"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00082</w:t>
            </w:r>
          </w:p>
        </w:tc>
        <w:tc>
          <w:tcPr>
            <w:tcW w:w="1276" w:type="dxa"/>
          </w:tcPr>
          <w:p w14:paraId="2F609EF3" w14:textId="4192827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089</w:t>
            </w:r>
          </w:p>
        </w:tc>
        <w:tc>
          <w:tcPr>
            <w:tcW w:w="1134" w:type="dxa"/>
          </w:tcPr>
          <w:p w14:paraId="28BEA207" w14:textId="74D7C23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JYXZhcm9uZTwvQXV0aG9yPjxZZWFyPjE5OTk8L1llYXI+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JYXZhcm9uZTwvQXV0aG9yPjxZZWFyPjE5OTk8L1llYXI+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62)</w:t>
            </w:r>
            <w:r w:rsidRPr="00AB7E01">
              <w:rPr>
                <w:rFonts w:ascii="Times New Roman" w:hAnsi="Times New Roman" w:cs="Times New Roman"/>
                <w:sz w:val="20"/>
                <w:szCs w:val="20"/>
              </w:rPr>
              <w:fldChar w:fldCharType="end"/>
            </w:r>
          </w:p>
        </w:tc>
      </w:tr>
      <w:tr w:rsidR="007A12BF" w:rsidRPr="00AB7E01" w14:paraId="14130C33" w14:textId="77777777" w:rsidTr="009A1CB0">
        <w:trPr>
          <w:trHeight w:val="20"/>
        </w:trPr>
        <w:tc>
          <w:tcPr>
            <w:tcW w:w="2250" w:type="dxa"/>
            <w:vAlign w:val="center"/>
          </w:tcPr>
          <w:p w14:paraId="13CD983D"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Napsagatran</w:t>
            </w:r>
            <w:proofErr w:type="spellEnd"/>
          </w:p>
        </w:tc>
        <w:tc>
          <w:tcPr>
            <w:tcW w:w="810" w:type="dxa"/>
            <w:vAlign w:val="center"/>
          </w:tcPr>
          <w:p w14:paraId="51562849"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Z</w:t>
            </w:r>
          </w:p>
        </w:tc>
        <w:tc>
          <w:tcPr>
            <w:tcW w:w="1080" w:type="dxa"/>
            <w:vAlign w:val="center"/>
          </w:tcPr>
          <w:p w14:paraId="71546756"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29</w:t>
            </w:r>
          </w:p>
        </w:tc>
        <w:tc>
          <w:tcPr>
            <w:tcW w:w="1080" w:type="dxa"/>
            <w:vAlign w:val="center"/>
          </w:tcPr>
          <w:p w14:paraId="4E0D40E2"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6D7EF4A4" w14:textId="2CA44010"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tcPr>
          <w:p w14:paraId="3A7C2FEA" w14:textId="343A7311"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4946F30F" w14:textId="415D1111"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41E75221"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1</w:t>
            </w:r>
          </w:p>
        </w:tc>
        <w:tc>
          <w:tcPr>
            <w:tcW w:w="993" w:type="dxa"/>
            <w:vAlign w:val="center"/>
          </w:tcPr>
          <w:p w14:paraId="624680F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9</w:t>
            </w:r>
          </w:p>
        </w:tc>
        <w:tc>
          <w:tcPr>
            <w:tcW w:w="1275" w:type="dxa"/>
          </w:tcPr>
          <w:p w14:paraId="45CF9BA4" w14:textId="2A64945D"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55</w:t>
            </w:r>
          </w:p>
        </w:tc>
        <w:tc>
          <w:tcPr>
            <w:tcW w:w="1276" w:type="dxa"/>
          </w:tcPr>
          <w:p w14:paraId="4892B6B9" w14:textId="6F9C8FC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6.1</w:t>
            </w:r>
          </w:p>
        </w:tc>
        <w:tc>
          <w:tcPr>
            <w:tcW w:w="1134" w:type="dxa"/>
          </w:tcPr>
          <w:p w14:paraId="3F78B05F" w14:textId="16ACBC6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Lave&lt;/Author&gt;&lt;Year&gt;1999&lt;/Year&gt;&lt;RecNum&gt;63&lt;/RecNum&gt;&lt;DisplayText&gt;(63)&lt;/DisplayText&gt;&lt;record&gt;&lt;rec-number&gt;63&lt;/rec-number&gt;&lt;foreign-keys&gt;&lt;key app="EN" db-id="fsep2pexqfss99eapvcvad0oatpda9psew2f" timestamp="1675459845"&gt;63&lt;/key&gt;&lt;/foreign-keys&gt;&lt;ref-type name="Journal Article"&gt;17&lt;/ref-type&gt;&lt;contributors&gt;&lt;authors&gt;&lt;author&gt;Lave, T.&lt;/author&gt;&lt;author&gt;Portmann, R.&lt;/author&gt;&lt;author&gt;Schenker, G.&lt;/author&gt;&lt;author&gt;Gianni, A.&lt;/author&gt;&lt;author&gt;Guenzi, A.&lt;/author&gt;&lt;author&gt;Girometta, M. A.&lt;/author&gt;&lt;author&gt;Schmitt, M.&lt;/author&gt;&lt;/authors&gt;&lt;/contributors&gt;&lt;auth-address&gt;Preclinical Research, F. Hoffmann-La Roche Ltd, Basel, Switzerland.&lt;/auth-address&gt;&lt;titles&gt;&lt;title&gt;Interspecies pharmacokinetic comparisons and allometric scaling of napsagatran, a low molecular weight thrombin inhibitor&lt;/title&gt;&lt;secondary-title&gt;J Pharm Pharmacol&lt;/secondary-title&gt;&lt;/titles&gt;&lt;periodical&gt;&lt;full-title&gt;J Pharm Pharmacol&lt;/full-title&gt;&lt;/periodical&gt;&lt;pages&gt;85-91&lt;/pages&gt;&lt;volume&gt;51&lt;/volume&gt;&lt;number&gt;1&lt;/number&gt;&lt;edition&gt;1999/04/10&lt;/edition&gt;&lt;keywords&gt;&lt;keyword&gt;Animals&lt;/keyword&gt;&lt;keyword&gt;Antithrombins/*pharmacokinetics&lt;/keyword&gt;&lt;keyword&gt;Biological Transport, Active/genetics&lt;/keyword&gt;&lt;keyword&gt;Dogs&lt;/keyword&gt;&lt;keyword&gt;Humans&lt;/keyword&gt;&lt;keyword&gt;Macaca fascicularis&lt;/keyword&gt;&lt;keyword&gt;Male&lt;/keyword&gt;&lt;keyword&gt;Naphthalenes/*pharmacokinetics&lt;/keyword&gt;&lt;keyword&gt;Piperidines/*pharmacokinetics&lt;/keyword&gt;&lt;keyword&gt;Rabbits&lt;/keyword&gt;&lt;keyword&gt;Rats&lt;/keyword&gt;&lt;keyword&gt;Species Specificity&lt;/keyword&gt;&lt;/keywords&gt;&lt;dates&gt;&lt;year&gt;1999&lt;/year&gt;&lt;pub-dates&gt;&lt;date&gt;Jan&lt;/date&gt;&lt;/pub-dates&gt;&lt;/dates&gt;&lt;isbn&gt;0022-3573 (Print)&amp;#xD;0022-3573 (Linking)&lt;/isbn&gt;&lt;accession-num&gt;10197423&lt;/accession-num&gt;&lt;urls&gt;&lt;related-urls&gt;&lt;url&gt;https://www.ncbi.nlm.nih.gov/pubmed/10197423&lt;/url&gt;&lt;/related-urls&gt;&lt;/urls&gt;&lt;electronic-resource-num&gt;10.1211/0022357991772006&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63)</w:t>
            </w:r>
            <w:r w:rsidRPr="00AB7E01">
              <w:rPr>
                <w:rFonts w:ascii="Times New Roman" w:hAnsi="Times New Roman" w:cs="Times New Roman"/>
                <w:sz w:val="20"/>
                <w:szCs w:val="20"/>
              </w:rPr>
              <w:fldChar w:fldCharType="end"/>
            </w:r>
          </w:p>
        </w:tc>
      </w:tr>
      <w:tr w:rsidR="007A12BF" w:rsidRPr="00AB7E01" w14:paraId="48CF8EC1" w14:textId="77777777" w:rsidTr="009A1CB0">
        <w:trPr>
          <w:trHeight w:val="20"/>
        </w:trPr>
        <w:tc>
          <w:tcPr>
            <w:tcW w:w="2250" w:type="dxa"/>
            <w:vAlign w:val="center"/>
          </w:tcPr>
          <w:p w14:paraId="39C7B248"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Piperacillin</w:t>
            </w:r>
          </w:p>
        </w:tc>
        <w:tc>
          <w:tcPr>
            <w:tcW w:w="810" w:type="dxa"/>
            <w:vAlign w:val="center"/>
          </w:tcPr>
          <w:p w14:paraId="3D0F3F03"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0CF11B2D"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80</w:t>
            </w:r>
          </w:p>
        </w:tc>
        <w:tc>
          <w:tcPr>
            <w:tcW w:w="1080" w:type="dxa"/>
            <w:vAlign w:val="center"/>
          </w:tcPr>
          <w:p w14:paraId="18AC52F5"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25F75107" w14:textId="6445610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1BEC5316" w14:textId="54A8DE6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tcPr>
          <w:p w14:paraId="543C28CA" w14:textId="6D68F57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22F5B742"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993" w:type="dxa"/>
            <w:vAlign w:val="center"/>
          </w:tcPr>
          <w:p w14:paraId="47842BB4"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1275" w:type="dxa"/>
          </w:tcPr>
          <w:p w14:paraId="348D723B" w14:textId="6E9E1DE9"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50</w:t>
            </w:r>
          </w:p>
        </w:tc>
        <w:tc>
          <w:tcPr>
            <w:tcW w:w="1276" w:type="dxa"/>
          </w:tcPr>
          <w:p w14:paraId="3164131B" w14:textId="42EE76B2"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4.0</w:t>
            </w:r>
          </w:p>
        </w:tc>
        <w:tc>
          <w:tcPr>
            <w:tcW w:w="1134" w:type="dxa"/>
          </w:tcPr>
          <w:p w14:paraId="673DCC32" w14:textId="4C437655"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EZSBTY2hlcHBlcjwvQXV0aG9yPjxZZWFyPjE5ODI8L1ll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EZSBTY2hlcHBlcjwvQXV0aG9yPjxZZWFyPjE5ODI8L1ll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64, 65)</w:t>
            </w:r>
            <w:r w:rsidRPr="00AB7E01">
              <w:rPr>
                <w:rFonts w:ascii="Times New Roman" w:hAnsi="Times New Roman" w:cs="Times New Roman"/>
                <w:sz w:val="20"/>
                <w:szCs w:val="20"/>
              </w:rPr>
              <w:fldChar w:fldCharType="end"/>
            </w:r>
          </w:p>
        </w:tc>
      </w:tr>
      <w:tr w:rsidR="007A12BF" w:rsidRPr="00AB7E01" w14:paraId="22951707" w14:textId="77777777" w:rsidTr="009A1CB0">
        <w:trPr>
          <w:trHeight w:val="20"/>
        </w:trPr>
        <w:tc>
          <w:tcPr>
            <w:tcW w:w="2250" w:type="dxa"/>
            <w:vAlign w:val="center"/>
          </w:tcPr>
          <w:p w14:paraId="5DA44DDD"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Pravastatin</w:t>
            </w:r>
          </w:p>
        </w:tc>
        <w:tc>
          <w:tcPr>
            <w:tcW w:w="810" w:type="dxa"/>
            <w:vAlign w:val="center"/>
          </w:tcPr>
          <w:p w14:paraId="034C09A1"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171A2003"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77</w:t>
            </w:r>
          </w:p>
        </w:tc>
        <w:tc>
          <w:tcPr>
            <w:tcW w:w="1080" w:type="dxa"/>
            <w:vAlign w:val="center"/>
          </w:tcPr>
          <w:p w14:paraId="604AC13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2EE47A89" w14:textId="514C58AA"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0E3D9BC9" w14:textId="78F24EF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6C8E2278" w14:textId="02CC5870"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23CD3521"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993" w:type="dxa"/>
            <w:vAlign w:val="center"/>
          </w:tcPr>
          <w:p w14:paraId="127BFD3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1275" w:type="dxa"/>
          </w:tcPr>
          <w:p w14:paraId="39AF0D97" w14:textId="74697A28"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55</w:t>
            </w:r>
          </w:p>
        </w:tc>
        <w:tc>
          <w:tcPr>
            <w:tcW w:w="1276" w:type="dxa"/>
          </w:tcPr>
          <w:p w14:paraId="0BA91A13" w14:textId="0ABAF22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3.5</w:t>
            </w:r>
          </w:p>
        </w:tc>
        <w:tc>
          <w:tcPr>
            <w:tcW w:w="1134" w:type="dxa"/>
          </w:tcPr>
          <w:p w14:paraId="7159F190" w14:textId="3B524E48"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Db3JzaW5pPC9BdXRob3I+PFllYXI+MTk5OTwvWWVhcj48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Db3JzaW5pPC9BdXRob3I+PFllYXI+MTk5OTwvWWVhcj48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66, 67)</w:t>
            </w:r>
            <w:r w:rsidRPr="00AB7E01">
              <w:rPr>
                <w:rFonts w:ascii="Times New Roman" w:hAnsi="Times New Roman" w:cs="Times New Roman"/>
                <w:sz w:val="20"/>
                <w:szCs w:val="20"/>
              </w:rPr>
              <w:fldChar w:fldCharType="end"/>
            </w:r>
          </w:p>
        </w:tc>
      </w:tr>
      <w:tr w:rsidR="007A12BF" w:rsidRPr="00AB7E01" w14:paraId="354EF04E" w14:textId="77777777" w:rsidTr="009A1CB0">
        <w:trPr>
          <w:trHeight w:val="20"/>
        </w:trPr>
        <w:tc>
          <w:tcPr>
            <w:tcW w:w="2250" w:type="dxa"/>
            <w:vAlign w:val="center"/>
          </w:tcPr>
          <w:p w14:paraId="4CA128CE"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Rosuvastatin</w:t>
            </w:r>
          </w:p>
        </w:tc>
        <w:tc>
          <w:tcPr>
            <w:tcW w:w="810" w:type="dxa"/>
            <w:vAlign w:val="center"/>
          </w:tcPr>
          <w:p w14:paraId="5DA748B1"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759C90AE"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0</w:t>
            </w:r>
          </w:p>
        </w:tc>
        <w:tc>
          <w:tcPr>
            <w:tcW w:w="1080" w:type="dxa"/>
            <w:vAlign w:val="center"/>
          </w:tcPr>
          <w:p w14:paraId="12675003"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20752CAD" w14:textId="40E9B8C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4A3FBB6B" w14:textId="6163BED4"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0A05D828" w14:textId="4A9CBED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1D4239AB"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993" w:type="dxa"/>
            <w:vAlign w:val="center"/>
          </w:tcPr>
          <w:p w14:paraId="10AB255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1275" w:type="dxa"/>
          </w:tcPr>
          <w:p w14:paraId="10C57599" w14:textId="7A52AA5A"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13</w:t>
            </w:r>
          </w:p>
        </w:tc>
        <w:tc>
          <w:tcPr>
            <w:tcW w:w="1276" w:type="dxa"/>
          </w:tcPr>
          <w:p w14:paraId="023D1805" w14:textId="48F9423D"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1.5</w:t>
            </w:r>
          </w:p>
        </w:tc>
        <w:tc>
          <w:tcPr>
            <w:tcW w:w="1134" w:type="dxa"/>
          </w:tcPr>
          <w:p w14:paraId="7CCF3C73" w14:textId="74F05C3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Corsini&lt;/Author&gt;&lt;Year&gt;2011&lt;/Year&gt;&lt;RecNum&gt;39&lt;/RecNum&gt;&lt;DisplayText&gt;(39)&lt;/DisplayText&gt;&lt;record&gt;&lt;rec-number&gt;39&lt;/rec-number&gt;&lt;foreign-keys&gt;&lt;key app="EN" db-id="fsep2pexqfss99eapvcvad0oatpda9psew2f" timestamp="1675459845"&gt;39&lt;/key&gt;&lt;/foreign-keys&gt;&lt;ref-type name="Journal Article"&gt;17&lt;/ref-type&gt;&lt;contributors&gt;&lt;authors&gt;&lt;author&gt;Corsini, A.&lt;/author&gt;&lt;author&gt;Ceska, R.&lt;/author&gt;&lt;/authors&gt;&lt;/contributors&gt;&lt;auth-address&gt;Department of Pharmacological Sciences, University of Milan, Italy. alberto.corsini@unimi.it&lt;/auth-address&gt;&lt;titles&gt;&lt;title&gt;Drug-drug interactions with statins: will pitavastatin overcome the statins&amp;apos; Achilles&amp;apos; heel?&lt;/title&gt;&lt;secondary-title&gt;Curr Med Res Opin&lt;/secondary-title&gt;&lt;/titles&gt;&lt;periodical&gt;&lt;full-title&gt;Curr Med Res Opin&lt;/full-title&gt;&lt;/periodical&gt;&lt;pages&gt;1551-62&lt;/pages&gt;&lt;volume&gt;27&lt;/volume&gt;&lt;number&gt;8&lt;/number&gt;&lt;edition&gt;2011/06/21&lt;/edition&gt;&lt;keywords&gt;&lt;keyword&gt;Cytochrome P-450 Enzyme System/metabolism&lt;/keyword&gt;&lt;keyword&gt;Drug Interactions&lt;/keyword&gt;&lt;keyword&gt;Female&lt;/keyword&gt;&lt;keyword&gt;Humans&lt;/keyword&gt;&lt;keyword&gt;Hydroxymethylglutaryl-CoA Reductase Inhibitors/adverse&lt;/keyword&gt;&lt;keyword&gt;effects/*pharmacokinetics/therapeutic use&lt;/keyword&gt;&lt;keyword&gt;Male&lt;/keyword&gt;&lt;keyword&gt;PubMed&lt;/keyword&gt;&lt;keyword&gt;Quinolines/adverse effects/*pharmacokinetics/therapeutic use&lt;/keyword&gt;&lt;/keywords&gt;&lt;dates&gt;&lt;year&gt;2011&lt;/year&gt;&lt;pub-dates&gt;&lt;date&gt;Aug&lt;/date&gt;&lt;/pub-dates&gt;&lt;/dates&gt;&lt;isbn&gt;1473-4877 (Electronic)&amp;#xD;0300-7995 (Linking)&lt;/isbn&gt;&lt;accession-num&gt;21682551&lt;/accession-num&gt;&lt;urls&gt;&lt;related-urls&gt;&lt;url&gt;https://www.ncbi.nlm.nih.gov/pubmed/21682551&lt;/url&gt;&lt;/related-urls&gt;&lt;/urls&gt;&lt;electronic-resource-num&gt;10.1185/03007995.2011.589433&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39)</w:t>
            </w:r>
            <w:r w:rsidRPr="00AB7E01">
              <w:rPr>
                <w:rFonts w:ascii="Times New Roman" w:hAnsi="Times New Roman" w:cs="Times New Roman"/>
                <w:sz w:val="20"/>
                <w:szCs w:val="20"/>
              </w:rPr>
              <w:fldChar w:fldCharType="end"/>
            </w:r>
          </w:p>
        </w:tc>
      </w:tr>
      <w:tr w:rsidR="007A12BF" w:rsidRPr="00AB7E01" w14:paraId="3B5D875A" w14:textId="77777777" w:rsidTr="009A1CB0">
        <w:trPr>
          <w:trHeight w:val="20"/>
        </w:trPr>
        <w:tc>
          <w:tcPr>
            <w:tcW w:w="2250" w:type="dxa"/>
            <w:vAlign w:val="center"/>
          </w:tcPr>
          <w:p w14:paraId="3065B9BA"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Sulfinpyrazone</w:t>
            </w:r>
          </w:p>
        </w:tc>
        <w:tc>
          <w:tcPr>
            <w:tcW w:w="810" w:type="dxa"/>
            <w:vAlign w:val="center"/>
          </w:tcPr>
          <w:p w14:paraId="4992E2CC"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231377DD"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84</w:t>
            </w:r>
          </w:p>
        </w:tc>
        <w:tc>
          <w:tcPr>
            <w:tcW w:w="1080" w:type="dxa"/>
            <w:vAlign w:val="center"/>
          </w:tcPr>
          <w:p w14:paraId="3CEA2543"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7DA45C38" w14:textId="1D6EEF8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2572CB3A" w14:textId="43E8184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3FEB45B7" w14:textId="0E68ACB1"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28</w:t>
            </w:r>
          </w:p>
        </w:tc>
        <w:tc>
          <w:tcPr>
            <w:tcW w:w="992" w:type="dxa"/>
            <w:vAlign w:val="center"/>
          </w:tcPr>
          <w:p w14:paraId="3FDE488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993" w:type="dxa"/>
            <w:vAlign w:val="center"/>
          </w:tcPr>
          <w:p w14:paraId="4D926FF0"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0</w:t>
            </w:r>
          </w:p>
        </w:tc>
        <w:tc>
          <w:tcPr>
            <w:tcW w:w="1275" w:type="dxa"/>
          </w:tcPr>
          <w:p w14:paraId="05DD29CD" w14:textId="60B5B600"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11</w:t>
            </w:r>
          </w:p>
        </w:tc>
        <w:tc>
          <w:tcPr>
            <w:tcW w:w="1276" w:type="dxa"/>
          </w:tcPr>
          <w:p w14:paraId="10994843" w14:textId="36140494"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34</w:t>
            </w:r>
          </w:p>
        </w:tc>
        <w:tc>
          <w:tcPr>
            <w:tcW w:w="1134" w:type="dxa"/>
          </w:tcPr>
          <w:p w14:paraId="6375DAF3" w14:textId="22778013"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Lecaillon&lt;/Author&gt;&lt;Year&gt;1979&lt;/Year&gt;&lt;RecNum&gt;68&lt;/RecNum&gt;&lt;DisplayText&gt;(68)&lt;/DisplayText&gt;&lt;record&gt;&lt;rec-number&gt;68&lt;/rec-number&gt;&lt;foreign-keys&gt;&lt;key app="EN" db-id="fsep2pexqfss99eapvcvad0oatpda9psew2f" timestamp="1675459845"&gt;68&lt;/key&gt;&lt;/foreign-keys&gt;&lt;ref-type name="Journal Article"&gt;17&lt;/ref-type&gt;&lt;contributors&gt;&lt;authors&gt;&lt;author&gt;Lecaillon, J. B.&lt;/author&gt;&lt;author&gt;Souppart, C.&lt;/author&gt;&lt;author&gt;Schoeller, J. P.&lt;/author&gt;&lt;author&gt;Humbert, G.&lt;/author&gt;&lt;author&gt;Massias, P.&lt;/author&gt;&lt;/authors&gt;&lt;/contributors&gt;&lt;titles&gt;&lt;title&gt;Sulfinpyrazone kinetics after intravenous and oral administration&lt;/title&gt;&lt;secondary-title&gt;Clin Pharmacol Ther&lt;/secondary-title&gt;&lt;/titles&gt;&lt;periodical&gt;&lt;full-title&gt;Clin Pharmacol Ther&lt;/full-title&gt;&lt;/periodical&gt;&lt;pages&gt;611-7&lt;/pages&gt;&lt;volume&gt;26&lt;/volume&gt;&lt;number&gt;5&lt;/number&gt;&lt;edition&gt;1979/11/01&lt;/edition&gt;&lt;keywords&gt;&lt;keyword&gt;Administration, Oral&lt;/keyword&gt;&lt;keyword&gt;Adult&lt;/keyword&gt;&lt;keyword&gt;Humans&lt;/keyword&gt;&lt;keyword&gt;Injections, Intravenous&lt;/keyword&gt;&lt;keyword&gt;Kinetics&lt;/keyword&gt;&lt;keyword&gt;Male&lt;/keyword&gt;&lt;keyword&gt;Middle Aged&lt;/keyword&gt;&lt;keyword&gt;Models, Biological&lt;/keyword&gt;&lt;keyword&gt;Sulfinpyrazone/administration &amp;amp; dosage/*metabolism&lt;/keyword&gt;&lt;/keywords&gt;&lt;dates&gt;&lt;year&gt;1979&lt;/year&gt;&lt;pub-dates&gt;&lt;date&gt;Nov&lt;/date&gt;&lt;/pub-dates&gt;&lt;/dates&gt;&lt;isbn&gt;0009-9236 (Print)&amp;#xD;0009-9236 (Linking)&lt;/isbn&gt;&lt;accession-num&gt;498704&lt;/accession-num&gt;&lt;urls&gt;&lt;related-urls&gt;&lt;url&gt;https://www.ncbi.nlm.nih.gov/pubmed/498704&lt;/url&gt;&lt;/related-urls&gt;&lt;/urls&gt;&lt;electronic-resource-num&gt;10.1002/cpt1979265611&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68)</w:t>
            </w:r>
            <w:r w:rsidRPr="00AB7E01">
              <w:rPr>
                <w:rFonts w:ascii="Times New Roman" w:hAnsi="Times New Roman" w:cs="Times New Roman"/>
                <w:sz w:val="20"/>
                <w:szCs w:val="20"/>
              </w:rPr>
              <w:fldChar w:fldCharType="end"/>
            </w:r>
          </w:p>
        </w:tc>
      </w:tr>
      <w:tr w:rsidR="007A12BF" w:rsidRPr="00AB7E01" w14:paraId="3490C540" w14:textId="77777777" w:rsidTr="009A1CB0">
        <w:trPr>
          <w:trHeight w:val="20"/>
        </w:trPr>
        <w:tc>
          <w:tcPr>
            <w:tcW w:w="2250" w:type="dxa"/>
            <w:vAlign w:val="center"/>
          </w:tcPr>
          <w:p w14:paraId="0E1E50D4"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Susalimod</w:t>
            </w:r>
            <w:proofErr w:type="spellEnd"/>
          </w:p>
        </w:tc>
        <w:tc>
          <w:tcPr>
            <w:tcW w:w="810" w:type="dxa"/>
            <w:vAlign w:val="center"/>
          </w:tcPr>
          <w:p w14:paraId="3C0F9348"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3C9208D3"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6</w:t>
            </w:r>
          </w:p>
        </w:tc>
        <w:tc>
          <w:tcPr>
            <w:tcW w:w="1080" w:type="dxa"/>
            <w:vAlign w:val="center"/>
          </w:tcPr>
          <w:p w14:paraId="49694E0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67E47342" w14:textId="39006EC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0.7</w:t>
            </w:r>
          </w:p>
        </w:tc>
        <w:tc>
          <w:tcPr>
            <w:tcW w:w="992" w:type="dxa"/>
          </w:tcPr>
          <w:p w14:paraId="422694B3" w14:textId="60A73118"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44.8</w:t>
            </w:r>
          </w:p>
        </w:tc>
        <w:tc>
          <w:tcPr>
            <w:tcW w:w="992" w:type="dxa"/>
          </w:tcPr>
          <w:p w14:paraId="5D237C2E" w14:textId="09134D46"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355FD2CB"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3</w:t>
            </w:r>
          </w:p>
        </w:tc>
        <w:tc>
          <w:tcPr>
            <w:tcW w:w="993" w:type="dxa"/>
            <w:vAlign w:val="center"/>
          </w:tcPr>
          <w:p w14:paraId="382686AB"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1</w:t>
            </w:r>
          </w:p>
        </w:tc>
        <w:tc>
          <w:tcPr>
            <w:tcW w:w="1275" w:type="dxa"/>
          </w:tcPr>
          <w:p w14:paraId="39092E8E" w14:textId="44882AF4"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019</w:t>
            </w:r>
          </w:p>
        </w:tc>
        <w:tc>
          <w:tcPr>
            <w:tcW w:w="1276" w:type="dxa"/>
          </w:tcPr>
          <w:p w14:paraId="304BCEA9" w14:textId="36E4B925"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070</w:t>
            </w:r>
          </w:p>
        </w:tc>
        <w:tc>
          <w:tcPr>
            <w:tcW w:w="1134" w:type="dxa"/>
          </w:tcPr>
          <w:p w14:paraId="6743F166" w14:textId="74C26C48"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Pahlman&lt;/Author&gt;&lt;Year&gt;1998&lt;/Year&gt;&lt;RecNum&gt;69&lt;/RecNum&gt;&lt;DisplayText&gt;(69)&lt;/DisplayText&gt;&lt;record&gt;&lt;rec-number&gt;69&lt;/rec-number&gt;&lt;foreign-keys&gt;&lt;key app="EN" db-id="fsep2pexqfss99eapvcvad0oatpda9psew2f" timestamp="1675459845"&gt;69&lt;/key&gt;&lt;/foreign-keys&gt;&lt;ref-type name="Journal Article"&gt;17&lt;/ref-type&gt;&lt;contributors&gt;&lt;authors&gt;&lt;author&gt;Pahlman, I.&lt;/author&gt;&lt;author&gt;Edholm, M.&lt;/author&gt;&lt;author&gt;Kankaanranta, S.&lt;/author&gt;&lt;author&gt;Odell, M.&lt;/author&gt;&lt;/authors&gt;&lt;/contributors&gt;&lt;titles&gt;&lt;title&gt;Pharmacokinetics of Susalimod, a Highly Biliary-excreted Sulphasalazine Analogue, in Various Species. Nonpredictable Human Clearance by Allometric Scaling&lt;/title&gt;&lt;secondary-title&gt;Pharmacy and Pharmacology Communications&lt;/secondary-title&gt;&lt;/titles&gt;&lt;periodical&gt;&lt;full-title&gt;Pharmacy and Pharmacology Communications&lt;/full-title&gt;&lt;/periodical&gt;&lt;pages&gt;493-498&lt;/pages&gt;&lt;volume&gt;4&lt;/volume&gt;&lt;number&gt;10&lt;/number&gt;&lt;dates&gt;&lt;year&gt;1998&lt;/year&gt;&lt;/dates&gt;&lt;urls&gt;&lt;/urls&gt;&lt;electronic-resource-num&gt;10.1111/J.2042-7158.1998.TB00661.X&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69)</w:t>
            </w:r>
            <w:r w:rsidRPr="00AB7E01">
              <w:rPr>
                <w:rFonts w:ascii="Times New Roman" w:hAnsi="Times New Roman" w:cs="Times New Roman"/>
                <w:sz w:val="20"/>
                <w:szCs w:val="20"/>
              </w:rPr>
              <w:fldChar w:fldCharType="end"/>
            </w:r>
          </w:p>
        </w:tc>
      </w:tr>
      <w:tr w:rsidR="007A12BF" w:rsidRPr="00AB7E01" w14:paraId="7AFDC1F1" w14:textId="77777777" w:rsidTr="009A1CB0">
        <w:trPr>
          <w:trHeight w:val="20"/>
        </w:trPr>
        <w:tc>
          <w:tcPr>
            <w:tcW w:w="2250" w:type="dxa"/>
            <w:vAlign w:val="center"/>
          </w:tcPr>
          <w:p w14:paraId="30EBF102"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Valsartan</w:t>
            </w:r>
          </w:p>
        </w:tc>
        <w:tc>
          <w:tcPr>
            <w:tcW w:w="810" w:type="dxa"/>
            <w:vAlign w:val="center"/>
          </w:tcPr>
          <w:p w14:paraId="66899B83"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A</w:t>
            </w:r>
          </w:p>
        </w:tc>
        <w:tc>
          <w:tcPr>
            <w:tcW w:w="1080" w:type="dxa"/>
            <w:vAlign w:val="center"/>
          </w:tcPr>
          <w:p w14:paraId="481FDCD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40</w:t>
            </w:r>
          </w:p>
        </w:tc>
        <w:tc>
          <w:tcPr>
            <w:tcW w:w="1080" w:type="dxa"/>
            <w:vAlign w:val="center"/>
          </w:tcPr>
          <w:p w14:paraId="0968CFD3"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14F97459" w14:textId="7F9F867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40F131A1" w14:textId="25F7AFF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0009C948" w14:textId="2A26A46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127B6FD4"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993" w:type="dxa"/>
            <w:vAlign w:val="center"/>
          </w:tcPr>
          <w:p w14:paraId="247DD2FD"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9</w:t>
            </w:r>
          </w:p>
        </w:tc>
        <w:tc>
          <w:tcPr>
            <w:tcW w:w="1275" w:type="dxa"/>
          </w:tcPr>
          <w:p w14:paraId="0A13F32C" w14:textId="277E8938"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040</w:t>
            </w:r>
          </w:p>
        </w:tc>
        <w:tc>
          <w:tcPr>
            <w:tcW w:w="1276" w:type="dxa"/>
          </w:tcPr>
          <w:p w14:paraId="3A649648" w14:textId="3C62F5D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52</w:t>
            </w:r>
          </w:p>
        </w:tc>
        <w:tc>
          <w:tcPr>
            <w:tcW w:w="1134" w:type="dxa"/>
          </w:tcPr>
          <w:p w14:paraId="3FE623F2" w14:textId="01A7C650"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Flesch&lt;/Author&gt;&lt;Year&gt;1997&lt;/Year&gt;&lt;RecNum&gt;70&lt;/RecNum&gt;&lt;DisplayText&gt;(70)&lt;/DisplayText&gt;&lt;record&gt;&lt;rec-number&gt;70&lt;/rec-number&gt;&lt;foreign-keys&gt;&lt;key app="EN" db-id="fsep2pexqfss99eapvcvad0oatpda9psew2f" timestamp="1675459845"&gt;70&lt;/key&gt;&lt;/foreign-keys&gt;&lt;ref-type name="Journal Article"&gt;17&lt;/ref-type&gt;&lt;contributors&gt;&lt;authors&gt;&lt;author&gt;Flesch, G.&lt;/author&gt;&lt;author&gt;Muller, P.&lt;/author&gt;&lt;author&gt;Lloyd, P.&lt;/author&gt;&lt;/authors&gt;&lt;/contributors&gt;&lt;auth-address&gt;Ciba-Geigy, Pharmaceuticals Division, Basle, Switzerland. gerard.flesch@chbs.mhs.ciba.com&lt;/auth-address&gt;&lt;titles&gt;&lt;title&gt;Absolute bioavailability and pharmacokinetics of valsartan, an angiotensin II receptor antagonist, in man&lt;/title&gt;&lt;secondary-title&gt;Eur J Clin Pharmacol&lt;/secondary-title&gt;&lt;/titles&gt;&lt;periodical&gt;&lt;full-title&gt;Eur J Clin Pharmacol&lt;/full-title&gt;&lt;/periodical&gt;&lt;pages&gt;115-20&lt;/pages&gt;&lt;volume&gt;52&lt;/volume&gt;&lt;number&gt;2&lt;/number&gt;&lt;edition&gt;1997/01/01&lt;/edition&gt;&lt;keywords&gt;&lt;keyword&gt;Administration, Oral&lt;/keyword&gt;&lt;keyword&gt;Adult&lt;/keyword&gt;&lt;keyword&gt;*Angiotensin Receptor Antagonists&lt;/keyword&gt;&lt;keyword&gt;Antihypertensive Agents/administration &amp;amp; dosage/blood/*pharmacokinetics&lt;/keyword&gt;&lt;keyword&gt;Biological Availability&lt;/keyword&gt;&lt;keyword&gt;Capsules&lt;/keyword&gt;&lt;keyword&gt;Cross-Over Studies&lt;/keyword&gt;&lt;keyword&gt;Dose-Response Relationship, Drug&lt;/keyword&gt;&lt;keyword&gt;Humans&lt;/keyword&gt;&lt;keyword&gt;Injections, Intravenous&lt;/keyword&gt;&lt;keyword&gt;Male&lt;/keyword&gt;&lt;keyword&gt;Middle Aged&lt;/keyword&gt;&lt;keyword&gt;Pilot Projects&lt;/keyword&gt;&lt;keyword&gt;Solutions&lt;/keyword&gt;&lt;keyword&gt;Tetrazoles/administration &amp;amp; dosage/blood/*pharmacokinetics&lt;/keyword&gt;&lt;keyword&gt;Valine/administration &amp;amp; dosage/*analogs &amp;amp; derivatives/blood/pharmacokinetics&lt;/keyword&gt;&lt;keyword&gt;Valsartan&lt;/keyword&gt;&lt;/keywords&gt;&lt;dates&gt;&lt;year&gt;1997&lt;/year&gt;&lt;/dates&gt;&lt;isbn&gt;0031-6970 (Print)&amp;#xD;0031-6970 (Linking)&lt;/isbn&gt;&lt;accession-num&gt;9174680&lt;/accession-num&gt;&lt;urls&gt;&lt;related-urls&gt;&lt;url&gt;https://www.ncbi.nlm.nih.gov/pubmed/9174680&lt;/url&gt;&lt;/related-urls&gt;&lt;/urls&gt;&lt;electronic-resource-num&gt;10.1007/s002280050259&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70)</w:t>
            </w:r>
            <w:r w:rsidRPr="00AB7E01">
              <w:rPr>
                <w:rFonts w:ascii="Times New Roman" w:hAnsi="Times New Roman" w:cs="Times New Roman"/>
                <w:sz w:val="20"/>
                <w:szCs w:val="20"/>
              </w:rPr>
              <w:fldChar w:fldCharType="end"/>
            </w:r>
          </w:p>
        </w:tc>
      </w:tr>
      <w:tr w:rsidR="007A12BF" w:rsidRPr="00AB7E01" w14:paraId="20DF8980" w14:textId="77777777" w:rsidTr="009A1CB0">
        <w:trPr>
          <w:trHeight w:val="20"/>
        </w:trPr>
        <w:tc>
          <w:tcPr>
            <w:tcW w:w="2250" w:type="dxa"/>
            <w:vAlign w:val="center"/>
          </w:tcPr>
          <w:p w14:paraId="7406423E"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Vildagliptin</w:t>
            </w:r>
          </w:p>
        </w:tc>
        <w:tc>
          <w:tcPr>
            <w:tcW w:w="810" w:type="dxa"/>
            <w:vAlign w:val="center"/>
          </w:tcPr>
          <w:p w14:paraId="2F2842EE"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vAlign w:val="center"/>
          </w:tcPr>
          <w:p w14:paraId="369C686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69</w:t>
            </w:r>
          </w:p>
        </w:tc>
        <w:tc>
          <w:tcPr>
            <w:tcW w:w="1080" w:type="dxa"/>
            <w:vAlign w:val="center"/>
          </w:tcPr>
          <w:p w14:paraId="295EC769"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3414C842" w14:textId="3B7E4AC4"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0.2</w:t>
            </w:r>
          </w:p>
        </w:tc>
        <w:tc>
          <w:tcPr>
            <w:tcW w:w="992" w:type="dxa"/>
          </w:tcPr>
          <w:p w14:paraId="1C535FE6" w14:textId="77071F3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4592BED0" w14:textId="67463F6C"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3.11</w:t>
            </w:r>
          </w:p>
        </w:tc>
        <w:tc>
          <w:tcPr>
            <w:tcW w:w="992" w:type="dxa"/>
            <w:vAlign w:val="center"/>
          </w:tcPr>
          <w:p w14:paraId="29AF1D9C"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5</w:t>
            </w:r>
          </w:p>
        </w:tc>
        <w:tc>
          <w:tcPr>
            <w:tcW w:w="993" w:type="dxa"/>
            <w:vAlign w:val="center"/>
          </w:tcPr>
          <w:p w14:paraId="3E0FC0AA"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4</w:t>
            </w:r>
          </w:p>
        </w:tc>
        <w:tc>
          <w:tcPr>
            <w:tcW w:w="1275" w:type="dxa"/>
          </w:tcPr>
          <w:p w14:paraId="7D5F0F2C" w14:textId="0CFC118A"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89</w:t>
            </w:r>
          </w:p>
        </w:tc>
        <w:tc>
          <w:tcPr>
            <w:tcW w:w="1276" w:type="dxa"/>
          </w:tcPr>
          <w:p w14:paraId="42D60DE2" w14:textId="3D39A5E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9.9</w:t>
            </w:r>
          </w:p>
        </w:tc>
        <w:tc>
          <w:tcPr>
            <w:tcW w:w="1134" w:type="dxa"/>
          </w:tcPr>
          <w:p w14:paraId="28DF7D88" w14:textId="647FC1F3"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fldData xml:space="preserve">PEVuZE5vdGU+PENpdGU+PEF1dGhvcj5IZTwvQXV0aG9yPjxZZWFyPjIwMDc8L1llYXI+PFJlY051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</w:fldData>
              </w:fldChar>
            </w:r>
            <w:r w:rsidR="00743D72" w:rsidRPr="00AB7E01">
              <w:rPr>
                <w:rFonts w:ascii="Times New Roman" w:hAnsi="Times New Roman" w:cs="Times New Roman"/>
                <w:sz w:val="20"/>
                <w:szCs w:val="20"/>
              </w:rPr>
              <w:instrText xml:space="preserve"> ADDIN EN.CITE </w:instrText>
            </w:r>
            <w:r w:rsidR="00743D72" w:rsidRPr="00AB7E01">
              <w:rPr>
                <w:rFonts w:ascii="Times New Roman" w:hAnsi="Times New Roman" w:cs="Times New Roman"/>
                <w:sz w:val="20"/>
                <w:szCs w:val="20"/>
              </w:rPr>
              <w:fldChar w:fldCharType="begin">
                <w:fldData xml:space="preserve">PEVuZE5vdGU+PENpdGU+PEF1dGhvcj5IZTwvQXV0aG9yPjxZZWFyPjIwMDc8L1llYXI+PFJlY051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</w:fldData>
              </w:fldChar>
            </w:r>
            <w:r w:rsidR="00743D72" w:rsidRPr="00AB7E01">
              <w:rPr>
                <w:rFonts w:ascii="Times New Roman" w:hAnsi="Times New Roman" w:cs="Times New Roman"/>
                <w:sz w:val="20"/>
                <w:szCs w:val="20"/>
              </w:rPr>
              <w:instrText xml:space="preserve"> ADDIN EN.CITE.DATA </w:instrText>
            </w:r>
            <w:r w:rsidR="00743D72" w:rsidRPr="00AB7E01">
              <w:rPr>
                <w:rFonts w:ascii="Times New Roman" w:hAnsi="Times New Roman" w:cs="Times New Roman"/>
                <w:sz w:val="20"/>
                <w:szCs w:val="20"/>
              </w:rPr>
            </w:r>
            <w:r w:rsidR="00743D72" w:rsidRPr="00AB7E01">
              <w:rPr>
                <w:rFonts w:ascii="Times New Roman" w:hAnsi="Times New Roman" w:cs="Times New Roman"/>
                <w:sz w:val="20"/>
                <w:szCs w:val="20"/>
              </w:rPr>
              <w:fldChar w:fldCharType="end"/>
            </w:r>
            <w:r w:rsidRPr="00AB7E01">
              <w:rPr>
                <w:rFonts w:ascii="Times New Roman" w:hAnsi="Times New Roman" w:cs="Times New Roman"/>
                <w:sz w:val="20"/>
                <w:szCs w:val="20"/>
              </w:rPr>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71)</w:t>
            </w:r>
            <w:r w:rsidRPr="00AB7E01">
              <w:rPr>
                <w:rFonts w:ascii="Times New Roman" w:hAnsi="Times New Roman" w:cs="Times New Roman"/>
                <w:sz w:val="20"/>
                <w:szCs w:val="20"/>
              </w:rPr>
              <w:fldChar w:fldCharType="end"/>
            </w:r>
          </w:p>
        </w:tc>
      </w:tr>
      <w:tr w:rsidR="007A12BF" w:rsidRPr="00AB7E01" w14:paraId="1222584A" w14:textId="77777777" w:rsidTr="009A1CB0">
        <w:trPr>
          <w:trHeight w:val="87"/>
        </w:trPr>
        <w:tc>
          <w:tcPr>
            <w:tcW w:w="2250" w:type="dxa"/>
            <w:vAlign w:val="center"/>
          </w:tcPr>
          <w:p w14:paraId="3AAAA4BB" w14:textId="77777777" w:rsidR="007A12BF" w:rsidRPr="00AB7E01" w:rsidRDefault="007A12BF" w:rsidP="007A12BF">
            <w:pPr>
              <w:ind w:left="350"/>
              <w:rPr>
                <w:rFonts w:ascii="Times New Roman" w:hAnsi="Times New Roman" w:cs="Times New Roman"/>
                <w:color w:val="000000"/>
                <w:sz w:val="20"/>
                <w:szCs w:val="20"/>
              </w:rPr>
            </w:pPr>
            <w:r w:rsidRPr="00AB7E01">
              <w:rPr>
                <w:rFonts w:ascii="Times New Roman" w:hAnsi="Times New Roman" w:cs="Times New Roman"/>
                <w:color w:val="000000"/>
                <w:sz w:val="20"/>
                <w:szCs w:val="20"/>
              </w:rPr>
              <w:t>Zidovudine</w:t>
            </w:r>
          </w:p>
        </w:tc>
        <w:tc>
          <w:tcPr>
            <w:tcW w:w="810" w:type="dxa"/>
            <w:vAlign w:val="center"/>
          </w:tcPr>
          <w:p w14:paraId="3F7E5A5F"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N</w:t>
            </w:r>
          </w:p>
        </w:tc>
        <w:tc>
          <w:tcPr>
            <w:tcW w:w="1080" w:type="dxa"/>
            <w:vAlign w:val="center"/>
          </w:tcPr>
          <w:p w14:paraId="6D5DD071"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04</w:t>
            </w:r>
          </w:p>
        </w:tc>
        <w:tc>
          <w:tcPr>
            <w:tcW w:w="1080" w:type="dxa"/>
            <w:vAlign w:val="center"/>
          </w:tcPr>
          <w:p w14:paraId="43126866"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Pr>
          <w:p w14:paraId="343BF9E1" w14:textId="679EC01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2.7</w:t>
            </w:r>
          </w:p>
        </w:tc>
        <w:tc>
          <w:tcPr>
            <w:tcW w:w="992" w:type="dxa"/>
          </w:tcPr>
          <w:p w14:paraId="7BEE0AFF" w14:textId="503D555B"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12.2</w:t>
            </w:r>
          </w:p>
        </w:tc>
        <w:tc>
          <w:tcPr>
            <w:tcW w:w="992" w:type="dxa"/>
          </w:tcPr>
          <w:p w14:paraId="7628C5CE" w14:textId="5C0053B5"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w:t>
            </w:r>
          </w:p>
        </w:tc>
        <w:tc>
          <w:tcPr>
            <w:tcW w:w="992" w:type="dxa"/>
            <w:vAlign w:val="center"/>
          </w:tcPr>
          <w:p w14:paraId="153962B4"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993" w:type="dxa"/>
            <w:vAlign w:val="center"/>
          </w:tcPr>
          <w:p w14:paraId="558C5866"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98</w:t>
            </w:r>
          </w:p>
        </w:tc>
        <w:tc>
          <w:tcPr>
            <w:tcW w:w="1275" w:type="dxa"/>
          </w:tcPr>
          <w:p w14:paraId="04282610" w14:textId="139823D1"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69</w:t>
            </w:r>
          </w:p>
        </w:tc>
        <w:tc>
          <w:tcPr>
            <w:tcW w:w="1276" w:type="dxa"/>
          </w:tcPr>
          <w:p w14:paraId="1348E199" w14:textId="57922584"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0.0</w:t>
            </w:r>
          </w:p>
        </w:tc>
        <w:tc>
          <w:tcPr>
            <w:tcW w:w="1134" w:type="dxa"/>
          </w:tcPr>
          <w:p w14:paraId="6E035D62" w14:textId="0DD0A581"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Bertz&lt;/Author&gt;&lt;Year&gt;1997&lt;/Year&gt;&lt;RecNum&gt;22&lt;/RecNum&gt;&lt;DisplayText&gt;(22)&lt;/DisplayText&gt;&lt;record&gt;&lt;rec-number&gt;22&lt;/rec-number&gt;&lt;foreign-keys&gt;&lt;key app="EN" db-id="fsep2pexqfss99eapvcvad0oatpda9psew2f" timestamp="1675459844"&gt;22&lt;/key&gt;&lt;/foreign-keys&gt;&lt;ref-type name="Journal Article"&gt;17&lt;/ref-type&gt;&lt;contributors&gt;&lt;authors&gt;&lt;author&gt;Bertz, R. J.&lt;/author&gt;&lt;author&gt;Granneman, G. R.&lt;/author&gt;&lt;/authors&gt;&lt;/contributors&gt;&lt;auth-address&gt;Department of Pharmacokinetics and Biopharmaceutics, Abbott Laboratories, Abbott Park, Illinois, USA.&lt;/auth-address&gt;&lt;titles&gt;&lt;title&gt;Use of in vitro and in vivo data to estimate the likelihood of metabolic pharmacokinetic interactions&lt;/title&gt;&lt;secondary-title&gt;Clin Pharmacokinet&lt;/secondary-title&gt;&lt;/titles&gt;&lt;periodical&gt;&lt;full-title&gt;Clin Pharmacokinet&lt;/full-title&gt;&lt;/periodical&gt;&lt;pages&gt;210-58&lt;/pages&gt;&lt;volume&gt;32&lt;/volume&gt;&lt;number&gt;3&lt;/number&gt;&lt;edition&gt;1997/03/01&lt;/edition&gt;&lt;keywords&gt;&lt;keyword&gt;Cytochrome P-450 Enzyme System/*metabolism&lt;/keyword&gt;&lt;keyword&gt;*Drug Interactions&lt;/keyword&gt;&lt;keyword&gt;Humans&lt;/keyword&gt;&lt;keyword&gt;Isoenzymes/metabolism&lt;/keyword&gt;&lt;keyword&gt;*Pharmacokinetics&lt;/keyword&gt;&lt;/keywords&gt;&lt;dates&gt;&lt;year&gt;1997&lt;/year&gt;&lt;pub-dates&gt;&lt;date&gt;Mar&lt;/date&gt;&lt;/pub-dates&gt;&lt;/dates&gt;&lt;isbn&gt;0312-5963 (Print)&amp;#xD;0312-5963 (Linking)&lt;/isbn&gt;&lt;accession-num&gt;9084960&lt;/accession-num&gt;&lt;urls&gt;&lt;related-urls&gt;&lt;url&gt;https://www.ncbi.nlm.nih.gov/pubmed/9084960&lt;/url&gt;&lt;/related-urls&gt;&lt;/urls&gt;&lt;electronic-resource-num&gt;10.2165/00003088-199732030-00004&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22)</w:t>
            </w:r>
            <w:r w:rsidRPr="00AB7E01">
              <w:rPr>
                <w:rFonts w:ascii="Times New Roman" w:hAnsi="Times New Roman" w:cs="Times New Roman"/>
                <w:sz w:val="20"/>
                <w:szCs w:val="20"/>
              </w:rPr>
              <w:fldChar w:fldCharType="end"/>
            </w:r>
          </w:p>
        </w:tc>
      </w:tr>
      <w:tr w:rsidR="007A12BF" w:rsidRPr="00AB7E01" w14:paraId="6DF8009C" w14:textId="77777777" w:rsidTr="009A1CB0">
        <w:trPr>
          <w:trHeight w:val="20"/>
        </w:trPr>
        <w:tc>
          <w:tcPr>
            <w:tcW w:w="2250" w:type="dxa"/>
            <w:tcBorders>
              <w:bottom w:val="double" w:sz="4" w:space="0" w:color="auto"/>
            </w:tcBorders>
            <w:vAlign w:val="center"/>
          </w:tcPr>
          <w:p w14:paraId="4AA1C0B6" w14:textId="77777777" w:rsidR="007A12BF" w:rsidRPr="00AB7E01" w:rsidRDefault="007A12BF" w:rsidP="007A12BF">
            <w:pPr>
              <w:ind w:left="350"/>
              <w:rPr>
                <w:rFonts w:ascii="Times New Roman" w:hAnsi="Times New Roman" w:cs="Times New Roman"/>
                <w:color w:val="000000"/>
                <w:sz w:val="20"/>
                <w:szCs w:val="20"/>
              </w:rPr>
            </w:pPr>
            <w:proofErr w:type="spellStart"/>
            <w:r w:rsidRPr="00AB7E01">
              <w:rPr>
                <w:rFonts w:ascii="Times New Roman" w:hAnsi="Times New Roman" w:cs="Times New Roman"/>
                <w:color w:val="000000"/>
                <w:sz w:val="20"/>
                <w:szCs w:val="20"/>
              </w:rPr>
              <w:t>Zoniporide</w:t>
            </w:r>
            <w:proofErr w:type="spellEnd"/>
          </w:p>
        </w:tc>
        <w:tc>
          <w:tcPr>
            <w:tcW w:w="810" w:type="dxa"/>
            <w:tcBorders>
              <w:bottom w:val="double" w:sz="4" w:space="0" w:color="auto"/>
            </w:tcBorders>
            <w:vAlign w:val="center"/>
          </w:tcPr>
          <w:p w14:paraId="3A6AD7F1" w14:textId="77777777" w:rsidR="007A12BF" w:rsidRPr="00AB7E01" w:rsidRDefault="007A12BF" w:rsidP="00AB7E01">
            <w:pPr>
              <w:jc w:val="center"/>
              <w:rPr>
                <w:rFonts w:ascii="Times New Roman" w:hAnsi="Times New Roman" w:cs="Times New Roman"/>
                <w:sz w:val="20"/>
                <w:szCs w:val="20"/>
              </w:rPr>
            </w:pPr>
            <w:r w:rsidRPr="00AB7E01">
              <w:rPr>
                <w:rFonts w:ascii="Times New Roman" w:hAnsi="Times New Roman" w:cs="Times New Roman"/>
                <w:sz w:val="20"/>
                <w:szCs w:val="20"/>
              </w:rPr>
              <w:t>B</w:t>
            </w:r>
          </w:p>
        </w:tc>
        <w:tc>
          <w:tcPr>
            <w:tcW w:w="1080" w:type="dxa"/>
            <w:tcBorders>
              <w:bottom w:val="double" w:sz="4" w:space="0" w:color="auto"/>
            </w:tcBorders>
            <w:vAlign w:val="center"/>
          </w:tcPr>
          <w:p w14:paraId="2FEAF984"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58</w:t>
            </w:r>
          </w:p>
        </w:tc>
        <w:tc>
          <w:tcPr>
            <w:tcW w:w="1080" w:type="dxa"/>
            <w:tcBorders>
              <w:bottom w:val="double" w:sz="4" w:space="0" w:color="auto"/>
            </w:tcBorders>
            <w:vAlign w:val="center"/>
          </w:tcPr>
          <w:p w14:paraId="647302EF"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lt;25.6</w:t>
            </w:r>
          </w:p>
        </w:tc>
        <w:tc>
          <w:tcPr>
            <w:tcW w:w="993" w:type="dxa"/>
            <w:tcBorders>
              <w:bottom w:val="double" w:sz="4" w:space="0" w:color="auto"/>
            </w:tcBorders>
          </w:tcPr>
          <w:p w14:paraId="2B447DB1" w14:textId="1CB6174A"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1.2</w:t>
            </w:r>
          </w:p>
        </w:tc>
        <w:tc>
          <w:tcPr>
            <w:tcW w:w="992" w:type="dxa"/>
            <w:tcBorders>
              <w:bottom w:val="double" w:sz="4" w:space="0" w:color="auto"/>
            </w:tcBorders>
          </w:tcPr>
          <w:p w14:paraId="7D96B43B" w14:textId="10A83FA9"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3.2</w:t>
            </w:r>
          </w:p>
        </w:tc>
        <w:tc>
          <w:tcPr>
            <w:tcW w:w="992" w:type="dxa"/>
            <w:tcBorders>
              <w:bottom w:val="double" w:sz="4" w:space="0" w:color="auto"/>
            </w:tcBorders>
          </w:tcPr>
          <w:p w14:paraId="198D3FD6" w14:textId="219EFEB4"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13.6</w:t>
            </w:r>
          </w:p>
        </w:tc>
        <w:tc>
          <w:tcPr>
            <w:tcW w:w="992" w:type="dxa"/>
            <w:tcBorders>
              <w:bottom w:val="double" w:sz="4" w:space="0" w:color="auto"/>
            </w:tcBorders>
            <w:vAlign w:val="center"/>
          </w:tcPr>
          <w:p w14:paraId="5AD6A6B8"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7</w:t>
            </w:r>
          </w:p>
        </w:tc>
        <w:tc>
          <w:tcPr>
            <w:tcW w:w="993" w:type="dxa"/>
            <w:tcBorders>
              <w:bottom w:val="double" w:sz="4" w:space="0" w:color="auto"/>
            </w:tcBorders>
            <w:vAlign w:val="center"/>
          </w:tcPr>
          <w:p w14:paraId="77C6C099" w14:textId="77777777"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0.84</w:t>
            </w:r>
          </w:p>
        </w:tc>
        <w:tc>
          <w:tcPr>
            <w:tcW w:w="1275" w:type="dxa"/>
            <w:tcBorders>
              <w:bottom w:val="double" w:sz="4" w:space="0" w:color="auto"/>
            </w:tcBorders>
          </w:tcPr>
          <w:p w14:paraId="1ED7B308" w14:textId="6B9DFDBB" w:rsidR="007A12BF" w:rsidRPr="00AB7E01" w:rsidRDefault="007A12BF" w:rsidP="000309E4">
            <w:pPr>
              <w:widowControl w:val="0"/>
              <w:tabs>
                <w:tab w:val="left" w:pos="591"/>
              </w:tabs>
              <w:jc w:val="center"/>
              <w:rPr>
                <w:rFonts w:ascii="Times New Roman" w:hAnsi="Times New Roman" w:cs="Times New Roman"/>
                <w:sz w:val="20"/>
                <w:szCs w:val="20"/>
              </w:rPr>
            </w:pPr>
            <w:r w:rsidRPr="00AB7E01">
              <w:rPr>
                <w:rFonts w:ascii="Times New Roman" w:hAnsi="Times New Roman" w:cs="Times New Roman"/>
                <w:sz w:val="20"/>
                <w:szCs w:val="20"/>
              </w:rPr>
              <w:t>0.41</w:t>
            </w:r>
          </w:p>
        </w:tc>
        <w:tc>
          <w:tcPr>
            <w:tcW w:w="1276" w:type="dxa"/>
            <w:tcBorders>
              <w:bottom w:val="double" w:sz="4" w:space="0" w:color="auto"/>
            </w:tcBorders>
          </w:tcPr>
          <w:p w14:paraId="53FC00B6" w14:textId="70AA1D66"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t>21.0</w:t>
            </w:r>
          </w:p>
        </w:tc>
        <w:tc>
          <w:tcPr>
            <w:tcW w:w="1134" w:type="dxa"/>
            <w:tcBorders>
              <w:bottom w:val="double" w:sz="4" w:space="0" w:color="auto"/>
            </w:tcBorders>
          </w:tcPr>
          <w:p w14:paraId="05B438E9" w14:textId="45B6912F" w:rsidR="007A12BF" w:rsidRPr="00AB7E01" w:rsidRDefault="007A12BF" w:rsidP="000309E4">
            <w:pPr>
              <w:jc w:val="center"/>
              <w:rPr>
                <w:rFonts w:ascii="Times New Roman" w:hAnsi="Times New Roman" w:cs="Times New Roman"/>
                <w:sz w:val="20"/>
                <w:szCs w:val="20"/>
              </w:rPr>
            </w:pPr>
            <w:r w:rsidRPr="00AB7E01">
              <w:rPr>
                <w:rFonts w:ascii="Times New Roman" w:hAnsi="Times New Roman" w:cs="Times New Roman"/>
                <w:sz w:val="20"/>
                <w:szCs w:val="20"/>
              </w:rPr>
              <w:fldChar w:fldCharType="begin"/>
            </w:r>
            <w:r w:rsidR="00743D72" w:rsidRPr="00AB7E01">
              <w:rPr>
                <w:rFonts w:ascii="Times New Roman" w:hAnsi="Times New Roman" w:cs="Times New Roman"/>
                <w:sz w:val="20"/>
                <w:szCs w:val="20"/>
              </w:rPr>
              <w:instrText xml:space="preserve"> ADDIN EN.CITE &lt;EndNote&gt;&lt;Cite&gt;&lt;Author&gt;Dalvie&lt;/Author&gt;&lt;Year&gt;2013&lt;/Year&gt;&lt;RecNum&gt;72&lt;/RecNum&gt;&lt;DisplayText&gt;(72)&lt;/DisplayText&gt;&lt;record&gt;&lt;rec-number&gt;72&lt;/rec-number&gt;&lt;foreign-keys&gt;&lt;key app="EN" db-id="fsep2pexqfss99eapvcvad0oatpda9psew2f" timestamp="1675459845"&gt;72&lt;/key&gt;&lt;/foreign-keys&gt;&lt;ref-type name="Journal Article"&gt;17&lt;/ref-type&gt;&lt;contributors&gt;&lt;authors&gt;&lt;author&gt;Dalvie, D.&lt;/author&gt;&lt;author&gt;Xiang, C.&lt;/author&gt;&lt;author&gt;Kang, P.&lt;/author&gt;&lt;author&gt;Zhou, S.&lt;/author&gt;&lt;/authors&gt;&lt;/contributors&gt;&lt;auth-address&gt;Department of Pharmacokinetics, Dynamics and Metabolism, Pfizer Global Research and Development, La Jolla, CA 92121, USA. Deepak.Dalvie@pfizer.com&lt;/auth-address&gt;&lt;titles&gt;&lt;title&gt;Interspecies variation in the metabolism of zoniporide by aldehyde oxidase&lt;/title&gt;&lt;secondary-title&gt;Xenobiotica&lt;/secondary-title&gt;&lt;/titles&gt;&lt;periodical&gt;&lt;full-title&gt;Xenobiotica&lt;/full-title&gt;&lt;/periodical&gt;&lt;pages&gt;399-408&lt;/pages&gt;&lt;volume&gt;43&lt;/volume&gt;&lt;number&gt;5&lt;/number&gt;&lt;edition&gt;2012/10/11&lt;/edition&gt;&lt;keywords&gt;&lt;keyword&gt;Aldehyde Oxidase/*metabolism&lt;/keyword&gt;&lt;keyword&gt;Animals&lt;/keyword&gt;&lt;keyword&gt;Cats&lt;/keyword&gt;&lt;keyword&gt;Dogs&lt;/keyword&gt;&lt;keyword&gt;Female&lt;/keyword&gt;&lt;keyword&gt;Guanidines/*metabolism/pharmacokinetics&lt;/keyword&gt;&lt;keyword&gt;Humans&lt;/keyword&gt;&lt;keyword&gt;Male&lt;/keyword&gt;&lt;keyword&gt;Pyrazoles/*metabolism/pharmacokinetics&lt;/keyword&gt;&lt;keyword&gt;Sodium-Hydrogen Exchangers/antagonists &amp;amp; inhibitors&lt;/keyword&gt;&lt;keyword&gt;Species Specificity&lt;/keyword&gt;&lt;keyword&gt;Xenobiotics/*metabolism&lt;/keyword&gt;&lt;/keywords&gt;&lt;dates&gt;&lt;year&gt;2013&lt;/year&gt;&lt;pub-dates&gt;&lt;date&gt;May&lt;/date&gt;&lt;/pub-dates&gt;&lt;/dates&gt;&lt;isbn&gt;1366-5928 (Electronic)&amp;#xD;0049-8254 (Linking)&lt;/isbn&gt;&lt;accession-num&gt;23046389&lt;/accession-num&gt;&lt;urls&gt;&lt;related-urls&gt;&lt;url&gt;https://www.ncbi.nlm.nih.gov/pubmed/23046389&lt;/url&gt;&lt;/related-urls&gt;&lt;/urls&gt;&lt;electronic-resource-num&gt;10.3109/00498254.2012.727499&lt;/electronic-resource-num&gt;&lt;/record&gt;&lt;/Cite&gt;&lt;/EndNote&gt;</w:instrText>
            </w:r>
            <w:r w:rsidRPr="00AB7E01">
              <w:rPr>
                <w:rFonts w:ascii="Times New Roman" w:hAnsi="Times New Roman" w:cs="Times New Roman"/>
                <w:sz w:val="20"/>
                <w:szCs w:val="20"/>
              </w:rPr>
              <w:fldChar w:fldCharType="separate"/>
            </w:r>
            <w:r w:rsidRPr="00AB7E01">
              <w:rPr>
                <w:rFonts w:ascii="Times New Roman" w:hAnsi="Times New Roman" w:cs="Times New Roman"/>
                <w:noProof/>
                <w:sz w:val="20"/>
                <w:szCs w:val="20"/>
              </w:rPr>
              <w:t>(72)</w:t>
            </w:r>
            <w:r w:rsidRPr="00AB7E01">
              <w:rPr>
                <w:rFonts w:ascii="Times New Roman" w:hAnsi="Times New Roman" w:cs="Times New Roman"/>
                <w:sz w:val="20"/>
                <w:szCs w:val="20"/>
              </w:rPr>
              <w:fldChar w:fldCharType="end"/>
            </w:r>
          </w:p>
        </w:tc>
      </w:tr>
    </w:tbl>
    <w:p w14:paraId="6AFEB4B5" w14:textId="4936B735" w:rsidR="00EB5EA4" w:rsidRPr="005B0F3F" w:rsidRDefault="00597F5A" w:rsidP="005B0F3F">
      <w:pPr>
        <w:spacing w:after="0"/>
        <w:jc w:val="both"/>
        <w:rPr>
          <w:rFonts w:ascii="Times New Roman" w:hAnsi="Times New Roman" w:cs="Times New Roman"/>
          <w:b/>
          <w:bCs/>
          <w:sz w:val="24"/>
          <w:szCs w:val="24"/>
        </w:rPr>
        <w:sectPr w:rsidR="00EB5EA4" w:rsidRPr="005B0F3F" w:rsidSect="00C202D1">
          <w:pgSz w:w="16839" w:h="11907" w:orient="landscape" w:code="9"/>
          <w:pgMar w:top="1411" w:right="1411" w:bottom="1411" w:left="1138" w:header="706" w:footer="706" w:gutter="0"/>
          <w:cols w:space="708"/>
          <w:docGrid w:linePitch="360"/>
        </w:sectPr>
      </w:pPr>
      <w:r w:rsidRPr="004D7332">
        <w:rPr>
          <w:rFonts w:ascii="Times New Roman" w:hAnsi="Times New Roman" w:cs="Times New Roman"/>
          <w:sz w:val="18"/>
          <w:szCs w:val="18"/>
        </w:rPr>
        <w:lastRenderedPageBreak/>
        <w:t xml:space="preserve">Note: </w:t>
      </w:r>
      <w:r w:rsidR="00814DDB" w:rsidRPr="004D7332">
        <w:rPr>
          <w:rFonts w:ascii="Times New Roman" w:hAnsi="Times New Roman" w:cs="Times New Roman"/>
          <w:sz w:val="18"/>
          <w:szCs w:val="18"/>
        </w:rPr>
        <w:t>Intrinsic clearance (</w:t>
      </w:r>
      <w:proofErr w:type="spellStart"/>
      <w:r w:rsidRPr="004D7332">
        <w:rPr>
          <w:rFonts w:ascii="Times New Roman" w:hAnsi="Times New Roman" w:cs="Times New Roman"/>
          <w:sz w:val="18"/>
          <w:szCs w:val="18"/>
        </w:rPr>
        <w:t>CL</w:t>
      </w:r>
      <w:r w:rsidRPr="004D7332">
        <w:rPr>
          <w:rFonts w:ascii="Times New Roman" w:hAnsi="Times New Roman" w:cs="Times New Roman"/>
          <w:sz w:val="18"/>
          <w:szCs w:val="18"/>
          <w:vertAlign w:val="subscript"/>
        </w:rPr>
        <w:t>int</w:t>
      </w:r>
      <w:proofErr w:type="spellEnd"/>
      <w:r w:rsidR="00814DDB" w:rsidRPr="004D7332">
        <w:rPr>
          <w:rFonts w:ascii="Times New Roman" w:hAnsi="Times New Roman" w:cs="Times New Roman"/>
          <w:sz w:val="18"/>
          <w:szCs w:val="18"/>
        </w:rPr>
        <w:t xml:space="preserve">) </w:t>
      </w:r>
      <w:r w:rsidRPr="004D7332">
        <w:rPr>
          <w:rFonts w:ascii="Times New Roman" w:hAnsi="Times New Roman" w:cs="Times New Roman"/>
          <w:sz w:val="18"/>
          <w:szCs w:val="18"/>
        </w:rPr>
        <w:t xml:space="preserve">values obtained from HLM, </w:t>
      </w:r>
      <w:proofErr w:type="spellStart"/>
      <w:r w:rsidRPr="004D7332">
        <w:rPr>
          <w:rFonts w:ascii="Times New Roman" w:hAnsi="Times New Roman" w:cs="Times New Roman"/>
          <w:sz w:val="18"/>
          <w:szCs w:val="18"/>
        </w:rPr>
        <w:t>HHep</w:t>
      </w:r>
      <w:proofErr w:type="spellEnd"/>
      <w:r w:rsidRPr="004D7332">
        <w:rPr>
          <w:rFonts w:ascii="Times New Roman" w:hAnsi="Times New Roman" w:cs="Times New Roman"/>
          <w:sz w:val="18"/>
          <w:szCs w:val="18"/>
        </w:rPr>
        <w:t xml:space="preserve"> and liver S9 fractions were scaled using the scalars described in the data analysis section and expressed as mL/min/kg. </w:t>
      </w:r>
      <w:proofErr w:type="spellStart"/>
      <w:r w:rsidRPr="004D7332">
        <w:rPr>
          <w:rFonts w:ascii="Times New Roman" w:hAnsi="Times New Roman" w:cs="Times New Roman"/>
          <w:sz w:val="18"/>
          <w:szCs w:val="18"/>
        </w:rPr>
        <w:t>CL</w:t>
      </w:r>
      <w:r w:rsidRPr="004D7332">
        <w:rPr>
          <w:rFonts w:ascii="Times New Roman" w:hAnsi="Times New Roman" w:cs="Times New Roman"/>
          <w:sz w:val="18"/>
          <w:szCs w:val="18"/>
          <w:vertAlign w:val="subscript"/>
        </w:rPr>
        <w:t>int</w:t>
      </w:r>
      <w:proofErr w:type="spellEnd"/>
      <w:r w:rsidRPr="004D7332">
        <w:rPr>
          <w:rFonts w:ascii="Times New Roman" w:hAnsi="Times New Roman" w:cs="Times New Roman"/>
          <w:sz w:val="18"/>
          <w:szCs w:val="18"/>
        </w:rPr>
        <w:t xml:space="preserve"> &lt; 25.6, &lt;10.2, &lt;12.2, and &lt;3.1 mL/min/kg in HLM, </w:t>
      </w:r>
      <w:proofErr w:type="spellStart"/>
      <w:r w:rsidRPr="004D7332">
        <w:rPr>
          <w:rFonts w:ascii="Times New Roman" w:hAnsi="Times New Roman" w:cs="Times New Roman"/>
          <w:sz w:val="18"/>
          <w:szCs w:val="18"/>
        </w:rPr>
        <w:t>HHep</w:t>
      </w:r>
      <w:proofErr w:type="spellEnd"/>
      <w:r w:rsidRPr="004D7332">
        <w:rPr>
          <w:rFonts w:ascii="Times New Roman" w:hAnsi="Times New Roman" w:cs="Times New Roman"/>
          <w:sz w:val="18"/>
          <w:szCs w:val="18"/>
        </w:rPr>
        <w:t xml:space="preserve"> (stability assay), </w:t>
      </w:r>
      <w:proofErr w:type="spellStart"/>
      <w:r w:rsidRPr="004D7332">
        <w:rPr>
          <w:rFonts w:ascii="Times New Roman" w:hAnsi="Times New Roman" w:cs="Times New Roman"/>
          <w:sz w:val="18"/>
          <w:szCs w:val="18"/>
        </w:rPr>
        <w:t>HHep</w:t>
      </w:r>
      <w:proofErr w:type="spellEnd"/>
      <w:r w:rsidRPr="004D7332">
        <w:rPr>
          <w:rFonts w:ascii="Times New Roman" w:hAnsi="Times New Roman" w:cs="Times New Roman"/>
          <w:sz w:val="18"/>
          <w:szCs w:val="18"/>
        </w:rPr>
        <w:t xml:space="preserve"> (media loss assay), and liver S9, respectively indicates no turnover of compounds and data were not considered for statistical analysis on the human clearance predictions. </w:t>
      </w:r>
      <w:r w:rsidR="009A3765" w:rsidRPr="004D7332">
        <w:rPr>
          <w:rFonts w:ascii="Times New Roman" w:hAnsi="Times New Roman" w:cs="Times New Roman"/>
          <w:sz w:val="18"/>
          <w:szCs w:val="18"/>
        </w:rPr>
        <w:t>Fraction unbound in microsom</w:t>
      </w:r>
      <w:r w:rsidR="00E13E9A" w:rsidRPr="004D7332">
        <w:rPr>
          <w:rFonts w:ascii="Times New Roman" w:hAnsi="Times New Roman" w:cs="Times New Roman"/>
          <w:sz w:val="18"/>
          <w:szCs w:val="18"/>
        </w:rPr>
        <w:t>al incubation</w:t>
      </w:r>
      <w:r w:rsidR="009A3765" w:rsidRPr="004D7332">
        <w:rPr>
          <w:rFonts w:ascii="Times New Roman" w:hAnsi="Times New Roman" w:cs="Times New Roman"/>
          <w:sz w:val="18"/>
          <w:szCs w:val="18"/>
        </w:rPr>
        <w:t xml:space="preserve"> (</w:t>
      </w:r>
      <w:proofErr w:type="spellStart"/>
      <w:r w:rsidRPr="004D7332">
        <w:rPr>
          <w:rFonts w:ascii="Times New Roman" w:hAnsi="Times New Roman" w:cs="Times New Roman"/>
          <w:sz w:val="18"/>
          <w:szCs w:val="18"/>
        </w:rPr>
        <w:t>fu</w:t>
      </w:r>
      <w:r w:rsidRPr="004D7332">
        <w:rPr>
          <w:rFonts w:ascii="Times New Roman" w:hAnsi="Times New Roman" w:cs="Times New Roman"/>
          <w:sz w:val="18"/>
          <w:szCs w:val="18"/>
          <w:vertAlign w:val="subscript"/>
        </w:rPr>
        <w:t>mic</w:t>
      </w:r>
      <w:proofErr w:type="spellEnd"/>
      <w:r w:rsidR="009A3765" w:rsidRPr="004D7332">
        <w:rPr>
          <w:rFonts w:ascii="Times New Roman" w:hAnsi="Times New Roman" w:cs="Times New Roman"/>
          <w:sz w:val="18"/>
          <w:szCs w:val="18"/>
        </w:rPr>
        <w:t xml:space="preserve">) </w:t>
      </w:r>
      <w:r w:rsidRPr="004D7332">
        <w:rPr>
          <w:rFonts w:ascii="Times New Roman" w:hAnsi="Times New Roman" w:cs="Times New Roman"/>
          <w:sz w:val="18"/>
          <w:szCs w:val="18"/>
        </w:rPr>
        <w:t>and</w:t>
      </w:r>
      <w:r w:rsidR="00E13E9A" w:rsidRPr="004D7332">
        <w:rPr>
          <w:rFonts w:ascii="Times New Roman" w:hAnsi="Times New Roman" w:cs="Times New Roman"/>
          <w:sz w:val="18"/>
          <w:szCs w:val="18"/>
        </w:rPr>
        <w:t xml:space="preserve"> fraction unbound in hepatocyte incubation (</w:t>
      </w:r>
      <w:proofErr w:type="spellStart"/>
      <w:r w:rsidRPr="004D7332">
        <w:rPr>
          <w:rFonts w:ascii="Times New Roman" w:hAnsi="Times New Roman" w:cs="Times New Roman"/>
          <w:sz w:val="18"/>
          <w:szCs w:val="18"/>
        </w:rPr>
        <w:t>fu</w:t>
      </w:r>
      <w:r w:rsidRPr="004D7332">
        <w:rPr>
          <w:rFonts w:ascii="Times New Roman" w:hAnsi="Times New Roman" w:cs="Times New Roman"/>
          <w:sz w:val="18"/>
          <w:szCs w:val="18"/>
          <w:vertAlign w:val="subscript"/>
        </w:rPr>
        <w:t>hep</w:t>
      </w:r>
      <w:proofErr w:type="spellEnd"/>
      <w:r w:rsidR="00E13E9A" w:rsidRPr="004D7332">
        <w:rPr>
          <w:rFonts w:ascii="Times New Roman" w:hAnsi="Times New Roman" w:cs="Times New Roman"/>
          <w:sz w:val="18"/>
          <w:szCs w:val="18"/>
        </w:rPr>
        <w:t xml:space="preserve">) </w:t>
      </w:r>
      <w:r w:rsidRPr="004D7332">
        <w:rPr>
          <w:rFonts w:ascii="Times New Roman" w:hAnsi="Times New Roman" w:cs="Times New Roman"/>
          <w:sz w:val="18"/>
          <w:szCs w:val="18"/>
        </w:rPr>
        <w:t xml:space="preserve">data were generally predicted according to the Austin </w:t>
      </w:r>
      <w:r w:rsidRPr="004D7332">
        <w:rPr>
          <w:rFonts w:ascii="Times New Roman" w:hAnsi="Times New Roman" w:cs="Times New Roman"/>
          <w:i/>
          <w:iCs/>
          <w:sz w:val="18"/>
          <w:szCs w:val="18"/>
        </w:rPr>
        <w:t>et al</w:t>
      </w:r>
      <w:r w:rsidRPr="004D7332">
        <w:rPr>
          <w:rFonts w:ascii="Times New Roman" w:hAnsi="Times New Roman" w:cs="Times New Roman"/>
          <w:sz w:val="18"/>
          <w:szCs w:val="18"/>
        </w:rPr>
        <w:t xml:space="preserve">., 2002 </w:t>
      </w:r>
      <w:r w:rsidR="00F16487" w:rsidRPr="004D7332">
        <w:rPr>
          <w:rFonts w:ascii="Times New Roman" w:hAnsi="Times New Roman" w:cs="Times New Roman"/>
          <w:sz w:val="18"/>
          <w:szCs w:val="18"/>
        </w:rPr>
        <w:fldChar w:fldCharType="begin"/>
      </w:r>
      <w:r w:rsidR="00743D72">
        <w:rPr>
          <w:rFonts w:ascii="Times New Roman" w:hAnsi="Times New Roman" w:cs="Times New Roman"/>
          <w:sz w:val="18"/>
          <w:szCs w:val="18"/>
        </w:rPr>
        <w:instrText xml:space="preserve"> ADDIN EN.CITE &lt;EndNote&gt;&lt;Cite&gt;&lt;Author&gt;Austin&lt;/Author&gt;&lt;Year&gt;2002&lt;/Year&gt;&lt;RecNum&gt;73&lt;/RecNum&gt;&lt;DisplayText&gt;(73)&lt;/DisplayText&gt;&lt;record&gt;&lt;rec-number&gt;73&lt;/rec-number&gt;&lt;foreign-keys&gt;&lt;key app="EN" db-id="fsep2pexqfss99eapvcvad0oatpda9psew2f" timestamp="1675459845"&gt;73&lt;/key&gt;&lt;/foreign-keys&gt;&lt;ref-type name="Journal Article"&gt;17&lt;/ref-type&gt;&lt;contributors&gt;&lt;authors&gt;&lt;author&gt;Austin, R. P.&lt;/author&gt;&lt;author&gt;Barton, P.&lt;/author&gt;&lt;author&gt;Cockroft, S. L.&lt;/author&gt;&lt;author&gt;Wenlock, M. C.&lt;/author&gt;&lt;author&gt;Riley, R. J.&lt;/author&gt;&lt;/authors&gt;&lt;/contributors&gt;&lt;auth-address&gt;Department of Physical and Metabolic Science, AstraZeneca R&amp;amp;D Charnwood, Loughborough, United Kingdom. rupert.austin@astrazeneca.com&lt;/auth-address&gt;&lt;titles&gt;&lt;title&gt;The influence of nonspecific microsomal binding on apparent intrinsic clearance, and its prediction from physicochemical properties&lt;/title&gt;&lt;secondary-title&gt;Drug Metab Dispos&lt;/secondary-title&gt;&lt;/titles&gt;&lt;periodical&gt;&lt;full-title&gt;Drug Metab Dispos&lt;/full-title&gt;&lt;/periodical&gt;&lt;pages&gt;1497-503&lt;/pages&gt;&lt;volume&gt;30&lt;/volume&gt;&lt;number&gt;12&lt;/number&gt;&lt;edition&gt;2002/11/16&lt;/edition&gt;&lt;keywords&gt;&lt;keyword&gt;Animals&lt;/keyword&gt;&lt;keyword&gt;Chemical Phenomena&lt;/keyword&gt;&lt;keyword&gt;Chemistry, Physical&lt;/keyword&gt;&lt;keyword&gt;Male&lt;/keyword&gt;&lt;keyword&gt;Metabolic Clearance Rate/physiology&lt;/keyword&gt;&lt;keyword&gt;Microsomes, Liver/chemistry/*metabolism&lt;/keyword&gt;&lt;keyword&gt;Models, Chemical&lt;/keyword&gt;&lt;keyword&gt;Pharmaceutical Preparations/chemistry/*metabolism&lt;/keyword&gt;&lt;keyword&gt;Predictive Value of Tests&lt;/keyword&gt;&lt;keyword&gt;Protein Binding/physiology&lt;/keyword&gt;&lt;keyword&gt;Rats&lt;/keyword&gt;&lt;keyword&gt;Rats, Sprague-Dawley&lt;/keyword&gt;&lt;/keywords&gt;&lt;dates&gt;&lt;year&gt;2002&lt;/year&gt;&lt;pub-dates&gt;&lt;date&gt;Dec&lt;/date&gt;&lt;/pub-dates&gt;&lt;/dates&gt;&lt;isbn&gt;0090-9556 (Print)&amp;#xD;0090-9556 (Linking)&lt;/isbn&gt;&lt;accession-num&gt;12433825&lt;/accession-num&gt;&lt;urls&gt;&lt;related-urls&gt;&lt;url&gt;https://www.ncbi.nlm.nih.gov/pubmed/12433825&lt;/url&gt;&lt;/related-urls&gt;&lt;/urls&gt;&lt;electronic-resource-num&gt;10.1124/dmd.30.12.1497&lt;/electronic-resource-num&gt;&lt;/record&gt;&lt;/Cite&gt;&lt;/EndNote&gt;</w:instrText>
      </w:r>
      <w:r w:rsidR="00F16487" w:rsidRPr="004D7332">
        <w:rPr>
          <w:rFonts w:ascii="Times New Roman" w:hAnsi="Times New Roman" w:cs="Times New Roman"/>
          <w:sz w:val="18"/>
          <w:szCs w:val="18"/>
        </w:rPr>
        <w:fldChar w:fldCharType="separate"/>
      </w:r>
      <w:r w:rsidR="00F16487" w:rsidRPr="004D7332">
        <w:rPr>
          <w:rFonts w:ascii="Times New Roman" w:hAnsi="Times New Roman" w:cs="Times New Roman"/>
          <w:noProof/>
          <w:sz w:val="18"/>
          <w:szCs w:val="18"/>
        </w:rPr>
        <w:t>(73)</w:t>
      </w:r>
      <w:r w:rsidR="00F16487" w:rsidRPr="004D7332">
        <w:rPr>
          <w:rFonts w:ascii="Times New Roman" w:hAnsi="Times New Roman" w:cs="Times New Roman"/>
          <w:sz w:val="18"/>
          <w:szCs w:val="18"/>
        </w:rPr>
        <w:fldChar w:fldCharType="end"/>
      </w:r>
      <w:r w:rsidR="00F16487" w:rsidRPr="004D7332">
        <w:rPr>
          <w:rFonts w:ascii="Times New Roman" w:hAnsi="Times New Roman" w:cs="Times New Roman"/>
          <w:sz w:val="18"/>
          <w:szCs w:val="18"/>
        </w:rPr>
        <w:t xml:space="preserve"> </w:t>
      </w:r>
      <w:r w:rsidRPr="004D7332">
        <w:rPr>
          <w:rFonts w:ascii="Times New Roman" w:hAnsi="Times New Roman" w:cs="Times New Roman"/>
          <w:sz w:val="18"/>
          <w:szCs w:val="18"/>
        </w:rPr>
        <w:t xml:space="preserve">and </w:t>
      </w:r>
      <w:proofErr w:type="spellStart"/>
      <w:r w:rsidRPr="004D7332">
        <w:rPr>
          <w:rFonts w:ascii="Times New Roman" w:hAnsi="Times New Roman" w:cs="Times New Roman"/>
          <w:sz w:val="18"/>
          <w:szCs w:val="18"/>
        </w:rPr>
        <w:t>Kilford</w:t>
      </w:r>
      <w:proofErr w:type="spellEnd"/>
      <w:r w:rsidRPr="004D7332">
        <w:rPr>
          <w:rFonts w:ascii="Times New Roman" w:hAnsi="Times New Roman" w:cs="Times New Roman"/>
          <w:sz w:val="18"/>
          <w:szCs w:val="18"/>
        </w:rPr>
        <w:t xml:space="preserve"> </w:t>
      </w:r>
      <w:r w:rsidRPr="004D7332">
        <w:rPr>
          <w:rFonts w:ascii="Times New Roman" w:hAnsi="Times New Roman" w:cs="Times New Roman"/>
          <w:i/>
          <w:iCs/>
          <w:sz w:val="18"/>
          <w:szCs w:val="18"/>
        </w:rPr>
        <w:t>et al</w:t>
      </w:r>
      <w:r w:rsidRPr="004D7332">
        <w:rPr>
          <w:rFonts w:ascii="Times New Roman" w:hAnsi="Times New Roman" w:cs="Times New Roman"/>
          <w:sz w:val="18"/>
          <w:szCs w:val="18"/>
        </w:rPr>
        <w:t>., 2008</w:t>
      </w:r>
      <w:r w:rsidR="008407C2" w:rsidRPr="004D7332">
        <w:rPr>
          <w:rFonts w:ascii="Times New Roman" w:hAnsi="Times New Roman" w:cs="Times New Roman"/>
          <w:sz w:val="18"/>
          <w:szCs w:val="18"/>
        </w:rPr>
        <w:t xml:space="preserve"> </w:t>
      </w:r>
      <w:r w:rsidR="008407C2" w:rsidRPr="004D7332">
        <w:rPr>
          <w:rFonts w:ascii="Times New Roman" w:hAnsi="Times New Roman" w:cs="Times New Roman"/>
          <w:sz w:val="18"/>
          <w:szCs w:val="18"/>
        </w:rPr>
        <w:fldChar w:fldCharType="begin"/>
      </w:r>
      <w:r w:rsidR="00743D72">
        <w:rPr>
          <w:rFonts w:ascii="Times New Roman" w:hAnsi="Times New Roman" w:cs="Times New Roman"/>
          <w:sz w:val="18"/>
          <w:szCs w:val="18"/>
        </w:rPr>
        <w:instrText xml:space="preserve"> ADDIN EN.CITE &lt;EndNote&gt;&lt;Cite&gt;&lt;Author&gt;Kilford&lt;/Author&gt;&lt;Year&gt;2008&lt;/Year&gt;&lt;RecNum&gt;74&lt;/RecNum&gt;&lt;DisplayText&gt;(74)&lt;/DisplayText&gt;&lt;record&gt;&lt;rec-number&gt;74&lt;/rec-number&gt;&lt;foreign-keys&gt;&lt;key app="EN" db-id="fsep2pexqfss99eapvcvad0oatpda9psew2f" timestamp="1675459845"&gt;74&lt;/key&gt;&lt;/foreign-keys&gt;&lt;ref-type name="Journal Article"&gt;17&lt;/ref-type&gt;&lt;contributors&gt;&lt;authors&gt;&lt;author&gt;Kilford, P. J.&lt;/author&gt;&lt;author&gt;Gertz, M.&lt;/author&gt;&lt;author&gt;Houston, J. B.&lt;/author&gt;&lt;author&gt;Galetin, A.&lt;/author&gt;&lt;/authors&gt;&lt;/contributors&gt;&lt;auth-address&gt;School of Pharmacy and Pharmaceutical Sciences, University of Manchester, Stopford Building, Oxford Road, Manchester, M13 9PT, UK.&lt;/auth-address&gt;&lt;titles&gt;&lt;title&gt;Hepatocellular binding of drugs: correction for unbound fraction in hepatocyte incubations using microsomal binding or drug lipophilicity data&lt;/title&gt;&lt;secondary-title&gt;Drug Metab Dispos&lt;/secondary-title&gt;&lt;/titles&gt;&lt;periodical&gt;&lt;full-title&gt;Drug Metab Dispos&lt;/full-title&gt;&lt;/periodical&gt;&lt;pages&gt;1194-7&lt;/pages&gt;&lt;volume&gt;36&lt;/volume&gt;&lt;number&gt;7&lt;/number&gt;&lt;edition&gt;2008/04/16&lt;/edition&gt;&lt;keywords&gt;&lt;keyword&gt;Hepatocytes/*metabolism&lt;/keyword&gt;&lt;keyword&gt;Lipids&lt;/keyword&gt;&lt;keyword&gt;Microsomes, Liver/*metabolism&lt;/keyword&gt;&lt;keyword&gt;Pharmaceutical Preparations/*metabolism&lt;/keyword&gt;&lt;/keywords&gt;&lt;dates&gt;&lt;year&gt;2008&lt;/year&gt;&lt;pub-dates&gt;&lt;date&gt;Jul&lt;/date&gt;&lt;/pub-dates&gt;&lt;/dates&gt;&lt;isbn&gt;1521-009X (Electronic)&amp;#xD;0090-9556 (Linking)&lt;/isbn&gt;&lt;accession-num&gt;18411401&lt;/accession-num&gt;&lt;urls&gt;&lt;related-urls&gt;&lt;url&gt;https://www.ncbi.nlm.nih.gov/pubmed/18411401&lt;/url&gt;&lt;/related-urls&gt;&lt;/urls&gt;&lt;electronic-resource-num&gt;10.1124/dmd.108.020834&lt;/electronic-resource-num&gt;&lt;/record&gt;&lt;/Cite&gt;&lt;/EndNote&gt;</w:instrText>
      </w:r>
      <w:r w:rsidR="008407C2" w:rsidRPr="004D7332">
        <w:rPr>
          <w:rFonts w:ascii="Times New Roman" w:hAnsi="Times New Roman" w:cs="Times New Roman"/>
          <w:sz w:val="18"/>
          <w:szCs w:val="18"/>
        </w:rPr>
        <w:fldChar w:fldCharType="separate"/>
      </w:r>
      <w:r w:rsidR="00F16487" w:rsidRPr="004D7332">
        <w:rPr>
          <w:rFonts w:ascii="Times New Roman" w:hAnsi="Times New Roman" w:cs="Times New Roman"/>
          <w:noProof/>
          <w:sz w:val="18"/>
          <w:szCs w:val="18"/>
        </w:rPr>
        <w:t>(74)</w:t>
      </w:r>
      <w:r w:rsidR="008407C2" w:rsidRPr="004D7332">
        <w:rPr>
          <w:rFonts w:ascii="Times New Roman" w:hAnsi="Times New Roman" w:cs="Times New Roman"/>
          <w:sz w:val="18"/>
          <w:szCs w:val="18"/>
        </w:rPr>
        <w:fldChar w:fldCharType="end"/>
      </w:r>
      <w:r w:rsidRPr="004D7332">
        <w:rPr>
          <w:rFonts w:ascii="Times New Roman" w:hAnsi="Times New Roman" w:cs="Times New Roman"/>
          <w:sz w:val="18"/>
          <w:szCs w:val="18"/>
        </w:rPr>
        <w:t>, respectively. For compounds with logD</w:t>
      </w:r>
      <w:r w:rsidRPr="004D7332">
        <w:rPr>
          <w:rFonts w:ascii="Times New Roman" w:hAnsi="Times New Roman" w:cs="Times New Roman"/>
          <w:sz w:val="18"/>
          <w:szCs w:val="18"/>
          <w:vertAlign w:val="subscript"/>
        </w:rPr>
        <w:t>7.4</w:t>
      </w:r>
      <w:r w:rsidRPr="004D7332">
        <w:rPr>
          <w:rFonts w:ascii="Times New Roman" w:hAnsi="Times New Roman" w:cs="Times New Roman"/>
          <w:sz w:val="18"/>
          <w:szCs w:val="18"/>
        </w:rPr>
        <w:t>/</w:t>
      </w:r>
      <w:proofErr w:type="spellStart"/>
      <w:r w:rsidRPr="004D7332">
        <w:rPr>
          <w:rFonts w:ascii="Times New Roman" w:hAnsi="Times New Roman" w:cs="Times New Roman"/>
          <w:sz w:val="18"/>
          <w:szCs w:val="18"/>
        </w:rPr>
        <w:t>clogP</w:t>
      </w:r>
      <w:proofErr w:type="spellEnd"/>
      <w:r w:rsidRPr="004D7332">
        <w:rPr>
          <w:rFonts w:ascii="Times New Roman" w:hAnsi="Times New Roman" w:cs="Times New Roman"/>
          <w:sz w:val="18"/>
          <w:szCs w:val="18"/>
        </w:rPr>
        <w:t xml:space="preserve"> &gt; 2, </w:t>
      </w:r>
      <w:proofErr w:type="spellStart"/>
      <w:r w:rsidRPr="004D7332">
        <w:rPr>
          <w:rFonts w:ascii="Times New Roman" w:hAnsi="Times New Roman" w:cs="Times New Roman"/>
          <w:sz w:val="18"/>
          <w:szCs w:val="18"/>
        </w:rPr>
        <w:t>fu</w:t>
      </w:r>
      <w:r w:rsidRPr="004D7332">
        <w:rPr>
          <w:rFonts w:ascii="Times New Roman" w:hAnsi="Times New Roman" w:cs="Times New Roman"/>
          <w:sz w:val="18"/>
          <w:szCs w:val="18"/>
          <w:vertAlign w:val="subscript"/>
        </w:rPr>
        <w:t>mic</w:t>
      </w:r>
      <w:proofErr w:type="spellEnd"/>
      <w:r w:rsidRPr="004D7332">
        <w:rPr>
          <w:rFonts w:ascii="Times New Roman" w:hAnsi="Times New Roman" w:cs="Times New Roman"/>
          <w:sz w:val="18"/>
          <w:szCs w:val="18"/>
        </w:rPr>
        <w:t xml:space="preserve"> was measured in-house. </w:t>
      </w:r>
      <w:proofErr w:type="spellStart"/>
      <w:r w:rsidRPr="004D7332">
        <w:rPr>
          <w:rFonts w:ascii="Times New Roman" w:hAnsi="Times New Roman" w:cs="Times New Roman"/>
          <w:sz w:val="18"/>
          <w:szCs w:val="18"/>
        </w:rPr>
        <w:t>CL</w:t>
      </w:r>
      <w:r w:rsidRPr="004D7332">
        <w:rPr>
          <w:rFonts w:ascii="Times New Roman" w:hAnsi="Times New Roman" w:cs="Times New Roman"/>
          <w:sz w:val="18"/>
          <w:szCs w:val="18"/>
          <w:vertAlign w:val="subscript"/>
        </w:rPr>
        <w:t>obs</w:t>
      </w:r>
      <w:proofErr w:type="spellEnd"/>
      <w:r w:rsidRPr="004D7332">
        <w:rPr>
          <w:rFonts w:ascii="Times New Roman" w:hAnsi="Times New Roman" w:cs="Times New Roman"/>
          <w:sz w:val="18"/>
          <w:szCs w:val="18"/>
        </w:rPr>
        <w:t xml:space="preserve"> </w:t>
      </w:r>
      <w:r w:rsidR="00211FE7" w:rsidRPr="004D7332">
        <w:rPr>
          <w:rFonts w:ascii="Times New Roman" w:hAnsi="Times New Roman" w:cs="Times New Roman"/>
          <w:sz w:val="18"/>
          <w:szCs w:val="18"/>
        </w:rPr>
        <w:t xml:space="preserve">(mL/min/kg) </w:t>
      </w:r>
      <w:r w:rsidRPr="004D7332">
        <w:rPr>
          <w:rFonts w:ascii="Times New Roman" w:hAnsi="Times New Roman" w:cs="Times New Roman"/>
          <w:sz w:val="18"/>
          <w:szCs w:val="18"/>
        </w:rPr>
        <w:t>for all test compounds were collected from references provided in the table and refers to systemic drug clearance from plasma assuming equal blood-to-plasma distribution (R</w:t>
      </w:r>
      <w:r w:rsidRPr="004D7332">
        <w:rPr>
          <w:rFonts w:ascii="Times New Roman" w:hAnsi="Times New Roman" w:cs="Times New Roman"/>
          <w:sz w:val="18"/>
          <w:szCs w:val="18"/>
          <w:vertAlign w:val="subscript"/>
        </w:rPr>
        <w:t>b</w:t>
      </w:r>
      <w:r w:rsidRPr="004D7332">
        <w:rPr>
          <w:rFonts w:ascii="Times New Roman" w:hAnsi="Times New Roman" w:cs="Times New Roman"/>
          <w:sz w:val="18"/>
          <w:szCs w:val="18"/>
        </w:rPr>
        <w:t xml:space="preserve"> = 1). In our data analysis, the value of R</w:t>
      </w:r>
      <w:r w:rsidRPr="004D7332">
        <w:rPr>
          <w:rFonts w:ascii="Times New Roman" w:hAnsi="Times New Roman" w:cs="Times New Roman"/>
          <w:sz w:val="18"/>
          <w:szCs w:val="18"/>
          <w:vertAlign w:val="subscript"/>
        </w:rPr>
        <w:t>b</w:t>
      </w:r>
      <w:r w:rsidRPr="004D7332">
        <w:rPr>
          <w:rFonts w:ascii="Times New Roman" w:hAnsi="Times New Roman" w:cs="Times New Roman"/>
          <w:sz w:val="18"/>
          <w:szCs w:val="18"/>
        </w:rPr>
        <w:t xml:space="preserve"> was used as unity since this parameter is typically not measured in early drug discovery. </w:t>
      </w:r>
      <w:r w:rsidRPr="004D7332">
        <w:rPr>
          <w:rFonts w:ascii="Times New Roman" w:hAnsi="Times New Roman" w:cs="Times New Roman"/>
          <w:bCs/>
          <w:sz w:val="18"/>
          <w:szCs w:val="18"/>
        </w:rPr>
        <w:t>A, acid; B, base; N, neutral; Z, zwitterion; -, not determined; alogD</w:t>
      </w:r>
      <w:r w:rsidRPr="004D7332">
        <w:rPr>
          <w:rFonts w:ascii="Times New Roman" w:hAnsi="Times New Roman" w:cs="Times New Roman"/>
          <w:bCs/>
          <w:sz w:val="18"/>
          <w:szCs w:val="18"/>
          <w:vertAlign w:val="subscript"/>
        </w:rPr>
        <w:t>7.4</w:t>
      </w:r>
      <w:r w:rsidRPr="004D7332">
        <w:rPr>
          <w:rFonts w:ascii="Times New Roman" w:hAnsi="Times New Roman" w:cs="Times New Roman"/>
          <w:bCs/>
          <w:sz w:val="18"/>
          <w:szCs w:val="18"/>
        </w:rPr>
        <w:t xml:space="preserve"> and </w:t>
      </w:r>
      <w:proofErr w:type="spellStart"/>
      <w:r w:rsidRPr="004D7332">
        <w:rPr>
          <w:rFonts w:ascii="Times New Roman" w:hAnsi="Times New Roman" w:cs="Times New Roman"/>
          <w:bCs/>
          <w:sz w:val="18"/>
          <w:szCs w:val="18"/>
        </w:rPr>
        <w:t>clogP</w:t>
      </w:r>
      <w:proofErr w:type="spellEnd"/>
      <w:r w:rsidRPr="004D7332">
        <w:rPr>
          <w:rFonts w:ascii="Times New Roman" w:hAnsi="Times New Roman" w:cs="Times New Roman"/>
          <w:bCs/>
          <w:sz w:val="18"/>
          <w:szCs w:val="18"/>
        </w:rPr>
        <w:t xml:space="preserve"> are reported for acids and bases, respectively. NP, data not published (</w:t>
      </w:r>
      <w:r w:rsidR="004D7332">
        <w:rPr>
          <w:rFonts w:ascii="Times New Roman" w:hAnsi="Times New Roman" w:cs="Times New Roman"/>
          <w:bCs/>
          <w:sz w:val="18"/>
          <w:szCs w:val="18"/>
        </w:rPr>
        <w:t>i</w:t>
      </w:r>
      <w:r w:rsidRPr="00C43FF6">
        <w:rPr>
          <w:rFonts w:ascii="Times New Roman" w:hAnsi="Times New Roman" w:cs="Times New Roman"/>
          <w:bCs/>
          <w:sz w:val="18"/>
          <w:szCs w:val="18"/>
        </w:rPr>
        <w:t>nternal data).</w:t>
      </w:r>
      <w:r w:rsidR="00C2360C" w:rsidRPr="00C43FF6">
        <w:rPr>
          <w:rFonts w:ascii="Times New Roman" w:hAnsi="Times New Roman" w:cs="Times New Roman"/>
          <w:bCs/>
          <w:sz w:val="18"/>
          <w:szCs w:val="18"/>
        </w:rPr>
        <w:t xml:space="preserve"> </w:t>
      </w:r>
      <w:proofErr w:type="spellStart"/>
      <w:r w:rsidR="00315C71" w:rsidRPr="00C43FF6">
        <w:rPr>
          <w:rFonts w:ascii="Times New Roman" w:hAnsi="Times New Roman" w:cs="Times New Roman"/>
          <w:bCs/>
          <w:sz w:val="18"/>
          <w:szCs w:val="18"/>
        </w:rPr>
        <w:t>fup</w:t>
      </w:r>
      <w:proofErr w:type="spellEnd"/>
      <w:r w:rsidR="00315C71" w:rsidRPr="00C43FF6">
        <w:rPr>
          <w:rFonts w:ascii="Times New Roman" w:hAnsi="Times New Roman" w:cs="Times New Roman"/>
          <w:bCs/>
          <w:sz w:val="18"/>
          <w:szCs w:val="18"/>
        </w:rPr>
        <w:t xml:space="preserve">, fraction unbound in plasma; </w:t>
      </w:r>
      <w:r w:rsidR="00C2360C" w:rsidRPr="00C43FF6">
        <w:rPr>
          <w:rFonts w:ascii="Times New Roman" w:hAnsi="Times New Roman" w:cs="Times New Roman"/>
          <w:bCs/>
          <w:sz w:val="18"/>
          <w:szCs w:val="18"/>
        </w:rPr>
        <w:t xml:space="preserve">HLM, human liver microsomes; </w:t>
      </w:r>
      <w:proofErr w:type="spellStart"/>
      <w:r w:rsidR="00C2360C" w:rsidRPr="00C43FF6">
        <w:rPr>
          <w:rFonts w:ascii="Times New Roman" w:hAnsi="Times New Roman" w:cs="Times New Roman"/>
          <w:bCs/>
          <w:sz w:val="18"/>
          <w:szCs w:val="18"/>
        </w:rPr>
        <w:t>HHep</w:t>
      </w:r>
      <w:proofErr w:type="spellEnd"/>
      <w:r w:rsidR="00C2360C" w:rsidRPr="00C43FF6">
        <w:rPr>
          <w:rFonts w:ascii="Times New Roman" w:hAnsi="Times New Roman" w:cs="Times New Roman"/>
          <w:bCs/>
          <w:sz w:val="18"/>
          <w:szCs w:val="18"/>
        </w:rPr>
        <w:t>, human hepatocytes</w:t>
      </w:r>
      <w:r w:rsidR="00F2156D" w:rsidRPr="00C43FF6">
        <w:rPr>
          <w:rFonts w:ascii="Times New Roman" w:hAnsi="Times New Roman" w:cs="Times New Roman"/>
          <w:bCs/>
          <w:sz w:val="18"/>
          <w:szCs w:val="18"/>
        </w:rPr>
        <w:t>.</w:t>
      </w:r>
      <w:r w:rsidRPr="004D7332">
        <w:rPr>
          <w:rFonts w:ascii="Times New Roman" w:hAnsi="Times New Roman" w:cs="Times New Roman"/>
          <w:b/>
          <w:bCs/>
          <w:sz w:val="24"/>
          <w:szCs w:val="24"/>
        </w:rPr>
        <w:br w:type="page"/>
      </w:r>
    </w:p>
    <w:p w14:paraId="109738B9" w14:textId="2BE9046B" w:rsidR="005B0F3F" w:rsidRPr="000309E4" w:rsidRDefault="005B0F3F" w:rsidP="004F096C">
      <w:pPr>
        <w:spacing w:after="0"/>
        <w:textAlignment w:val="baseline"/>
        <w:rPr>
          <w:rFonts w:ascii="Times New Roman" w:eastAsia="Times New Roman" w:hAnsi="Times New Roman" w:cs="Times New Roman"/>
          <w:lang w:eastAsia="de-CH"/>
        </w:rPr>
      </w:pPr>
      <w:r w:rsidRPr="000309E4">
        <w:rPr>
          <w:rFonts w:ascii="Times New Roman" w:eastAsia="Times New Roman" w:hAnsi="Times New Roman" w:cs="Times New Roman"/>
          <w:b/>
          <w:bCs/>
          <w:lang w:eastAsia="de-CH"/>
        </w:rPr>
        <w:lastRenderedPageBreak/>
        <w:t>Supplementary Table IV</w:t>
      </w:r>
      <w:r w:rsidR="0082381F" w:rsidRPr="000309E4">
        <w:rPr>
          <w:rFonts w:ascii="Times New Roman" w:eastAsia="Times New Roman" w:hAnsi="Times New Roman" w:cs="Times New Roman"/>
          <w:b/>
          <w:bCs/>
          <w:lang w:eastAsia="de-CH"/>
        </w:rPr>
        <w:t>:</w:t>
      </w:r>
      <w:r w:rsidRPr="000309E4">
        <w:rPr>
          <w:rFonts w:ascii="Times New Roman" w:eastAsia="Times New Roman" w:hAnsi="Times New Roman" w:cs="Times New Roman"/>
          <w:lang w:eastAsia="de-CH"/>
        </w:rPr>
        <w:t xml:space="preserve"> The impact of R</w:t>
      </w:r>
      <w:r w:rsidRPr="000309E4">
        <w:rPr>
          <w:rFonts w:ascii="Times New Roman" w:eastAsia="Times New Roman" w:hAnsi="Times New Roman" w:cs="Times New Roman"/>
          <w:vertAlign w:val="subscript"/>
          <w:lang w:eastAsia="de-CH"/>
        </w:rPr>
        <w:t>b</w:t>
      </w:r>
      <w:r w:rsidRPr="000309E4">
        <w:rPr>
          <w:rFonts w:ascii="Times New Roman" w:eastAsia="Times New Roman" w:hAnsi="Times New Roman" w:cs="Times New Roman"/>
          <w:lang w:eastAsia="de-CH"/>
        </w:rPr>
        <w:t xml:space="preserve"> on the statistical analysis of the human clearance predictions using scaled in-vitro </w:t>
      </w:r>
      <w:proofErr w:type="spellStart"/>
      <w:r w:rsidRPr="000309E4">
        <w:rPr>
          <w:rFonts w:ascii="Times New Roman" w:eastAsia="Times New Roman" w:hAnsi="Times New Roman" w:cs="Times New Roman"/>
          <w:lang w:eastAsia="de-CH"/>
        </w:rPr>
        <w:t>CL</w:t>
      </w:r>
      <w:r w:rsidRPr="000309E4">
        <w:rPr>
          <w:rFonts w:ascii="Times New Roman" w:eastAsia="Times New Roman" w:hAnsi="Times New Roman" w:cs="Times New Roman"/>
          <w:vertAlign w:val="subscript"/>
          <w:lang w:eastAsia="de-CH"/>
        </w:rPr>
        <w:t>int</w:t>
      </w:r>
      <w:proofErr w:type="spellEnd"/>
      <w:r w:rsidRPr="000309E4">
        <w:rPr>
          <w:rFonts w:ascii="Times New Roman" w:eastAsia="Times New Roman" w:hAnsi="Times New Roman" w:cs="Times New Roman"/>
          <w:lang w:eastAsia="de-CH"/>
        </w:rPr>
        <w:t xml:space="preserve"> from HLM, </w:t>
      </w:r>
      <w:proofErr w:type="spellStart"/>
      <w:r w:rsidRPr="000309E4">
        <w:rPr>
          <w:rFonts w:ascii="Times New Roman" w:eastAsia="Times New Roman" w:hAnsi="Times New Roman" w:cs="Times New Roman"/>
          <w:lang w:eastAsia="de-CH"/>
        </w:rPr>
        <w:t>HHep</w:t>
      </w:r>
      <w:proofErr w:type="spellEnd"/>
      <w:r w:rsidRPr="000309E4">
        <w:rPr>
          <w:rFonts w:ascii="Times New Roman" w:eastAsia="Times New Roman" w:hAnsi="Times New Roman" w:cs="Times New Roman"/>
          <w:lang w:eastAsia="de-CH"/>
        </w:rPr>
        <w:t xml:space="preserve"> and liver S9 fractions. </w:t>
      </w:r>
    </w:p>
    <w:p w14:paraId="255B567D" w14:textId="77777777" w:rsidR="004F096C" w:rsidRPr="000309E4" w:rsidRDefault="004F096C" w:rsidP="004F096C">
      <w:pPr>
        <w:spacing w:after="0"/>
        <w:textAlignment w:val="baseline"/>
        <w:rPr>
          <w:rFonts w:ascii="Times New Roman" w:eastAsia="Times New Roman" w:hAnsi="Times New Roman" w:cs="Times New Roman"/>
          <w:lang w:eastAsia="de-CH"/>
        </w:rPr>
      </w:pPr>
    </w:p>
    <w:tbl>
      <w:tblPr>
        <w:tblW w:w="738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94"/>
        <w:gridCol w:w="708"/>
        <w:gridCol w:w="1054"/>
        <w:gridCol w:w="825"/>
        <w:gridCol w:w="1085"/>
        <w:gridCol w:w="1014"/>
      </w:tblGrid>
      <w:tr w:rsidR="005B0F3F" w:rsidRPr="000309E4" w14:paraId="30754822" w14:textId="77777777" w:rsidTr="000309E4">
        <w:trPr>
          <w:trHeight w:val="15"/>
        </w:trPr>
        <w:tc>
          <w:tcPr>
            <w:tcW w:w="2694" w:type="dxa"/>
            <w:tcBorders>
              <w:top w:val="double" w:sz="6" w:space="0" w:color="auto"/>
              <w:left w:val="nil"/>
              <w:bottom w:val="single" w:sz="4" w:space="0" w:color="auto"/>
              <w:right w:val="nil"/>
            </w:tcBorders>
            <w:shd w:val="clear" w:color="auto" w:fill="auto"/>
            <w:hideMark/>
          </w:tcPr>
          <w:p w14:paraId="1467C895" w14:textId="77777777" w:rsidR="005B0F3F" w:rsidRPr="000309E4" w:rsidRDefault="005B0F3F" w:rsidP="00D779C3">
            <w:pPr>
              <w:spacing w:after="0" w:line="240" w:lineRule="auto"/>
              <w:ind w:left="34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  </w:t>
            </w:r>
            <w:r w:rsidRPr="000309E4">
              <w:rPr>
                <w:rFonts w:ascii="Times New Roman" w:eastAsia="Times New Roman" w:hAnsi="Times New Roman" w:cs="Times New Roman"/>
                <w:b/>
                <w:bCs/>
                <w:color w:val="000000"/>
                <w:sz w:val="20"/>
                <w:szCs w:val="20"/>
                <w:lang w:eastAsia="de-CH"/>
              </w:rPr>
              <w:t>Method</w:t>
            </w:r>
            <w:r w:rsidRPr="000309E4">
              <w:rPr>
                <w:rFonts w:ascii="Times New Roman" w:eastAsia="Times New Roman" w:hAnsi="Times New Roman" w:cs="Times New Roman"/>
                <w:color w:val="000000"/>
                <w:sz w:val="20"/>
                <w:szCs w:val="20"/>
                <w:lang w:val="de-CH" w:eastAsia="de-CH"/>
              </w:rPr>
              <w:t> </w:t>
            </w:r>
          </w:p>
        </w:tc>
        <w:tc>
          <w:tcPr>
            <w:tcW w:w="708" w:type="dxa"/>
            <w:tcBorders>
              <w:top w:val="double" w:sz="6" w:space="0" w:color="auto"/>
              <w:left w:val="nil"/>
              <w:bottom w:val="single" w:sz="4" w:space="0" w:color="auto"/>
              <w:right w:val="nil"/>
            </w:tcBorders>
            <w:shd w:val="clear" w:color="auto" w:fill="auto"/>
            <w:hideMark/>
          </w:tcPr>
          <w:p w14:paraId="6C86B885" w14:textId="362391CF"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b/>
                <w:bCs/>
                <w:sz w:val="20"/>
                <w:szCs w:val="20"/>
                <w:lang w:eastAsia="de-CH"/>
              </w:rPr>
              <w:t>n</w:t>
            </w:r>
          </w:p>
        </w:tc>
        <w:tc>
          <w:tcPr>
            <w:tcW w:w="1054" w:type="dxa"/>
            <w:tcBorders>
              <w:top w:val="double" w:sz="6" w:space="0" w:color="auto"/>
              <w:left w:val="nil"/>
              <w:bottom w:val="single" w:sz="4" w:space="0" w:color="auto"/>
              <w:right w:val="nil"/>
            </w:tcBorders>
            <w:shd w:val="clear" w:color="auto" w:fill="auto"/>
            <w:hideMark/>
          </w:tcPr>
          <w:p w14:paraId="0761AF98" w14:textId="0D9D800E"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b/>
                <w:bCs/>
                <w:sz w:val="20"/>
                <w:szCs w:val="20"/>
                <w:lang w:eastAsia="de-CH"/>
              </w:rPr>
              <w:t>success rate</w:t>
            </w:r>
          </w:p>
        </w:tc>
        <w:tc>
          <w:tcPr>
            <w:tcW w:w="825" w:type="dxa"/>
            <w:tcBorders>
              <w:top w:val="double" w:sz="6" w:space="0" w:color="auto"/>
              <w:left w:val="nil"/>
              <w:bottom w:val="single" w:sz="4" w:space="0" w:color="auto"/>
              <w:right w:val="nil"/>
            </w:tcBorders>
            <w:shd w:val="clear" w:color="auto" w:fill="auto"/>
            <w:hideMark/>
          </w:tcPr>
          <w:p w14:paraId="499A15A3" w14:textId="6E4641FF"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b/>
                <w:bCs/>
                <w:sz w:val="20"/>
                <w:szCs w:val="20"/>
                <w:lang w:eastAsia="de-CH"/>
              </w:rPr>
              <w:t>AFE</w:t>
            </w:r>
          </w:p>
        </w:tc>
        <w:tc>
          <w:tcPr>
            <w:tcW w:w="1085" w:type="dxa"/>
            <w:tcBorders>
              <w:top w:val="double" w:sz="6" w:space="0" w:color="auto"/>
              <w:left w:val="nil"/>
              <w:bottom w:val="single" w:sz="4" w:space="0" w:color="auto"/>
              <w:right w:val="nil"/>
            </w:tcBorders>
            <w:shd w:val="clear" w:color="auto" w:fill="auto"/>
            <w:hideMark/>
          </w:tcPr>
          <w:p w14:paraId="373CE9A1" w14:textId="185EB439"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b/>
                <w:bCs/>
                <w:sz w:val="20"/>
                <w:szCs w:val="20"/>
                <w:lang w:eastAsia="de-CH"/>
              </w:rPr>
              <w:t>AAFE</w:t>
            </w:r>
          </w:p>
        </w:tc>
        <w:tc>
          <w:tcPr>
            <w:tcW w:w="1014" w:type="dxa"/>
            <w:tcBorders>
              <w:top w:val="double" w:sz="6" w:space="0" w:color="auto"/>
              <w:left w:val="nil"/>
              <w:bottom w:val="single" w:sz="4" w:space="0" w:color="auto"/>
              <w:right w:val="nil"/>
            </w:tcBorders>
            <w:shd w:val="clear" w:color="auto" w:fill="auto"/>
            <w:hideMark/>
          </w:tcPr>
          <w:p w14:paraId="36DB900B" w14:textId="0434A76F"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b/>
                <w:bCs/>
                <w:sz w:val="20"/>
                <w:szCs w:val="20"/>
                <w:lang w:eastAsia="de-CH"/>
              </w:rPr>
              <w:t>within</w:t>
            </w:r>
          </w:p>
          <w:p w14:paraId="2031C592" w14:textId="7307EDB1"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b/>
                <w:bCs/>
                <w:sz w:val="20"/>
                <w:szCs w:val="20"/>
                <w:lang w:eastAsia="de-CH"/>
              </w:rPr>
              <w:t>3-fold</w:t>
            </w:r>
          </w:p>
        </w:tc>
      </w:tr>
      <w:tr w:rsidR="005B0F3F" w:rsidRPr="000309E4" w14:paraId="5D02B030" w14:textId="77777777" w:rsidTr="000309E4">
        <w:trPr>
          <w:trHeight w:val="15"/>
        </w:trPr>
        <w:tc>
          <w:tcPr>
            <w:tcW w:w="2694" w:type="dxa"/>
            <w:tcBorders>
              <w:top w:val="single" w:sz="4" w:space="0" w:color="auto"/>
              <w:left w:val="nil"/>
              <w:bottom w:val="nil"/>
              <w:right w:val="nil"/>
            </w:tcBorders>
            <w:shd w:val="clear" w:color="auto" w:fill="auto"/>
            <w:vAlign w:val="bottom"/>
          </w:tcPr>
          <w:p w14:paraId="1E5D0EE1" w14:textId="77777777" w:rsidR="005B0F3F" w:rsidRPr="000309E4" w:rsidRDefault="005B0F3F" w:rsidP="00D779C3">
            <w:pPr>
              <w:spacing w:after="0" w:line="240" w:lineRule="auto"/>
              <w:textAlignment w:val="baseline"/>
              <w:rPr>
                <w:rFonts w:ascii="Times New Roman" w:eastAsia="Times New Roman" w:hAnsi="Times New Roman" w:cs="Times New Roman"/>
                <w:b/>
                <w:bCs/>
                <w:i/>
                <w:iCs/>
                <w:color w:val="000000"/>
                <w:sz w:val="20"/>
                <w:szCs w:val="20"/>
                <w:lang w:eastAsia="de-CH"/>
              </w:rPr>
            </w:pPr>
            <w:r w:rsidRPr="000309E4">
              <w:rPr>
                <w:rFonts w:ascii="Times New Roman" w:eastAsia="Times New Roman" w:hAnsi="Times New Roman" w:cs="Times New Roman"/>
                <w:b/>
                <w:bCs/>
                <w:i/>
                <w:iCs/>
                <w:color w:val="000000"/>
                <w:sz w:val="20"/>
                <w:szCs w:val="20"/>
                <w:lang w:eastAsia="de-CH"/>
              </w:rPr>
              <w:t>EC3S Class 12ab</w:t>
            </w:r>
          </w:p>
        </w:tc>
        <w:tc>
          <w:tcPr>
            <w:tcW w:w="708" w:type="dxa"/>
            <w:tcBorders>
              <w:top w:val="single" w:sz="4" w:space="0" w:color="auto"/>
              <w:left w:val="nil"/>
              <w:bottom w:val="nil"/>
              <w:right w:val="nil"/>
            </w:tcBorders>
            <w:shd w:val="clear" w:color="auto" w:fill="auto"/>
            <w:vAlign w:val="center"/>
          </w:tcPr>
          <w:p w14:paraId="73108EFF" w14:textId="77777777" w:rsidR="005B0F3F" w:rsidRPr="000309E4" w:rsidRDefault="005B0F3F" w:rsidP="000309E4">
            <w:pPr>
              <w:spacing w:after="0" w:line="240" w:lineRule="auto"/>
              <w:jc w:val="center"/>
              <w:textAlignment w:val="baseline"/>
              <w:rPr>
                <w:rFonts w:ascii="Times New Roman" w:eastAsia="Times New Roman" w:hAnsi="Times New Roman" w:cs="Times New Roman"/>
                <w:color w:val="000000"/>
                <w:sz w:val="20"/>
                <w:szCs w:val="20"/>
                <w:lang w:eastAsia="de-CH"/>
              </w:rPr>
            </w:pPr>
          </w:p>
        </w:tc>
        <w:tc>
          <w:tcPr>
            <w:tcW w:w="1054" w:type="dxa"/>
            <w:tcBorders>
              <w:top w:val="single" w:sz="4" w:space="0" w:color="auto"/>
              <w:left w:val="nil"/>
              <w:bottom w:val="nil"/>
              <w:right w:val="nil"/>
            </w:tcBorders>
            <w:shd w:val="clear" w:color="auto" w:fill="auto"/>
            <w:vAlign w:val="center"/>
          </w:tcPr>
          <w:p w14:paraId="5D4AD4DB" w14:textId="77777777" w:rsidR="005B0F3F" w:rsidRPr="000309E4" w:rsidRDefault="005B0F3F" w:rsidP="000309E4">
            <w:pPr>
              <w:spacing w:after="0" w:line="240" w:lineRule="auto"/>
              <w:jc w:val="center"/>
              <w:textAlignment w:val="baseline"/>
              <w:rPr>
                <w:rFonts w:ascii="Times New Roman" w:eastAsia="Times New Roman" w:hAnsi="Times New Roman" w:cs="Times New Roman"/>
                <w:color w:val="000000"/>
                <w:sz w:val="20"/>
                <w:szCs w:val="20"/>
                <w:lang w:eastAsia="de-CH"/>
              </w:rPr>
            </w:pPr>
          </w:p>
        </w:tc>
        <w:tc>
          <w:tcPr>
            <w:tcW w:w="825" w:type="dxa"/>
            <w:tcBorders>
              <w:top w:val="single" w:sz="4" w:space="0" w:color="auto"/>
              <w:left w:val="nil"/>
              <w:bottom w:val="nil"/>
              <w:right w:val="nil"/>
            </w:tcBorders>
            <w:shd w:val="clear" w:color="auto" w:fill="auto"/>
            <w:vAlign w:val="center"/>
          </w:tcPr>
          <w:p w14:paraId="1AD4B818" w14:textId="77777777" w:rsidR="005B0F3F" w:rsidRPr="000309E4" w:rsidRDefault="005B0F3F" w:rsidP="000309E4">
            <w:pPr>
              <w:spacing w:after="0" w:line="240" w:lineRule="auto"/>
              <w:jc w:val="center"/>
              <w:textAlignment w:val="baseline"/>
              <w:rPr>
                <w:rFonts w:ascii="Times New Roman" w:eastAsia="Times New Roman" w:hAnsi="Times New Roman" w:cs="Times New Roman"/>
                <w:color w:val="000000"/>
                <w:sz w:val="20"/>
                <w:szCs w:val="20"/>
                <w:lang w:eastAsia="de-CH"/>
              </w:rPr>
            </w:pPr>
          </w:p>
        </w:tc>
        <w:tc>
          <w:tcPr>
            <w:tcW w:w="1085" w:type="dxa"/>
            <w:tcBorders>
              <w:top w:val="single" w:sz="4" w:space="0" w:color="auto"/>
              <w:left w:val="nil"/>
              <w:bottom w:val="nil"/>
              <w:right w:val="nil"/>
            </w:tcBorders>
            <w:shd w:val="clear" w:color="auto" w:fill="auto"/>
            <w:vAlign w:val="center"/>
          </w:tcPr>
          <w:p w14:paraId="6DA71EB9" w14:textId="77777777" w:rsidR="005B0F3F" w:rsidRPr="000309E4" w:rsidRDefault="005B0F3F" w:rsidP="000309E4">
            <w:pPr>
              <w:spacing w:after="0" w:line="240" w:lineRule="auto"/>
              <w:jc w:val="center"/>
              <w:textAlignment w:val="baseline"/>
              <w:rPr>
                <w:rFonts w:ascii="Times New Roman" w:eastAsia="Times New Roman" w:hAnsi="Times New Roman" w:cs="Times New Roman"/>
                <w:color w:val="000000"/>
                <w:sz w:val="20"/>
                <w:szCs w:val="20"/>
                <w:lang w:eastAsia="de-CH"/>
              </w:rPr>
            </w:pPr>
          </w:p>
        </w:tc>
        <w:tc>
          <w:tcPr>
            <w:tcW w:w="1014" w:type="dxa"/>
            <w:tcBorders>
              <w:top w:val="single" w:sz="4" w:space="0" w:color="auto"/>
              <w:left w:val="nil"/>
              <w:bottom w:val="nil"/>
              <w:right w:val="nil"/>
            </w:tcBorders>
            <w:shd w:val="clear" w:color="auto" w:fill="auto"/>
            <w:vAlign w:val="center"/>
          </w:tcPr>
          <w:p w14:paraId="3F528D47" w14:textId="77777777" w:rsidR="005B0F3F" w:rsidRPr="000309E4" w:rsidRDefault="005B0F3F" w:rsidP="000309E4">
            <w:pPr>
              <w:spacing w:after="0" w:line="240" w:lineRule="auto"/>
              <w:ind w:right="225"/>
              <w:jc w:val="center"/>
              <w:textAlignment w:val="baseline"/>
              <w:rPr>
                <w:rFonts w:ascii="Times New Roman" w:eastAsia="Times New Roman" w:hAnsi="Times New Roman" w:cs="Times New Roman"/>
                <w:sz w:val="20"/>
                <w:szCs w:val="20"/>
                <w:lang w:eastAsia="de-CH"/>
              </w:rPr>
            </w:pPr>
          </w:p>
        </w:tc>
      </w:tr>
      <w:tr w:rsidR="005B0F3F" w:rsidRPr="000309E4" w14:paraId="5D410F4E" w14:textId="77777777" w:rsidTr="000309E4">
        <w:trPr>
          <w:trHeight w:val="15"/>
        </w:trPr>
        <w:tc>
          <w:tcPr>
            <w:tcW w:w="2694" w:type="dxa"/>
            <w:tcBorders>
              <w:top w:val="nil"/>
              <w:left w:val="nil"/>
              <w:bottom w:val="nil"/>
              <w:right w:val="nil"/>
            </w:tcBorders>
            <w:shd w:val="clear" w:color="auto" w:fill="auto"/>
            <w:vAlign w:val="bottom"/>
            <w:hideMark/>
          </w:tcPr>
          <w:p w14:paraId="4B2E01A5" w14:textId="77777777" w:rsidR="005B0F3F" w:rsidRPr="000309E4" w:rsidRDefault="005B0F3F" w:rsidP="00D779C3">
            <w:pPr>
              <w:spacing w:after="0" w:line="240" w:lineRule="auto"/>
              <w:ind w:left="34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Microsome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3F01F979" w14:textId="12368B20"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6</w:t>
            </w:r>
          </w:p>
        </w:tc>
        <w:tc>
          <w:tcPr>
            <w:tcW w:w="1054" w:type="dxa"/>
            <w:tcBorders>
              <w:top w:val="nil"/>
              <w:left w:val="nil"/>
              <w:bottom w:val="nil"/>
              <w:right w:val="nil"/>
            </w:tcBorders>
            <w:shd w:val="clear" w:color="auto" w:fill="auto"/>
            <w:vAlign w:val="center"/>
            <w:hideMark/>
          </w:tcPr>
          <w:p w14:paraId="49CC6B53" w14:textId="51840CC9"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00%</w:t>
            </w:r>
          </w:p>
        </w:tc>
        <w:tc>
          <w:tcPr>
            <w:tcW w:w="825" w:type="dxa"/>
            <w:tcBorders>
              <w:top w:val="nil"/>
              <w:left w:val="nil"/>
              <w:bottom w:val="nil"/>
              <w:right w:val="nil"/>
            </w:tcBorders>
            <w:shd w:val="clear" w:color="auto" w:fill="auto"/>
            <w:vAlign w:val="center"/>
            <w:hideMark/>
          </w:tcPr>
          <w:p w14:paraId="423E3D39" w14:textId="51EB63C5"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0.88</w:t>
            </w:r>
          </w:p>
        </w:tc>
        <w:tc>
          <w:tcPr>
            <w:tcW w:w="1085" w:type="dxa"/>
            <w:tcBorders>
              <w:top w:val="nil"/>
              <w:left w:val="nil"/>
              <w:bottom w:val="nil"/>
              <w:right w:val="nil"/>
            </w:tcBorders>
            <w:shd w:val="clear" w:color="auto" w:fill="auto"/>
            <w:vAlign w:val="center"/>
            <w:hideMark/>
          </w:tcPr>
          <w:p w14:paraId="68BF8706" w14:textId="4E5F53DB"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37</w:t>
            </w:r>
          </w:p>
        </w:tc>
        <w:tc>
          <w:tcPr>
            <w:tcW w:w="1014" w:type="dxa"/>
            <w:tcBorders>
              <w:top w:val="nil"/>
              <w:left w:val="nil"/>
              <w:bottom w:val="nil"/>
              <w:right w:val="nil"/>
            </w:tcBorders>
            <w:shd w:val="clear" w:color="auto" w:fill="auto"/>
            <w:vAlign w:val="center"/>
            <w:hideMark/>
          </w:tcPr>
          <w:p w14:paraId="16ABF0C9" w14:textId="3A20E9DA"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69%</w:t>
            </w:r>
          </w:p>
        </w:tc>
      </w:tr>
      <w:tr w:rsidR="005B0F3F" w:rsidRPr="000309E4" w14:paraId="4A0314AD" w14:textId="77777777" w:rsidTr="000309E4">
        <w:trPr>
          <w:trHeight w:val="15"/>
        </w:trPr>
        <w:tc>
          <w:tcPr>
            <w:tcW w:w="2694" w:type="dxa"/>
            <w:tcBorders>
              <w:top w:val="nil"/>
              <w:left w:val="nil"/>
              <w:bottom w:val="nil"/>
              <w:right w:val="nil"/>
            </w:tcBorders>
            <w:shd w:val="clear" w:color="auto" w:fill="auto"/>
            <w:vAlign w:val="bottom"/>
            <w:hideMark/>
          </w:tcPr>
          <w:p w14:paraId="23F51DB2" w14:textId="77777777" w:rsidR="005B0F3F" w:rsidRPr="000309E4" w:rsidRDefault="005B0F3F" w:rsidP="00D779C3">
            <w:pPr>
              <w:spacing w:after="0" w:line="240" w:lineRule="auto"/>
              <w:ind w:left="34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Hepatocytes (stability)</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0D8100E5" w14:textId="1BB81C40"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6</w:t>
            </w:r>
          </w:p>
        </w:tc>
        <w:tc>
          <w:tcPr>
            <w:tcW w:w="1054" w:type="dxa"/>
            <w:tcBorders>
              <w:top w:val="nil"/>
              <w:left w:val="nil"/>
              <w:bottom w:val="nil"/>
              <w:right w:val="nil"/>
            </w:tcBorders>
            <w:shd w:val="clear" w:color="auto" w:fill="auto"/>
            <w:vAlign w:val="center"/>
            <w:hideMark/>
          </w:tcPr>
          <w:p w14:paraId="290C12C1" w14:textId="012084BE"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81%</w:t>
            </w:r>
          </w:p>
        </w:tc>
        <w:tc>
          <w:tcPr>
            <w:tcW w:w="825" w:type="dxa"/>
            <w:tcBorders>
              <w:top w:val="nil"/>
              <w:left w:val="nil"/>
              <w:bottom w:val="nil"/>
              <w:right w:val="nil"/>
            </w:tcBorders>
            <w:shd w:val="clear" w:color="auto" w:fill="auto"/>
            <w:vAlign w:val="center"/>
            <w:hideMark/>
          </w:tcPr>
          <w:p w14:paraId="4F384D7B" w14:textId="5791170F"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0.57</w:t>
            </w:r>
          </w:p>
        </w:tc>
        <w:tc>
          <w:tcPr>
            <w:tcW w:w="1085" w:type="dxa"/>
            <w:tcBorders>
              <w:top w:val="nil"/>
              <w:left w:val="nil"/>
              <w:bottom w:val="nil"/>
              <w:right w:val="nil"/>
            </w:tcBorders>
            <w:shd w:val="clear" w:color="auto" w:fill="auto"/>
            <w:vAlign w:val="center"/>
            <w:hideMark/>
          </w:tcPr>
          <w:p w14:paraId="3E013995" w14:textId="531F4E7C"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9</w:t>
            </w:r>
            <w:r w:rsidR="004F096C" w:rsidRPr="000309E4">
              <w:rPr>
                <w:rFonts w:ascii="Times New Roman" w:eastAsia="Times New Roman" w:hAnsi="Times New Roman" w:cs="Times New Roman"/>
                <w:color w:val="000000"/>
                <w:sz w:val="20"/>
                <w:szCs w:val="20"/>
                <w:lang w:val="de-CH" w:eastAsia="de-CH"/>
              </w:rPr>
              <w:t>3</w:t>
            </w:r>
          </w:p>
        </w:tc>
        <w:tc>
          <w:tcPr>
            <w:tcW w:w="1014" w:type="dxa"/>
            <w:tcBorders>
              <w:top w:val="nil"/>
              <w:left w:val="nil"/>
              <w:bottom w:val="nil"/>
              <w:right w:val="nil"/>
            </w:tcBorders>
            <w:shd w:val="clear" w:color="auto" w:fill="auto"/>
            <w:vAlign w:val="center"/>
            <w:hideMark/>
          </w:tcPr>
          <w:p w14:paraId="500AD10F" w14:textId="349D7E9E"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77%</w:t>
            </w:r>
          </w:p>
        </w:tc>
      </w:tr>
      <w:tr w:rsidR="005B0F3F" w:rsidRPr="000309E4" w14:paraId="2C831015" w14:textId="77777777" w:rsidTr="000309E4">
        <w:trPr>
          <w:trHeight w:val="15"/>
        </w:trPr>
        <w:tc>
          <w:tcPr>
            <w:tcW w:w="2694" w:type="dxa"/>
            <w:tcBorders>
              <w:top w:val="nil"/>
              <w:left w:val="nil"/>
              <w:bottom w:val="nil"/>
              <w:right w:val="nil"/>
            </w:tcBorders>
            <w:shd w:val="clear" w:color="auto" w:fill="auto"/>
            <w:vAlign w:val="bottom"/>
            <w:hideMark/>
          </w:tcPr>
          <w:p w14:paraId="733CFDB9" w14:textId="77777777" w:rsidR="005B0F3F" w:rsidRPr="000309E4" w:rsidRDefault="005B0F3F" w:rsidP="00D779C3">
            <w:pPr>
              <w:spacing w:after="0" w:line="240" w:lineRule="auto"/>
              <w:ind w:left="34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Hepatocytes (media los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05DE89FD" w14:textId="190F30C4"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6</w:t>
            </w:r>
          </w:p>
        </w:tc>
        <w:tc>
          <w:tcPr>
            <w:tcW w:w="1054" w:type="dxa"/>
            <w:tcBorders>
              <w:top w:val="nil"/>
              <w:left w:val="nil"/>
              <w:bottom w:val="nil"/>
              <w:right w:val="nil"/>
            </w:tcBorders>
            <w:shd w:val="clear" w:color="auto" w:fill="auto"/>
            <w:vAlign w:val="center"/>
            <w:hideMark/>
          </w:tcPr>
          <w:p w14:paraId="4560520D" w14:textId="76CE9FF9"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94%</w:t>
            </w:r>
          </w:p>
        </w:tc>
        <w:tc>
          <w:tcPr>
            <w:tcW w:w="825" w:type="dxa"/>
            <w:tcBorders>
              <w:top w:val="nil"/>
              <w:left w:val="nil"/>
              <w:bottom w:val="nil"/>
              <w:right w:val="nil"/>
            </w:tcBorders>
            <w:shd w:val="clear" w:color="auto" w:fill="auto"/>
            <w:vAlign w:val="center"/>
            <w:hideMark/>
          </w:tcPr>
          <w:p w14:paraId="1B389DD5" w14:textId="6FDC0C50"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0.70</w:t>
            </w:r>
          </w:p>
        </w:tc>
        <w:tc>
          <w:tcPr>
            <w:tcW w:w="1085" w:type="dxa"/>
            <w:tcBorders>
              <w:top w:val="nil"/>
              <w:left w:val="nil"/>
              <w:bottom w:val="nil"/>
              <w:right w:val="nil"/>
            </w:tcBorders>
            <w:shd w:val="clear" w:color="auto" w:fill="auto"/>
            <w:vAlign w:val="center"/>
            <w:hideMark/>
          </w:tcPr>
          <w:p w14:paraId="660BB770" w14:textId="7312C9E7"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8</w:t>
            </w:r>
            <w:r w:rsidR="004F096C" w:rsidRPr="000309E4">
              <w:rPr>
                <w:rFonts w:ascii="Times New Roman" w:eastAsia="Times New Roman" w:hAnsi="Times New Roman" w:cs="Times New Roman"/>
                <w:color w:val="000000"/>
                <w:sz w:val="20"/>
                <w:szCs w:val="20"/>
                <w:lang w:val="de-CH" w:eastAsia="de-CH"/>
              </w:rPr>
              <w:t>0</w:t>
            </w:r>
          </w:p>
        </w:tc>
        <w:tc>
          <w:tcPr>
            <w:tcW w:w="1014" w:type="dxa"/>
            <w:tcBorders>
              <w:top w:val="nil"/>
              <w:left w:val="nil"/>
              <w:bottom w:val="nil"/>
              <w:right w:val="nil"/>
            </w:tcBorders>
            <w:shd w:val="clear" w:color="auto" w:fill="auto"/>
            <w:vAlign w:val="center"/>
            <w:hideMark/>
          </w:tcPr>
          <w:p w14:paraId="6A893354" w14:textId="65491839"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80%</w:t>
            </w:r>
          </w:p>
        </w:tc>
      </w:tr>
      <w:tr w:rsidR="005B0F3F" w:rsidRPr="000309E4" w14:paraId="745115E6" w14:textId="77777777" w:rsidTr="000309E4">
        <w:trPr>
          <w:trHeight w:val="15"/>
        </w:trPr>
        <w:tc>
          <w:tcPr>
            <w:tcW w:w="2694" w:type="dxa"/>
            <w:tcBorders>
              <w:top w:val="nil"/>
              <w:left w:val="nil"/>
              <w:bottom w:val="nil"/>
              <w:right w:val="nil"/>
            </w:tcBorders>
            <w:shd w:val="clear" w:color="auto" w:fill="auto"/>
            <w:vAlign w:val="bottom"/>
            <w:hideMark/>
          </w:tcPr>
          <w:p w14:paraId="3B0CC50E" w14:textId="77777777" w:rsidR="005B0F3F" w:rsidRPr="000309E4" w:rsidRDefault="005B0F3F" w:rsidP="00D779C3">
            <w:pPr>
              <w:spacing w:after="0" w:line="240" w:lineRule="auto"/>
              <w:ind w:left="34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Liver S9 fraction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73F0723D" w14:textId="40333BCB"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6</w:t>
            </w:r>
          </w:p>
        </w:tc>
        <w:tc>
          <w:tcPr>
            <w:tcW w:w="1054" w:type="dxa"/>
            <w:tcBorders>
              <w:top w:val="nil"/>
              <w:left w:val="nil"/>
              <w:bottom w:val="nil"/>
              <w:right w:val="nil"/>
            </w:tcBorders>
            <w:shd w:val="clear" w:color="auto" w:fill="auto"/>
            <w:vAlign w:val="center"/>
            <w:hideMark/>
          </w:tcPr>
          <w:p w14:paraId="6A5B8B4A" w14:textId="0889A29B"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88%</w:t>
            </w:r>
          </w:p>
        </w:tc>
        <w:tc>
          <w:tcPr>
            <w:tcW w:w="825" w:type="dxa"/>
            <w:tcBorders>
              <w:top w:val="nil"/>
              <w:left w:val="nil"/>
              <w:bottom w:val="nil"/>
              <w:right w:val="nil"/>
            </w:tcBorders>
            <w:shd w:val="clear" w:color="auto" w:fill="auto"/>
            <w:vAlign w:val="center"/>
            <w:hideMark/>
          </w:tcPr>
          <w:p w14:paraId="54FB7CE9" w14:textId="232FCF34"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0.39</w:t>
            </w:r>
          </w:p>
        </w:tc>
        <w:tc>
          <w:tcPr>
            <w:tcW w:w="1085" w:type="dxa"/>
            <w:tcBorders>
              <w:top w:val="nil"/>
              <w:left w:val="nil"/>
              <w:bottom w:val="nil"/>
              <w:right w:val="nil"/>
            </w:tcBorders>
            <w:shd w:val="clear" w:color="auto" w:fill="auto"/>
            <w:vAlign w:val="center"/>
            <w:hideMark/>
          </w:tcPr>
          <w:p w14:paraId="4EF3C71E" w14:textId="32D8A179"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9</w:t>
            </w:r>
            <w:r w:rsidR="004F096C" w:rsidRPr="000309E4">
              <w:rPr>
                <w:rFonts w:ascii="Times New Roman" w:eastAsia="Times New Roman" w:hAnsi="Times New Roman" w:cs="Times New Roman"/>
                <w:color w:val="000000"/>
                <w:sz w:val="20"/>
                <w:szCs w:val="20"/>
                <w:lang w:val="de-CH" w:eastAsia="de-CH"/>
              </w:rPr>
              <w:t>4</w:t>
            </w:r>
          </w:p>
        </w:tc>
        <w:tc>
          <w:tcPr>
            <w:tcW w:w="1014" w:type="dxa"/>
            <w:tcBorders>
              <w:top w:val="nil"/>
              <w:left w:val="nil"/>
              <w:bottom w:val="nil"/>
              <w:right w:val="nil"/>
            </w:tcBorders>
            <w:shd w:val="clear" w:color="auto" w:fill="auto"/>
            <w:vAlign w:val="center"/>
            <w:hideMark/>
          </w:tcPr>
          <w:p w14:paraId="792AA6E2" w14:textId="5E09C1DD"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57%</w:t>
            </w:r>
          </w:p>
        </w:tc>
      </w:tr>
      <w:tr w:rsidR="005B0F3F" w:rsidRPr="000309E4" w14:paraId="335C2CB4" w14:textId="77777777" w:rsidTr="000309E4">
        <w:trPr>
          <w:trHeight w:val="15"/>
        </w:trPr>
        <w:tc>
          <w:tcPr>
            <w:tcW w:w="2694" w:type="dxa"/>
            <w:tcBorders>
              <w:top w:val="single" w:sz="6" w:space="0" w:color="auto"/>
              <w:left w:val="nil"/>
              <w:bottom w:val="nil"/>
              <w:right w:val="nil"/>
            </w:tcBorders>
            <w:shd w:val="clear" w:color="auto" w:fill="auto"/>
            <w:vAlign w:val="bottom"/>
            <w:hideMark/>
          </w:tcPr>
          <w:p w14:paraId="65C204AD" w14:textId="77777777" w:rsidR="005B0F3F" w:rsidRPr="000309E4" w:rsidRDefault="005B0F3F" w:rsidP="00D779C3">
            <w:pPr>
              <w:spacing w:after="0" w:line="240" w:lineRule="auto"/>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b/>
                <w:bCs/>
                <w:i/>
                <w:iCs/>
                <w:color w:val="000000"/>
                <w:sz w:val="20"/>
                <w:szCs w:val="20"/>
                <w:lang w:eastAsia="de-CH"/>
              </w:rPr>
              <w:t>EC3S Class 2cd</w:t>
            </w:r>
            <w:r w:rsidRPr="000309E4">
              <w:rPr>
                <w:rFonts w:ascii="Times New Roman" w:eastAsia="Times New Roman" w:hAnsi="Times New Roman" w:cs="Times New Roman"/>
                <w:color w:val="000000"/>
                <w:sz w:val="20"/>
                <w:szCs w:val="20"/>
                <w:lang w:val="de-CH" w:eastAsia="de-CH"/>
              </w:rPr>
              <w:t> </w:t>
            </w:r>
          </w:p>
        </w:tc>
        <w:tc>
          <w:tcPr>
            <w:tcW w:w="708" w:type="dxa"/>
            <w:tcBorders>
              <w:top w:val="single" w:sz="6" w:space="0" w:color="auto"/>
              <w:left w:val="nil"/>
              <w:bottom w:val="nil"/>
              <w:right w:val="nil"/>
            </w:tcBorders>
            <w:shd w:val="clear" w:color="auto" w:fill="auto"/>
            <w:vAlign w:val="center"/>
            <w:hideMark/>
          </w:tcPr>
          <w:p w14:paraId="5F3A3EE2" w14:textId="375F2E9A"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1054" w:type="dxa"/>
            <w:tcBorders>
              <w:top w:val="single" w:sz="6" w:space="0" w:color="auto"/>
              <w:left w:val="nil"/>
              <w:bottom w:val="nil"/>
              <w:right w:val="nil"/>
            </w:tcBorders>
            <w:shd w:val="clear" w:color="auto" w:fill="auto"/>
            <w:vAlign w:val="center"/>
            <w:hideMark/>
          </w:tcPr>
          <w:p w14:paraId="588B3C5E" w14:textId="598B9253"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825" w:type="dxa"/>
            <w:tcBorders>
              <w:top w:val="single" w:sz="6" w:space="0" w:color="auto"/>
              <w:left w:val="nil"/>
              <w:bottom w:val="nil"/>
              <w:right w:val="nil"/>
            </w:tcBorders>
            <w:shd w:val="clear" w:color="auto" w:fill="auto"/>
            <w:vAlign w:val="center"/>
            <w:hideMark/>
          </w:tcPr>
          <w:p w14:paraId="7097BAF0" w14:textId="5A7965D3"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1085" w:type="dxa"/>
            <w:tcBorders>
              <w:top w:val="single" w:sz="6" w:space="0" w:color="auto"/>
              <w:left w:val="nil"/>
              <w:bottom w:val="nil"/>
              <w:right w:val="nil"/>
            </w:tcBorders>
            <w:shd w:val="clear" w:color="auto" w:fill="auto"/>
            <w:vAlign w:val="center"/>
            <w:hideMark/>
          </w:tcPr>
          <w:p w14:paraId="07EB6C65" w14:textId="7E442A2A"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1014" w:type="dxa"/>
            <w:tcBorders>
              <w:top w:val="single" w:sz="6" w:space="0" w:color="auto"/>
              <w:left w:val="nil"/>
              <w:bottom w:val="nil"/>
              <w:right w:val="nil"/>
            </w:tcBorders>
            <w:shd w:val="clear" w:color="auto" w:fill="auto"/>
            <w:vAlign w:val="center"/>
            <w:hideMark/>
          </w:tcPr>
          <w:p w14:paraId="6DAA250C" w14:textId="18127749"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r>
      <w:tr w:rsidR="005B0F3F" w:rsidRPr="000309E4" w14:paraId="6A24DD91" w14:textId="77777777" w:rsidTr="000309E4">
        <w:trPr>
          <w:trHeight w:val="15"/>
        </w:trPr>
        <w:tc>
          <w:tcPr>
            <w:tcW w:w="2694" w:type="dxa"/>
            <w:tcBorders>
              <w:top w:val="nil"/>
              <w:left w:val="nil"/>
              <w:bottom w:val="nil"/>
              <w:right w:val="nil"/>
            </w:tcBorders>
            <w:shd w:val="clear" w:color="auto" w:fill="auto"/>
            <w:vAlign w:val="bottom"/>
            <w:hideMark/>
          </w:tcPr>
          <w:p w14:paraId="722BCC3B"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Microsome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1546E148" w14:textId="1776DFE6"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0</w:t>
            </w:r>
          </w:p>
        </w:tc>
        <w:tc>
          <w:tcPr>
            <w:tcW w:w="1054" w:type="dxa"/>
            <w:tcBorders>
              <w:top w:val="nil"/>
              <w:left w:val="nil"/>
              <w:bottom w:val="nil"/>
              <w:right w:val="nil"/>
            </w:tcBorders>
            <w:shd w:val="clear" w:color="auto" w:fill="auto"/>
            <w:vAlign w:val="center"/>
            <w:hideMark/>
          </w:tcPr>
          <w:p w14:paraId="5B3D45B8" w14:textId="46782CC2"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0%</w:t>
            </w:r>
          </w:p>
        </w:tc>
        <w:tc>
          <w:tcPr>
            <w:tcW w:w="825" w:type="dxa"/>
            <w:tcBorders>
              <w:top w:val="nil"/>
              <w:left w:val="nil"/>
              <w:bottom w:val="nil"/>
              <w:right w:val="nil"/>
            </w:tcBorders>
            <w:shd w:val="clear" w:color="auto" w:fill="auto"/>
            <w:vAlign w:val="center"/>
            <w:hideMark/>
          </w:tcPr>
          <w:p w14:paraId="58A89762" w14:textId="0B59DCC8"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NA</w:t>
            </w:r>
          </w:p>
        </w:tc>
        <w:tc>
          <w:tcPr>
            <w:tcW w:w="1085" w:type="dxa"/>
            <w:tcBorders>
              <w:top w:val="nil"/>
              <w:left w:val="nil"/>
              <w:bottom w:val="nil"/>
              <w:right w:val="nil"/>
            </w:tcBorders>
            <w:shd w:val="clear" w:color="auto" w:fill="auto"/>
            <w:vAlign w:val="center"/>
            <w:hideMark/>
          </w:tcPr>
          <w:p w14:paraId="56C467E3" w14:textId="11779104"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NA</w:t>
            </w:r>
          </w:p>
        </w:tc>
        <w:tc>
          <w:tcPr>
            <w:tcW w:w="1014" w:type="dxa"/>
            <w:tcBorders>
              <w:top w:val="nil"/>
              <w:left w:val="nil"/>
              <w:bottom w:val="nil"/>
              <w:right w:val="nil"/>
            </w:tcBorders>
            <w:shd w:val="clear" w:color="auto" w:fill="auto"/>
            <w:vAlign w:val="center"/>
            <w:hideMark/>
          </w:tcPr>
          <w:p w14:paraId="47D24EC6" w14:textId="33030E4F"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NA</w:t>
            </w:r>
          </w:p>
        </w:tc>
      </w:tr>
      <w:tr w:rsidR="005B0F3F" w:rsidRPr="000309E4" w14:paraId="67C035B8" w14:textId="77777777" w:rsidTr="000309E4">
        <w:trPr>
          <w:trHeight w:val="15"/>
        </w:trPr>
        <w:tc>
          <w:tcPr>
            <w:tcW w:w="2694" w:type="dxa"/>
            <w:tcBorders>
              <w:top w:val="nil"/>
              <w:left w:val="nil"/>
              <w:bottom w:val="nil"/>
              <w:right w:val="nil"/>
            </w:tcBorders>
            <w:shd w:val="clear" w:color="auto" w:fill="auto"/>
            <w:vAlign w:val="bottom"/>
            <w:hideMark/>
          </w:tcPr>
          <w:p w14:paraId="2354E323"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Hepatocytes (stability)</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0A9A78EE" w14:textId="1748CDF5"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0</w:t>
            </w:r>
          </w:p>
        </w:tc>
        <w:tc>
          <w:tcPr>
            <w:tcW w:w="1054" w:type="dxa"/>
            <w:tcBorders>
              <w:top w:val="nil"/>
              <w:left w:val="nil"/>
              <w:bottom w:val="nil"/>
              <w:right w:val="nil"/>
            </w:tcBorders>
            <w:shd w:val="clear" w:color="auto" w:fill="auto"/>
            <w:vAlign w:val="center"/>
            <w:hideMark/>
          </w:tcPr>
          <w:p w14:paraId="631DF350" w14:textId="5F120100"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45%</w:t>
            </w:r>
          </w:p>
        </w:tc>
        <w:tc>
          <w:tcPr>
            <w:tcW w:w="825" w:type="dxa"/>
            <w:tcBorders>
              <w:top w:val="nil"/>
              <w:left w:val="nil"/>
              <w:bottom w:val="nil"/>
              <w:right w:val="nil"/>
            </w:tcBorders>
            <w:shd w:val="clear" w:color="auto" w:fill="auto"/>
            <w:vAlign w:val="center"/>
            <w:hideMark/>
          </w:tcPr>
          <w:p w14:paraId="0F0C2E64" w14:textId="50BD4466"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0.48</w:t>
            </w:r>
          </w:p>
        </w:tc>
        <w:tc>
          <w:tcPr>
            <w:tcW w:w="1085" w:type="dxa"/>
            <w:tcBorders>
              <w:top w:val="nil"/>
              <w:left w:val="nil"/>
              <w:bottom w:val="nil"/>
              <w:right w:val="nil"/>
            </w:tcBorders>
            <w:shd w:val="clear" w:color="auto" w:fill="auto"/>
            <w:vAlign w:val="center"/>
            <w:hideMark/>
          </w:tcPr>
          <w:p w14:paraId="615C5C23" w14:textId="07F5F060"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3.46</w:t>
            </w:r>
          </w:p>
        </w:tc>
        <w:tc>
          <w:tcPr>
            <w:tcW w:w="1014" w:type="dxa"/>
            <w:tcBorders>
              <w:top w:val="nil"/>
              <w:left w:val="nil"/>
              <w:bottom w:val="nil"/>
              <w:right w:val="nil"/>
            </w:tcBorders>
            <w:shd w:val="clear" w:color="auto" w:fill="auto"/>
            <w:vAlign w:val="center"/>
            <w:hideMark/>
          </w:tcPr>
          <w:p w14:paraId="2F479231" w14:textId="011334E6"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56%</w:t>
            </w:r>
          </w:p>
        </w:tc>
      </w:tr>
      <w:tr w:rsidR="005B0F3F" w:rsidRPr="000309E4" w14:paraId="1B465116" w14:textId="77777777" w:rsidTr="000309E4">
        <w:trPr>
          <w:trHeight w:val="15"/>
        </w:trPr>
        <w:tc>
          <w:tcPr>
            <w:tcW w:w="2694" w:type="dxa"/>
            <w:tcBorders>
              <w:top w:val="nil"/>
              <w:left w:val="nil"/>
              <w:bottom w:val="nil"/>
              <w:right w:val="nil"/>
            </w:tcBorders>
            <w:shd w:val="clear" w:color="auto" w:fill="auto"/>
            <w:vAlign w:val="bottom"/>
            <w:hideMark/>
          </w:tcPr>
          <w:p w14:paraId="53D9BE77"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Hepatocytes (media los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636CC746" w14:textId="58E0FA80"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9</w:t>
            </w:r>
          </w:p>
        </w:tc>
        <w:tc>
          <w:tcPr>
            <w:tcW w:w="1054" w:type="dxa"/>
            <w:tcBorders>
              <w:top w:val="nil"/>
              <w:left w:val="nil"/>
              <w:bottom w:val="nil"/>
              <w:right w:val="nil"/>
            </w:tcBorders>
            <w:shd w:val="clear" w:color="auto" w:fill="auto"/>
            <w:vAlign w:val="center"/>
            <w:hideMark/>
          </w:tcPr>
          <w:p w14:paraId="5F25C5C8" w14:textId="49F6DB04"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42%</w:t>
            </w:r>
          </w:p>
        </w:tc>
        <w:tc>
          <w:tcPr>
            <w:tcW w:w="825" w:type="dxa"/>
            <w:tcBorders>
              <w:top w:val="nil"/>
              <w:left w:val="nil"/>
              <w:bottom w:val="nil"/>
              <w:right w:val="nil"/>
            </w:tcBorders>
            <w:shd w:val="clear" w:color="auto" w:fill="auto"/>
            <w:vAlign w:val="center"/>
            <w:hideMark/>
          </w:tcPr>
          <w:p w14:paraId="47218570" w14:textId="3BB770DB"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0.</w:t>
            </w:r>
            <w:r w:rsidR="004F096C" w:rsidRPr="000309E4">
              <w:rPr>
                <w:rFonts w:ascii="Times New Roman" w:eastAsia="Times New Roman" w:hAnsi="Times New Roman" w:cs="Times New Roman"/>
                <w:color w:val="000000"/>
                <w:sz w:val="20"/>
                <w:szCs w:val="20"/>
                <w:lang w:val="de-CH" w:eastAsia="de-CH"/>
              </w:rPr>
              <w:t>79</w:t>
            </w:r>
          </w:p>
        </w:tc>
        <w:tc>
          <w:tcPr>
            <w:tcW w:w="1085" w:type="dxa"/>
            <w:tcBorders>
              <w:top w:val="nil"/>
              <w:left w:val="nil"/>
              <w:bottom w:val="nil"/>
              <w:right w:val="nil"/>
            </w:tcBorders>
            <w:shd w:val="clear" w:color="auto" w:fill="auto"/>
            <w:vAlign w:val="center"/>
            <w:hideMark/>
          </w:tcPr>
          <w:p w14:paraId="6C08F639" w14:textId="0771497E"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3.</w:t>
            </w:r>
            <w:r w:rsidR="004F096C" w:rsidRPr="000309E4">
              <w:rPr>
                <w:rFonts w:ascii="Times New Roman" w:eastAsia="Times New Roman" w:hAnsi="Times New Roman" w:cs="Times New Roman"/>
                <w:color w:val="000000"/>
                <w:sz w:val="20"/>
                <w:szCs w:val="20"/>
                <w:lang w:eastAsia="de-CH"/>
              </w:rPr>
              <w:t>18</w:t>
            </w:r>
          </w:p>
        </w:tc>
        <w:tc>
          <w:tcPr>
            <w:tcW w:w="1014" w:type="dxa"/>
            <w:tcBorders>
              <w:top w:val="nil"/>
              <w:left w:val="nil"/>
              <w:bottom w:val="nil"/>
              <w:right w:val="nil"/>
            </w:tcBorders>
            <w:shd w:val="clear" w:color="auto" w:fill="auto"/>
            <w:vAlign w:val="center"/>
            <w:hideMark/>
          </w:tcPr>
          <w:p w14:paraId="2EDACF0F" w14:textId="201D28A3" w:rsidR="005B0F3F" w:rsidRPr="000309E4" w:rsidRDefault="004F096C"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6</w:t>
            </w:r>
            <w:r w:rsidR="005B0F3F" w:rsidRPr="000309E4">
              <w:rPr>
                <w:rFonts w:ascii="Times New Roman" w:eastAsia="Times New Roman" w:hAnsi="Times New Roman" w:cs="Times New Roman"/>
                <w:sz w:val="20"/>
                <w:szCs w:val="20"/>
                <w:lang w:eastAsia="de-CH"/>
              </w:rPr>
              <w:t>0%</w:t>
            </w:r>
          </w:p>
        </w:tc>
      </w:tr>
      <w:tr w:rsidR="005B0F3F" w:rsidRPr="000309E4" w14:paraId="11CE37CC" w14:textId="77777777" w:rsidTr="000309E4">
        <w:trPr>
          <w:trHeight w:val="15"/>
        </w:trPr>
        <w:tc>
          <w:tcPr>
            <w:tcW w:w="2694" w:type="dxa"/>
            <w:tcBorders>
              <w:top w:val="nil"/>
              <w:left w:val="nil"/>
              <w:bottom w:val="single" w:sz="6" w:space="0" w:color="auto"/>
              <w:right w:val="nil"/>
            </w:tcBorders>
            <w:shd w:val="clear" w:color="auto" w:fill="auto"/>
            <w:vAlign w:val="bottom"/>
            <w:hideMark/>
          </w:tcPr>
          <w:p w14:paraId="73A17C46"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Liver S9 fraction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single" w:sz="6" w:space="0" w:color="auto"/>
              <w:right w:val="nil"/>
            </w:tcBorders>
            <w:shd w:val="clear" w:color="auto" w:fill="auto"/>
            <w:vAlign w:val="center"/>
            <w:hideMark/>
          </w:tcPr>
          <w:p w14:paraId="15298DFB" w14:textId="27591212"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0</w:t>
            </w:r>
          </w:p>
        </w:tc>
        <w:tc>
          <w:tcPr>
            <w:tcW w:w="1054" w:type="dxa"/>
            <w:tcBorders>
              <w:top w:val="nil"/>
              <w:left w:val="nil"/>
              <w:bottom w:val="single" w:sz="6" w:space="0" w:color="auto"/>
              <w:right w:val="nil"/>
            </w:tcBorders>
            <w:shd w:val="clear" w:color="auto" w:fill="auto"/>
            <w:vAlign w:val="center"/>
            <w:hideMark/>
          </w:tcPr>
          <w:p w14:paraId="76389618" w14:textId="1F170D2A"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30%</w:t>
            </w:r>
          </w:p>
        </w:tc>
        <w:tc>
          <w:tcPr>
            <w:tcW w:w="825" w:type="dxa"/>
            <w:tcBorders>
              <w:top w:val="nil"/>
              <w:left w:val="nil"/>
              <w:bottom w:val="single" w:sz="6" w:space="0" w:color="auto"/>
              <w:right w:val="nil"/>
            </w:tcBorders>
            <w:shd w:val="clear" w:color="auto" w:fill="auto"/>
            <w:vAlign w:val="center"/>
            <w:hideMark/>
          </w:tcPr>
          <w:p w14:paraId="73E31498" w14:textId="19ACC218"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0.9</w:t>
            </w:r>
            <w:r w:rsidR="004F096C" w:rsidRPr="000309E4">
              <w:rPr>
                <w:rFonts w:ascii="Times New Roman" w:eastAsia="Times New Roman" w:hAnsi="Times New Roman" w:cs="Times New Roman"/>
                <w:color w:val="000000"/>
                <w:sz w:val="20"/>
                <w:szCs w:val="20"/>
                <w:lang w:val="de-CH" w:eastAsia="de-CH"/>
              </w:rPr>
              <w:t>5</w:t>
            </w:r>
          </w:p>
        </w:tc>
        <w:tc>
          <w:tcPr>
            <w:tcW w:w="1085" w:type="dxa"/>
            <w:tcBorders>
              <w:top w:val="nil"/>
              <w:left w:val="nil"/>
              <w:bottom w:val="single" w:sz="6" w:space="0" w:color="auto"/>
              <w:right w:val="nil"/>
            </w:tcBorders>
            <w:shd w:val="clear" w:color="auto" w:fill="auto"/>
            <w:vAlign w:val="center"/>
            <w:hideMark/>
          </w:tcPr>
          <w:p w14:paraId="699A116A" w14:textId="139ED422"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8</w:t>
            </w:r>
            <w:r w:rsidR="004F096C" w:rsidRPr="000309E4">
              <w:rPr>
                <w:rFonts w:ascii="Times New Roman" w:eastAsia="Times New Roman" w:hAnsi="Times New Roman" w:cs="Times New Roman"/>
                <w:color w:val="000000"/>
                <w:sz w:val="20"/>
                <w:szCs w:val="20"/>
                <w:lang w:eastAsia="de-CH"/>
              </w:rPr>
              <w:t>1</w:t>
            </w:r>
          </w:p>
        </w:tc>
        <w:tc>
          <w:tcPr>
            <w:tcW w:w="1014" w:type="dxa"/>
            <w:tcBorders>
              <w:top w:val="nil"/>
              <w:left w:val="nil"/>
              <w:bottom w:val="single" w:sz="6" w:space="0" w:color="auto"/>
              <w:right w:val="nil"/>
            </w:tcBorders>
            <w:shd w:val="clear" w:color="auto" w:fill="auto"/>
            <w:vAlign w:val="center"/>
            <w:hideMark/>
          </w:tcPr>
          <w:p w14:paraId="569AF5A2" w14:textId="6604DB7B"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100%</w:t>
            </w:r>
          </w:p>
        </w:tc>
      </w:tr>
      <w:tr w:rsidR="005B0F3F" w:rsidRPr="000309E4" w14:paraId="1CCED43E" w14:textId="77777777" w:rsidTr="000309E4">
        <w:trPr>
          <w:trHeight w:val="15"/>
        </w:trPr>
        <w:tc>
          <w:tcPr>
            <w:tcW w:w="2694" w:type="dxa"/>
            <w:tcBorders>
              <w:top w:val="single" w:sz="6" w:space="0" w:color="auto"/>
              <w:left w:val="nil"/>
              <w:bottom w:val="nil"/>
              <w:right w:val="nil"/>
            </w:tcBorders>
            <w:shd w:val="clear" w:color="auto" w:fill="auto"/>
            <w:vAlign w:val="bottom"/>
            <w:hideMark/>
          </w:tcPr>
          <w:p w14:paraId="2F3F4ED3" w14:textId="77777777" w:rsidR="005B0F3F" w:rsidRPr="000309E4" w:rsidRDefault="005B0F3F" w:rsidP="00D779C3">
            <w:pPr>
              <w:spacing w:after="0" w:line="240" w:lineRule="auto"/>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b/>
                <w:bCs/>
                <w:i/>
                <w:iCs/>
                <w:color w:val="000000"/>
                <w:sz w:val="20"/>
                <w:szCs w:val="20"/>
                <w:lang w:eastAsia="de-CH"/>
              </w:rPr>
              <w:t>EC3S Class 34ab</w:t>
            </w:r>
            <w:r w:rsidRPr="000309E4">
              <w:rPr>
                <w:rFonts w:ascii="Times New Roman" w:eastAsia="Times New Roman" w:hAnsi="Times New Roman" w:cs="Times New Roman"/>
                <w:color w:val="000000"/>
                <w:sz w:val="20"/>
                <w:szCs w:val="20"/>
                <w:lang w:val="de-CH" w:eastAsia="de-CH"/>
              </w:rPr>
              <w:t> </w:t>
            </w:r>
          </w:p>
        </w:tc>
        <w:tc>
          <w:tcPr>
            <w:tcW w:w="708" w:type="dxa"/>
            <w:tcBorders>
              <w:top w:val="single" w:sz="6" w:space="0" w:color="auto"/>
              <w:left w:val="nil"/>
              <w:bottom w:val="nil"/>
              <w:right w:val="nil"/>
            </w:tcBorders>
            <w:shd w:val="clear" w:color="auto" w:fill="auto"/>
            <w:vAlign w:val="center"/>
            <w:hideMark/>
          </w:tcPr>
          <w:p w14:paraId="2ABFB398" w14:textId="6364EA8D"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1054" w:type="dxa"/>
            <w:tcBorders>
              <w:top w:val="single" w:sz="6" w:space="0" w:color="auto"/>
              <w:left w:val="nil"/>
              <w:bottom w:val="nil"/>
              <w:right w:val="nil"/>
            </w:tcBorders>
            <w:shd w:val="clear" w:color="auto" w:fill="auto"/>
            <w:vAlign w:val="center"/>
            <w:hideMark/>
          </w:tcPr>
          <w:p w14:paraId="175997E0" w14:textId="31872081"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825" w:type="dxa"/>
            <w:tcBorders>
              <w:top w:val="single" w:sz="6" w:space="0" w:color="auto"/>
              <w:left w:val="nil"/>
              <w:bottom w:val="nil"/>
              <w:right w:val="nil"/>
            </w:tcBorders>
            <w:shd w:val="clear" w:color="auto" w:fill="auto"/>
            <w:vAlign w:val="center"/>
            <w:hideMark/>
          </w:tcPr>
          <w:p w14:paraId="6324350E" w14:textId="27F6C351"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1085" w:type="dxa"/>
            <w:tcBorders>
              <w:top w:val="single" w:sz="6" w:space="0" w:color="auto"/>
              <w:left w:val="nil"/>
              <w:bottom w:val="nil"/>
              <w:right w:val="nil"/>
            </w:tcBorders>
            <w:shd w:val="clear" w:color="auto" w:fill="auto"/>
            <w:vAlign w:val="center"/>
            <w:hideMark/>
          </w:tcPr>
          <w:p w14:paraId="7F143B44" w14:textId="40AFB4B8"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1014" w:type="dxa"/>
            <w:tcBorders>
              <w:top w:val="single" w:sz="6" w:space="0" w:color="auto"/>
              <w:left w:val="nil"/>
              <w:bottom w:val="nil"/>
              <w:right w:val="nil"/>
            </w:tcBorders>
            <w:shd w:val="clear" w:color="auto" w:fill="auto"/>
            <w:vAlign w:val="center"/>
            <w:hideMark/>
          </w:tcPr>
          <w:p w14:paraId="46329018" w14:textId="2FB4DCD3"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r>
      <w:tr w:rsidR="005B0F3F" w:rsidRPr="000309E4" w14:paraId="65E96DBA" w14:textId="77777777" w:rsidTr="000309E4">
        <w:trPr>
          <w:trHeight w:val="15"/>
        </w:trPr>
        <w:tc>
          <w:tcPr>
            <w:tcW w:w="2694" w:type="dxa"/>
            <w:tcBorders>
              <w:top w:val="nil"/>
              <w:left w:val="nil"/>
              <w:bottom w:val="nil"/>
              <w:right w:val="nil"/>
            </w:tcBorders>
            <w:shd w:val="clear" w:color="auto" w:fill="auto"/>
            <w:vAlign w:val="bottom"/>
            <w:hideMark/>
          </w:tcPr>
          <w:p w14:paraId="45B11B1A"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Microsome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36698059" w14:textId="4888464C"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6</w:t>
            </w:r>
          </w:p>
        </w:tc>
        <w:tc>
          <w:tcPr>
            <w:tcW w:w="1054" w:type="dxa"/>
            <w:tcBorders>
              <w:top w:val="nil"/>
              <w:left w:val="nil"/>
              <w:bottom w:val="nil"/>
              <w:right w:val="nil"/>
            </w:tcBorders>
            <w:shd w:val="clear" w:color="auto" w:fill="auto"/>
            <w:vAlign w:val="center"/>
            <w:hideMark/>
          </w:tcPr>
          <w:p w14:paraId="086DB040" w14:textId="2EFD9B91"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00%</w:t>
            </w:r>
          </w:p>
        </w:tc>
        <w:tc>
          <w:tcPr>
            <w:tcW w:w="825" w:type="dxa"/>
            <w:tcBorders>
              <w:top w:val="nil"/>
              <w:left w:val="nil"/>
              <w:bottom w:val="nil"/>
              <w:right w:val="nil"/>
            </w:tcBorders>
            <w:shd w:val="clear" w:color="auto" w:fill="auto"/>
            <w:vAlign w:val="center"/>
            <w:hideMark/>
          </w:tcPr>
          <w:p w14:paraId="730F3986" w14:textId="4F3CE5C8"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w:t>
            </w:r>
            <w:r w:rsidR="004F096C" w:rsidRPr="000309E4">
              <w:rPr>
                <w:rFonts w:ascii="Times New Roman" w:eastAsia="Times New Roman" w:hAnsi="Times New Roman" w:cs="Times New Roman"/>
                <w:color w:val="000000"/>
                <w:sz w:val="20"/>
                <w:szCs w:val="20"/>
                <w:lang w:val="de-CH" w:eastAsia="de-CH"/>
              </w:rPr>
              <w:t>60</w:t>
            </w:r>
          </w:p>
        </w:tc>
        <w:tc>
          <w:tcPr>
            <w:tcW w:w="1085" w:type="dxa"/>
            <w:tcBorders>
              <w:top w:val="nil"/>
              <w:left w:val="nil"/>
              <w:bottom w:val="nil"/>
              <w:right w:val="nil"/>
            </w:tcBorders>
            <w:shd w:val="clear" w:color="auto" w:fill="auto"/>
            <w:vAlign w:val="center"/>
            <w:hideMark/>
          </w:tcPr>
          <w:p w14:paraId="2A1EC550" w14:textId="6E4803CB"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3</w:t>
            </w:r>
            <w:r w:rsidR="004F096C" w:rsidRPr="000309E4">
              <w:rPr>
                <w:rFonts w:ascii="Times New Roman" w:eastAsia="Times New Roman" w:hAnsi="Times New Roman" w:cs="Times New Roman"/>
                <w:color w:val="000000"/>
                <w:sz w:val="20"/>
                <w:szCs w:val="20"/>
                <w:lang w:eastAsia="de-CH"/>
              </w:rPr>
              <w:t>3</w:t>
            </w:r>
          </w:p>
        </w:tc>
        <w:tc>
          <w:tcPr>
            <w:tcW w:w="1014" w:type="dxa"/>
            <w:tcBorders>
              <w:top w:val="nil"/>
              <w:left w:val="nil"/>
              <w:bottom w:val="nil"/>
              <w:right w:val="nil"/>
            </w:tcBorders>
            <w:shd w:val="clear" w:color="auto" w:fill="auto"/>
            <w:vAlign w:val="center"/>
            <w:hideMark/>
          </w:tcPr>
          <w:p w14:paraId="79845CCF" w14:textId="5A116058"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83%</w:t>
            </w:r>
          </w:p>
        </w:tc>
      </w:tr>
      <w:tr w:rsidR="005B0F3F" w:rsidRPr="000309E4" w14:paraId="0ABEAAEF" w14:textId="77777777" w:rsidTr="000309E4">
        <w:trPr>
          <w:trHeight w:val="15"/>
        </w:trPr>
        <w:tc>
          <w:tcPr>
            <w:tcW w:w="2694" w:type="dxa"/>
            <w:tcBorders>
              <w:top w:val="nil"/>
              <w:left w:val="nil"/>
              <w:bottom w:val="nil"/>
              <w:right w:val="nil"/>
            </w:tcBorders>
            <w:shd w:val="clear" w:color="auto" w:fill="auto"/>
            <w:vAlign w:val="bottom"/>
            <w:hideMark/>
          </w:tcPr>
          <w:p w14:paraId="47237494"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Hepatocytes (stability)</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363C1CD8" w14:textId="67AA01DC"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6</w:t>
            </w:r>
          </w:p>
        </w:tc>
        <w:tc>
          <w:tcPr>
            <w:tcW w:w="1054" w:type="dxa"/>
            <w:tcBorders>
              <w:top w:val="nil"/>
              <w:left w:val="nil"/>
              <w:bottom w:val="nil"/>
              <w:right w:val="nil"/>
            </w:tcBorders>
            <w:shd w:val="clear" w:color="auto" w:fill="auto"/>
            <w:vAlign w:val="center"/>
            <w:hideMark/>
          </w:tcPr>
          <w:p w14:paraId="3B2B6475" w14:textId="0016325D"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67%</w:t>
            </w:r>
          </w:p>
        </w:tc>
        <w:tc>
          <w:tcPr>
            <w:tcW w:w="825" w:type="dxa"/>
            <w:tcBorders>
              <w:top w:val="nil"/>
              <w:left w:val="nil"/>
              <w:bottom w:val="nil"/>
              <w:right w:val="nil"/>
            </w:tcBorders>
            <w:shd w:val="clear" w:color="auto" w:fill="auto"/>
            <w:vAlign w:val="center"/>
            <w:hideMark/>
          </w:tcPr>
          <w:p w14:paraId="0AB9BC1E" w14:textId="6E96BA4D"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0.60</w:t>
            </w:r>
          </w:p>
        </w:tc>
        <w:tc>
          <w:tcPr>
            <w:tcW w:w="1085" w:type="dxa"/>
            <w:tcBorders>
              <w:top w:val="nil"/>
              <w:left w:val="nil"/>
              <w:bottom w:val="nil"/>
              <w:right w:val="nil"/>
            </w:tcBorders>
            <w:shd w:val="clear" w:color="auto" w:fill="auto"/>
            <w:vAlign w:val="center"/>
            <w:hideMark/>
          </w:tcPr>
          <w:p w14:paraId="127275B0" w14:textId="277615BC"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11</w:t>
            </w:r>
          </w:p>
        </w:tc>
        <w:tc>
          <w:tcPr>
            <w:tcW w:w="1014" w:type="dxa"/>
            <w:tcBorders>
              <w:top w:val="nil"/>
              <w:left w:val="nil"/>
              <w:bottom w:val="nil"/>
              <w:right w:val="nil"/>
            </w:tcBorders>
            <w:shd w:val="clear" w:color="auto" w:fill="auto"/>
            <w:vAlign w:val="center"/>
            <w:hideMark/>
          </w:tcPr>
          <w:p w14:paraId="4C19898C" w14:textId="782C94DA"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75%</w:t>
            </w:r>
          </w:p>
        </w:tc>
      </w:tr>
      <w:tr w:rsidR="005B0F3F" w:rsidRPr="000309E4" w14:paraId="6FDCCC4B" w14:textId="77777777" w:rsidTr="000309E4">
        <w:trPr>
          <w:trHeight w:val="15"/>
        </w:trPr>
        <w:tc>
          <w:tcPr>
            <w:tcW w:w="2694" w:type="dxa"/>
            <w:tcBorders>
              <w:top w:val="nil"/>
              <w:left w:val="nil"/>
              <w:bottom w:val="nil"/>
              <w:right w:val="nil"/>
            </w:tcBorders>
            <w:shd w:val="clear" w:color="auto" w:fill="auto"/>
            <w:vAlign w:val="bottom"/>
            <w:hideMark/>
          </w:tcPr>
          <w:p w14:paraId="4FB05BF4"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Hepatocytes (media los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3BC48445" w14:textId="61575AF1"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6</w:t>
            </w:r>
          </w:p>
        </w:tc>
        <w:tc>
          <w:tcPr>
            <w:tcW w:w="1054" w:type="dxa"/>
            <w:tcBorders>
              <w:top w:val="nil"/>
              <w:left w:val="nil"/>
              <w:bottom w:val="nil"/>
              <w:right w:val="nil"/>
            </w:tcBorders>
            <w:shd w:val="clear" w:color="auto" w:fill="auto"/>
            <w:vAlign w:val="center"/>
            <w:hideMark/>
          </w:tcPr>
          <w:p w14:paraId="7D1322BB" w14:textId="6F48B12E"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67%</w:t>
            </w:r>
          </w:p>
        </w:tc>
        <w:tc>
          <w:tcPr>
            <w:tcW w:w="825" w:type="dxa"/>
            <w:tcBorders>
              <w:top w:val="nil"/>
              <w:left w:val="nil"/>
              <w:bottom w:val="nil"/>
              <w:right w:val="nil"/>
            </w:tcBorders>
            <w:shd w:val="clear" w:color="auto" w:fill="auto"/>
            <w:vAlign w:val="center"/>
            <w:hideMark/>
          </w:tcPr>
          <w:p w14:paraId="62284DB4" w14:textId="5BC6704A"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w:t>
            </w:r>
            <w:r w:rsidR="004F096C" w:rsidRPr="000309E4">
              <w:rPr>
                <w:rFonts w:ascii="Times New Roman" w:eastAsia="Times New Roman" w:hAnsi="Times New Roman" w:cs="Times New Roman"/>
                <w:color w:val="000000"/>
                <w:sz w:val="20"/>
                <w:szCs w:val="20"/>
                <w:lang w:val="de-CH" w:eastAsia="de-CH"/>
              </w:rPr>
              <w:t>36</w:t>
            </w:r>
          </w:p>
        </w:tc>
        <w:tc>
          <w:tcPr>
            <w:tcW w:w="1085" w:type="dxa"/>
            <w:tcBorders>
              <w:top w:val="nil"/>
              <w:left w:val="nil"/>
              <w:bottom w:val="nil"/>
              <w:right w:val="nil"/>
            </w:tcBorders>
            <w:shd w:val="clear" w:color="auto" w:fill="auto"/>
            <w:vAlign w:val="center"/>
            <w:hideMark/>
          </w:tcPr>
          <w:p w14:paraId="3F39D047" w14:textId="66CEB64D"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w:t>
            </w:r>
            <w:r w:rsidR="004F096C" w:rsidRPr="000309E4">
              <w:rPr>
                <w:rFonts w:ascii="Times New Roman" w:eastAsia="Times New Roman" w:hAnsi="Times New Roman" w:cs="Times New Roman"/>
                <w:color w:val="000000"/>
                <w:sz w:val="20"/>
                <w:szCs w:val="20"/>
                <w:lang w:val="de-CH" w:eastAsia="de-CH"/>
              </w:rPr>
              <w:t>56</w:t>
            </w:r>
          </w:p>
        </w:tc>
        <w:tc>
          <w:tcPr>
            <w:tcW w:w="1014" w:type="dxa"/>
            <w:tcBorders>
              <w:top w:val="nil"/>
              <w:left w:val="nil"/>
              <w:bottom w:val="nil"/>
              <w:right w:val="nil"/>
            </w:tcBorders>
            <w:shd w:val="clear" w:color="auto" w:fill="auto"/>
            <w:vAlign w:val="center"/>
            <w:hideMark/>
          </w:tcPr>
          <w:p w14:paraId="27F7FE20" w14:textId="233485A3" w:rsidR="005B0F3F" w:rsidRPr="000309E4" w:rsidRDefault="004F096C"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83</w:t>
            </w:r>
            <w:r w:rsidR="005B0F3F" w:rsidRPr="000309E4">
              <w:rPr>
                <w:rFonts w:ascii="Times New Roman" w:eastAsia="Times New Roman" w:hAnsi="Times New Roman" w:cs="Times New Roman"/>
                <w:sz w:val="20"/>
                <w:szCs w:val="20"/>
                <w:lang w:eastAsia="de-CH"/>
              </w:rPr>
              <w:t>%</w:t>
            </w:r>
          </w:p>
        </w:tc>
      </w:tr>
      <w:tr w:rsidR="005B0F3F" w:rsidRPr="000309E4" w14:paraId="158CBCF9" w14:textId="77777777" w:rsidTr="000309E4">
        <w:trPr>
          <w:trHeight w:val="15"/>
        </w:trPr>
        <w:tc>
          <w:tcPr>
            <w:tcW w:w="2694" w:type="dxa"/>
            <w:tcBorders>
              <w:top w:val="nil"/>
              <w:left w:val="nil"/>
              <w:bottom w:val="single" w:sz="6" w:space="0" w:color="auto"/>
              <w:right w:val="nil"/>
            </w:tcBorders>
            <w:shd w:val="clear" w:color="auto" w:fill="auto"/>
            <w:vAlign w:val="bottom"/>
            <w:hideMark/>
          </w:tcPr>
          <w:p w14:paraId="04963BB5"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Liver S9 fraction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single" w:sz="6" w:space="0" w:color="auto"/>
              <w:right w:val="nil"/>
            </w:tcBorders>
            <w:shd w:val="clear" w:color="auto" w:fill="auto"/>
            <w:vAlign w:val="center"/>
            <w:hideMark/>
          </w:tcPr>
          <w:p w14:paraId="127D35F2" w14:textId="6ED985A1"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5</w:t>
            </w:r>
          </w:p>
        </w:tc>
        <w:tc>
          <w:tcPr>
            <w:tcW w:w="1054" w:type="dxa"/>
            <w:tcBorders>
              <w:top w:val="nil"/>
              <w:left w:val="nil"/>
              <w:bottom w:val="single" w:sz="6" w:space="0" w:color="auto"/>
              <w:right w:val="nil"/>
            </w:tcBorders>
            <w:shd w:val="clear" w:color="auto" w:fill="auto"/>
            <w:vAlign w:val="center"/>
            <w:hideMark/>
          </w:tcPr>
          <w:p w14:paraId="688B3850" w14:textId="29E856A5"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80%</w:t>
            </w:r>
          </w:p>
        </w:tc>
        <w:tc>
          <w:tcPr>
            <w:tcW w:w="825" w:type="dxa"/>
            <w:tcBorders>
              <w:top w:val="nil"/>
              <w:left w:val="nil"/>
              <w:bottom w:val="single" w:sz="6" w:space="0" w:color="auto"/>
              <w:right w:val="nil"/>
            </w:tcBorders>
            <w:shd w:val="clear" w:color="auto" w:fill="auto"/>
            <w:vAlign w:val="center"/>
            <w:hideMark/>
          </w:tcPr>
          <w:p w14:paraId="3FFC4621" w14:textId="5150B3CF"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0.79</w:t>
            </w:r>
          </w:p>
        </w:tc>
        <w:tc>
          <w:tcPr>
            <w:tcW w:w="1085" w:type="dxa"/>
            <w:tcBorders>
              <w:top w:val="nil"/>
              <w:left w:val="nil"/>
              <w:bottom w:val="single" w:sz="6" w:space="0" w:color="auto"/>
              <w:right w:val="nil"/>
            </w:tcBorders>
            <w:shd w:val="clear" w:color="auto" w:fill="auto"/>
            <w:vAlign w:val="center"/>
            <w:hideMark/>
          </w:tcPr>
          <w:p w14:paraId="4C1B3D80" w14:textId="200EEB10"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10</w:t>
            </w:r>
          </w:p>
        </w:tc>
        <w:tc>
          <w:tcPr>
            <w:tcW w:w="1014" w:type="dxa"/>
            <w:tcBorders>
              <w:top w:val="nil"/>
              <w:left w:val="nil"/>
              <w:bottom w:val="single" w:sz="6" w:space="0" w:color="auto"/>
              <w:right w:val="nil"/>
            </w:tcBorders>
            <w:shd w:val="clear" w:color="auto" w:fill="auto"/>
            <w:vAlign w:val="center"/>
            <w:hideMark/>
          </w:tcPr>
          <w:p w14:paraId="4C13255A" w14:textId="775C76A3"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100%</w:t>
            </w:r>
          </w:p>
        </w:tc>
      </w:tr>
      <w:tr w:rsidR="005B0F3F" w:rsidRPr="000309E4" w14:paraId="22BCFF7F" w14:textId="77777777" w:rsidTr="000309E4">
        <w:trPr>
          <w:trHeight w:val="15"/>
        </w:trPr>
        <w:tc>
          <w:tcPr>
            <w:tcW w:w="2694" w:type="dxa"/>
            <w:tcBorders>
              <w:top w:val="single" w:sz="6" w:space="0" w:color="auto"/>
              <w:left w:val="nil"/>
              <w:bottom w:val="nil"/>
              <w:right w:val="nil"/>
            </w:tcBorders>
            <w:shd w:val="clear" w:color="auto" w:fill="auto"/>
            <w:vAlign w:val="bottom"/>
            <w:hideMark/>
          </w:tcPr>
          <w:p w14:paraId="533A56AD" w14:textId="77777777" w:rsidR="005B0F3F" w:rsidRPr="000309E4" w:rsidRDefault="005B0F3F" w:rsidP="00D779C3">
            <w:pPr>
              <w:spacing w:after="0" w:line="240" w:lineRule="auto"/>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b/>
                <w:bCs/>
                <w:i/>
                <w:iCs/>
                <w:color w:val="000000"/>
                <w:sz w:val="20"/>
                <w:szCs w:val="20"/>
                <w:lang w:eastAsia="de-CH"/>
              </w:rPr>
              <w:t>EC3S Class 34cd</w:t>
            </w:r>
            <w:r w:rsidRPr="000309E4">
              <w:rPr>
                <w:rFonts w:ascii="Times New Roman" w:eastAsia="Times New Roman" w:hAnsi="Times New Roman" w:cs="Times New Roman"/>
                <w:color w:val="000000"/>
                <w:sz w:val="20"/>
                <w:szCs w:val="20"/>
                <w:lang w:val="de-CH" w:eastAsia="de-CH"/>
              </w:rPr>
              <w:t> </w:t>
            </w:r>
          </w:p>
        </w:tc>
        <w:tc>
          <w:tcPr>
            <w:tcW w:w="708" w:type="dxa"/>
            <w:tcBorders>
              <w:top w:val="single" w:sz="6" w:space="0" w:color="auto"/>
              <w:left w:val="nil"/>
              <w:bottom w:val="nil"/>
              <w:right w:val="nil"/>
            </w:tcBorders>
            <w:shd w:val="clear" w:color="auto" w:fill="auto"/>
            <w:vAlign w:val="center"/>
            <w:hideMark/>
          </w:tcPr>
          <w:p w14:paraId="001C09DC" w14:textId="31404367"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1054" w:type="dxa"/>
            <w:tcBorders>
              <w:top w:val="single" w:sz="6" w:space="0" w:color="auto"/>
              <w:left w:val="nil"/>
              <w:bottom w:val="nil"/>
              <w:right w:val="nil"/>
            </w:tcBorders>
            <w:shd w:val="clear" w:color="auto" w:fill="auto"/>
            <w:vAlign w:val="center"/>
            <w:hideMark/>
          </w:tcPr>
          <w:p w14:paraId="4EB2FCAF" w14:textId="09668762"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825" w:type="dxa"/>
            <w:tcBorders>
              <w:top w:val="single" w:sz="6" w:space="0" w:color="auto"/>
              <w:left w:val="nil"/>
              <w:bottom w:val="nil"/>
              <w:right w:val="nil"/>
            </w:tcBorders>
            <w:shd w:val="clear" w:color="auto" w:fill="auto"/>
            <w:vAlign w:val="center"/>
            <w:hideMark/>
          </w:tcPr>
          <w:p w14:paraId="4394B585" w14:textId="3D648096"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1085" w:type="dxa"/>
            <w:tcBorders>
              <w:top w:val="single" w:sz="6" w:space="0" w:color="auto"/>
              <w:left w:val="nil"/>
              <w:bottom w:val="nil"/>
              <w:right w:val="nil"/>
            </w:tcBorders>
            <w:shd w:val="clear" w:color="auto" w:fill="auto"/>
            <w:vAlign w:val="center"/>
            <w:hideMark/>
          </w:tcPr>
          <w:p w14:paraId="3B047F6A" w14:textId="53A5C6FE"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c>
          <w:tcPr>
            <w:tcW w:w="1014" w:type="dxa"/>
            <w:tcBorders>
              <w:top w:val="single" w:sz="6" w:space="0" w:color="auto"/>
              <w:left w:val="nil"/>
              <w:bottom w:val="nil"/>
              <w:right w:val="nil"/>
            </w:tcBorders>
            <w:shd w:val="clear" w:color="auto" w:fill="auto"/>
            <w:vAlign w:val="center"/>
            <w:hideMark/>
          </w:tcPr>
          <w:p w14:paraId="3698E604" w14:textId="19CFE993"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p>
        </w:tc>
      </w:tr>
      <w:tr w:rsidR="005B0F3F" w:rsidRPr="000309E4" w14:paraId="1425A172" w14:textId="77777777" w:rsidTr="000309E4">
        <w:trPr>
          <w:trHeight w:val="15"/>
        </w:trPr>
        <w:tc>
          <w:tcPr>
            <w:tcW w:w="2694" w:type="dxa"/>
            <w:tcBorders>
              <w:top w:val="nil"/>
              <w:left w:val="nil"/>
              <w:bottom w:val="nil"/>
              <w:right w:val="nil"/>
            </w:tcBorders>
            <w:shd w:val="clear" w:color="auto" w:fill="auto"/>
            <w:vAlign w:val="bottom"/>
            <w:hideMark/>
          </w:tcPr>
          <w:p w14:paraId="47A26F06"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Microsome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3D8A0263" w14:textId="58406413"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2</w:t>
            </w:r>
          </w:p>
        </w:tc>
        <w:tc>
          <w:tcPr>
            <w:tcW w:w="1054" w:type="dxa"/>
            <w:tcBorders>
              <w:top w:val="nil"/>
              <w:left w:val="nil"/>
              <w:bottom w:val="nil"/>
              <w:right w:val="nil"/>
            </w:tcBorders>
            <w:shd w:val="clear" w:color="auto" w:fill="auto"/>
            <w:vAlign w:val="center"/>
            <w:hideMark/>
          </w:tcPr>
          <w:p w14:paraId="728A5532" w14:textId="394C052B"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5%</w:t>
            </w:r>
          </w:p>
        </w:tc>
        <w:tc>
          <w:tcPr>
            <w:tcW w:w="825" w:type="dxa"/>
            <w:tcBorders>
              <w:top w:val="nil"/>
              <w:left w:val="nil"/>
              <w:bottom w:val="nil"/>
              <w:right w:val="nil"/>
            </w:tcBorders>
            <w:shd w:val="clear" w:color="auto" w:fill="auto"/>
            <w:vAlign w:val="center"/>
            <w:hideMark/>
          </w:tcPr>
          <w:p w14:paraId="3FF35913" w14:textId="30F773A4" w:rsidR="005B0F3F" w:rsidRPr="000309E4" w:rsidRDefault="004F096C"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4.96</w:t>
            </w:r>
          </w:p>
        </w:tc>
        <w:tc>
          <w:tcPr>
            <w:tcW w:w="1085" w:type="dxa"/>
            <w:tcBorders>
              <w:top w:val="nil"/>
              <w:left w:val="nil"/>
              <w:bottom w:val="nil"/>
              <w:right w:val="nil"/>
            </w:tcBorders>
            <w:shd w:val="clear" w:color="auto" w:fill="auto"/>
            <w:vAlign w:val="center"/>
            <w:hideMark/>
          </w:tcPr>
          <w:p w14:paraId="75ACF5C1" w14:textId="201C219D" w:rsidR="005B0F3F" w:rsidRPr="000309E4" w:rsidRDefault="004F096C"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4.96</w:t>
            </w:r>
          </w:p>
        </w:tc>
        <w:tc>
          <w:tcPr>
            <w:tcW w:w="1014" w:type="dxa"/>
            <w:tcBorders>
              <w:top w:val="nil"/>
              <w:left w:val="nil"/>
              <w:bottom w:val="nil"/>
              <w:right w:val="nil"/>
            </w:tcBorders>
            <w:shd w:val="clear" w:color="auto" w:fill="auto"/>
            <w:vAlign w:val="center"/>
            <w:hideMark/>
          </w:tcPr>
          <w:p w14:paraId="075CF4BD" w14:textId="0B45390E"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0%</w:t>
            </w:r>
          </w:p>
        </w:tc>
      </w:tr>
      <w:tr w:rsidR="005B0F3F" w:rsidRPr="000309E4" w14:paraId="3E71C272" w14:textId="77777777" w:rsidTr="000309E4">
        <w:trPr>
          <w:trHeight w:val="15"/>
        </w:trPr>
        <w:tc>
          <w:tcPr>
            <w:tcW w:w="2694" w:type="dxa"/>
            <w:tcBorders>
              <w:top w:val="nil"/>
              <w:left w:val="nil"/>
              <w:bottom w:val="nil"/>
              <w:right w:val="nil"/>
            </w:tcBorders>
            <w:shd w:val="clear" w:color="auto" w:fill="auto"/>
            <w:vAlign w:val="bottom"/>
            <w:hideMark/>
          </w:tcPr>
          <w:p w14:paraId="02AF6164"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Hepatocytes (stability)</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1D37FE0A" w14:textId="79AA9710"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0</w:t>
            </w:r>
          </w:p>
        </w:tc>
        <w:tc>
          <w:tcPr>
            <w:tcW w:w="1054" w:type="dxa"/>
            <w:tcBorders>
              <w:top w:val="nil"/>
              <w:left w:val="nil"/>
              <w:bottom w:val="nil"/>
              <w:right w:val="nil"/>
            </w:tcBorders>
            <w:shd w:val="clear" w:color="auto" w:fill="auto"/>
            <w:vAlign w:val="center"/>
            <w:hideMark/>
          </w:tcPr>
          <w:p w14:paraId="08198EC5" w14:textId="20723DDF"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0%</w:t>
            </w:r>
          </w:p>
        </w:tc>
        <w:tc>
          <w:tcPr>
            <w:tcW w:w="825" w:type="dxa"/>
            <w:tcBorders>
              <w:top w:val="nil"/>
              <w:left w:val="nil"/>
              <w:bottom w:val="nil"/>
              <w:right w:val="nil"/>
            </w:tcBorders>
            <w:shd w:val="clear" w:color="auto" w:fill="auto"/>
            <w:vAlign w:val="center"/>
            <w:hideMark/>
          </w:tcPr>
          <w:p w14:paraId="5786CA78" w14:textId="77777777"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0.83</w:t>
            </w:r>
          </w:p>
        </w:tc>
        <w:tc>
          <w:tcPr>
            <w:tcW w:w="1085" w:type="dxa"/>
            <w:tcBorders>
              <w:top w:val="nil"/>
              <w:left w:val="nil"/>
              <w:bottom w:val="nil"/>
              <w:right w:val="nil"/>
            </w:tcBorders>
            <w:shd w:val="clear" w:color="auto" w:fill="auto"/>
            <w:vAlign w:val="center"/>
            <w:hideMark/>
          </w:tcPr>
          <w:p w14:paraId="6912528E" w14:textId="72423F00"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3.3</w:t>
            </w:r>
            <w:r w:rsidR="004F096C" w:rsidRPr="000309E4">
              <w:rPr>
                <w:rFonts w:ascii="Times New Roman" w:eastAsia="Times New Roman" w:hAnsi="Times New Roman" w:cs="Times New Roman"/>
                <w:color w:val="000000"/>
                <w:sz w:val="20"/>
                <w:szCs w:val="20"/>
                <w:lang w:val="de-CH" w:eastAsia="de-CH"/>
              </w:rPr>
              <w:t>1</w:t>
            </w:r>
          </w:p>
        </w:tc>
        <w:tc>
          <w:tcPr>
            <w:tcW w:w="1014" w:type="dxa"/>
            <w:tcBorders>
              <w:top w:val="nil"/>
              <w:left w:val="nil"/>
              <w:bottom w:val="nil"/>
              <w:right w:val="nil"/>
            </w:tcBorders>
            <w:shd w:val="clear" w:color="auto" w:fill="auto"/>
            <w:vAlign w:val="center"/>
            <w:hideMark/>
          </w:tcPr>
          <w:p w14:paraId="7EF6002D" w14:textId="27FB0D7B"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50%</w:t>
            </w:r>
          </w:p>
        </w:tc>
      </w:tr>
      <w:tr w:rsidR="005B0F3F" w:rsidRPr="000309E4" w14:paraId="28D63221" w14:textId="77777777" w:rsidTr="000309E4">
        <w:trPr>
          <w:trHeight w:val="15"/>
        </w:trPr>
        <w:tc>
          <w:tcPr>
            <w:tcW w:w="2694" w:type="dxa"/>
            <w:tcBorders>
              <w:top w:val="nil"/>
              <w:left w:val="nil"/>
              <w:bottom w:val="nil"/>
              <w:right w:val="nil"/>
            </w:tcBorders>
            <w:shd w:val="clear" w:color="auto" w:fill="auto"/>
            <w:vAlign w:val="bottom"/>
            <w:hideMark/>
          </w:tcPr>
          <w:p w14:paraId="2D3D723F"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Hepatocytes (media los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nil"/>
              <w:right w:val="nil"/>
            </w:tcBorders>
            <w:shd w:val="clear" w:color="auto" w:fill="auto"/>
            <w:vAlign w:val="center"/>
            <w:hideMark/>
          </w:tcPr>
          <w:p w14:paraId="2954A4C5" w14:textId="6540E20D"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0</w:t>
            </w:r>
          </w:p>
        </w:tc>
        <w:tc>
          <w:tcPr>
            <w:tcW w:w="1054" w:type="dxa"/>
            <w:tcBorders>
              <w:top w:val="nil"/>
              <w:left w:val="nil"/>
              <w:bottom w:val="nil"/>
              <w:right w:val="nil"/>
            </w:tcBorders>
            <w:shd w:val="clear" w:color="auto" w:fill="auto"/>
            <w:vAlign w:val="center"/>
            <w:hideMark/>
          </w:tcPr>
          <w:p w14:paraId="2F41D0CA" w14:textId="052CF9AC"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0%</w:t>
            </w:r>
          </w:p>
        </w:tc>
        <w:tc>
          <w:tcPr>
            <w:tcW w:w="825" w:type="dxa"/>
            <w:tcBorders>
              <w:top w:val="nil"/>
              <w:left w:val="nil"/>
              <w:bottom w:val="nil"/>
              <w:right w:val="nil"/>
            </w:tcBorders>
            <w:shd w:val="clear" w:color="auto" w:fill="auto"/>
            <w:vAlign w:val="center"/>
            <w:hideMark/>
          </w:tcPr>
          <w:p w14:paraId="0AF3AA35" w14:textId="2972F302"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04</w:t>
            </w:r>
          </w:p>
        </w:tc>
        <w:tc>
          <w:tcPr>
            <w:tcW w:w="1085" w:type="dxa"/>
            <w:tcBorders>
              <w:top w:val="nil"/>
              <w:left w:val="nil"/>
              <w:bottom w:val="nil"/>
              <w:right w:val="nil"/>
            </w:tcBorders>
            <w:shd w:val="clear" w:color="auto" w:fill="auto"/>
            <w:vAlign w:val="center"/>
            <w:hideMark/>
          </w:tcPr>
          <w:p w14:paraId="40D5580B" w14:textId="77777777"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2.06</w:t>
            </w:r>
          </w:p>
        </w:tc>
        <w:tc>
          <w:tcPr>
            <w:tcW w:w="1014" w:type="dxa"/>
            <w:tcBorders>
              <w:top w:val="nil"/>
              <w:left w:val="nil"/>
              <w:bottom w:val="nil"/>
              <w:right w:val="nil"/>
            </w:tcBorders>
            <w:shd w:val="clear" w:color="auto" w:fill="auto"/>
            <w:vAlign w:val="center"/>
            <w:hideMark/>
          </w:tcPr>
          <w:p w14:paraId="539F7EF4" w14:textId="39E15E0E"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80%</w:t>
            </w:r>
          </w:p>
        </w:tc>
      </w:tr>
      <w:tr w:rsidR="005B0F3F" w:rsidRPr="000309E4" w14:paraId="1E9762B2" w14:textId="77777777" w:rsidTr="000309E4">
        <w:trPr>
          <w:trHeight w:val="15"/>
        </w:trPr>
        <w:tc>
          <w:tcPr>
            <w:tcW w:w="2694" w:type="dxa"/>
            <w:tcBorders>
              <w:top w:val="nil"/>
              <w:left w:val="nil"/>
              <w:bottom w:val="double" w:sz="6" w:space="0" w:color="auto"/>
              <w:right w:val="nil"/>
            </w:tcBorders>
            <w:shd w:val="clear" w:color="auto" w:fill="auto"/>
            <w:vAlign w:val="bottom"/>
            <w:hideMark/>
          </w:tcPr>
          <w:p w14:paraId="3C4DED83" w14:textId="77777777" w:rsidR="005B0F3F" w:rsidRPr="000309E4" w:rsidRDefault="005B0F3F" w:rsidP="00D779C3">
            <w:pPr>
              <w:spacing w:after="0" w:line="240" w:lineRule="auto"/>
              <w:ind w:left="315"/>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Liver S9 fractions</w:t>
            </w:r>
            <w:r w:rsidRPr="000309E4">
              <w:rPr>
                <w:rFonts w:ascii="Times New Roman" w:eastAsia="Times New Roman" w:hAnsi="Times New Roman" w:cs="Times New Roman"/>
                <w:color w:val="000000"/>
                <w:sz w:val="20"/>
                <w:szCs w:val="20"/>
                <w:lang w:val="de-CH" w:eastAsia="de-CH"/>
              </w:rPr>
              <w:t> </w:t>
            </w:r>
          </w:p>
        </w:tc>
        <w:tc>
          <w:tcPr>
            <w:tcW w:w="708" w:type="dxa"/>
            <w:tcBorders>
              <w:top w:val="nil"/>
              <w:left w:val="nil"/>
              <w:bottom w:val="double" w:sz="6" w:space="0" w:color="auto"/>
              <w:right w:val="nil"/>
            </w:tcBorders>
            <w:shd w:val="clear" w:color="auto" w:fill="auto"/>
            <w:vAlign w:val="center"/>
            <w:hideMark/>
          </w:tcPr>
          <w:p w14:paraId="149D860C" w14:textId="15E2201F"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1</w:t>
            </w:r>
          </w:p>
        </w:tc>
        <w:tc>
          <w:tcPr>
            <w:tcW w:w="1054" w:type="dxa"/>
            <w:tcBorders>
              <w:top w:val="nil"/>
              <w:left w:val="nil"/>
              <w:bottom w:val="double" w:sz="6" w:space="0" w:color="auto"/>
              <w:right w:val="nil"/>
            </w:tcBorders>
            <w:shd w:val="clear" w:color="auto" w:fill="auto"/>
            <w:vAlign w:val="center"/>
            <w:hideMark/>
          </w:tcPr>
          <w:p w14:paraId="7A2C2A76" w14:textId="6E6A2B6E"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55%</w:t>
            </w:r>
          </w:p>
        </w:tc>
        <w:tc>
          <w:tcPr>
            <w:tcW w:w="825" w:type="dxa"/>
            <w:tcBorders>
              <w:top w:val="nil"/>
              <w:left w:val="nil"/>
              <w:bottom w:val="double" w:sz="6" w:space="0" w:color="auto"/>
              <w:right w:val="nil"/>
            </w:tcBorders>
            <w:shd w:val="clear" w:color="auto" w:fill="auto"/>
            <w:vAlign w:val="center"/>
            <w:hideMark/>
          </w:tcPr>
          <w:p w14:paraId="0B65E23D" w14:textId="509775AC"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1.14</w:t>
            </w:r>
          </w:p>
        </w:tc>
        <w:tc>
          <w:tcPr>
            <w:tcW w:w="1085" w:type="dxa"/>
            <w:tcBorders>
              <w:top w:val="nil"/>
              <w:left w:val="nil"/>
              <w:bottom w:val="double" w:sz="6" w:space="0" w:color="auto"/>
              <w:right w:val="nil"/>
            </w:tcBorders>
            <w:shd w:val="clear" w:color="auto" w:fill="auto"/>
            <w:vAlign w:val="center"/>
            <w:hideMark/>
          </w:tcPr>
          <w:p w14:paraId="5EA4EAE4" w14:textId="7277E154"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color w:val="000000"/>
                <w:sz w:val="20"/>
                <w:szCs w:val="20"/>
                <w:lang w:eastAsia="de-CH"/>
              </w:rPr>
              <w:t>3.9</w:t>
            </w:r>
            <w:r w:rsidR="004F096C" w:rsidRPr="000309E4">
              <w:rPr>
                <w:rFonts w:ascii="Times New Roman" w:eastAsia="Times New Roman" w:hAnsi="Times New Roman" w:cs="Times New Roman"/>
                <w:color w:val="000000"/>
                <w:sz w:val="20"/>
                <w:szCs w:val="20"/>
                <w:lang w:eastAsia="de-CH"/>
              </w:rPr>
              <w:t>2</w:t>
            </w:r>
          </w:p>
        </w:tc>
        <w:tc>
          <w:tcPr>
            <w:tcW w:w="1014" w:type="dxa"/>
            <w:tcBorders>
              <w:top w:val="nil"/>
              <w:left w:val="nil"/>
              <w:bottom w:val="double" w:sz="6" w:space="0" w:color="auto"/>
              <w:right w:val="nil"/>
            </w:tcBorders>
            <w:shd w:val="clear" w:color="auto" w:fill="auto"/>
            <w:vAlign w:val="center"/>
            <w:hideMark/>
          </w:tcPr>
          <w:p w14:paraId="77D41786" w14:textId="17A31986" w:rsidR="005B0F3F" w:rsidRPr="000309E4" w:rsidRDefault="005B0F3F" w:rsidP="000309E4">
            <w:pPr>
              <w:spacing w:after="0" w:line="240" w:lineRule="auto"/>
              <w:jc w:val="center"/>
              <w:textAlignment w:val="baseline"/>
              <w:rPr>
                <w:rFonts w:ascii="Times New Roman" w:eastAsia="Times New Roman" w:hAnsi="Times New Roman" w:cs="Times New Roman"/>
                <w:sz w:val="20"/>
                <w:szCs w:val="20"/>
                <w:lang w:val="de-CH" w:eastAsia="de-CH"/>
              </w:rPr>
            </w:pPr>
            <w:r w:rsidRPr="000309E4">
              <w:rPr>
                <w:rFonts w:ascii="Times New Roman" w:eastAsia="Times New Roman" w:hAnsi="Times New Roman" w:cs="Times New Roman"/>
                <w:sz w:val="20"/>
                <w:szCs w:val="20"/>
                <w:lang w:eastAsia="de-CH"/>
              </w:rPr>
              <w:t>67%</w:t>
            </w:r>
          </w:p>
        </w:tc>
      </w:tr>
    </w:tbl>
    <w:p w14:paraId="30B2199C" w14:textId="77777777" w:rsidR="005B0F3F" w:rsidRPr="004F096C" w:rsidRDefault="005B0F3F" w:rsidP="004F096C">
      <w:pPr>
        <w:pStyle w:val="EndNoteBibliography"/>
        <w:spacing w:line="276" w:lineRule="auto"/>
        <w:contextualSpacing/>
        <w:rPr>
          <w:sz w:val="18"/>
          <w:szCs w:val="18"/>
        </w:rPr>
      </w:pPr>
      <w:r w:rsidRPr="004F096C">
        <w:rPr>
          <w:sz w:val="18"/>
          <w:szCs w:val="18"/>
        </w:rPr>
        <w:t>Note: Statistical parameters on the hepatic clearance prediction were determined using the well-stirred liver model corrected for both fu</w:t>
      </w:r>
      <w:r w:rsidRPr="004F096C">
        <w:rPr>
          <w:sz w:val="18"/>
          <w:szCs w:val="18"/>
          <w:vertAlign w:val="subscript"/>
        </w:rPr>
        <w:t>b</w:t>
      </w:r>
      <w:r w:rsidRPr="004F096C">
        <w:rPr>
          <w:sz w:val="18"/>
          <w:szCs w:val="18"/>
        </w:rPr>
        <w:t xml:space="preserve"> and fu</w:t>
      </w:r>
      <w:r w:rsidRPr="004F096C">
        <w:rPr>
          <w:sz w:val="18"/>
          <w:szCs w:val="18"/>
          <w:vertAlign w:val="subscript"/>
        </w:rPr>
        <w:t>inc</w:t>
      </w:r>
      <w:r w:rsidRPr="004F096C">
        <w:rPr>
          <w:sz w:val="18"/>
          <w:szCs w:val="18"/>
        </w:rPr>
        <w:t>. To obtained fub value, fup was divided with R</w:t>
      </w:r>
      <w:r w:rsidRPr="004F096C">
        <w:rPr>
          <w:sz w:val="18"/>
          <w:szCs w:val="18"/>
          <w:vertAlign w:val="subscript"/>
        </w:rPr>
        <w:t>b</w:t>
      </w:r>
      <w:r w:rsidRPr="004F096C">
        <w:rPr>
          <w:sz w:val="18"/>
          <w:szCs w:val="18"/>
        </w:rPr>
        <w:t xml:space="preserve"> value that is provided in the Supplementary Table V for each compound. “n” represents number of compounds incubated in HLM, HHep, and liver S9 fractions for each EC3S Class, respectively. Success rate represents % of compounds that showed CLint value above the assay limit in the HLM, HHep, and liver S9 fractions and whose predicted human clearance data was used in the statistical analysis for IVIVE. NA represents not applicable for statistical analysis. AFE, average fold-error; AAFE, absolute average fold-error.</w:t>
      </w:r>
    </w:p>
    <w:p w14:paraId="6B0B54C9" w14:textId="77777777" w:rsidR="009C2950" w:rsidRDefault="009C2950">
      <w:pPr>
        <w:rPr>
          <w:rFonts w:ascii="Times New Roman" w:eastAsia="Times New Roman" w:hAnsi="Times New Roman" w:cs="Times New Roman"/>
          <w:b/>
          <w:bCs/>
        </w:rPr>
      </w:pPr>
      <w:r>
        <w:rPr>
          <w:rFonts w:ascii="Times New Roman" w:eastAsia="Times New Roman" w:hAnsi="Times New Roman" w:cs="Times New Roman"/>
          <w:b/>
          <w:bCs/>
        </w:rPr>
        <w:br w:type="page"/>
      </w:r>
    </w:p>
    <w:p w14:paraId="412BCFAF" w14:textId="7C0C36F1" w:rsidR="00717B3E" w:rsidRPr="000309E4" w:rsidRDefault="00717B3E" w:rsidP="004F096C">
      <w:pPr>
        <w:spacing w:after="0"/>
        <w:rPr>
          <w:rFonts w:ascii="Times New Roman" w:hAnsi="Times New Roman" w:cs="Times New Roman"/>
        </w:rPr>
      </w:pPr>
      <w:r w:rsidRPr="000309E4">
        <w:rPr>
          <w:rFonts w:ascii="Times New Roman" w:hAnsi="Times New Roman" w:cs="Times New Roman"/>
          <w:b/>
          <w:bCs/>
        </w:rPr>
        <w:lastRenderedPageBreak/>
        <w:t>Supplementary Table V:</w:t>
      </w:r>
      <w:r w:rsidRPr="000309E4">
        <w:rPr>
          <w:rFonts w:ascii="Times New Roman" w:hAnsi="Times New Roman" w:cs="Times New Roman"/>
        </w:rPr>
        <w:t xml:space="preserve"> </w:t>
      </w:r>
      <w:r w:rsidR="007F266C" w:rsidRPr="000309E4">
        <w:rPr>
          <w:rFonts w:ascii="Times New Roman" w:hAnsi="Times New Roman" w:cs="Times New Roman"/>
        </w:rPr>
        <w:t>The b</w:t>
      </w:r>
      <w:r w:rsidRPr="000309E4">
        <w:rPr>
          <w:rFonts w:ascii="Times New Roman" w:hAnsi="Times New Roman" w:cs="Times New Roman"/>
        </w:rPr>
        <w:t xml:space="preserve">lood to plasma </w:t>
      </w:r>
      <w:r w:rsidR="009A1CB0" w:rsidRPr="00030414">
        <w:rPr>
          <w:rFonts w:ascii="Times New Roman" w:hAnsi="Times New Roman" w:cs="Times New Roman"/>
        </w:rPr>
        <w:t xml:space="preserve">ratio </w:t>
      </w:r>
      <w:r w:rsidRPr="000309E4">
        <w:rPr>
          <w:rFonts w:ascii="Times New Roman" w:hAnsi="Times New Roman" w:cs="Times New Roman"/>
        </w:rPr>
        <w:t>(R</w:t>
      </w:r>
      <w:r w:rsidRPr="000309E4">
        <w:rPr>
          <w:rFonts w:ascii="Times New Roman" w:hAnsi="Times New Roman" w:cs="Times New Roman"/>
          <w:vertAlign w:val="subscript"/>
        </w:rPr>
        <w:t>b</w:t>
      </w:r>
      <w:r w:rsidRPr="000309E4">
        <w:rPr>
          <w:rFonts w:ascii="Times New Roman" w:hAnsi="Times New Roman" w:cs="Times New Roman"/>
        </w:rPr>
        <w:t>) of test compounds.</w:t>
      </w:r>
    </w:p>
    <w:p w14:paraId="093776C9" w14:textId="77777777" w:rsidR="004F096C" w:rsidRPr="000309E4" w:rsidRDefault="004F096C" w:rsidP="004F096C">
      <w:pPr>
        <w:spacing w:after="0"/>
        <w:rPr>
          <w:rFonts w:ascii="Times New Roman" w:hAnsi="Times New Roman" w:cs="Times New Roman"/>
        </w:rPr>
      </w:pPr>
    </w:p>
    <w:tbl>
      <w:tblPr>
        <w:tblStyle w:val="TableGrid"/>
        <w:tblW w:w="5158"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8"/>
        <w:gridCol w:w="1245"/>
        <w:gridCol w:w="1245"/>
      </w:tblGrid>
      <w:tr w:rsidR="00D359A1" w:rsidRPr="000309E4" w14:paraId="613DDC9C" w14:textId="7251A50E" w:rsidTr="005471A0">
        <w:trPr>
          <w:trHeight w:val="12"/>
        </w:trPr>
        <w:tc>
          <w:tcPr>
            <w:tcW w:w="2668" w:type="dxa"/>
            <w:tcBorders>
              <w:top w:val="double" w:sz="4" w:space="0" w:color="auto"/>
              <w:bottom w:val="single" w:sz="4" w:space="0" w:color="auto"/>
            </w:tcBorders>
          </w:tcPr>
          <w:p w14:paraId="56FC04E7" w14:textId="77777777" w:rsidR="00D359A1" w:rsidRPr="009A1CB0" w:rsidRDefault="00D359A1" w:rsidP="000309E4">
            <w:pPr>
              <w:pStyle w:val="EndNoteBibliography"/>
              <w:contextualSpacing/>
              <w:jc w:val="left"/>
              <w:rPr>
                <w:b/>
                <w:noProof w:val="0"/>
                <w:color w:val="000000" w:themeColor="text1"/>
                <w:sz w:val="20"/>
                <w:szCs w:val="20"/>
              </w:rPr>
            </w:pPr>
            <w:r w:rsidRPr="009A1CB0">
              <w:rPr>
                <w:b/>
                <w:noProof w:val="0"/>
                <w:color w:val="000000" w:themeColor="text1"/>
                <w:sz w:val="20"/>
                <w:szCs w:val="20"/>
              </w:rPr>
              <w:t>Compound</w:t>
            </w:r>
          </w:p>
        </w:tc>
        <w:tc>
          <w:tcPr>
            <w:tcW w:w="1245" w:type="dxa"/>
            <w:tcBorders>
              <w:top w:val="double" w:sz="4" w:space="0" w:color="auto"/>
              <w:bottom w:val="single" w:sz="4" w:space="0" w:color="auto"/>
            </w:tcBorders>
          </w:tcPr>
          <w:p w14:paraId="1D550217" w14:textId="77777777" w:rsidR="00D359A1" w:rsidRPr="009A1CB0" w:rsidRDefault="00D359A1" w:rsidP="00D779C3">
            <w:pPr>
              <w:pStyle w:val="EndNoteBibliography"/>
              <w:contextualSpacing/>
              <w:jc w:val="center"/>
              <w:rPr>
                <w:b/>
                <w:bCs/>
                <w:noProof w:val="0"/>
                <w:sz w:val="20"/>
                <w:szCs w:val="20"/>
              </w:rPr>
            </w:pPr>
            <w:r w:rsidRPr="009A1CB0">
              <w:rPr>
                <w:b/>
                <w:bCs/>
                <w:noProof w:val="0"/>
                <w:sz w:val="20"/>
                <w:szCs w:val="20"/>
              </w:rPr>
              <w:t>Rb</w:t>
            </w:r>
          </w:p>
        </w:tc>
        <w:tc>
          <w:tcPr>
            <w:tcW w:w="1245" w:type="dxa"/>
            <w:tcBorders>
              <w:top w:val="double" w:sz="4" w:space="0" w:color="auto"/>
              <w:bottom w:val="single" w:sz="4" w:space="0" w:color="auto"/>
            </w:tcBorders>
          </w:tcPr>
          <w:p w14:paraId="4136092A" w14:textId="541A514A" w:rsidR="00D359A1" w:rsidRPr="009A1CB0" w:rsidRDefault="00D359A1" w:rsidP="00D779C3">
            <w:pPr>
              <w:pStyle w:val="EndNoteBibliography"/>
              <w:contextualSpacing/>
              <w:jc w:val="center"/>
              <w:rPr>
                <w:b/>
                <w:bCs/>
                <w:noProof w:val="0"/>
                <w:sz w:val="20"/>
                <w:szCs w:val="20"/>
              </w:rPr>
            </w:pPr>
            <w:r w:rsidRPr="009A1CB0">
              <w:rPr>
                <w:b/>
                <w:bCs/>
                <w:noProof w:val="0"/>
                <w:sz w:val="20"/>
                <w:szCs w:val="20"/>
              </w:rPr>
              <w:t>Reference</w:t>
            </w:r>
          </w:p>
        </w:tc>
      </w:tr>
      <w:tr w:rsidR="00D359A1" w:rsidRPr="000309E4" w14:paraId="7DFE8A0A" w14:textId="15CA8C02" w:rsidTr="005471A0">
        <w:trPr>
          <w:trHeight w:val="12"/>
        </w:trPr>
        <w:tc>
          <w:tcPr>
            <w:tcW w:w="2668" w:type="dxa"/>
            <w:tcBorders>
              <w:top w:val="single" w:sz="4" w:space="0" w:color="auto"/>
              <w:bottom w:val="single" w:sz="4" w:space="0" w:color="auto"/>
            </w:tcBorders>
            <w:vAlign w:val="center"/>
          </w:tcPr>
          <w:p w14:paraId="1D45259D" w14:textId="77777777" w:rsidR="00D359A1" w:rsidRPr="000309E4" w:rsidRDefault="00D359A1" w:rsidP="000309E4">
            <w:pPr>
              <w:pStyle w:val="EndNoteBibliography"/>
              <w:ind w:firstLine="217"/>
              <w:contextualSpacing/>
              <w:jc w:val="left"/>
              <w:rPr>
                <w:b/>
                <w:i/>
                <w:color w:val="000000"/>
                <w:sz w:val="20"/>
                <w:szCs w:val="20"/>
              </w:rPr>
            </w:pPr>
            <w:r w:rsidRPr="000309E4">
              <w:rPr>
                <w:b/>
                <w:i/>
                <w:color w:val="000000"/>
                <w:sz w:val="20"/>
                <w:szCs w:val="20"/>
              </w:rPr>
              <w:t>EC3S Class 12ab</w:t>
            </w:r>
          </w:p>
        </w:tc>
        <w:tc>
          <w:tcPr>
            <w:tcW w:w="1245" w:type="dxa"/>
            <w:tcBorders>
              <w:top w:val="single" w:sz="4" w:space="0" w:color="auto"/>
              <w:bottom w:val="single" w:sz="4" w:space="0" w:color="auto"/>
            </w:tcBorders>
            <w:vAlign w:val="center"/>
          </w:tcPr>
          <w:p w14:paraId="00C0C2D1" w14:textId="77777777" w:rsidR="00D359A1" w:rsidRPr="000309E4" w:rsidRDefault="00D359A1" w:rsidP="00D779C3">
            <w:pPr>
              <w:tabs>
                <w:tab w:val="left" w:pos="591"/>
              </w:tabs>
              <w:ind w:right="227"/>
              <w:jc w:val="center"/>
              <w:rPr>
                <w:rFonts w:ascii="Times New Roman" w:hAnsi="Times New Roman" w:cs="Times New Roman"/>
                <w:sz w:val="20"/>
                <w:szCs w:val="20"/>
              </w:rPr>
            </w:pPr>
          </w:p>
        </w:tc>
        <w:tc>
          <w:tcPr>
            <w:tcW w:w="1245" w:type="dxa"/>
            <w:tcBorders>
              <w:top w:val="single" w:sz="4" w:space="0" w:color="auto"/>
              <w:bottom w:val="single" w:sz="4" w:space="0" w:color="auto"/>
            </w:tcBorders>
          </w:tcPr>
          <w:p w14:paraId="1669DC94" w14:textId="77777777" w:rsidR="00D359A1" w:rsidRPr="000309E4" w:rsidRDefault="00D359A1" w:rsidP="00D779C3">
            <w:pPr>
              <w:tabs>
                <w:tab w:val="left" w:pos="591"/>
              </w:tabs>
              <w:ind w:right="227"/>
              <w:jc w:val="center"/>
              <w:rPr>
                <w:rFonts w:ascii="Times New Roman" w:hAnsi="Times New Roman" w:cs="Times New Roman"/>
                <w:sz w:val="20"/>
                <w:szCs w:val="20"/>
              </w:rPr>
            </w:pPr>
          </w:p>
        </w:tc>
      </w:tr>
      <w:tr w:rsidR="00D359A1" w:rsidRPr="000309E4" w14:paraId="4BA2597D" w14:textId="79A0B9C7" w:rsidTr="005471A0">
        <w:trPr>
          <w:trHeight w:val="12"/>
        </w:trPr>
        <w:tc>
          <w:tcPr>
            <w:tcW w:w="2668" w:type="dxa"/>
            <w:vAlign w:val="center"/>
          </w:tcPr>
          <w:p w14:paraId="290291BA" w14:textId="77777777" w:rsidR="00D359A1" w:rsidRPr="000309E4" w:rsidRDefault="00D359A1" w:rsidP="000309E4">
            <w:pPr>
              <w:widowControl w:val="0"/>
              <w:ind w:left="57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Benzydamine</w:t>
            </w:r>
            <w:proofErr w:type="spellEnd"/>
          </w:p>
        </w:tc>
        <w:tc>
          <w:tcPr>
            <w:tcW w:w="1245" w:type="dxa"/>
            <w:vAlign w:val="center"/>
          </w:tcPr>
          <w:p w14:paraId="629D67C2"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0.76</w:t>
            </w:r>
          </w:p>
        </w:tc>
        <w:tc>
          <w:tcPr>
            <w:tcW w:w="1245" w:type="dxa"/>
          </w:tcPr>
          <w:p w14:paraId="2603F5BD" w14:textId="6853DE82" w:rsidR="00D359A1" w:rsidRPr="000309E4" w:rsidRDefault="00743D72"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SZWRkeTwvQXV0aG9yPjxZZWFyPjIwMTg8L1llYXI+PFJl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SZWRkeTwvQXV0aG9yPjxZZWFyPjIwMTg8L1llYXI+PFJl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5)</w:t>
            </w:r>
            <w:r w:rsidRPr="000309E4">
              <w:rPr>
                <w:rFonts w:ascii="Times New Roman" w:hAnsi="Times New Roman" w:cs="Times New Roman"/>
                <w:sz w:val="20"/>
                <w:szCs w:val="20"/>
              </w:rPr>
              <w:fldChar w:fldCharType="end"/>
            </w:r>
          </w:p>
        </w:tc>
      </w:tr>
      <w:tr w:rsidR="00D359A1" w:rsidRPr="000309E4" w14:paraId="47F84E10" w14:textId="2AB02CCF" w:rsidTr="005471A0">
        <w:trPr>
          <w:trHeight w:val="12"/>
        </w:trPr>
        <w:tc>
          <w:tcPr>
            <w:tcW w:w="2668" w:type="dxa"/>
            <w:vAlign w:val="center"/>
          </w:tcPr>
          <w:p w14:paraId="2E4FEC59"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Bupivacaine</w:t>
            </w:r>
          </w:p>
        </w:tc>
        <w:tc>
          <w:tcPr>
            <w:tcW w:w="1245" w:type="dxa"/>
            <w:vAlign w:val="center"/>
          </w:tcPr>
          <w:p w14:paraId="4B2AE74D"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0.57</w:t>
            </w:r>
          </w:p>
        </w:tc>
        <w:tc>
          <w:tcPr>
            <w:tcW w:w="1245" w:type="dxa"/>
          </w:tcPr>
          <w:p w14:paraId="43B3CFD6" w14:textId="7EC7466E" w:rsidR="00D359A1" w:rsidRPr="000309E4" w:rsidRDefault="003F407D"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500E23A2" w14:textId="7FFEEC6A" w:rsidTr="005471A0">
        <w:trPr>
          <w:trHeight w:val="12"/>
        </w:trPr>
        <w:tc>
          <w:tcPr>
            <w:tcW w:w="2668" w:type="dxa"/>
            <w:vAlign w:val="center"/>
          </w:tcPr>
          <w:p w14:paraId="1BD79488"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Diclofenac</w:t>
            </w:r>
          </w:p>
        </w:tc>
        <w:tc>
          <w:tcPr>
            <w:tcW w:w="1245" w:type="dxa"/>
            <w:vAlign w:val="center"/>
          </w:tcPr>
          <w:p w14:paraId="3869DB48"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0.6</w:t>
            </w:r>
          </w:p>
        </w:tc>
        <w:tc>
          <w:tcPr>
            <w:tcW w:w="1245" w:type="dxa"/>
          </w:tcPr>
          <w:p w14:paraId="71C09737" w14:textId="2B46CCDC" w:rsidR="00D359A1" w:rsidRPr="000309E4" w:rsidRDefault="003F407D"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565C3903" w14:textId="076A7AA5" w:rsidTr="005471A0">
        <w:trPr>
          <w:trHeight w:val="12"/>
        </w:trPr>
        <w:tc>
          <w:tcPr>
            <w:tcW w:w="2668" w:type="dxa"/>
            <w:vAlign w:val="center"/>
          </w:tcPr>
          <w:p w14:paraId="4979ECD2"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Imatinib</w:t>
            </w:r>
          </w:p>
        </w:tc>
        <w:tc>
          <w:tcPr>
            <w:tcW w:w="1245" w:type="dxa"/>
            <w:vAlign w:val="center"/>
          </w:tcPr>
          <w:p w14:paraId="657F0E80"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0.87</w:t>
            </w:r>
          </w:p>
        </w:tc>
        <w:tc>
          <w:tcPr>
            <w:tcW w:w="1245" w:type="dxa"/>
          </w:tcPr>
          <w:p w14:paraId="1AEFB47B" w14:textId="3307172C" w:rsidR="00D359A1" w:rsidRPr="000309E4" w:rsidRDefault="003F407D"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2982537C" w14:textId="1212D32A" w:rsidTr="005471A0">
        <w:trPr>
          <w:trHeight w:val="12"/>
        </w:trPr>
        <w:tc>
          <w:tcPr>
            <w:tcW w:w="2668" w:type="dxa"/>
            <w:vAlign w:val="center"/>
          </w:tcPr>
          <w:p w14:paraId="2B04133D" w14:textId="77777777" w:rsidR="00D359A1" w:rsidRPr="000309E4" w:rsidRDefault="00D359A1" w:rsidP="000309E4">
            <w:pPr>
              <w:widowControl w:val="0"/>
              <w:ind w:left="57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Luminespib</w:t>
            </w:r>
            <w:proofErr w:type="spellEnd"/>
          </w:p>
        </w:tc>
        <w:tc>
          <w:tcPr>
            <w:tcW w:w="1245" w:type="dxa"/>
            <w:vAlign w:val="center"/>
          </w:tcPr>
          <w:p w14:paraId="5662DB42"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1</w:t>
            </w:r>
          </w:p>
        </w:tc>
        <w:tc>
          <w:tcPr>
            <w:tcW w:w="1245" w:type="dxa"/>
          </w:tcPr>
          <w:p w14:paraId="773BAE0D" w14:textId="29364B52" w:rsidR="00D359A1" w:rsidRPr="000309E4" w:rsidRDefault="00A37123"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Assumed</w:t>
            </w:r>
          </w:p>
        </w:tc>
      </w:tr>
      <w:tr w:rsidR="00D359A1" w:rsidRPr="000309E4" w14:paraId="3386E5BB" w14:textId="1D830921" w:rsidTr="005471A0">
        <w:trPr>
          <w:trHeight w:val="12"/>
        </w:trPr>
        <w:tc>
          <w:tcPr>
            <w:tcW w:w="2668" w:type="dxa"/>
            <w:vAlign w:val="center"/>
          </w:tcPr>
          <w:p w14:paraId="07C99417"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Lumiracoxib</w:t>
            </w:r>
          </w:p>
        </w:tc>
        <w:tc>
          <w:tcPr>
            <w:tcW w:w="1245" w:type="dxa"/>
            <w:vAlign w:val="center"/>
          </w:tcPr>
          <w:p w14:paraId="5B42FA3D"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0.55</w:t>
            </w:r>
          </w:p>
        </w:tc>
        <w:tc>
          <w:tcPr>
            <w:tcW w:w="1245" w:type="dxa"/>
          </w:tcPr>
          <w:p w14:paraId="4701F567" w14:textId="28C1D489" w:rsidR="00D359A1" w:rsidRPr="000309E4" w:rsidRDefault="00A37123"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Assumed</w:t>
            </w:r>
          </w:p>
        </w:tc>
      </w:tr>
      <w:tr w:rsidR="00D359A1" w:rsidRPr="000309E4" w14:paraId="56C22667" w14:textId="6DFE8587" w:rsidTr="005471A0">
        <w:trPr>
          <w:trHeight w:val="12"/>
        </w:trPr>
        <w:tc>
          <w:tcPr>
            <w:tcW w:w="2668" w:type="dxa"/>
            <w:vAlign w:val="center"/>
          </w:tcPr>
          <w:p w14:paraId="5927FC2B"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Midazolam</w:t>
            </w:r>
          </w:p>
        </w:tc>
        <w:tc>
          <w:tcPr>
            <w:tcW w:w="1245" w:type="dxa"/>
            <w:vAlign w:val="center"/>
          </w:tcPr>
          <w:p w14:paraId="6E01D12A"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0.68</w:t>
            </w:r>
          </w:p>
        </w:tc>
        <w:tc>
          <w:tcPr>
            <w:tcW w:w="1245" w:type="dxa"/>
          </w:tcPr>
          <w:p w14:paraId="58556EB9" w14:textId="75E406EC" w:rsidR="00D359A1" w:rsidRPr="000309E4" w:rsidRDefault="003F407D"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170BD8F9" w14:textId="4C2A2AD5" w:rsidTr="005471A0">
        <w:trPr>
          <w:trHeight w:val="12"/>
        </w:trPr>
        <w:tc>
          <w:tcPr>
            <w:tcW w:w="2668" w:type="dxa"/>
            <w:vAlign w:val="center"/>
          </w:tcPr>
          <w:p w14:paraId="714817DB"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Nicardipine</w:t>
            </w:r>
          </w:p>
        </w:tc>
        <w:tc>
          <w:tcPr>
            <w:tcW w:w="1245" w:type="dxa"/>
            <w:vAlign w:val="center"/>
          </w:tcPr>
          <w:p w14:paraId="75C80F9C"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0.59</w:t>
            </w:r>
          </w:p>
        </w:tc>
        <w:tc>
          <w:tcPr>
            <w:tcW w:w="1245" w:type="dxa"/>
          </w:tcPr>
          <w:p w14:paraId="08BA0007" w14:textId="39D25230" w:rsidR="00D359A1" w:rsidRPr="000309E4" w:rsidRDefault="003F407D"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771B16A7" w14:textId="2DFD0C3B" w:rsidTr="005471A0">
        <w:trPr>
          <w:trHeight w:val="12"/>
        </w:trPr>
        <w:tc>
          <w:tcPr>
            <w:tcW w:w="2668" w:type="dxa"/>
            <w:vAlign w:val="center"/>
          </w:tcPr>
          <w:p w14:paraId="3C8F8154"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Nimodipine</w:t>
            </w:r>
          </w:p>
        </w:tc>
        <w:tc>
          <w:tcPr>
            <w:tcW w:w="1245" w:type="dxa"/>
            <w:vAlign w:val="center"/>
          </w:tcPr>
          <w:p w14:paraId="6861482F"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0.77</w:t>
            </w:r>
          </w:p>
        </w:tc>
        <w:tc>
          <w:tcPr>
            <w:tcW w:w="1245" w:type="dxa"/>
          </w:tcPr>
          <w:p w14:paraId="5FCAF7FE" w14:textId="5151C3DD" w:rsidR="00D359A1" w:rsidRPr="000309E4" w:rsidRDefault="00A37123"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156A0688" w14:textId="678C3461" w:rsidTr="005471A0">
        <w:trPr>
          <w:trHeight w:val="12"/>
        </w:trPr>
        <w:tc>
          <w:tcPr>
            <w:tcW w:w="2668" w:type="dxa"/>
            <w:vAlign w:val="center"/>
          </w:tcPr>
          <w:p w14:paraId="6540EDDE"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O6-Benzylguanine</w:t>
            </w:r>
          </w:p>
        </w:tc>
        <w:tc>
          <w:tcPr>
            <w:tcW w:w="1245" w:type="dxa"/>
            <w:vAlign w:val="center"/>
          </w:tcPr>
          <w:p w14:paraId="06F23864"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1</w:t>
            </w:r>
          </w:p>
        </w:tc>
        <w:tc>
          <w:tcPr>
            <w:tcW w:w="1245" w:type="dxa"/>
          </w:tcPr>
          <w:p w14:paraId="08C2620E" w14:textId="2A15D521" w:rsidR="00D359A1" w:rsidRPr="000309E4" w:rsidRDefault="00A37123"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 xml:space="preserve">Assumed </w:t>
            </w:r>
          </w:p>
        </w:tc>
      </w:tr>
      <w:tr w:rsidR="00D359A1" w:rsidRPr="000309E4" w14:paraId="7610FF2C" w14:textId="724D07FC" w:rsidTr="005471A0">
        <w:trPr>
          <w:trHeight w:val="12"/>
        </w:trPr>
        <w:tc>
          <w:tcPr>
            <w:tcW w:w="2668" w:type="dxa"/>
            <w:vAlign w:val="center"/>
          </w:tcPr>
          <w:p w14:paraId="1F895DB5" w14:textId="77777777" w:rsidR="00D359A1" w:rsidRPr="000309E4" w:rsidRDefault="00D359A1" w:rsidP="000309E4">
            <w:pPr>
              <w:widowControl w:val="0"/>
              <w:ind w:left="57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Patupilone</w:t>
            </w:r>
            <w:proofErr w:type="spellEnd"/>
          </w:p>
        </w:tc>
        <w:tc>
          <w:tcPr>
            <w:tcW w:w="1245" w:type="dxa"/>
            <w:vAlign w:val="center"/>
          </w:tcPr>
          <w:p w14:paraId="73DCBB79"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1</w:t>
            </w:r>
          </w:p>
        </w:tc>
        <w:tc>
          <w:tcPr>
            <w:tcW w:w="1245" w:type="dxa"/>
          </w:tcPr>
          <w:p w14:paraId="10383EDE" w14:textId="48687B5E" w:rsidR="00D359A1" w:rsidRPr="000309E4" w:rsidRDefault="00A37123"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Assumed</w:t>
            </w:r>
          </w:p>
        </w:tc>
      </w:tr>
      <w:tr w:rsidR="00D359A1" w:rsidRPr="000309E4" w14:paraId="6173B27F" w14:textId="4020C441" w:rsidTr="005471A0">
        <w:trPr>
          <w:trHeight w:val="12"/>
        </w:trPr>
        <w:tc>
          <w:tcPr>
            <w:tcW w:w="2668" w:type="dxa"/>
            <w:vAlign w:val="center"/>
          </w:tcPr>
          <w:p w14:paraId="051A42AF"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Propranolol</w:t>
            </w:r>
          </w:p>
        </w:tc>
        <w:tc>
          <w:tcPr>
            <w:tcW w:w="1245" w:type="dxa"/>
            <w:vAlign w:val="center"/>
          </w:tcPr>
          <w:p w14:paraId="5B7CE540"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1.08</w:t>
            </w:r>
          </w:p>
        </w:tc>
        <w:tc>
          <w:tcPr>
            <w:tcW w:w="1245" w:type="dxa"/>
          </w:tcPr>
          <w:p w14:paraId="4415CF6C" w14:textId="646EBE1A" w:rsidR="00D359A1" w:rsidRPr="000309E4" w:rsidRDefault="00084CF2"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134EFA75" w14:textId="00F56F9E" w:rsidTr="005471A0">
        <w:trPr>
          <w:trHeight w:val="12"/>
        </w:trPr>
        <w:tc>
          <w:tcPr>
            <w:tcW w:w="2668" w:type="dxa"/>
            <w:vAlign w:val="center"/>
          </w:tcPr>
          <w:p w14:paraId="2E93A1B5"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Quinidine</w:t>
            </w:r>
          </w:p>
        </w:tc>
        <w:tc>
          <w:tcPr>
            <w:tcW w:w="1245" w:type="dxa"/>
            <w:vAlign w:val="center"/>
          </w:tcPr>
          <w:p w14:paraId="70AF61FC"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1.02</w:t>
            </w:r>
          </w:p>
        </w:tc>
        <w:tc>
          <w:tcPr>
            <w:tcW w:w="1245" w:type="dxa"/>
          </w:tcPr>
          <w:p w14:paraId="62C7AAF5" w14:textId="00FDDE68" w:rsidR="00D359A1" w:rsidRPr="000309E4" w:rsidRDefault="003F407D"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66CA5835" w14:textId="03794310" w:rsidTr="005471A0">
        <w:trPr>
          <w:trHeight w:val="12"/>
        </w:trPr>
        <w:tc>
          <w:tcPr>
            <w:tcW w:w="2668" w:type="dxa"/>
            <w:vAlign w:val="center"/>
          </w:tcPr>
          <w:p w14:paraId="57EB225C" w14:textId="77777777" w:rsidR="00D359A1" w:rsidRPr="000309E4" w:rsidRDefault="00D359A1" w:rsidP="000309E4">
            <w:pPr>
              <w:widowControl w:val="0"/>
              <w:ind w:left="57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Nateglinide</w:t>
            </w:r>
            <w:proofErr w:type="spellEnd"/>
          </w:p>
        </w:tc>
        <w:tc>
          <w:tcPr>
            <w:tcW w:w="1245" w:type="dxa"/>
            <w:vAlign w:val="center"/>
          </w:tcPr>
          <w:p w14:paraId="729204AD"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0.6</w:t>
            </w:r>
          </w:p>
        </w:tc>
        <w:tc>
          <w:tcPr>
            <w:tcW w:w="1245" w:type="dxa"/>
          </w:tcPr>
          <w:p w14:paraId="5E0E74EF" w14:textId="511C49EB" w:rsidR="00D359A1" w:rsidRPr="000309E4" w:rsidRDefault="00E71658"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SaWNjYXJkaTwvQXV0aG9yPjxZZWFyPjIwMTk8L1llYXI+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==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SaWNjYXJkaTwvQXV0aG9yPjxZZWFyPjIwMTk8L1llYXI+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==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7)</w:t>
            </w:r>
            <w:r w:rsidRPr="000309E4">
              <w:rPr>
                <w:rFonts w:ascii="Times New Roman" w:hAnsi="Times New Roman" w:cs="Times New Roman"/>
                <w:sz w:val="20"/>
                <w:szCs w:val="20"/>
              </w:rPr>
              <w:fldChar w:fldCharType="end"/>
            </w:r>
          </w:p>
        </w:tc>
      </w:tr>
      <w:tr w:rsidR="00D359A1" w:rsidRPr="000309E4" w14:paraId="76C3BAD1" w14:textId="45A8A9B1" w:rsidTr="005471A0">
        <w:trPr>
          <w:trHeight w:val="12"/>
        </w:trPr>
        <w:tc>
          <w:tcPr>
            <w:tcW w:w="2668" w:type="dxa"/>
            <w:vAlign w:val="center"/>
          </w:tcPr>
          <w:p w14:paraId="7BA6D0BA"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Venlafaxine</w:t>
            </w:r>
          </w:p>
        </w:tc>
        <w:tc>
          <w:tcPr>
            <w:tcW w:w="1245" w:type="dxa"/>
            <w:vAlign w:val="center"/>
          </w:tcPr>
          <w:p w14:paraId="49A269DA"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1.19</w:t>
            </w:r>
          </w:p>
        </w:tc>
        <w:tc>
          <w:tcPr>
            <w:tcW w:w="1245" w:type="dxa"/>
          </w:tcPr>
          <w:p w14:paraId="7282C9DC" w14:textId="70D92738" w:rsidR="00D359A1" w:rsidRPr="000309E4" w:rsidRDefault="00084CF2"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790D82EF" w14:textId="3935D1F3" w:rsidTr="005471A0">
        <w:trPr>
          <w:trHeight w:val="12"/>
        </w:trPr>
        <w:tc>
          <w:tcPr>
            <w:tcW w:w="2668" w:type="dxa"/>
            <w:tcBorders>
              <w:bottom w:val="single" w:sz="4" w:space="0" w:color="auto"/>
            </w:tcBorders>
            <w:vAlign w:val="center"/>
          </w:tcPr>
          <w:p w14:paraId="4DE2CFF9" w14:textId="77777777" w:rsidR="00D359A1" w:rsidRPr="000309E4" w:rsidRDefault="00D359A1" w:rsidP="000309E4">
            <w:pPr>
              <w:widowControl w:val="0"/>
              <w:ind w:left="57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Verapamil</w:t>
            </w:r>
          </w:p>
        </w:tc>
        <w:tc>
          <w:tcPr>
            <w:tcW w:w="1245" w:type="dxa"/>
            <w:tcBorders>
              <w:bottom w:val="single" w:sz="4" w:space="0" w:color="auto"/>
            </w:tcBorders>
            <w:vAlign w:val="center"/>
          </w:tcPr>
          <w:p w14:paraId="11515A9A" w14:textId="77777777" w:rsidR="00D359A1" w:rsidRPr="000309E4" w:rsidRDefault="00D359A1"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t>0.83</w:t>
            </w:r>
          </w:p>
        </w:tc>
        <w:tc>
          <w:tcPr>
            <w:tcW w:w="1245" w:type="dxa"/>
            <w:tcBorders>
              <w:bottom w:val="single" w:sz="4" w:space="0" w:color="auto"/>
            </w:tcBorders>
          </w:tcPr>
          <w:p w14:paraId="60C42739" w14:textId="20C37E7B" w:rsidR="00D359A1" w:rsidRPr="000309E4" w:rsidRDefault="00084CF2" w:rsidP="00D779C3">
            <w:pPr>
              <w:widowControl w:val="0"/>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012FA456" w14:textId="30C2466C" w:rsidTr="005471A0">
        <w:trPr>
          <w:trHeight w:val="12"/>
        </w:trPr>
        <w:tc>
          <w:tcPr>
            <w:tcW w:w="2668" w:type="dxa"/>
            <w:tcBorders>
              <w:top w:val="single" w:sz="4" w:space="0" w:color="auto"/>
              <w:bottom w:val="single" w:sz="4" w:space="0" w:color="auto"/>
            </w:tcBorders>
            <w:vAlign w:val="center"/>
          </w:tcPr>
          <w:p w14:paraId="1665057C" w14:textId="77777777" w:rsidR="00D359A1" w:rsidRPr="000309E4" w:rsidRDefault="00D359A1" w:rsidP="000309E4">
            <w:pPr>
              <w:ind w:left="148"/>
              <w:rPr>
                <w:rFonts w:ascii="Times New Roman" w:hAnsi="Times New Roman" w:cs="Times New Roman"/>
                <w:color w:val="000000"/>
                <w:sz w:val="20"/>
                <w:szCs w:val="20"/>
              </w:rPr>
            </w:pPr>
            <w:r w:rsidRPr="000309E4">
              <w:rPr>
                <w:rFonts w:ascii="Times New Roman" w:hAnsi="Times New Roman" w:cs="Times New Roman"/>
                <w:b/>
                <w:i/>
                <w:color w:val="000000"/>
                <w:sz w:val="20"/>
                <w:szCs w:val="20"/>
              </w:rPr>
              <w:t>EC3S Class 2cd</w:t>
            </w:r>
          </w:p>
        </w:tc>
        <w:tc>
          <w:tcPr>
            <w:tcW w:w="1245" w:type="dxa"/>
            <w:tcBorders>
              <w:top w:val="single" w:sz="4" w:space="0" w:color="auto"/>
              <w:bottom w:val="single" w:sz="4" w:space="0" w:color="auto"/>
            </w:tcBorders>
            <w:vAlign w:val="center"/>
          </w:tcPr>
          <w:p w14:paraId="3C9026DC" w14:textId="77777777" w:rsidR="00D359A1" w:rsidRPr="000309E4" w:rsidRDefault="00D359A1" w:rsidP="00D779C3">
            <w:pPr>
              <w:jc w:val="center"/>
              <w:rPr>
                <w:rFonts w:ascii="Times New Roman" w:hAnsi="Times New Roman" w:cs="Times New Roman"/>
                <w:sz w:val="20"/>
                <w:szCs w:val="20"/>
              </w:rPr>
            </w:pPr>
          </w:p>
        </w:tc>
        <w:tc>
          <w:tcPr>
            <w:tcW w:w="1245" w:type="dxa"/>
            <w:tcBorders>
              <w:top w:val="single" w:sz="4" w:space="0" w:color="auto"/>
              <w:bottom w:val="single" w:sz="4" w:space="0" w:color="auto"/>
            </w:tcBorders>
          </w:tcPr>
          <w:p w14:paraId="28146D7C" w14:textId="77777777" w:rsidR="00D359A1" w:rsidRPr="000309E4" w:rsidRDefault="00D359A1" w:rsidP="00D779C3">
            <w:pPr>
              <w:jc w:val="center"/>
              <w:rPr>
                <w:rFonts w:ascii="Times New Roman" w:hAnsi="Times New Roman" w:cs="Times New Roman"/>
                <w:sz w:val="20"/>
                <w:szCs w:val="20"/>
              </w:rPr>
            </w:pPr>
          </w:p>
        </w:tc>
      </w:tr>
      <w:tr w:rsidR="00D359A1" w:rsidRPr="000309E4" w14:paraId="2BD3DA48" w14:textId="7E1B4D03" w:rsidTr="005471A0">
        <w:trPr>
          <w:trHeight w:val="12"/>
        </w:trPr>
        <w:tc>
          <w:tcPr>
            <w:tcW w:w="2668" w:type="dxa"/>
            <w:tcBorders>
              <w:top w:val="single" w:sz="4" w:space="0" w:color="auto"/>
            </w:tcBorders>
            <w:vAlign w:val="center"/>
          </w:tcPr>
          <w:p w14:paraId="1BC025A0" w14:textId="77777777" w:rsidR="00D359A1" w:rsidRPr="000309E4" w:rsidRDefault="00D359A1" w:rsidP="000309E4">
            <w:pPr>
              <w:ind w:left="290" w:firstLine="283"/>
              <w:contextualSpacing/>
              <w:rPr>
                <w:rFonts w:ascii="Times New Roman" w:hAnsi="Times New Roman" w:cs="Times New Roman"/>
                <w:b/>
                <w:i/>
                <w:color w:val="000000"/>
                <w:sz w:val="20"/>
                <w:szCs w:val="20"/>
              </w:rPr>
            </w:pPr>
            <w:r w:rsidRPr="000309E4">
              <w:rPr>
                <w:rFonts w:ascii="Times New Roman" w:hAnsi="Times New Roman" w:cs="Times New Roman"/>
                <w:color w:val="000000"/>
                <w:sz w:val="20"/>
                <w:szCs w:val="20"/>
              </w:rPr>
              <w:t>Acetaminophen</w:t>
            </w:r>
          </w:p>
        </w:tc>
        <w:tc>
          <w:tcPr>
            <w:tcW w:w="1245" w:type="dxa"/>
            <w:tcBorders>
              <w:top w:val="single" w:sz="4" w:space="0" w:color="auto"/>
            </w:tcBorders>
            <w:vAlign w:val="center"/>
          </w:tcPr>
          <w:p w14:paraId="35702F50"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04</w:t>
            </w:r>
          </w:p>
        </w:tc>
        <w:tc>
          <w:tcPr>
            <w:tcW w:w="1245" w:type="dxa"/>
            <w:tcBorders>
              <w:top w:val="single" w:sz="4" w:space="0" w:color="auto"/>
            </w:tcBorders>
          </w:tcPr>
          <w:p w14:paraId="78667AFA" w14:textId="34D9EF52"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24EE27DB" w14:textId="6F4FA291" w:rsidTr="005471A0">
        <w:trPr>
          <w:trHeight w:val="12"/>
        </w:trPr>
        <w:tc>
          <w:tcPr>
            <w:tcW w:w="2668" w:type="dxa"/>
            <w:vAlign w:val="center"/>
          </w:tcPr>
          <w:p w14:paraId="7969BF97"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Antipyrine</w:t>
            </w:r>
          </w:p>
        </w:tc>
        <w:tc>
          <w:tcPr>
            <w:tcW w:w="1245" w:type="dxa"/>
            <w:vAlign w:val="center"/>
          </w:tcPr>
          <w:p w14:paraId="68E7EFFA"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92</w:t>
            </w:r>
          </w:p>
        </w:tc>
        <w:tc>
          <w:tcPr>
            <w:tcW w:w="1245" w:type="dxa"/>
          </w:tcPr>
          <w:p w14:paraId="5D1C8358" w14:textId="330AA912"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23AC8142" w14:textId="28040671" w:rsidTr="005471A0">
        <w:trPr>
          <w:trHeight w:val="12"/>
        </w:trPr>
        <w:tc>
          <w:tcPr>
            <w:tcW w:w="2668" w:type="dxa"/>
            <w:vAlign w:val="center"/>
          </w:tcPr>
          <w:p w14:paraId="5F7BD4D3"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Betamipron</w:t>
            </w:r>
            <w:proofErr w:type="spellEnd"/>
          </w:p>
        </w:tc>
        <w:tc>
          <w:tcPr>
            <w:tcW w:w="1245" w:type="dxa"/>
            <w:vAlign w:val="center"/>
          </w:tcPr>
          <w:p w14:paraId="2CA07B72"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59</w:t>
            </w:r>
          </w:p>
        </w:tc>
        <w:tc>
          <w:tcPr>
            <w:tcW w:w="1245" w:type="dxa"/>
          </w:tcPr>
          <w:p w14:paraId="3D77D53F" w14:textId="3FD443B5"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6364DC66" w14:textId="277A8303" w:rsidTr="005471A0">
        <w:trPr>
          <w:trHeight w:val="12"/>
        </w:trPr>
        <w:tc>
          <w:tcPr>
            <w:tcW w:w="2668" w:type="dxa"/>
            <w:vAlign w:val="center"/>
          </w:tcPr>
          <w:p w14:paraId="2BE78756"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Bisoprolol</w:t>
            </w:r>
          </w:p>
        </w:tc>
        <w:tc>
          <w:tcPr>
            <w:tcW w:w="1245" w:type="dxa"/>
            <w:vAlign w:val="center"/>
          </w:tcPr>
          <w:p w14:paraId="6C3FB738"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95</w:t>
            </w:r>
          </w:p>
        </w:tc>
        <w:tc>
          <w:tcPr>
            <w:tcW w:w="1245" w:type="dxa"/>
          </w:tcPr>
          <w:p w14:paraId="2200DE29" w14:textId="46042025"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49F03AB5" w14:textId="39797FA3" w:rsidTr="005471A0">
        <w:trPr>
          <w:trHeight w:val="12"/>
        </w:trPr>
        <w:tc>
          <w:tcPr>
            <w:tcW w:w="2668" w:type="dxa"/>
            <w:vAlign w:val="center"/>
          </w:tcPr>
          <w:p w14:paraId="2F68150A"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Carbazeran</w:t>
            </w:r>
          </w:p>
        </w:tc>
        <w:tc>
          <w:tcPr>
            <w:tcW w:w="1245" w:type="dxa"/>
            <w:vAlign w:val="center"/>
          </w:tcPr>
          <w:p w14:paraId="46FBEE42"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7</w:t>
            </w:r>
          </w:p>
        </w:tc>
        <w:tc>
          <w:tcPr>
            <w:tcW w:w="1245" w:type="dxa"/>
          </w:tcPr>
          <w:p w14:paraId="05225E98" w14:textId="35461D1D" w:rsidR="00D359A1" w:rsidRPr="000309E4" w:rsidRDefault="00E713CE"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DaGVuZzwvQXV0aG9yPjxZZWFyPjIwMTM8L1llYXI+PFJl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DaGVuZzwvQXV0aG9yPjxZZWFyPjIwMTM8L1llYXI+PFJl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8)</w:t>
            </w:r>
            <w:r w:rsidRPr="000309E4">
              <w:rPr>
                <w:rFonts w:ascii="Times New Roman" w:hAnsi="Times New Roman" w:cs="Times New Roman"/>
                <w:sz w:val="20"/>
                <w:szCs w:val="20"/>
              </w:rPr>
              <w:fldChar w:fldCharType="end"/>
            </w:r>
          </w:p>
        </w:tc>
      </w:tr>
      <w:tr w:rsidR="00D359A1" w:rsidRPr="000309E4" w14:paraId="21095957" w14:textId="6BA24ED9" w:rsidTr="005471A0">
        <w:trPr>
          <w:trHeight w:val="12"/>
        </w:trPr>
        <w:tc>
          <w:tcPr>
            <w:tcW w:w="2668" w:type="dxa"/>
            <w:vAlign w:val="center"/>
          </w:tcPr>
          <w:p w14:paraId="20091EB4"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Citalopram</w:t>
            </w:r>
          </w:p>
        </w:tc>
        <w:tc>
          <w:tcPr>
            <w:tcW w:w="1245" w:type="dxa"/>
            <w:vAlign w:val="center"/>
          </w:tcPr>
          <w:p w14:paraId="18EB96EA"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39</w:t>
            </w:r>
          </w:p>
        </w:tc>
        <w:tc>
          <w:tcPr>
            <w:tcW w:w="1245" w:type="dxa"/>
          </w:tcPr>
          <w:p w14:paraId="4CB7CEAC" w14:textId="1ED3E71B"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416BF604" w14:textId="29ABAD1A" w:rsidTr="005471A0">
        <w:trPr>
          <w:trHeight w:val="12"/>
        </w:trPr>
        <w:tc>
          <w:tcPr>
            <w:tcW w:w="2668" w:type="dxa"/>
            <w:vAlign w:val="center"/>
          </w:tcPr>
          <w:p w14:paraId="7EB51945"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Codeine</w:t>
            </w:r>
          </w:p>
        </w:tc>
        <w:tc>
          <w:tcPr>
            <w:tcW w:w="1245" w:type="dxa"/>
            <w:vAlign w:val="center"/>
          </w:tcPr>
          <w:p w14:paraId="049774E4"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0</w:t>
            </w:r>
          </w:p>
        </w:tc>
        <w:tc>
          <w:tcPr>
            <w:tcW w:w="1245" w:type="dxa"/>
          </w:tcPr>
          <w:p w14:paraId="3A1C9091" w14:textId="2ADD9D27" w:rsidR="00D359A1" w:rsidRPr="000309E4" w:rsidRDefault="00475340"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Xb29kPC9BdXRob3I+PFllYXI+MjAxNzwvWWVhcj48UmVj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Xb29kPC9BdXRob3I+PFllYXI+MjAxNzwvWWVhcj48UmVj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9)</w:t>
            </w:r>
            <w:r w:rsidRPr="000309E4">
              <w:rPr>
                <w:rFonts w:ascii="Times New Roman" w:hAnsi="Times New Roman" w:cs="Times New Roman"/>
                <w:sz w:val="20"/>
                <w:szCs w:val="20"/>
              </w:rPr>
              <w:fldChar w:fldCharType="end"/>
            </w:r>
          </w:p>
        </w:tc>
      </w:tr>
      <w:tr w:rsidR="00D359A1" w:rsidRPr="000309E4" w14:paraId="707CD5DE" w14:textId="6C2BF84A" w:rsidTr="005471A0">
        <w:trPr>
          <w:trHeight w:val="12"/>
        </w:trPr>
        <w:tc>
          <w:tcPr>
            <w:tcW w:w="2668" w:type="dxa"/>
            <w:vAlign w:val="center"/>
          </w:tcPr>
          <w:p w14:paraId="65C9D137"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Fleroxacin</w:t>
            </w:r>
          </w:p>
        </w:tc>
        <w:tc>
          <w:tcPr>
            <w:tcW w:w="1245" w:type="dxa"/>
            <w:vAlign w:val="center"/>
          </w:tcPr>
          <w:p w14:paraId="0A6C1C0D"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88</w:t>
            </w:r>
          </w:p>
        </w:tc>
        <w:tc>
          <w:tcPr>
            <w:tcW w:w="1245" w:type="dxa"/>
          </w:tcPr>
          <w:p w14:paraId="6DE11A07" w14:textId="0D028ABC"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527C6867" w14:textId="7D4A01C7" w:rsidTr="005471A0">
        <w:trPr>
          <w:trHeight w:val="12"/>
        </w:trPr>
        <w:tc>
          <w:tcPr>
            <w:tcW w:w="2668" w:type="dxa"/>
            <w:vAlign w:val="center"/>
          </w:tcPr>
          <w:p w14:paraId="002599DE"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Gatifloxacin</w:t>
            </w:r>
            <w:proofErr w:type="spellEnd"/>
          </w:p>
        </w:tc>
        <w:tc>
          <w:tcPr>
            <w:tcW w:w="1245" w:type="dxa"/>
            <w:vAlign w:val="center"/>
          </w:tcPr>
          <w:p w14:paraId="3D8C82A2"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01</w:t>
            </w:r>
          </w:p>
        </w:tc>
        <w:tc>
          <w:tcPr>
            <w:tcW w:w="1245" w:type="dxa"/>
          </w:tcPr>
          <w:p w14:paraId="1B331D24" w14:textId="0F383E48"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35B5092C" w14:textId="29797330" w:rsidTr="005471A0">
        <w:trPr>
          <w:trHeight w:val="12"/>
        </w:trPr>
        <w:tc>
          <w:tcPr>
            <w:tcW w:w="2668" w:type="dxa"/>
            <w:vAlign w:val="center"/>
          </w:tcPr>
          <w:p w14:paraId="09BE20B2"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Ketoprofen</w:t>
            </w:r>
          </w:p>
        </w:tc>
        <w:tc>
          <w:tcPr>
            <w:tcW w:w="1245" w:type="dxa"/>
            <w:vAlign w:val="center"/>
          </w:tcPr>
          <w:p w14:paraId="5DF90801"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09</w:t>
            </w:r>
          </w:p>
        </w:tc>
        <w:tc>
          <w:tcPr>
            <w:tcW w:w="1245" w:type="dxa"/>
          </w:tcPr>
          <w:p w14:paraId="3344B162" w14:textId="0B6A2A09"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36243DE9" w14:textId="17744620" w:rsidTr="005471A0">
        <w:trPr>
          <w:trHeight w:val="12"/>
        </w:trPr>
        <w:tc>
          <w:tcPr>
            <w:tcW w:w="2668" w:type="dxa"/>
            <w:vAlign w:val="center"/>
          </w:tcPr>
          <w:p w14:paraId="7D2DABA8"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Lorazepam</w:t>
            </w:r>
          </w:p>
        </w:tc>
        <w:tc>
          <w:tcPr>
            <w:tcW w:w="1245" w:type="dxa"/>
            <w:vAlign w:val="center"/>
          </w:tcPr>
          <w:p w14:paraId="5C1F4198"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1</w:t>
            </w:r>
          </w:p>
        </w:tc>
        <w:tc>
          <w:tcPr>
            <w:tcW w:w="1245" w:type="dxa"/>
          </w:tcPr>
          <w:p w14:paraId="62B2F86A" w14:textId="3BBDD607"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0922897E" w14:textId="23597BBA" w:rsidTr="005471A0">
        <w:trPr>
          <w:trHeight w:val="12"/>
        </w:trPr>
        <w:tc>
          <w:tcPr>
            <w:tcW w:w="2668" w:type="dxa"/>
            <w:vAlign w:val="center"/>
          </w:tcPr>
          <w:p w14:paraId="2767D762"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Metoprolol</w:t>
            </w:r>
          </w:p>
        </w:tc>
        <w:tc>
          <w:tcPr>
            <w:tcW w:w="1245" w:type="dxa"/>
            <w:vAlign w:val="center"/>
          </w:tcPr>
          <w:p w14:paraId="55BE85DE"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15</w:t>
            </w:r>
          </w:p>
        </w:tc>
        <w:tc>
          <w:tcPr>
            <w:tcW w:w="1245" w:type="dxa"/>
          </w:tcPr>
          <w:p w14:paraId="3AEC5FA5" w14:textId="2440EF10"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236AC767" w14:textId="2707A5EE" w:rsidTr="005471A0">
        <w:trPr>
          <w:trHeight w:val="12"/>
        </w:trPr>
        <w:tc>
          <w:tcPr>
            <w:tcW w:w="2668" w:type="dxa"/>
            <w:vAlign w:val="center"/>
          </w:tcPr>
          <w:p w14:paraId="0D015336"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Moxifloxacin</w:t>
            </w:r>
          </w:p>
        </w:tc>
        <w:tc>
          <w:tcPr>
            <w:tcW w:w="1245" w:type="dxa"/>
            <w:vAlign w:val="center"/>
          </w:tcPr>
          <w:p w14:paraId="06E1E715"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92</w:t>
            </w:r>
          </w:p>
        </w:tc>
        <w:tc>
          <w:tcPr>
            <w:tcW w:w="1245" w:type="dxa"/>
          </w:tcPr>
          <w:p w14:paraId="6B755D3F" w14:textId="01F214E8"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67D6F10C" w14:textId="5AE5FCE3" w:rsidTr="005471A0">
        <w:trPr>
          <w:trHeight w:val="12"/>
        </w:trPr>
        <w:tc>
          <w:tcPr>
            <w:tcW w:w="2668" w:type="dxa"/>
            <w:vAlign w:val="center"/>
          </w:tcPr>
          <w:p w14:paraId="52708BCA"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Mycophenolic Acid</w:t>
            </w:r>
          </w:p>
        </w:tc>
        <w:tc>
          <w:tcPr>
            <w:tcW w:w="1245" w:type="dxa"/>
            <w:vAlign w:val="center"/>
          </w:tcPr>
          <w:p w14:paraId="42AFA843"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69</w:t>
            </w:r>
          </w:p>
        </w:tc>
        <w:tc>
          <w:tcPr>
            <w:tcW w:w="1245" w:type="dxa"/>
          </w:tcPr>
          <w:p w14:paraId="44236A01" w14:textId="33409E6F"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6E2E25AD" w14:textId="0F03FE51" w:rsidTr="005471A0">
        <w:trPr>
          <w:trHeight w:val="12"/>
        </w:trPr>
        <w:tc>
          <w:tcPr>
            <w:tcW w:w="2668" w:type="dxa"/>
            <w:vAlign w:val="center"/>
          </w:tcPr>
          <w:p w14:paraId="3BEA49FA"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Oxazepam</w:t>
            </w:r>
          </w:p>
        </w:tc>
        <w:tc>
          <w:tcPr>
            <w:tcW w:w="1245" w:type="dxa"/>
            <w:vAlign w:val="center"/>
          </w:tcPr>
          <w:p w14:paraId="2624D5E3"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11</w:t>
            </w:r>
          </w:p>
        </w:tc>
        <w:tc>
          <w:tcPr>
            <w:tcW w:w="1245" w:type="dxa"/>
          </w:tcPr>
          <w:p w14:paraId="27401CE7" w14:textId="4B81D65E"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0BE042DB" w14:textId="5767441C" w:rsidTr="005471A0">
        <w:trPr>
          <w:trHeight w:val="12"/>
        </w:trPr>
        <w:tc>
          <w:tcPr>
            <w:tcW w:w="2668" w:type="dxa"/>
            <w:vAlign w:val="center"/>
          </w:tcPr>
          <w:p w14:paraId="7B68513C"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Pitavastatin</w:t>
            </w:r>
            <w:proofErr w:type="spellEnd"/>
          </w:p>
        </w:tc>
        <w:tc>
          <w:tcPr>
            <w:tcW w:w="1245" w:type="dxa"/>
            <w:vAlign w:val="center"/>
          </w:tcPr>
          <w:p w14:paraId="6C016082"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65</w:t>
            </w:r>
          </w:p>
        </w:tc>
        <w:tc>
          <w:tcPr>
            <w:tcW w:w="1245" w:type="dxa"/>
          </w:tcPr>
          <w:p w14:paraId="2FACD84A" w14:textId="3B294670" w:rsidR="00D359A1" w:rsidRPr="000309E4" w:rsidRDefault="00815647"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CaTwvQXV0aG9yPjxZZWFyPjIwMjE8L1llYXI+PFJlY051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CaTwvQXV0aG9yPjxZZWFyPjIwMjE8L1llYXI+PFJlY051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80)</w:t>
            </w:r>
            <w:r w:rsidRPr="000309E4">
              <w:rPr>
                <w:rFonts w:ascii="Times New Roman" w:hAnsi="Times New Roman" w:cs="Times New Roman"/>
                <w:sz w:val="20"/>
                <w:szCs w:val="20"/>
              </w:rPr>
              <w:fldChar w:fldCharType="end"/>
            </w:r>
          </w:p>
        </w:tc>
      </w:tr>
      <w:tr w:rsidR="00D359A1" w:rsidRPr="000309E4" w14:paraId="11269C23" w14:textId="4D9DD55B" w:rsidTr="005471A0">
        <w:trPr>
          <w:trHeight w:val="12"/>
        </w:trPr>
        <w:tc>
          <w:tcPr>
            <w:tcW w:w="2668" w:type="dxa"/>
            <w:vAlign w:val="center"/>
          </w:tcPr>
          <w:p w14:paraId="35718721"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Rsv604</w:t>
            </w:r>
          </w:p>
        </w:tc>
        <w:tc>
          <w:tcPr>
            <w:tcW w:w="1245" w:type="dxa"/>
            <w:vAlign w:val="center"/>
          </w:tcPr>
          <w:p w14:paraId="5F59BFF9"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w:t>
            </w:r>
          </w:p>
        </w:tc>
        <w:tc>
          <w:tcPr>
            <w:tcW w:w="1245" w:type="dxa"/>
          </w:tcPr>
          <w:p w14:paraId="3B0ED9B4" w14:textId="5EE1A64F" w:rsidR="00D359A1" w:rsidRPr="000309E4" w:rsidRDefault="003A1A8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Assumed</w:t>
            </w:r>
          </w:p>
        </w:tc>
      </w:tr>
      <w:tr w:rsidR="00D359A1" w:rsidRPr="000309E4" w14:paraId="5CFB663B" w14:textId="0EB3B5BE" w:rsidTr="005471A0">
        <w:trPr>
          <w:trHeight w:val="12"/>
        </w:trPr>
        <w:tc>
          <w:tcPr>
            <w:tcW w:w="2668" w:type="dxa"/>
            <w:vAlign w:val="center"/>
          </w:tcPr>
          <w:p w14:paraId="114094AE"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Theophylline</w:t>
            </w:r>
          </w:p>
        </w:tc>
        <w:tc>
          <w:tcPr>
            <w:tcW w:w="1245" w:type="dxa"/>
            <w:vAlign w:val="center"/>
          </w:tcPr>
          <w:p w14:paraId="75947FE5"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92</w:t>
            </w:r>
          </w:p>
        </w:tc>
        <w:tc>
          <w:tcPr>
            <w:tcW w:w="1245" w:type="dxa"/>
          </w:tcPr>
          <w:p w14:paraId="1F4FE4CF" w14:textId="5C18C353"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327A0708" w14:textId="26348795" w:rsidTr="005471A0">
        <w:trPr>
          <w:trHeight w:val="12"/>
        </w:trPr>
        <w:tc>
          <w:tcPr>
            <w:tcW w:w="2668" w:type="dxa"/>
            <w:vAlign w:val="center"/>
          </w:tcPr>
          <w:p w14:paraId="338DD0F5"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Vadimezan</w:t>
            </w:r>
            <w:proofErr w:type="spellEnd"/>
          </w:p>
        </w:tc>
        <w:tc>
          <w:tcPr>
            <w:tcW w:w="1245" w:type="dxa"/>
            <w:vAlign w:val="center"/>
          </w:tcPr>
          <w:p w14:paraId="62961394"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67</w:t>
            </w:r>
          </w:p>
        </w:tc>
        <w:tc>
          <w:tcPr>
            <w:tcW w:w="1245" w:type="dxa"/>
          </w:tcPr>
          <w:p w14:paraId="48421D65" w14:textId="1AB79687" w:rsidR="00D359A1" w:rsidRPr="000309E4" w:rsidRDefault="003712CF"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r>
            <w:r w:rsidRPr="000309E4">
              <w:rPr>
                <w:rFonts w:ascii="Times New Roman" w:hAnsi="Times New Roman" w:cs="Times New Roman"/>
                <w:sz w:val="20"/>
                <w:szCs w:val="20"/>
              </w:rPr>
              <w:instrText xml:space="preserve"> ADDIN EN.CITE &lt;EndNote&gt;&lt;Cite&gt;&lt;Author&gt;Zhou&lt;/Author&gt;&lt;Year&gt;2001&lt;/Year&gt;&lt;RecNum&gt;81&lt;/RecNum&gt;&lt;DisplayText&gt;(81)&lt;/DisplayText&gt;&lt;record&gt;&lt;rec-number&gt;81&lt;/rec-number&gt;&lt;foreign-keys&gt;&lt;key app="EN" db-id="fsep2pexqfss99eapvcvad0oatpda9psew2f" timestamp="1675461193"&gt;81&lt;/key&gt;&lt;/foreign-keys&gt;&lt;ref-type name="Journal Article"&gt;17&lt;/ref-type&gt;&lt;contributors&gt;&lt;authors&gt;&lt;author&gt;Zhou, S.&lt;/author&gt;&lt;author&gt;Paxton, J. W.&lt;/author&gt;&lt;author&gt;Kestell, P.&lt;/author&gt;&lt;author&gt;Tingle, M. D.&lt;/author&gt;&lt;/authors&gt;&lt;/contributors&gt;&lt;auth-address&gt;Department of Pharmacology and Clinical Pharmacology, University of Auckland, New Zealand.&lt;/auth-address&gt;&lt;titles&gt;&lt;title&gt;Reversible binding of the novel anti-tumour agent 5,6-dimethylxanthenone-4-acetic acid to plasma proteins and its distribution into blood cells in various species&lt;/title&gt;&lt;secondary-title&gt;J Pharm Pharmacol&lt;/secondary-title&gt;&lt;/titles&gt;&lt;periodical&gt;&lt;full-title&gt;J Pharm Pharmacol&lt;/full-title&gt;&lt;/periodical&gt;&lt;pages&gt;463-71&lt;/pages&gt;&lt;volume&gt;53&lt;/volume&gt;&lt;number&gt;4&lt;/number&gt;&lt;edition&gt;2001/05/09&lt;/edition&gt;&lt;keywords&gt;&lt;keyword&gt;Animals&lt;/keyword&gt;&lt;keyword&gt;Antineoplastic Agents/*metabolism/pharmacokinetics&lt;/keyword&gt;&lt;keyword&gt;Blood Cells/chemistry&lt;/keyword&gt;&lt;keyword&gt;Chromatography, High Pressure Liquid&lt;/keyword&gt;&lt;keyword&gt;Dose-Response Relationship, Drug&lt;/keyword&gt;&lt;keyword&gt;Humans&lt;/keyword&gt;&lt;keyword&gt;Male&lt;/keyword&gt;&lt;keyword&gt;Neoplasms/drug therapy&lt;/keyword&gt;&lt;keyword&gt;Protein Binding&lt;/keyword&gt;&lt;keyword&gt;Rabbits&lt;/keyword&gt;&lt;keyword&gt;Rats&lt;/keyword&gt;&lt;keyword&gt;Rats, Wistar&lt;/keyword&gt;&lt;keyword&gt;Xanthenes/*metabolism/pharmacokinetics&lt;/keyword&gt;&lt;keyword&gt;*Xanthones&lt;/keyword&gt;&lt;/keywords&gt;&lt;dates&gt;&lt;year&gt;2001&lt;/year&gt;&lt;pub-dates&gt;&lt;date&gt;Apr&lt;/date&gt;&lt;/pub-dates&gt;&lt;/dates&gt;&lt;isbn&gt;0022-3573 (Print)&amp;#xD;0022-3573 (Linking)&lt;/isbn&gt;&lt;accession-num&gt;11341362&lt;/accession-num&gt;&lt;urls&gt;&lt;related-urls&gt;&lt;url&gt;https://www.ncbi.nlm.nih.gov/pubmed/11341362&lt;/url&gt;&lt;/related-urls&gt;&lt;/urls&gt;&lt;electronic-resource-num&gt;10.1211/0022357011775758&lt;/electronic-resource-num&gt;&lt;/record&gt;&lt;/Cite&gt;&lt;/EndNote&gt;</w:instrText>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81)</w:t>
            </w:r>
            <w:r w:rsidRPr="000309E4">
              <w:rPr>
                <w:rFonts w:ascii="Times New Roman" w:hAnsi="Times New Roman" w:cs="Times New Roman"/>
                <w:sz w:val="20"/>
                <w:szCs w:val="20"/>
              </w:rPr>
              <w:fldChar w:fldCharType="end"/>
            </w:r>
          </w:p>
        </w:tc>
      </w:tr>
      <w:tr w:rsidR="00D359A1" w:rsidRPr="000309E4" w14:paraId="35E71EBB" w14:textId="52AECDD3" w:rsidTr="005471A0">
        <w:trPr>
          <w:trHeight w:val="12"/>
        </w:trPr>
        <w:tc>
          <w:tcPr>
            <w:tcW w:w="2668" w:type="dxa"/>
            <w:tcBorders>
              <w:bottom w:val="single" w:sz="4" w:space="0" w:color="auto"/>
            </w:tcBorders>
            <w:vAlign w:val="center"/>
          </w:tcPr>
          <w:p w14:paraId="0E6C97D3"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Zaleplon</w:t>
            </w:r>
          </w:p>
        </w:tc>
        <w:tc>
          <w:tcPr>
            <w:tcW w:w="1245" w:type="dxa"/>
            <w:tcBorders>
              <w:bottom w:val="single" w:sz="4" w:space="0" w:color="auto"/>
            </w:tcBorders>
            <w:vAlign w:val="center"/>
          </w:tcPr>
          <w:p w14:paraId="77092BED"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99</w:t>
            </w:r>
          </w:p>
        </w:tc>
        <w:tc>
          <w:tcPr>
            <w:tcW w:w="1245" w:type="dxa"/>
            <w:tcBorders>
              <w:bottom w:val="single" w:sz="4" w:space="0" w:color="auto"/>
            </w:tcBorders>
          </w:tcPr>
          <w:p w14:paraId="171B0161" w14:textId="47E6C76E"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3F19CBAB" w14:textId="046ACE0E" w:rsidTr="005471A0">
        <w:trPr>
          <w:trHeight w:val="12"/>
        </w:trPr>
        <w:tc>
          <w:tcPr>
            <w:tcW w:w="2668" w:type="dxa"/>
            <w:tcBorders>
              <w:top w:val="single" w:sz="4" w:space="0" w:color="auto"/>
              <w:bottom w:val="single" w:sz="4" w:space="0" w:color="auto"/>
            </w:tcBorders>
            <w:vAlign w:val="center"/>
          </w:tcPr>
          <w:p w14:paraId="7E92BAAE" w14:textId="77777777" w:rsidR="00D359A1" w:rsidRPr="000309E4" w:rsidRDefault="00D359A1" w:rsidP="000309E4">
            <w:pPr>
              <w:ind w:left="290" w:hanging="142"/>
              <w:rPr>
                <w:rFonts w:ascii="Times New Roman" w:hAnsi="Times New Roman" w:cs="Times New Roman"/>
                <w:color w:val="000000"/>
                <w:sz w:val="20"/>
                <w:szCs w:val="20"/>
              </w:rPr>
            </w:pPr>
            <w:r w:rsidRPr="000309E4">
              <w:rPr>
                <w:rFonts w:ascii="Times New Roman" w:hAnsi="Times New Roman" w:cs="Times New Roman"/>
                <w:b/>
                <w:i/>
                <w:color w:val="000000"/>
                <w:sz w:val="20"/>
                <w:szCs w:val="20"/>
              </w:rPr>
              <w:t>EC3S Class 34ab</w:t>
            </w:r>
          </w:p>
        </w:tc>
        <w:tc>
          <w:tcPr>
            <w:tcW w:w="1245" w:type="dxa"/>
            <w:tcBorders>
              <w:top w:val="single" w:sz="4" w:space="0" w:color="auto"/>
              <w:bottom w:val="single" w:sz="4" w:space="0" w:color="auto"/>
            </w:tcBorders>
            <w:vAlign w:val="center"/>
          </w:tcPr>
          <w:p w14:paraId="5E10A1BE" w14:textId="77777777" w:rsidR="00D359A1" w:rsidRPr="000309E4" w:rsidRDefault="00D359A1" w:rsidP="00D779C3">
            <w:pPr>
              <w:jc w:val="center"/>
              <w:rPr>
                <w:rFonts w:ascii="Times New Roman" w:hAnsi="Times New Roman" w:cs="Times New Roman"/>
                <w:sz w:val="20"/>
                <w:szCs w:val="20"/>
              </w:rPr>
            </w:pPr>
          </w:p>
        </w:tc>
        <w:tc>
          <w:tcPr>
            <w:tcW w:w="1245" w:type="dxa"/>
            <w:tcBorders>
              <w:top w:val="single" w:sz="4" w:space="0" w:color="auto"/>
              <w:bottom w:val="single" w:sz="4" w:space="0" w:color="auto"/>
            </w:tcBorders>
          </w:tcPr>
          <w:p w14:paraId="106F99CC" w14:textId="77777777" w:rsidR="00D359A1" w:rsidRPr="000309E4" w:rsidRDefault="00D359A1" w:rsidP="00D779C3">
            <w:pPr>
              <w:jc w:val="center"/>
              <w:rPr>
                <w:rFonts w:ascii="Times New Roman" w:hAnsi="Times New Roman" w:cs="Times New Roman"/>
                <w:sz w:val="20"/>
                <w:szCs w:val="20"/>
              </w:rPr>
            </w:pPr>
          </w:p>
        </w:tc>
      </w:tr>
      <w:tr w:rsidR="00D359A1" w:rsidRPr="000309E4" w14:paraId="32886790" w14:textId="1A2B40B1" w:rsidTr="005471A0">
        <w:trPr>
          <w:trHeight w:val="12"/>
        </w:trPr>
        <w:tc>
          <w:tcPr>
            <w:tcW w:w="2668" w:type="dxa"/>
            <w:tcBorders>
              <w:top w:val="single" w:sz="4" w:space="0" w:color="auto"/>
            </w:tcBorders>
            <w:vAlign w:val="center"/>
          </w:tcPr>
          <w:p w14:paraId="5BA72A33"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Aliskiren</w:t>
            </w:r>
            <w:proofErr w:type="spellEnd"/>
          </w:p>
        </w:tc>
        <w:tc>
          <w:tcPr>
            <w:tcW w:w="1245" w:type="dxa"/>
            <w:tcBorders>
              <w:top w:val="single" w:sz="4" w:space="0" w:color="auto"/>
            </w:tcBorders>
            <w:vAlign w:val="center"/>
          </w:tcPr>
          <w:p w14:paraId="370AC084"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68</w:t>
            </w:r>
          </w:p>
        </w:tc>
        <w:tc>
          <w:tcPr>
            <w:tcW w:w="1245" w:type="dxa"/>
            <w:tcBorders>
              <w:top w:val="single" w:sz="4" w:space="0" w:color="auto"/>
            </w:tcBorders>
          </w:tcPr>
          <w:p w14:paraId="085D8817" w14:textId="584D99A1" w:rsidR="00D359A1" w:rsidRPr="000309E4" w:rsidRDefault="003A1A8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Assumed</w:t>
            </w:r>
          </w:p>
        </w:tc>
      </w:tr>
      <w:tr w:rsidR="00D359A1" w:rsidRPr="000309E4" w14:paraId="7B82DC2D" w14:textId="3018EB37" w:rsidTr="005471A0">
        <w:trPr>
          <w:trHeight w:val="12"/>
        </w:trPr>
        <w:tc>
          <w:tcPr>
            <w:tcW w:w="2668" w:type="dxa"/>
            <w:vAlign w:val="center"/>
          </w:tcPr>
          <w:p w14:paraId="35F9D076"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Dacinostat</w:t>
            </w:r>
          </w:p>
        </w:tc>
        <w:tc>
          <w:tcPr>
            <w:tcW w:w="1245" w:type="dxa"/>
            <w:vAlign w:val="center"/>
          </w:tcPr>
          <w:p w14:paraId="4BBF0DD7"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w:t>
            </w:r>
          </w:p>
        </w:tc>
        <w:tc>
          <w:tcPr>
            <w:tcW w:w="1245" w:type="dxa"/>
          </w:tcPr>
          <w:p w14:paraId="47047AB7" w14:textId="2E1E7906" w:rsidR="00D359A1" w:rsidRPr="000309E4" w:rsidRDefault="003A1A8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Assumed</w:t>
            </w:r>
          </w:p>
        </w:tc>
      </w:tr>
      <w:tr w:rsidR="00D359A1" w:rsidRPr="000309E4" w14:paraId="024E50F8" w14:textId="28ADE83F" w:rsidTr="005471A0">
        <w:trPr>
          <w:trHeight w:val="12"/>
        </w:trPr>
        <w:tc>
          <w:tcPr>
            <w:tcW w:w="2668" w:type="dxa"/>
            <w:vAlign w:val="center"/>
          </w:tcPr>
          <w:p w14:paraId="664599D7"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sz w:val="20"/>
                <w:szCs w:val="20"/>
              </w:rPr>
              <w:t>Erythromycin</w:t>
            </w:r>
          </w:p>
        </w:tc>
        <w:tc>
          <w:tcPr>
            <w:tcW w:w="1245" w:type="dxa"/>
            <w:vAlign w:val="center"/>
          </w:tcPr>
          <w:p w14:paraId="172BB1BD"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82</w:t>
            </w:r>
          </w:p>
        </w:tc>
        <w:tc>
          <w:tcPr>
            <w:tcW w:w="1245" w:type="dxa"/>
          </w:tcPr>
          <w:p w14:paraId="32B38D55" w14:textId="601E8274"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5CDC3468" w14:textId="5827DAA2" w:rsidTr="005471A0">
        <w:trPr>
          <w:trHeight w:val="12"/>
        </w:trPr>
        <w:tc>
          <w:tcPr>
            <w:tcW w:w="2668" w:type="dxa"/>
            <w:vAlign w:val="center"/>
          </w:tcPr>
          <w:p w14:paraId="1184DB24"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Etoposide</w:t>
            </w:r>
          </w:p>
        </w:tc>
        <w:tc>
          <w:tcPr>
            <w:tcW w:w="1245" w:type="dxa"/>
            <w:vAlign w:val="center"/>
          </w:tcPr>
          <w:p w14:paraId="30D7AB87"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6</w:t>
            </w:r>
          </w:p>
        </w:tc>
        <w:tc>
          <w:tcPr>
            <w:tcW w:w="1245" w:type="dxa"/>
          </w:tcPr>
          <w:p w14:paraId="0BFB5BFC" w14:textId="3E8EC198"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215F0070" w14:textId="7789FA32" w:rsidTr="005471A0">
        <w:trPr>
          <w:trHeight w:val="12"/>
        </w:trPr>
        <w:tc>
          <w:tcPr>
            <w:tcW w:w="2668" w:type="dxa"/>
            <w:vAlign w:val="center"/>
          </w:tcPr>
          <w:p w14:paraId="06D355DF"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Indinavir</w:t>
            </w:r>
          </w:p>
        </w:tc>
        <w:tc>
          <w:tcPr>
            <w:tcW w:w="1245" w:type="dxa"/>
            <w:vAlign w:val="center"/>
          </w:tcPr>
          <w:p w14:paraId="7492088D"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05</w:t>
            </w:r>
          </w:p>
        </w:tc>
        <w:tc>
          <w:tcPr>
            <w:tcW w:w="1245" w:type="dxa"/>
          </w:tcPr>
          <w:p w14:paraId="035059F6" w14:textId="0D286613"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7FBD6449" w14:textId="5F70D848" w:rsidTr="005471A0">
        <w:trPr>
          <w:trHeight w:val="12"/>
        </w:trPr>
        <w:tc>
          <w:tcPr>
            <w:tcW w:w="2668" w:type="dxa"/>
            <w:tcBorders>
              <w:bottom w:val="single" w:sz="4" w:space="0" w:color="auto"/>
            </w:tcBorders>
            <w:vAlign w:val="center"/>
          </w:tcPr>
          <w:p w14:paraId="54A07BDD"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Panobinostat</w:t>
            </w:r>
          </w:p>
        </w:tc>
        <w:tc>
          <w:tcPr>
            <w:tcW w:w="1245" w:type="dxa"/>
            <w:tcBorders>
              <w:bottom w:val="single" w:sz="4" w:space="0" w:color="auto"/>
            </w:tcBorders>
            <w:vAlign w:val="center"/>
          </w:tcPr>
          <w:p w14:paraId="2BBCA973"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4</w:t>
            </w:r>
          </w:p>
        </w:tc>
        <w:tc>
          <w:tcPr>
            <w:tcW w:w="1245" w:type="dxa"/>
            <w:tcBorders>
              <w:bottom w:val="single" w:sz="4" w:space="0" w:color="auto"/>
            </w:tcBorders>
          </w:tcPr>
          <w:p w14:paraId="0726352D" w14:textId="57CF8B80" w:rsidR="00D359A1" w:rsidRPr="000309E4" w:rsidRDefault="003712CF"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FaW5vbGY8L0F1dGhvcj48WWVhcj4yMDE3PC9ZZWFyPjxS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=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FaW5vbGY8L0F1dGhvcj48WWVhcj4yMDE3PC9ZZWFyPjxS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=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82)</w:t>
            </w:r>
            <w:r w:rsidRPr="000309E4">
              <w:rPr>
                <w:rFonts w:ascii="Times New Roman" w:hAnsi="Times New Roman" w:cs="Times New Roman"/>
                <w:sz w:val="20"/>
                <w:szCs w:val="20"/>
              </w:rPr>
              <w:fldChar w:fldCharType="end"/>
            </w:r>
          </w:p>
        </w:tc>
      </w:tr>
      <w:tr w:rsidR="00D359A1" w:rsidRPr="000309E4" w14:paraId="7E10B442" w14:textId="1B2143B6" w:rsidTr="005471A0">
        <w:trPr>
          <w:trHeight w:val="12"/>
        </w:trPr>
        <w:tc>
          <w:tcPr>
            <w:tcW w:w="2668" w:type="dxa"/>
            <w:tcBorders>
              <w:top w:val="single" w:sz="4" w:space="0" w:color="auto"/>
              <w:bottom w:val="single" w:sz="4" w:space="0" w:color="auto"/>
            </w:tcBorders>
            <w:vAlign w:val="center"/>
          </w:tcPr>
          <w:p w14:paraId="1FBD379D" w14:textId="77777777" w:rsidR="00D359A1" w:rsidRPr="000309E4" w:rsidRDefault="00D359A1" w:rsidP="000309E4">
            <w:pPr>
              <w:ind w:left="290" w:hanging="142"/>
              <w:rPr>
                <w:rFonts w:ascii="Times New Roman" w:hAnsi="Times New Roman" w:cs="Times New Roman"/>
                <w:color w:val="000000"/>
                <w:sz w:val="20"/>
                <w:szCs w:val="20"/>
              </w:rPr>
            </w:pPr>
            <w:r w:rsidRPr="000309E4">
              <w:rPr>
                <w:rFonts w:ascii="Times New Roman" w:hAnsi="Times New Roman" w:cs="Times New Roman"/>
                <w:b/>
                <w:i/>
                <w:color w:val="000000"/>
                <w:sz w:val="20"/>
                <w:szCs w:val="20"/>
              </w:rPr>
              <w:t>EC3S Class 34cd</w:t>
            </w:r>
          </w:p>
        </w:tc>
        <w:tc>
          <w:tcPr>
            <w:tcW w:w="1245" w:type="dxa"/>
            <w:tcBorders>
              <w:top w:val="single" w:sz="4" w:space="0" w:color="auto"/>
              <w:bottom w:val="single" w:sz="4" w:space="0" w:color="auto"/>
            </w:tcBorders>
            <w:vAlign w:val="center"/>
          </w:tcPr>
          <w:p w14:paraId="390B3583" w14:textId="77777777" w:rsidR="00D359A1" w:rsidRPr="000309E4" w:rsidRDefault="00D359A1" w:rsidP="00D779C3">
            <w:pPr>
              <w:jc w:val="center"/>
              <w:rPr>
                <w:rFonts w:ascii="Times New Roman" w:hAnsi="Times New Roman" w:cs="Times New Roman"/>
                <w:sz w:val="20"/>
                <w:szCs w:val="20"/>
              </w:rPr>
            </w:pPr>
          </w:p>
        </w:tc>
        <w:tc>
          <w:tcPr>
            <w:tcW w:w="1245" w:type="dxa"/>
            <w:tcBorders>
              <w:top w:val="single" w:sz="4" w:space="0" w:color="auto"/>
              <w:bottom w:val="single" w:sz="4" w:space="0" w:color="auto"/>
            </w:tcBorders>
          </w:tcPr>
          <w:p w14:paraId="662F6EDD" w14:textId="77777777" w:rsidR="00D359A1" w:rsidRPr="000309E4" w:rsidRDefault="00D359A1" w:rsidP="00D779C3">
            <w:pPr>
              <w:jc w:val="center"/>
              <w:rPr>
                <w:rFonts w:ascii="Times New Roman" w:hAnsi="Times New Roman" w:cs="Times New Roman"/>
                <w:sz w:val="20"/>
                <w:szCs w:val="20"/>
              </w:rPr>
            </w:pPr>
          </w:p>
        </w:tc>
      </w:tr>
      <w:tr w:rsidR="00D359A1" w:rsidRPr="000309E4" w14:paraId="6EE59384" w14:textId="0DC7207D" w:rsidTr="005471A0">
        <w:trPr>
          <w:trHeight w:val="12"/>
        </w:trPr>
        <w:tc>
          <w:tcPr>
            <w:tcW w:w="2668" w:type="dxa"/>
            <w:tcBorders>
              <w:top w:val="single" w:sz="4" w:space="0" w:color="auto"/>
            </w:tcBorders>
            <w:vAlign w:val="center"/>
          </w:tcPr>
          <w:p w14:paraId="61E047BA"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Almotriptan</w:t>
            </w:r>
            <w:proofErr w:type="spellEnd"/>
          </w:p>
        </w:tc>
        <w:tc>
          <w:tcPr>
            <w:tcW w:w="1245" w:type="dxa"/>
            <w:tcBorders>
              <w:top w:val="single" w:sz="4" w:space="0" w:color="auto"/>
            </w:tcBorders>
            <w:vAlign w:val="center"/>
          </w:tcPr>
          <w:p w14:paraId="742C9F3B"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15</w:t>
            </w:r>
          </w:p>
        </w:tc>
        <w:tc>
          <w:tcPr>
            <w:tcW w:w="1245" w:type="dxa"/>
            <w:tcBorders>
              <w:top w:val="single" w:sz="4" w:space="0" w:color="auto"/>
            </w:tcBorders>
          </w:tcPr>
          <w:p w14:paraId="2B3623DE" w14:textId="6E07AF92"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4082B578" w14:textId="6E6D96CE" w:rsidTr="005471A0">
        <w:trPr>
          <w:trHeight w:val="12"/>
        </w:trPr>
        <w:tc>
          <w:tcPr>
            <w:tcW w:w="2668" w:type="dxa"/>
            <w:vAlign w:val="center"/>
          </w:tcPr>
          <w:p w14:paraId="78591D2B"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Cefazolin</w:t>
            </w:r>
          </w:p>
        </w:tc>
        <w:tc>
          <w:tcPr>
            <w:tcW w:w="1245" w:type="dxa"/>
            <w:vAlign w:val="center"/>
          </w:tcPr>
          <w:p w14:paraId="0DC10252"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6</w:t>
            </w:r>
          </w:p>
        </w:tc>
        <w:tc>
          <w:tcPr>
            <w:tcW w:w="1245" w:type="dxa"/>
          </w:tcPr>
          <w:p w14:paraId="7D3F5A56" w14:textId="212B642E"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25CC6B24" w14:textId="67E5DF42" w:rsidTr="005471A0">
        <w:trPr>
          <w:trHeight w:val="12"/>
        </w:trPr>
        <w:tc>
          <w:tcPr>
            <w:tcW w:w="2668" w:type="dxa"/>
            <w:vAlign w:val="center"/>
          </w:tcPr>
          <w:p w14:paraId="7178807A"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Cefmetazole</w:t>
            </w:r>
          </w:p>
        </w:tc>
        <w:tc>
          <w:tcPr>
            <w:tcW w:w="1245" w:type="dxa"/>
            <w:vAlign w:val="center"/>
          </w:tcPr>
          <w:p w14:paraId="36E5B7E4"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55</w:t>
            </w:r>
          </w:p>
        </w:tc>
        <w:tc>
          <w:tcPr>
            <w:tcW w:w="1245" w:type="dxa"/>
          </w:tcPr>
          <w:p w14:paraId="78B2D1AC" w14:textId="2D35A779" w:rsidR="00D359A1" w:rsidRPr="000309E4" w:rsidRDefault="003A1A8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Assumed</w:t>
            </w:r>
          </w:p>
        </w:tc>
      </w:tr>
      <w:tr w:rsidR="00D359A1" w:rsidRPr="000309E4" w14:paraId="0D2C7A63" w14:textId="76A6A53F" w:rsidTr="005471A0">
        <w:trPr>
          <w:trHeight w:val="12"/>
        </w:trPr>
        <w:tc>
          <w:tcPr>
            <w:tcW w:w="2668" w:type="dxa"/>
            <w:vAlign w:val="center"/>
          </w:tcPr>
          <w:p w14:paraId="2E36F83B"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Cefodizime</w:t>
            </w:r>
            <w:proofErr w:type="spellEnd"/>
          </w:p>
        </w:tc>
        <w:tc>
          <w:tcPr>
            <w:tcW w:w="1245" w:type="dxa"/>
            <w:vAlign w:val="center"/>
          </w:tcPr>
          <w:p w14:paraId="0DDDB319"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72</w:t>
            </w:r>
          </w:p>
        </w:tc>
        <w:tc>
          <w:tcPr>
            <w:tcW w:w="1245" w:type="dxa"/>
          </w:tcPr>
          <w:p w14:paraId="721E642F" w14:textId="14376626"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6027C59F" w14:textId="04FE2D7E" w:rsidTr="005471A0">
        <w:trPr>
          <w:trHeight w:val="12"/>
        </w:trPr>
        <w:tc>
          <w:tcPr>
            <w:tcW w:w="2668" w:type="dxa"/>
            <w:vAlign w:val="center"/>
          </w:tcPr>
          <w:p w14:paraId="7E5FD332"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Cefoperazone</w:t>
            </w:r>
            <w:proofErr w:type="spellEnd"/>
          </w:p>
        </w:tc>
        <w:tc>
          <w:tcPr>
            <w:tcW w:w="1245" w:type="dxa"/>
            <w:vAlign w:val="center"/>
          </w:tcPr>
          <w:p w14:paraId="3D361DF3"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55</w:t>
            </w:r>
          </w:p>
        </w:tc>
        <w:tc>
          <w:tcPr>
            <w:tcW w:w="1245" w:type="dxa"/>
          </w:tcPr>
          <w:p w14:paraId="2623ECE7" w14:textId="2C82BA72"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7D1E58FB" w14:textId="4A653F33" w:rsidTr="005471A0">
        <w:trPr>
          <w:trHeight w:val="12"/>
        </w:trPr>
        <w:tc>
          <w:tcPr>
            <w:tcW w:w="2668" w:type="dxa"/>
            <w:vAlign w:val="center"/>
          </w:tcPr>
          <w:p w14:paraId="70D55680"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Cefpiramide</w:t>
            </w:r>
            <w:proofErr w:type="spellEnd"/>
          </w:p>
        </w:tc>
        <w:tc>
          <w:tcPr>
            <w:tcW w:w="1245" w:type="dxa"/>
            <w:vAlign w:val="center"/>
          </w:tcPr>
          <w:p w14:paraId="4364625D"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53</w:t>
            </w:r>
          </w:p>
        </w:tc>
        <w:tc>
          <w:tcPr>
            <w:tcW w:w="1245" w:type="dxa"/>
          </w:tcPr>
          <w:p w14:paraId="29366C4F" w14:textId="06ECE1EB"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4E25B0EF" w14:textId="2A4E500B" w:rsidTr="005471A0">
        <w:trPr>
          <w:trHeight w:val="12"/>
        </w:trPr>
        <w:tc>
          <w:tcPr>
            <w:tcW w:w="2668" w:type="dxa"/>
            <w:vAlign w:val="center"/>
          </w:tcPr>
          <w:p w14:paraId="1048952A"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Ceftizoxime</w:t>
            </w:r>
          </w:p>
        </w:tc>
        <w:tc>
          <w:tcPr>
            <w:tcW w:w="1245" w:type="dxa"/>
            <w:vAlign w:val="center"/>
          </w:tcPr>
          <w:p w14:paraId="4B8F2906"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54</w:t>
            </w:r>
          </w:p>
        </w:tc>
        <w:tc>
          <w:tcPr>
            <w:tcW w:w="1245" w:type="dxa"/>
          </w:tcPr>
          <w:p w14:paraId="19617251" w14:textId="5A053760"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115A2CF1" w14:textId="0F62CAE5" w:rsidTr="005471A0">
        <w:trPr>
          <w:trHeight w:val="12"/>
        </w:trPr>
        <w:tc>
          <w:tcPr>
            <w:tcW w:w="2668" w:type="dxa"/>
            <w:vAlign w:val="center"/>
          </w:tcPr>
          <w:p w14:paraId="17018DEE"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Ciprofloxacin</w:t>
            </w:r>
          </w:p>
        </w:tc>
        <w:tc>
          <w:tcPr>
            <w:tcW w:w="1245" w:type="dxa"/>
            <w:vAlign w:val="center"/>
          </w:tcPr>
          <w:p w14:paraId="31AE936B"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04</w:t>
            </w:r>
          </w:p>
        </w:tc>
        <w:tc>
          <w:tcPr>
            <w:tcW w:w="1245" w:type="dxa"/>
          </w:tcPr>
          <w:p w14:paraId="5C0E5F06" w14:textId="2A8349E5"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0D108E4C" w14:textId="3533E042" w:rsidTr="005471A0">
        <w:trPr>
          <w:trHeight w:val="12"/>
        </w:trPr>
        <w:tc>
          <w:tcPr>
            <w:tcW w:w="2668" w:type="dxa"/>
            <w:vAlign w:val="center"/>
          </w:tcPr>
          <w:p w14:paraId="4B7ACE73"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Elinogrel</w:t>
            </w:r>
            <w:proofErr w:type="spellEnd"/>
          </w:p>
        </w:tc>
        <w:tc>
          <w:tcPr>
            <w:tcW w:w="1245" w:type="dxa"/>
            <w:vAlign w:val="center"/>
          </w:tcPr>
          <w:p w14:paraId="414EF4C2"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55</w:t>
            </w:r>
          </w:p>
        </w:tc>
        <w:tc>
          <w:tcPr>
            <w:tcW w:w="1245" w:type="dxa"/>
          </w:tcPr>
          <w:p w14:paraId="222F1DAB" w14:textId="46840DE5" w:rsidR="00D359A1" w:rsidRPr="000309E4" w:rsidRDefault="003A1A8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Assumed</w:t>
            </w:r>
          </w:p>
        </w:tc>
      </w:tr>
      <w:tr w:rsidR="00D359A1" w:rsidRPr="000309E4" w14:paraId="6DF5DFB4" w14:textId="290E7847" w:rsidTr="005471A0">
        <w:trPr>
          <w:trHeight w:val="12"/>
        </w:trPr>
        <w:tc>
          <w:tcPr>
            <w:tcW w:w="2668" w:type="dxa"/>
            <w:vAlign w:val="center"/>
          </w:tcPr>
          <w:p w14:paraId="4F2FA897"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Famotidine</w:t>
            </w:r>
          </w:p>
        </w:tc>
        <w:tc>
          <w:tcPr>
            <w:tcW w:w="1245" w:type="dxa"/>
            <w:vAlign w:val="center"/>
          </w:tcPr>
          <w:p w14:paraId="72637E6C"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74</w:t>
            </w:r>
          </w:p>
        </w:tc>
        <w:tc>
          <w:tcPr>
            <w:tcW w:w="1245" w:type="dxa"/>
          </w:tcPr>
          <w:p w14:paraId="2B290EBD" w14:textId="59584B7E"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60E0F5BF" w14:textId="03FA651D" w:rsidTr="005471A0">
        <w:trPr>
          <w:trHeight w:val="12"/>
        </w:trPr>
        <w:tc>
          <w:tcPr>
            <w:tcW w:w="2668" w:type="dxa"/>
            <w:vAlign w:val="center"/>
          </w:tcPr>
          <w:p w14:paraId="0C9400F1"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Furosemide</w:t>
            </w:r>
          </w:p>
        </w:tc>
        <w:tc>
          <w:tcPr>
            <w:tcW w:w="1245" w:type="dxa"/>
            <w:vAlign w:val="center"/>
          </w:tcPr>
          <w:p w14:paraId="24F4DD77"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8</w:t>
            </w:r>
          </w:p>
        </w:tc>
        <w:tc>
          <w:tcPr>
            <w:tcW w:w="1245" w:type="dxa"/>
          </w:tcPr>
          <w:p w14:paraId="3805C002" w14:textId="6266AFDB"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64F86DAA" w14:textId="5B59CCC5" w:rsidTr="005471A0">
        <w:trPr>
          <w:trHeight w:val="12"/>
        </w:trPr>
        <w:tc>
          <w:tcPr>
            <w:tcW w:w="2668" w:type="dxa"/>
            <w:vAlign w:val="center"/>
          </w:tcPr>
          <w:p w14:paraId="31408039"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Gavestinel</w:t>
            </w:r>
            <w:proofErr w:type="spellEnd"/>
          </w:p>
        </w:tc>
        <w:tc>
          <w:tcPr>
            <w:tcW w:w="1245" w:type="dxa"/>
            <w:vAlign w:val="center"/>
          </w:tcPr>
          <w:p w14:paraId="1283CA66"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49</w:t>
            </w:r>
          </w:p>
        </w:tc>
        <w:tc>
          <w:tcPr>
            <w:tcW w:w="1245" w:type="dxa"/>
          </w:tcPr>
          <w:p w14:paraId="1F1179E9" w14:textId="15410703"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3D309D37" w14:textId="6EAFA0A6" w:rsidTr="005471A0">
        <w:trPr>
          <w:trHeight w:val="12"/>
        </w:trPr>
        <w:tc>
          <w:tcPr>
            <w:tcW w:w="2668" w:type="dxa"/>
            <w:vAlign w:val="center"/>
          </w:tcPr>
          <w:p w14:paraId="2993FEF5"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lastRenderedPageBreak/>
              <w:t>Napsagatran</w:t>
            </w:r>
            <w:proofErr w:type="spellEnd"/>
          </w:p>
        </w:tc>
        <w:tc>
          <w:tcPr>
            <w:tcW w:w="1245" w:type="dxa"/>
            <w:vAlign w:val="center"/>
          </w:tcPr>
          <w:p w14:paraId="2DA8BB92"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56</w:t>
            </w:r>
          </w:p>
        </w:tc>
        <w:tc>
          <w:tcPr>
            <w:tcW w:w="1245" w:type="dxa"/>
          </w:tcPr>
          <w:p w14:paraId="62B2F318" w14:textId="242CCED6" w:rsidR="00D359A1" w:rsidRPr="000309E4" w:rsidRDefault="00F50BE2"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r>
            <w:r w:rsidRPr="000309E4">
              <w:rPr>
                <w:rFonts w:ascii="Times New Roman" w:hAnsi="Times New Roman" w:cs="Times New Roman"/>
                <w:sz w:val="20"/>
                <w:szCs w:val="20"/>
              </w:rPr>
              <w:instrText xml:space="preserve"> ADDIN EN.CITE &lt;EndNote&gt;&lt;Cite&gt;&lt;Author&gt;Poirier&lt;/Author&gt;&lt;Year&gt;2009&lt;/Year&gt;&lt;RecNum&gt;83&lt;/RecNum&gt;&lt;DisplayText&gt;(83)&lt;/DisplayText&gt;&lt;record&gt;&lt;rec-number&gt;83&lt;/rec-number&gt;&lt;foreign-keys&gt;&lt;key app="EN" db-id="fsep2pexqfss99eapvcvad0oatpda9psew2f" timestamp="1675461268"&gt;83&lt;/key&gt;&lt;/foreign-keys&gt;&lt;ref-type name="Journal Article"&gt;17&lt;/ref-type&gt;&lt;contributors&gt;&lt;authors&gt;&lt;author&gt;Poirier, A.&lt;/author&gt;&lt;author&gt;Funk, C.&lt;/author&gt;&lt;author&gt;Scherrmann, J. M.&lt;/author&gt;&lt;author&gt;Lave, T.&lt;/author&gt;&lt;/authors&gt;&lt;/contributors&gt;&lt;auth-address&gt;Drug Safety, Non-Clinical Development, F. Hoffmann-La Roche Ltd., Basel, Switzerland. agnes.poirier@roche.com&lt;/auth-address&gt;&lt;titles&gt;&lt;title&gt;Mechanistic modeling of hepatic transport from cells to whole body: application to napsagatran and fexofenadine&lt;/title&gt;&lt;secondary-title&gt;Mol Pharm&lt;/secondary-title&gt;&lt;/titles&gt;&lt;periodical&gt;&lt;full-title&gt;Mol Pharm&lt;/full-title&gt;&lt;/periodical&gt;&lt;pages&gt;1716-33&lt;/pages&gt;&lt;volume&gt;6&lt;/volume&gt;&lt;number&gt;6&lt;/number&gt;&lt;edition&gt;2009/09/11&lt;/edition&gt;&lt;keywords&gt;&lt;keyword&gt;Animals&lt;/keyword&gt;&lt;keyword&gt;Cells, Cultured&lt;/keyword&gt;&lt;keyword&gt;Hepatocytes/*metabolism&lt;/keyword&gt;&lt;keyword&gt;Kinetics&lt;/keyword&gt;&lt;keyword&gt;Male&lt;/keyword&gt;&lt;keyword&gt;Models, Biological&lt;/keyword&gt;&lt;keyword&gt;*Models, Theoretical&lt;/keyword&gt;&lt;keyword&gt;Naphthalenes/*metabolism/pharmacokinetics&lt;/keyword&gt;&lt;keyword&gt;Piperidines/*metabolism/pharmacokinetics&lt;/keyword&gt;&lt;keyword&gt;Rats&lt;/keyword&gt;&lt;keyword&gt;Rats, Wistar&lt;/keyword&gt;&lt;keyword&gt;Terfenadine/*analogs &amp;amp; derivatives/metabolism/pharmacokinetics&lt;/keyword&gt;&lt;/keywords&gt;&lt;dates&gt;&lt;year&gt;2009&lt;/year&gt;&lt;pub-dates&gt;&lt;date&gt;Nov-Dec&lt;/date&gt;&lt;/pub-dates&gt;&lt;/dates&gt;&lt;isbn&gt;1543-8392 (Electronic)&amp;#xD;1543-8384 (Linking)&lt;/isbn&gt;&lt;accession-num&gt;19739673&lt;/accession-num&gt;&lt;urls&gt;&lt;related-urls&gt;&lt;url&gt;https://www.ncbi.nlm.nih.gov/pubmed/19739673&lt;/url&gt;&lt;/related-urls&gt;&lt;/urls&gt;&lt;electronic-resource-num&gt;10.1021/mp8002495&lt;/electronic-resource-num&gt;&lt;/record&gt;&lt;/Cite&gt;&lt;/EndNote&gt;</w:instrText>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83)</w:t>
            </w:r>
            <w:r w:rsidRPr="000309E4">
              <w:rPr>
                <w:rFonts w:ascii="Times New Roman" w:hAnsi="Times New Roman" w:cs="Times New Roman"/>
                <w:sz w:val="20"/>
                <w:szCs w:val="20"/>
              </w:rPr>
              <w:fldChar w:fldCharType="end"/>
            </w:r>
          </w:p>
        </w:tc>
      </w:tr>
      <w:tr w:rsidR="00D359A1" w:rsidRPr="000309E4" w14:paraId="6FEA62B9" w14:textId="50DBB9D8" w:rsidTr="005471A0">
        <w:trPr>
          <w:trHeight w:val="12"/>
        </w:trPr>
        <w:tc>
          <w:tcPr>
            <w:tcW w:w="2668" w:type="dxa"/>
            <w:vAlign w:val="center"/>
          </w:tcPr>
          <w:p w14:paraId="0D0C2445"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Piperacillin</w:t>
            </w:r>
          </w:p>
        </w:tc>
        <w:tc>
          <w:tcPr>
            <w:tcW w:w="1245" w:type="dxa"/>
            <w:vAlign w:val="center"/>
          </w:tcPr>
          <w:p w14:paraId="25D82404"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65</w:t>
            </w:r>
          </w:p>
        </w:tc>
        <w:tc>
          <w:tcPr>
            <w:tcW w:w="1245" w:type="dxa"/>
          </w:tcPr>
          <w:p w14:paraId="18756FC8" w14:textId="7CE08DC6"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7CD254DA" w14:textId="46D16CFC" w:rsidTr="005471A0">
        <w:trPr>
          <w:trHeight w:val="12"/>
        </w:trPr>
        <w:tc>
          <w:tcPr>
            <w:tcW w:w="2668" w:type="dxa"/>
            <w:vAlign w:val="center"/>
          </w:tcPr>
          <w:p w14:paraId="0DDA5908"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Pravastatin</w:t>
            </w:r>
          </w:p>
        </w:tc>
        <w:tc>
          <w:tcPr>
            <w:tcW w:w="1245" w:type="dxa"/>
            <w:vAlign w:val="center"/>
          </w:tcPr>
          <w:p w14:paraId="0C964B45"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59</w:t>
            </w:r>
          </w:p>
        </w:tc>
        <w:tc>
          <w:tcPr>
            <w:tcW w:w="1245" w:type="dxa"/>
          </w:tcPr>
          <w:p w14:paraId="6B4ED81C" w14:textId="2D73D778"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235471CE" w14:textId="21175EF6" w:rsidTr="005471A0">
        <w:trPr>
          <w:trHeight w:val="12"/>
        </w:trPr>
        <w:tc>
          <w:tcPr>
            <w:tcW w:w="2668" w:type="dxa"/>
            <w:vAlign w:val="center"/>
          </w:tcPr>
          <w:p w14:paraId="2C0E37A4"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Rosuvastatin</w:t>
            </w:r>
          </w:p>
        </w:tc>
        <w:tc>
          <w:tcPr>
            <w:tcW w:w="1245" w:type="dxa"/>
            <w:vAlign w:val="center"/>
          </w:tcPr>
          <w:p w14:paraId="38795F94"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57</w:t>
            </w:r>
          </w:p>
        </w:tc>
        <w:tc>
          <w:tcPr>
            <w:tcW w:w="1245" w:type="dxa"/>
          </w:tcPr>
          <w:p w14:paraId="18A2BA24" w14:textId="6F6342C9" w:rsidR="00D359A1" w:rsidRPr="000309E4" w:rsidRDefault="00815647"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CaTwvQXV0aG9yPjxZZWFyPjIwMjE8L1llYXI+PFJlY051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CaTwvQXV0aG9yPjxZZWFyPjIwMjE8L1llYXI+PFJlY051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80)</w:t>
            </w:r>
            <w:r w:rsidRPr="000309E4">
              <w:rPr>
                <w:rFonts w:ascii="Times New Roman" w:hAnsi="Times New Roman" w:cs="Times New Roman"/>
                <w:sz w:val="20"/>
                <w:szCs w:val="20"/>
              </w:rPr>
              <w:fldChar w:fldCharType="end"/>
            </w:r>
          </w:p>
        </w:tc>
      </w:tr>
      <w:tr w:rsidR="00D359A1" w:rsidRPr="000309E4" w14:paraId="513255A9" w14:textId="555956BD" w:rsidTr="005471A0">
        <w:trPr>
          <w:trHeight w:val="12"/>
        </w:trPr>
        <w:tc>
          <w:tcPr>
            <w:tcW w:w="2668" w:type="dxa"/>
            <w:vAlign w:val="center"/>
          </w:tcPr>
          <w:p w14:paraId="799EB8C9"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Sulfinpyrazone</w:t>
            </w:r>
          </w:p>
        </w:tc>
        <w:tc>
          <w:tcPr>
            <w:tcW w:w="1245" w:type="dxa"/>
            <w:vAlign w:val="center"/>
          </w:tcPr>
          <w:p w14:paraId="5923E5C3"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54</w:t>
            </w:r>
          </w:p>
        </w:tc>
        <w:tc>
          <w:tcPr>
            <w:tcW w:w="1245" w:type="dxa"/>
          </w:tcPr>
          <w:p w14:paraId="5F618147" w14:textId="1590F0E9"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38FDAEAA" w14:textId="00678DBF" w:rsidTr="005471A0">
        <w:trPr>
          <w:trHeight w:val="12"/>
        </w:trPr>
        <w:tc>
          <w:tcPr>
            <w:tcW w:w="2668" w:type="dxa"/>
            <w:vAlign w:val="center"/>
          </w:tcPr>
          <w:p w14:paraId="130D1CD9"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Susalimod</w:t>
            </w:r>
            <w:proofErr w:type="spellEnd"/>
          </w:p>
        </w:tc>
        <w:tc>
          <w:tcPr>
            <w:tcW w:w="1245" w:type="dxa"/>
            <w:vAlign w:val="center"/>
          </w:tcPr>
          <w:p w14:paraId="79186C3F"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55</w:t>
            </w:r>
          </w:p>
        </w:tc>
        <w:tc>
          <w:tcPr>
            <w:tcW w:w="1245" w:type="dxa"/>
          </w:tcPr>
          <w:p w14:paraId="1FB58160" w14:textId="7BB127A3"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Assumed</w:t>
            </w:r>
          </w:p>
        </w:tc>
      </w:tr>
      <w:tr w:rsidR="00D359A1" w:rsidRPr="000309E4" w14:paraId="25932976" w14:textId="2190A9B3" w:rsidTr="005471A0">
        <w:trPr>
          <w:trHeight w:val="12"/>
        </w:trPr>
        <w:tc>
          <w:tcPr>
            <w:tcW w:w="2668" w:type="dxa"/>
            <w:vAlign w:val="center"/>
          </w:tcPr>
          <w:p w14:paraId="77227A4F"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Valsartan</w:t>
            </w:r>
          </w:p>
        </w:tc>
        <w:tc>
          <w:tcPr>
            <w:tcW w:w="1245" w:type="dxa"/>
            <w:vAlign w:val="center"/>
          </w:tcPr>
          <w:p w14:paraId="00BB1EA4"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7</w:t>
            </w:r>
          </w:p>
        </w:tc>
        <w:tc>
          <w:tcPr>
            <w:tcW w:w="1245" w:type="dxa"/>
          </w:tcPr>
          <w:p w14:paraId="45CB0C79" w14:textId="04E748F3" w:rsidR="00D359A1" w:rsidRPr="000309E4" w:rsidRDefault="00815647"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SaWNjYXJkaTwvQXV0aG9yPjxZZWFyPjIwMTk8L1llYXI+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==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SaWNjYXJkaTwvQXV0aG9yPjxZZWFyPjIwMTk8L1llYXI+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==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7)</w:t>
            </w:r>
            <w:r w:rsidRPr="000309E4">
              <w:rPr>
                <w:rFonts w:ascii="Times New Roman" w:hAnsi="Times New Roman" w:cs="Times New Roman"/>
                <w:sz w:val="20"/>
                <w:szCs w:val="20"/>
              </w:rPr>
              <w:fldChar w:fldCharType="end"/>
            </w:r>
          </w:p>
        </w:tc>
      </w:tr>
      <w:tr w:rsidR="00D359A1" w:rsidRPr="000309E4" w14:paraId="3B343F4A" w14:textId="0D9D7657" w:rsidTr="005471A0">
        <w:trPr>
          <w:trHeight w:val="12"/>
        </w:trPr>
        <w:tc>
          <w:tcPr>
            <w:tcW w:w="2668" w:type="dxa"/>
            <w:vAlign w:val="center"/>
          </w:tcPr>
          <w:p w14:paraId="19AA49F8"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Vildagliptin</w:t>
            </w:r>
          </w:p>
        </w:tc>
        <w:tc>
          <w:tcPr>
            <w:tcW w:w="1245" w:type="dxa"/>
            <w:vAlign w:val="center"/>
          </w:tcPr>
          <w:p w14:paraId="34E4739E"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0</w:t>
            </w:r>
          </w:p>
        </w:tc>
        <w:tc>
          <w:tcPr>
            <w:tcW w:w="1245" w:type="dxa"/>
          </w:tcPr>
          <w:p w14:paraId="6CD1A45F" w14:textId="76B5DBBE"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61A25A46" w14:textId="1EB943E6" w:rsidTr="005471A0">
        <w:trPr>
          <w:trHeight w:val="12"/>
        </w:trPr>
        <w:tc>
          <w:tcPr>
            <w:tcW w:w="2668" w:type="dxa"/>
            <w:vAlign w:val="center"/>
          </w:tcPr>
          <w:p w14:paraId="5E6CD5A2" w14:textId="77777777" w:rsidR="00D359A1" w:rsidRPr="000309E4" w:rsidRDefault="00D359A1" w:rsidP="000309E4">
            <w:pPr>
              <w:ind w:left="290" w:firstLine="283"/>
              <w:contextualSpacing/>
              <w:rPr>
                <w:rFonts w:ascii="Times New Roman" w:hAnsi="Times New Roman" w:cs="Times New Roman"/>
                <w:color w:val="000000"/>
                <w:sz w:val="20"/>
                <w:szCs w:val="20"/>
              </w:rPr>
            </w:pPr>
            <w:r w:rsidRPr="000309E4">
              <w:rPr>
                <w:rFonts w:ascii="Times New Roman" w:hAnsi="Times New Roman" w:cs="Times New Roman"/>
                <w:color w:val="000000"/>
                <w:sz w:val="20"/>
                <w:szCs w:val="20"/>
              </w:rPr>
              <w:t>Zidovudine</w:t>
            </w:r>
          </w:p>
        </w:tc>
        <w:tc>
          <w:tcPr>
            <w:tcW w:w="1245" w:type="dxa"/>
            <w:vAlign w:val="center"/>
          </w:tcPr>
          <w:p w14:paraId="104C7E9F"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1.11</w:t>
            </w:r>
          </w:p>
        </w:tc>
        <w:tc>
          <w:tcPr>
            <w:tcW w:w="1245" w:type="dxa"/>
          </w:tcPr>
          <w:p w14:paraId="446E8361" w14:textId="37807504" w:rsidR="00D359A1" w:rsidRPr="000309E4" w:rsidRDefault="009120A6"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NYW1hZGE8L0F1dGhvcj48WWVhcj4yMDIxPC9ZZWFyPjxS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6)</w:t>
            </w:r>
            <w:r w:rsidRPr="000309E4">
              <w:rPr>
                <w:rFonts w:ascii="Times New Roman" w:hAnsi="Times New Roman" w:cs="Times New Roman"/>
                <w:sz w:val="20"/>
                <w:szCs w:val="20"/>
              </w:rPr>
              <w:fldChar w:fldCharType="end"/>
            </w:r>
          </w:p>
        </w:tc>
      </w:tr>
      <w:tr w:rsidR="00D359A1" w:rsidRPr="000309E4" w14:paraId="4DD5E913" w14:textId="49E1A968" w:rsidTr="005471A0">
        <w:trPr>
          <w:trHeight w:val="12"/>
        </w:trPr>
        <w:tc>
          <w:tcPr>
            <w:tcW w:w="2668" w:type="dxa"/>
            <w:tcBorders>
              <w:bottom w:val="double" w:sz="4" w:space="0" w:color="auto"/>
            </w:tcBorders>
            <w:vAlign w:val="center"/>
          </w:tcPr>
          <w:p w14:paraId="2C6E1855" w14:textId="77777777" w:rsidR="00D359A1" w:rsidRPr="000309E4" w:rsidRDefault="00D359A1" w:rsidP="000309E4">
            <w:pPr>
              <w:ind w:left="290" w:firstLine="283"/>
              <w:contextualSpacing/>
              <w:rPr>
                <w:rFonts w:ascii="Times New Roman" w:hAnsi="Times New Roman" w:cs="Times New Roman"/>
                <w:color w:val="000000"/>
                <w:sz w:val="20"/>
                <w:szCs w:val="20"/>
              </w:rPr>
            </w:pPr>
            <w:proofErr w:type="spellStart"/>
            <w:r w:rsidRPr="000309E4">
              <w:rPr>
                <w:rFonts w:ascii="Times New Roman" w:hAnsi="Times New Roman" w:cs="Times New Roman"/>
                <w:color w:val="000000"/>
                <w:sz w:val="20"/>
                <w:szCs w:val="20"/>
              </w:rPr>
              <w:t>Zoniporide</w:t>
            </w:r>
            <w:proofErr w:type="spellEnd"/>
          </w:p>
        </w:tc>
        <w:tc>
          <w:tcPr>
            <w:tcW w:w="1245" w:type="dxa"/>
            <w:tcBorders>
              <w:bottom w:val="double" w:sz="4" w:space="0" w:color="auto"/>
            </w:tcBorders>
            <w:vAlign w:val="center"/>
          </w:tcPr>
          <w:p w14:paraId="16A833BF" w14:textId="77777777" w:rsidR="00D359A1" w:rsidRPr="000309E4" w:rsidRDefault="00D359A1"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t>0.75</w:t>
            </w:r>
          </w:p>
        </w:tc>
        <w:tc>
          <w:tcPr>
            <w:tcW w:w="1245" w:type="dxa"/>
            <w:tcBorders>
              <w:bottom w:val="double" w:sz="4" w:space="0" w:color="auto"/>
            </w:tcBorders>
          </w:tcPr>
          <w:p w14:paraId="712CD3DE" w14:textId="74222675" w:rsidR="00D359A1" w:rsidRPr="000309E4" w:rsidRDefault="006D7450" w:rsidP="00D779C3">
            <w:pPr>
              <w:contextualSpacing/>
              <w:jc w:val="center"/>
              <w:rPr>
                <w:rFonts w:ascii="Times New Roman" w:hAnsi="Times New Roman" w:cs="Times New Roman"/>
                <w:sz w:val="20"/>
                <w:szCs w:val="20"/>
              </w:rPr>
            </w:pPr>
            <w:r w:rsidRPr="000309E4">
              <w:rPr>
                <w:rFonts w:ascii="Times New Roman" w:hAnsi="Times New Roman" w:cs="Times New Roman"/>
                <w:sz w:val="20"/>
                <w:szCs w:val="20"/>
              </w:rPr>
              <w:fldChar w:fldCharType="begin">
                <w:fldData xml:space="preserve">PEVuZE5vdGU+PENpdGU+PEF1dGhvcj5DaGVuZzwvQXV0aG9yPjxZZWFyPjIwMTM8L1llYXI+PFJl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</w:fldData>
              </w:fldChar>
            </w:r>
            <w:r w:rsidRPr="000309E4">
              <w:rPr>
                <w:rFonts w:ascii="Times New Roman" w:hAnsi="Times New Roman" w:cs="Times New Roman"/>
                <w:sz w:val="20"/>
                <w:szCs w:val="20"/>
              </w:rPr>
              <w:instrText xml:space="preserve"> ADDIN EN.CITE </w:instrText>
            </w:r>
            <w:r w:rsidRPr="000309E4">
              <w:rPr>
                <w:rFonts w:ascii="Times New Roman" w:hAnsi="Times New Roman" w:cs="Times New Roman"/>
                <w:sz w:val="20"/>
                <w:szCs w:val="20"/>
              </w:rPr>
              <w:fldChar w:fldCharType="begin">
                <w:fldData xml:space="preserve">PEVuZE5vdGU+PENpdGU+PEF1dGhvcj5DaGVuZzwvQXV0aG9yPjxZZWFyPjIwMTM8L1llYXI+PFJl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</w:fldData>
              </w:fldChar>
            </w:r>
            <w:r w:rsidRPr="000309E4">
              <w:rPr>
                <w:rFonts w:ascii="Times New Roman" w:hAnsi="Times New Roman" w:cs="Times New Roman"/>
                <w:sz w:val="20"/>
                <w:szCs w:val="20"/>
              </w:rPr>
              <w:instrText xml:space="preserve"> ADDIN EN.CITE.DATA </w:instrText>
            </w:r>
            <w:r w:rsidRPr="000309E4">
              <w:rPr>
                <w:rFonts w:ascii="Times New Roman" w:hAnsi="Times New Roman" w:cs="Times New Roman"/>
                <w:sz w:val="20"/>
                <w:szCs w:val="20"/>
              </w:rPr>
            </w:r>
            <w:r w:rsidRPr="000309E4">
              <w:rPr>
                <w:rFonts w:ascii="Times New Roman" w:hAnsi="Times New Roman" w:cs="Times New Roman"/>
                <w:sz w:val="20"/>
                <w:szCs w:val="20"/>
              </w:rPr>
              <w:fldChar w:fldCharType="end"/>
            </w:r>
            <w:r w:rsidRPr="000309E4">
              <w:rPr>
                <w:rFonts w:ascii="Times New Roman" w:hAnsi="Times New Roman" w:cs="Times New Roman"/>
                <w:sz w:val="20"/>
                <w:szCs w:val="20"/>
              </w:rPr>
            </w:r>
            <w:r w:rsidRPr="000309E4">
              <w:rPr>
                <w:rFonts w:ascii="Times New Roman" w:hAnsi="Times New Roman" w:cs="Times New Roman"/>
                <w:sz w:val="20"/>
                <w:szCs w:val="20"/>
              </w:rPr>
              <w:fldChar w:fldCharType="separate"/>
            </w:r>
            <w:r w:rsidRPr="000309E4">
              <w:rPr>
                <w:rFonts w:ascii="Times New Roman" w:hAnsi="Times New Roman" w:cs="Times New Roman"/>
                <w:noProof/>
                <w:sz w:val="20"/>
                <w:szCs w:val="20"/>
              </w:rPr>
              <w:t>(78)</w:t>
            </w:r>
            <w:r w:rsidRPr="000309E4">
              <w:rPr>
                <w:rFonts w:ascii="Times New Roman" w:hAnsi="Times New Roman" w:cs="Times New Roman"/>
                <w:sz w:val="20"/>
                <w:szCs w:val="20"/>
              </w:rPr>
              <w:fldChar w:fldCharType="end"/>
            </w:r>
          </w:p>
        </w:tc>
      </w:tr>
    </w:tbl>
    <w:p w14:paraId="6734C7CA" w14:textId="18C1AD49" w:rsidR="00584951" w:rsidRPr="004F096C" w:rsidRDefault="00475340">
      <w:pPr>
        <w:rPr>
          <w:rFonts w:ascii="Times New Roman" w:eastAsia="Times New Roman" w:hAnsi="Times New Roman" w:cs="Times New Roman"/>
          <w:b/>
          <w:bCs/>
          <w:sz w:val="16"/>
          <w:szCs w:val="16"/>
        </w:rPr>
      </w:pPr>
      <w:r w:rsidRPr="004F096C">
        <w:rPr>
          <w:rFonts w:ascii="Times New Roman" w:hAnsi="Times New Roman" w:cs="Times New Roman"/>
          <w:sz w:val="18"/>
          <w:szCs w:val="18"/>
        </w:rPr>
        <w:t>Note: R</w:t>
      </w:r>
      <w:r w:rsidRPr="004F096C">
        <w:rPr>
          <w:rFonts w:ascii="Times New Roman" w:hAnsi="Times New Roman" w:cs="Times New Roman"/>
          <w:sz w:val="18"/>
          <w:szCs w:val="18"/>
          <w:vertAlign w:val="subscript"/>
        </w:rPr>
        <w:t>b</w:t>
      </w:r>
      <w:r w:rsidRPr="004F096C">
        <w:rPr>
          <w:rFonts w:ascii="Times New Roman" w:hAnsi="Times New Roman" w:cs="Times New Roman"/>
          <w:sz w:val="18"/>
          <w:szCs w:val="18"/>
        </w:rPr>
        <w:t xml:space="preserve"> values were collected from the literature whose references are provided in the table. For compounds whose R</w:t>
      </w:r>
      <w:r w:rsidRPr="004F096C">
        <w:rPr>
          <w:rFonts w:ascii="Times New Roman" w:hAnsi="Times New Roman" w:cs="Times New Roman"/>
          <w:sz w:val="18"/>
          <w:szCs w:val="18"/>
          <w:vertAlign w:val="subscript"/>
        </w:rPr>
        <w:t>b</w:t>
      </w:r>
      <w:r w:rsidRPr="004F096C">
        <w:rPr>
          <w:rFonts w:ascii="Times New Roman" w:hAnsi="Times New Roman" w:cs="Times New Roman"/>
          <w:sz w:val="18"/>
          <w:szCs w:val="18"/>
        </w:rPr>
        <w:t xml:space="preserve"> values were not available, if they were acid, the R</w:t>
      </w:r>
      <w:r w:rsidRPr="004F096C">
        <w:rPr>
          <w:rFonts w:ascii="Times New Roman" w:hAnsi="Times New Roman" w:cs="Times New Roman"/>
          <w:sz w:val="18"/>
          <w:szCs w:val="18"/>
          <w:vertAlign w:val="subscript"/>
        </w:rPr>
        <w:t>b</w:t>
      </w:r>
      <w:r w:rsidRPr="004F096C">
        <w:rPr>
          <w:rFonts w:ascii="Times New Roman" w:hAnsi="Times New Roman" w:cs="Times New Roman"/>
          <w:sz w:val="18"/>
          <w:szCs w:val="18"/>
        </w:rPr>
        <w:t xml:space="preserve"> value was assumed to be 0.55 and if they were basic or neutral, the R</w:t>
      </w:r>
      <w:r w:rsidRPr="004F096C">
        <w:rPr>
          <w:rFonts w:ascii="Times New Roman" w:hAnsi="Times New Roman" w:cs="Times New Roman"/>
          <w:sz w:val="18"/>
          <w:szCs w:val="18"/>
          <w:vertAlign w:val="subscript"/>
        </w:rPr>
        <w:t>b</w:t>
      </w:r>
      <w:r w:rsidRPr="004F096C">
        <w:rPr>
          <w:rFonts w:ascii="Times New Roman" w:hAnsi="Times New Roman" w:cs="Times New Roman"/>
          <w:sz w:val="18"/>
          <w:szCs w:val="18"/>
        </w:rPr>
        <w:t xml:space="preserve"> value was assumed to be 1, as previously used by Wood et al. 2017 </w:t>
      </w:r>
      <w:r w:rsidRPr="004F096C">
        <w:rPr>
          <w:rFonts w:ascii="Times New Roman" w:hAnsi="Times New Roman" w:cs="Times New Roman"/>
          <w:sz w:val="18"/>
          <w:szCs w:val="18"/>
        </w:rPr>
        <w:fldChar w:fldCharType="begin">
          <w:fldData xml:space="preserve">PEVuZE5vdGU+PENpdGU+PEF1dGhvcj5Xb29kPC9BdXRob3I+PFllYXI+MjAxNzwvWWVhcj48UmVj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</w:fldData>
        </w:fldChar>
      </w:r>
      <w:r w:rsidRPr="004F096C">
        <w:rPr>
          <w:rFonts w:ascii="Times New Roman" w:hAnsi="Times New Roman" w:cs="Times New Roman"/>
          <w:sz w:val="18"/>
          <w:szCs w:val="18"/>
        </w:rPr>
        <w:instrText xml:space="preserve"> ADDIN EN.CITE </w:instrText>
      </w:r>
      <w:r w:rsidRPr="004F096C">
        <w:rPr>
          <w:rFonts w:ascii="Times New Roman" w:hAnsi="Times New Roman" w:cs="Times New Roman"/>
          <w:sz w:val="18"/>
          <w:szCs w:val="18"/>
        </w:rPr>
        <w:fldChar w:fldCharType="begin">
          <w:fldData xml:space="preserve">PEVuZE5vdGU+PENpdGU+PEF1dGhvcj5Xb29kPC9BdXRob3I+PFllYXI+MjAxNzwvWWVhcj48UmVj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</w:fldData>
        </w:fldChar>
      </w:r>
      <w:r w:rsidRPr="004F096C">
        <w:rPr>
          <w:rFonts w:ascii="Times New Roman" w:hAnsi="Times New Roman" w:cs="Times New Roman"/>
          <w:sz w:val="18"/>
          <w:szCs w:val="18"/>
        </w:rPr>
        <w:instrText xml:space="preserve"> ADDIN EN.CITE.DATA </w:instrText>
      </w:r>
      <w:r w:rsidRPr="004F096C">
        <w:rPr>
          <w:rFonts w:ascii="Times New Roman" w:hAnsi="Times New Roman" w:cs="Times New Roman"/>
          <w:sz w:val="18"/>
          <w:szCs w:val="18"/>
        </w:rPr>
      </w:r>
      <w:r w:rsidRPr="004F096C">
        <w:rPr>
          <w:rFonts w:ascii="Times New Roman" w:hAnsi="Times New Roman" w:cs="Times New Roman"/>
          <w:sz w:val="18"/>
          <w:szCs w:val="18"/>
        </w:rPr>
        <w:fldChar w:fldCharType="end"/>
      </w:r>
      <w:r w:rsidRPr="004F096C">
        <w:rPr>
          <w:rFonts w:ascii="Times New Roman" w:hAnsi="Times New Roman" w:cs="Times New Roman"/>
          <w:sz w:val="18"/>
          <w:szCs w:val="18"/>
        </w:rPr>
      </w:r>
      <w:r w:rsidRPr="004F096C">
        <w:rPr>
          <w:rFonts w:ascii="Times New Roman" w:hAnsi="Times New Roman" w:cs="Times New Roman"/>
          <w:sz w:val="18"/>
          <w:szCs w:val="18"/>
        </w:rPr>
        <w:fldChar w:fldCharType="separate"/>
      </w:r>
      <w:r w:rsidRPr="004F096C">
        <w:rPr>
          <w:rFonts w:ascii="Times New Roman" w:hAnsi="Times New Roman" w:cs="Times New Roman"/>
          <w:noProof/>
          <w:sz w:val="18"/>
          <w:szCs w:val="18"/>
        </w:rPr>
        <w:t>(79)</w:t>
      </w:r>
      <w:r w:rsidRPr="004F096C">
        <w:rPr>
          <w:rFonts w:ascii="Times New Roman" w:hAnsi="Times New Roman" w:cs="Times New Roman"/>
          <w:sz w:val="18"/>
          <w:szCs w:val="18"/>
        </w:rPr>
        <w:fldChar w:fldCharType="end"/>
      </w:r>
      <w:r w:rsidRPr="004F096C">
        <w:rPr>
          <w:rFonts w:ascii="Times New Roman" w:hAnsi="Times New Roman" w:cs="Times New Roman"/>
          <w:sz w:val="18"/>
          <w:szCs w:val="18"/>
        </w:rPr>
        <w:t>.</w:t>
      </w:r>
      <w:r w:rsidR="00584951" w:rsidRPr="004F096C">
        <w:rPr>
          <w:rFonts w:ascii="Times New Roman" w:eastAsia="Times New Roman" w:hAnsi="Times New Roman" w:cs="Times New Roman"/>
          <w:b/>
          <w:bCs/>
          <w:sz w:val="16"/>
          <w:szCs w:val="16"/>
        </w:rPr>
        <w:br w:type="page"/>
      </w:r>
    </w:p>
    <w:p w14:paraId="1BA8F17D" w14:textId="61AB748C" w:rsidR="00F10475" w:rsidRDefault="00EB5EA4" w:rsidP="004D7332">
      <w:pPr>
        <w:keepNext/>
        <w:spacing w:after="120"/>
        <w:rPr>
          <w:rFonts w:ascii="Times New Roman" w:eastAsia="Times New Roman" w:hAnsi="Times New Roman" w:cs="Times New Roman"/>
          <w:b/>
          <w:bCs/>
        </w:rPr>
      </w:pPr>
      <w:r w:rsidRPr="004D7332">
        <w:rPr>
          <w:rFonts w:ascii="Times New Roman" w:eastAsia="Times New Roman" w:hAnsi="Times New Roman" w:cs="Times New Roman"/>
          <w:b/>
          <w:bCs/>
        </w:rPr>
        <w:lastRenderedPageBreak/>
        <w:t xml:space="preserve">SUPPLEMENTARY </w:t>
      </w:r>
      <w:r w:rsidR="00B11F19" w:rsidRPr="004D7332">
        <w:rPr>
          <w:rFonts w:ascii="Times New Roman" w:eastAsia="Times New Roman" w:hAnsi="Times New Roman" w:cs="Times New Roman"/>
          <w:b/>
          <w:bCs/>
        </w:rPr>
        <w:t>REFERENCE</w:t>
      </w:r>
      <w:r w:rsidR="00A5373D">
        <w:rPr>
          <w:rFonts w:ascii="Times New Roman" w:eastAsia="Times New Roman" w:hAnsi="Times New Roman" w:cs="Times New Roman"/>
          <w:b/>
          <w:bCs/>
        </w:rPr>
        <w:t>S</w:t>
      </w:r>
    </w:p>
    <w:p w14:paraId="614696E2" w14:textId="77777777" w:rsidR="00A5373D" w:rsidRPr="004D7332" w:rsidRDefault="00A5373D" w:rsidP="004D7332">
      <w:pPr>
        <w:keepNext/>
        <w:spacing w:after="120"/>
        <w:rPr>
          <w:rFonts w:ascii="Times New Roman" w:eastAsia="Times New Roman" w:hAnsi="Times New Roman" w:cs="Times New Roman"/>
          <w:b/>
          <w:bCs/>
        </w:rPr>
      </w:pPr>
    </w:p>
    <w:p w14:paraId="007DB301" w14:textId="77777777" w:rsidR="00AB7E01" w:rsidRPr="00AB7E01" w:rsidRDefault="00EB5EA4" w:rsidP="00AB7E01">
      <w:pPr>
        <w:pStyle w:val="EndNoteBibliography"/>
        <w:spacing w:after="240"/>
        <w:ind w:left="280" w:hanging="280"/>
      </w:pPr>
      <w:r w:rsidRPr="004D7332">
        <w:rPr>
          <w:rFonts w:eastAsia="Times New Roman"/>
          <w:b/>
          <w:bCs/>
        </w:rPr>
        <w:fldChar w:fldCharType="begin"/>
      </w:r>
      <w:r w:rsidRPr="004D7332">
        <w:rPr>
          <w:rFonts w:eastAsia="Times New Roman"/>
          <w:b/>
          <w:bCs/>
        </w:rPr>
        <w:instrText xml:space="preserve"> ADDIN EN.REFLIST </w:instrText>
      </w:r>
      <w:r w:rsidRPr="004D7332">
        <w:rPr>
          <w:rFonts w:eastAsia="Times New Roman"/>
          <w:b/>
          <w:bCs/>
        </w:rPr>
        <w:fldChar w:fldCharType="separate"/>
      </w:r>
      <w:r w:rsidR="00AB7E01" w:rsidRPr="00AB7E01">
        <w:t>1.</w:t>
      </w:r>
      <w:r w:rsidR="00AB7E01" w:rsidRPr="00AB7E01">
        <w:tab/>
        <w:t>Riede J, Poller B, Huwyler J, Camenisch G. Assessing the Risk of Drug-Induced Cholestasis Using Unbound Intrahepatic Concentrations. Drug Metab Dispos. 2017;45(5):523-531.</w:t>
      </w:r>
    </w:p>
    <w:p w14:paraId="0730A0EA" w14:textId="77777777" w:rsidR="00AB7E01" w:rsidRPr="00AB7E01" w:rsidRDefault="00AB7E01" w:rsidP="00AB7E01">
      <w:pPr>
        <w:pStyle w:val="EndNoteBibliography"/>
        <w:spacing w:after="240"/>
        <w:ind w:left="280" w:hanging="280"/>
      </w:pPr>
      <w:r w:rsidRPr="00AB7E01">
        <w:t>2.</w:t>
      </w:r>
      <w:r w:rsidRPr="00AB7E01">
        <w:tab/>
        <w:t>Riede J, Poller B, Umehara K, Huwyler J, Camenisch G. New IVIVE method for the prediction of total human clearance and relative elimination pathway contributions from in vitro hepatocyte and microsome data. Eur J Pharm Sci. 2016;86:96-102.</w:t>
      </w:r>
    </w:p>
    <w:p w14:paraId="22CC1DAD" w14:textId="77777777" w:rsidR="00AB7E01" w:rsidRPr="00AB7E01" w:rsidRDefault="00AB7E01" w:rsidP="00AB7E01">
      <w:pPr>
        <w:pStyle w:val="EndNoteBibliography"/>
        <w:spacing w:after="240"/>
        <w:ind w:left="280" w:hanging="280"/>
      </w:pPr>
      <w:r w:rsidRPr="00AB7E01">
        <w:t>3.</w:t>
      </w:r>
      <w:r w:rsidRPr="00AB7E01">
        <w:tab/>
        <w:t>Chasseaud LF, Catanese B. Pharmacokinetics of benzydamine. Int J Tissue React. 1985;7(3):195-204.</w:t>
      </w:r>
    </w:p>
    <w:p w14:paraId="5FBA5997" w14:textId="77777777" w:rsidR="00AB7E01" w:rsidRPr="00AB7E01" w:rsidRDefault="00AB7E01" w:rsidP="00AB7E01">
      <w:pPr>
        <w:pStyle w:val="EndNoteBibliography"/>
        <w:spacing w:after="240"/>
        <w:ind w:left="280" w:hanging="280"/>
      </w:pPr>
      <w:r w:rsidRPr="00AB7E01">
        <w:t>4.</w:t>
      </w:r>
      <w:r w:rsidRPr="00AB7E01">
        <w:tab/>
        <w:t>Burm AG, van der Meer AD, van Kleef JW, Zeijlmans PW, Groen K. Pharmacokinetics of the enantiomers of bupivacaine following intravenous administration of the racemate. Br J Clin Pharmacol. 1994;38(2):125-129.</w:t>
      </w:r>
    </w:p>
    <w:p w14:paraId="0C616C80" w14:textId="77777777" w:rsidR="00AB7E01" w:rsidRPr="00AB7E01" w:rsidRDefault="00AB7E01" w:rsidP="00AB7E01">
      <w:pPr>
        <w:pStyle w:val="EndNoteBibliography"/>
        <w:spacing w:after="240"/>
        <w:ind w:left="280" w:hanging="280"/>
      </w:pPr>
      <w:r w:rsidRPr="00AB7E01">
        <w:t>5.</w:t>
      </w:r>
      <w:r w:rsidRPr="00AB7E01">
        <w:tab/>
        <w:t>Willis JV, Kendall MJ, Flinn RM, Thornhill DP, Welling PG. The pharmacokinetics of diclofenac sodium following intravenous and oral administration. Eur J Clin Pharmacol. 1979;16(6):405-410.</w:t>
      </w:r>
    </w:p>
    <w:p w14:paraId="1EB5B16C" w14:textId="77777777" w:rsidR="00AB7E01" w:rsidRPr="00AB7E01" w:rsidRDefault="00AB7E01" w:rsidP="00AB7E01">
      <w:pPr>
        <w:pStyle w:val="EndNoteBibliography"/>
        <w:spacing w:after="240"/>
        <w:ind w:left="280" w:hanging="280"/>
      </w:pPr>
      <w:r w:rsidRPr="00AB7E01">
        <w:t>6.</w:t>
      </w:r>
      <w:r w:rsidRPr="00AB7E01">
        <w:tab/>
        <w:t>Peng B, Dutreix C, Mehring G, Hayes MJ, Ben-Am M, Seiberling M, Pokorny R, Capdeville R, Lloyd P. Absolute bioavailability of imatinib (Glivec) orally versus intravenous infusion. J Clin Pharmacol. 2004;44(2):158-162.</w:t>
      </w:r>
    </w:p>
    <w:p w14:paraId="306013E2" w14:textId="77777777" w:rsidR="00AB7E01" w:rsidRPr="00AB7E01" w:rsidRDefault="00AB7E01" w:rsidP="00AB7E01">
      <w:pPr>
        <w:pStyle w:val="EndNoteBibliography"/>
        <w:spacing w:after="240"/>
        <w:ind w:left="280" w:hanging="280"/>
      </w:pPr>
      <w:r w:rsidRPr="00AB7E01">
        <w:t>7.</w:t>
      </w:r>
      <w:r w:rsidRPr="00AB7E01">
        <w:tab/>
        <w:t>Rordorf CM, Choi L, Marshall P, Mangold JB. Clinical pharmacology of lumiracoxib: a selective cyclo-oxygenase-2 inhibitor. Clin Pharmacokinet. 2005;44(12):1247-1266.</w:t>
      </w:r>
    </w:p>
    <w:p w14:paraId="553F8794" w14:textId="77777777" w:rsidR="00AB7E01" w:rsidRPr="00AB7E01" w:rsidRDefault="00AB7E01" w:rsidP="00AB7E01">
      <w:pPr>
        <w:pStyle w:val="EndNoteBibliography"/>
        <w:spacing w:after="240"/>
        <w:ind w:left="280" w:hanging="280"/>
      </w:pPr>
      <w:r w:rsidRPr="00AB7E01">
        <w:t>8.</w:t>
      </w:r>
      <w:r w:rsidRPr="00AB7E01">
        <w:tab/>
        <w:t>Pentikainen PJ, Valisalmi L, Himberg JJ, Crevoisier C. Pharmacokinetics of midazolam following intravenous and oral administration in patients with chronic liver disease and in healthy subjects. J Clin Pharmacol. 1989;29(3):272-277.</w:t>
      </w:r>
    </w:p>
    <w:p w14:paraId="3C112C57" w14:textId="77777777" w:rsidR="00AB7E01" w:rsidRPr="00AB7E01" w:rsidRDefault="00AB7E01" w:rsidP="00AB7E01">
      <w:pPr>
        <w:pStyle w:val="EndNoteBibliography"/>
        <w:spacing w:after="240"/>
        <w:ind w:left="280" w:hanging="280"/>
      </w:pPr>
      <w:r w:rsidRPr="00AB7E01">
        <w:t>9.</w:t>
      </w:r>
      <w:r w:rsidRPr="00AB7E01">
        <w:tab/>
        <w:t>Guerret M, Cheymol G, Hubert M, Julien-Larose C, Lavene D. Simultaneous study of the pharmacokinetics of intravenous and oral nicardipine using a stable isotope. Eur J Clin Pharmacol. 1989;37(4):381-385.</w:t>
      </w:r>
    </w:p>
    <w:p w14:paraId="55D78D58" w14:textId="77777777" w:rsidR="00AB7E01" w:rsidRPr="00AB7E01" w:rsidRDefault="00AB7E01" w:rsidP="00AB7E01">
      <w:pPr>
        <w:pStyle w:val="EndNoteBibliography"/>
        <w:spacing w:after="240"/>
        <w:ind w:left="280" w:hanging="280"/>
      </w:pPr>
      <w:r w:rsidRPr="00AB7E01">
        <w:t>10.</w:t>
      </w:r>
      <w:r w:rsidRPr="00AB7E01">
        <w:tab/>
        <w:t>Kirsten R, Nelson K, Kirsten D, Heintz B. Clinical pharmacokinetics of vasodilators. Part I. Clin Pharmacokinet. 1998;34(6):457-482.</w:t>
      </w:r>
    </w:p>
    <w:p w14:paraId="7AEF7BE8" w14:textId="77777777" w:rsidR="00AB7E01" w:rsidRPr="00AB7E01" w:rsidRDefault="00AB7E01" w:rsidP="00AB7E01">
      <w:pPr>
        <w:pStyle w:val="EndNoteBibliography"/>
        <w:spacing w:after="240"/>
        <w:ind w:left="280" w:hanging="280"/>
      </w:pPr>
      <w:r w:rsidRPr="00AB7E01">
        <w:t>11.</w:t>
      </w:r>
      <w:r w:rsidRPr="00AB7E01">
        <w:tab/>
        <w:t>Hynynen M, Siltanen T, Sahlman A, Pohjasvaara T, Muck W, Kaste M. Continuous infusion of nimodipine during coronary artery surgery: haemodynamic and pharmacokinetic study. Br J Anaesth. 1995;74(5):526-533.</w:t>
      </w:r>
    </w:p>
    <w:p w14:paraId="2ABE955A" w14:textId="77777777" w:rsidR="00AB7E01" w:rsidRPr="00AB7E01" w:rsidRDefault="00AB7E01" w:rsidP="00AB7E01">
      <w:pPr>
        <w:pStyle w:val="EndNoteBibliography"/>
        <w:spacing w:after="240"/>
        <w:ind w:left="280" w:hanging="280"/>
      </w:pPr>
      <w:r w:rsidRPr="00AB7E01">
        <w:t>12.</w:t>
      </w:r>
      <w:r w:rsidRPr="00AB7E01">
        <w:tab/>
        <w:t>Muck W, Breuel HP, Kuhlmann J. The influence of age on the pharmacokinetics of nimodipine. Int J Clin Pharmacol Ther. 1996;34(7):293-298.</w:t>
      </w:r>
    </w:p>
    <w:p w14:paraId="38D8D83D" w14:textId="77777777" w:rsidR="00AB7E01" w:rsidRPr="00AB7E01" w:rsidRDefault="00AB7E01" w:rsidP="00AB7E01">
      <w:pPr>
        <w:pStyle w:val="EndNoteBibliography"/>
        <w:spacing w:after="240"/>
        <w:ind w:left="280" w:hanging="280"/>
      </w:pPr>
      <w:r w:rsidRPr="00AB7E01">
        <w:t>13.</w:t>
      </w:r>
      <w:r w:rsidRPr="00AB7E01">
        <w:tab/>
        <w:t>Ramsch KD, Graefe KH, Scherling D, Sommer J, Ziegler R. Pharmacokinetics and metabolism of calcium-blocking agents nifedipine, nitrendipine, and nimodipine. Am J Nephrol. 1986;6 Suppl 1:73-80.</w:t>
      </w:r>
    </w:p>
    <w:p w14:paraId="46916064" w14:textId="77777777" w:rsidR="00AB7E01" w:rsidRPr="00AB7E01" w:rsidRDefault="00AB7E01" w:rsidP="00AB7E01">
      <w:pPr>
        <w:pStyle w:val="EndNoteBibliography"/>
        <w:spacing w:after="240"/>
        <w:ind w:left="280" w:hanging="280"/>
      </w:pPr>
      <w:r w:rsidRPr="00AB7E01">
        <w:t>14.</w:t>
      </w:r>
      <w:r w:rsidRPr="00AB7E01">
        <w:tab/>
        <w:t>Dolan ME, Roy SK, Fasanmade AA, Paras PR, Schilsky RL, Ratain MJ. O6-benzylguanine in humans: metabolic, pharmacokinetic, and pharmacodynamic findings. J Clin Oncol. 1998;16(5):1803-1810.</w:t>
      </w:r>
    </w:p>
    <w:p w14:paraId="36F5E9B1" w14:textId="77777777" w:rsidR="00AB7E01" w:rsidRPr="00AB7E01" w:rsidRDefault="00AB7E01" w:rsidP="00AB7E01">
      <w:pPr>
        <w:pStyle w:val="EndNoteBibliography"/>
        <w:spacing w:after="240"/>
        <w:ind w:left="280" w:hanging="280"/>
      </w:pPr>
      <w:r w:rsidRPr="00AB7E01">
        <w:t>15.</w:t>
      </w:r>
      <w:r w:rsidRPr="00AB7E01">
        <w:tab/>
        <w:t>Xia B, Heimbach T, Lin TH, He H, Wang Y, Tan E. Novel physiologically based pharmacokinetic modeling of patupilone for human pharmacokinetic predictions. Cancer Chemother Pharmacol. 2012;69(6):1567-1582.</w:t>
      </w:r>
    </w:p>
    <w:p w14:paraId="5AC7929D" w14:textId="77777777" w:rsidR="00AB7E01" w:rsidRPr="00AB7E01" w:rsidRDefault="00AB7E01" w:rsidP="00AB7E01">
      <w:pPr>
        <w:pStyle w:val="EndNoteBibliography"/>
        <w:spacing w:after="240"/>
        <w:ind w:left="280" w:hanging="280"/>
      </w:pPr>
      <w:r w:rsidRPr="00AB7E01">
        <w:lastRenderedPageBreak/>
        <w:t>16.</w:t>
      </w:r>
      <w:r w:rsidRPr="00AB7E01">
        <w:tab/>
        <w:t>Cheymol G, Poirier JM, Carrupt PA, Testa B, Weissenburger J, Levron JC, Snoeck E. Pharmacokinetics of beta-adrenoceptor blockers in obese and normal volunteers. Br J Clin Pharmacol. 1997;43(6):563-570.</w:t>
      </w:r>
    </w:p>
    <w:p w14:paraId="43A65218" w14:textId="77777777" w:rsidR="00AB7E01" w:rsidRPr="00AB7E01" w:rsidRDefault="00AB7E01" w:rsidP="00AB7E01">
      <w:pPr>
        <w:pStyle w:val="EndNoteBibliography"/>
        <w:spacing w:after="240"/>
        <w:ind w:left="280" w:hanging="280"/>
      </w:pPr>
      <w:r w:rsidRPr="00AB7E01">
        <w:t>17.</w:t>
      </w:r>
      <w:r w:rsidRPr="00AB7E01">
        <w:tab/>
        <w:t>Gomeni R, Bianchetti G, Sega R, Morselli PL. Pharmacokinetics of propranolol in normal healthy volunteers. J Pharmacokinet Biopharm. 1977;5(3):183-192.</w:t>
      </w:r>
    </w:p>
    <w:p w14:paraId="7DF0F7D1" w14:textId="77777777" w:rsidR="00AB7E01" w:rsidRPr="00AB7E01" w:rsidRDefault="00AB7E01" w:rsidP="00AB7E01">
      <w:pPr>
        <w:pStyle w:val="EndNoteBibliography"/>
        <w:spacing w:after="240"/>
        <w:ind w:left="280" w:hanging="280"/>
      </w:pPr>
      <w:r w:rsidRPr="00AB7E01">
        <w:t>18.</w:t>
      </w:r>
      <w:r w:rsidRPr="00AB7E01">
        <w:tab/>
        <w:t>Ueda CT, Williamson BJ, Dzindzio BS. Disposition kinetics of dihydroquinidine following quinidine administration. Res Commun Chem Pathol Pharmacol. 1976;14(2):215-225.</w:t>
      </w:r>
    </w:p>
    <w:p w14:paraId="29DB3DF5" w14:textId="77777777" w:rsidR="00AB7E01" w:rsidRPr="00AB7E01" w:rsidRDefault="00AB7E01" w:rsidP="00AB7E01">
      <w:pPr>
        <w:pStyle w:val="EndNoteBibliography"/>
        <w:spacing w:after="240"/>
        <w:ind w:left="280" w:hanging="280"/>
      </w:pPr>
      <w:r w:rsidRPr="00AB7E01">
        <w:t>19.</w:t>
      </w:r>
      <w:r w:rsidRPr="00AB7E01">
        <w:tab/>
        <w:t>Weaver ML, Orwig BA, Rodriguez LC, Graham ED, Chin JA, Shapiro MJ, McLeod JF, Mangold JB. Pharmacokinetics and metabolism of nateglinide in humans. Drug Metab Dispos. 2001;29(4 Pt 1):415-421.</w:t>
      </w:r>
    </w:p>
    <w:p w14:paraId="68ED24FF" w14:textId="77777777" w:rsidR="00AB7E01" w:rsidRPr="00AB7E01" w:rsidRDefault="00AB7E01" w:rsidP="00AB7E01">
      <w:pPr>
        <w:pStyle w:val="EndNoteBibliography"/>
        <w:spacing w:after="240"/>
        <w:ind w:left="280" w:hanging="280"/>
      </w:pPr>
      <w:r w:rsidRPr="00AB7E01">
        <w:t>20.</w:t>
      </w:r>
      <w:r w:rsidRPr="00AB7E01">
        <w:tab/>
        <w:t>Patat A, Troy S, Burke J, Trocherie S, Danjou P, Le Coz F, Allain H, Gandon JM. Absolute bioavailability and electroencephalographic effects of conventional and extended-release formulations of venlafaxine in healthy subjects. J Clin Pharmacol. 1998;38(3):256-267.</w:t>
      </w:r>
    </w:p>
    <w:p w14:paraId="660A28E0" w14:textId="77777777" w:rsidR="00AB7E01" w:rsidRPr="00AB7E01" w:rsidRDefault="00AB7E01" w:rsidP="00AB7E01">
      <w:pPr>
        <w:pStyle w:val="EndNoteBibliography"/>
        <w:spacing w:after="240"/>
        <w:ind w:left="280" w:hanging="280"/>
      </w:pPr>
      <w:r w:rsidRPr="00AB7E01">
        <w:t>21.</w:t>
      </w:r>
      <w:r w:rsidRPr="00AB7E01">
        <w:tab/>
        <w:t>Zachariah PK, Moyer TP, Theobald HM, Frantz RP, Kurtz SB, McCarthy JT, Smith RL. The pharmacokinetics of racemic verapamil in patients with impaired renal function. J Clin Pharmacol. 1991;31(1):45-53.</w:t>
      </w:r>
    </w:p>
    <w:p w14:paraId="3B780918" w14:textId="77777777" w:rsidR="00AB7E01" w:rsidRPr="00AB7E01" w:rsidRDefault="00AB7E01" w:rsidP="00AB7E01">
      <w:pPr>
        <w:pStyle w:val="EndNoteBibliography"/>
        <w:spacing w:after="240"/>
        <w:ind w:left="280" w:hanging="280"/>
      </w:pPr>
      <w:r w:rsidRPr="00AB7E01">
        <w:t>22.</w:t>
      </w:r>
      <w:r w:rsidRPr="00AB7E01">
        <w:tab/>
        <w:t>Bertz RJ, Granneman GR. Use of in vitro and in vivo data to estimate the likelihood of metabolic pharmacokinetic interactions. Clin Pharmacokinet. 1997;32(3):210-258.</w:t>
      </w:r>
    </w:p>
    <w:p w14:paraId="24B2F141" w14:textId="77777777" w:rsidR="00AB7E01" w:rsidRPr="00AB7E01" w:rsidRDefault="00AB7E01" w:rsidP="00AB7E01">
      <w:pPr>
        <w:pStyle w:val="EndNoteBibliography"/>
        <w:spacing w:after="240"/>
        <w:ind w:left="280" w:hanging="280"/>
      </w:pPr>
      <w:r w:rsidRPr="00AB7E01">
        <w:t>23.</w:t>
      </w:r>
      <w:r w:rsidRPr="00AB7E01">
        <w:tab/>
        <w:t>Andreasen PB, Vesell ES. Comparison of plasma levels of antipyrine, tolbutamide, and warfarin after oral and intravenous administration. Clin Pharmacol Ther. 1974;16(6):1059-1065.</w:t>
      </w:r>
    </w:p>
    <w:p w14:paraId="0048BD97" w14:textId="77777777" w:rsidR="00AB7E01" w:rsidRPr="00AB7E01" w:rsidRDefault="00AB7E01" w:rsidP="00AB7E01">
      <w:pPr>
        <w:pStyle w:val="EndNoteBibliography"/>
        <w:spacing w:after="240"/>
        <w:ind w:left="280" w:hanging="280"/>
      </w:pPr>
      <w:r w:rsidRPr="00AB7E01">
        <w:t>24.</w:t>
      </w:r>
      <w:r w:rsidRPr="00AB7E01">
        <w:tab/>
        <w:t>Kurihara A, Naganuma H, Hisaoka M, Tokiwa H, Kawahara Y. Prediction of human pharmacokinetics of panipenem-betamipron, a new carbapenem, from animal data. Antimicrob Agents Chemother. 1992;36(9):1810-1816.</w:t>
      </w:r>
    </w:p>
    <w:p w14:paraId="250997AF" w14:textId="77777777" w:rsidR="00AB7E01" w:rsidRPr="00AB7E01" w:rsidRDefault="00AB7E01" w:rsidP="00AB7E01">
      <w:pPr>
        <w:pStyle w:val="EndNoteBibliography"/>
        <w:spacing w:after="240"/>
        <w:ind w:left="280" w:hanging="280"/>
      </w:pPr>
      <w:r w:rsidRPr="00AB7E01">
        <w:t>25.</w:t>
      </w:r>
      <w:r w:rsidRPr="00AB7E01">
        <w:tab/>
        <w:t>Horikiri Y, Suzuki T, Mizobe M. Pharmacokinetics and metabolism of bisoprolol enantiomers in humans. J Pharm Sci. 1998;87(3):289-294.</w:t>
      </w:r>
    </w:p>
    <w:p w14:paraId="6B97C21B" w14:textId="77777777" w:rsidR="00AB7E01" w:rsidRPr="00AB7E01" w:rsidRDefault="00AB7E01" w:rsidP="00AB7E01">
      <w:pPr>
        <w:pStyle w:val="EndNoteBibliography"/>
        <w:spacing w:after="240"/>
        <w:ind w:left="280" w:hanging="280"/>
      </w:pPr>
      <w:r w:rsidRPr="00AB7E01">
        <w:t>26.</w:t>
      </w:r>
      <w:r w:rsidRPr="00AB7E01">
        <w:tab/>
        <w:t>Leopold G, Pabst J, Ungethum W, Buhring KU. Basic pharmacokinetics of bisoprolol, a new highly beta 1-selective adrenoceptor antagonist. J Clin Pharmacol. 1986;26(8):616-621.</w:t>
      </w:r>
    </w:p>
    <w:p w14:paraId="54FBAA92" w14:textId="77777777" w:rsidR="00AB7E01" w:rsidRPr="00AB7E01" w:rsidRDefault="00AB7E01" w:rsidP="00AB7E01">
      <w:pPr>
        <w:pStyle w:val="EndNoteBibliography"/>
        <w:spacing w:after="240"/>
        <w:ind w:left="280" w:hanging="280"/>
      </w:pPr>
      <w:r w:rsidRPr="00AB7E01">
        <w:t>27.</w:t>
      </w:r>
      <w:r w:rsidRPr="00AB7E01">
        <w:tab/>
        <w:t>Kaye B, Offerman JL, Reid JL, Elliott HL, Hillis WS. A species difference in the presystemic metabolism of carbazeran in dog and man. Xenobiotica. 1984;14(12):935-945.</w:t>
      </w:r>
    </w:p>
    <w:p w14:paraId="62D31A92" w14:textId="77777777" w:rsidR="00AB7E01" w:rsidRPr="00AB7E01" w:rsidRDefault="00AB7E01" w:rsidP="00AB7E01">
      <w:pPr>
        <w:pStyle w:val="EndNoteBibliography"/>
        <w:spacing w:after="240"/>
        <w:ind w:left="280" w:hanging="280"/>
      </w:pPr>
      <w:r w:rsidRPr="00AB7E01">
        <w:t>28.</w:t>
      </w:r>
      <w:r w:rsidRPr="00AB7E01">
        <w:tab/>
        <w:t>Joffe P, Larsen FS, Pedersen V, Ring-Larsen H, Aaes-Jorgensen T, Sidhu J. Single-dose pharmacokinetics of citalopram in patients with moderate renal insufficiency or hepatic cirrhosis compared with healthy subjects. Eur J Clin Pharmacol. 1998;54(3):237-242.</w:t>
      </w:r>
    </w:p>
    <w:p w14:paraId="77117D21" w14:textId="77777777" w:rsidR="00AB7E01" w:rsidRPr="00DE3D9F" w:rsidRDefault="00AB7E01" w:rsidP="00AB7E01">
      <w:pPr>
        <w:pStyle w:val="EndNoteBibliography"/>
        <w:spacing w:after="240"/>
        <w:ind w:left="280" w:hanging="280"/>
        <w:rPr>
          <w:lang w:val="de-CH"/>
        </w:rPr>
      </w:pPr>
      <w:r w:rsidRPr="00AB7E01">
        <w:t>29.</w:t>
      </w:r>
      <w:r w:rsidRPr="00AB7E01">
        <w:tab/>
        <w:t xml:space="preserve">Vozeh S, Schmidlin O, Taeschner W. Pharmacokinetic drug data. </w:t>
      </w:r>
      <w:r w:rsidRPr="00DE3D9F">
        <w:rPr>
          <w:lang w:val="de-CH"/>
        </w:rPr>
        <w:t>Clin Pharmacokinet. 1988;15(4):254-282.</w:t>
      </w:r>
    </w:p>
    <w:p w14:paraId="7E3F30F2" w14:textId="77777777" w:rsidR="00AB7E01" w:rsidRPr="00AB7E01" w:rsidRDefault="00AB7E01" w:rsidP="00AB7E01">
      <w:pPr>
        <w:pStyle w:val="EndNoteBibliography"/>
        <w:spacing w:after="240"/>
        <w:ind w:left="280" w:hanging="280"/>
      </w:pPr>
      <w:r w:rsidRPr="00DE3D9F">
        <w:rPr>
          <w:lang w:val="de-CH"/>
        </w:rPr>
        <w:t>30.</w:t>
      </w:r>
      <w:r w:rsidRPr="00DE3D9F">
        <w:rPr>
          <w:lang w:val="de-CH"/>
        </w:rPr>
        <w:tab/>
        <w:t xml:space="preserve">Weidekamm E, Portmann R, Suter K, Partos C, Dell D, Lucker PW. </w:t>
      </w:r>
      <w:r w:rsidRPr="00AB7E01">
        <w:t>Single- and multiple-dose pharmacokinetics of fleroxacin, a trifluorinated quinolone, in humans. Antimicrob Agents Chemother. 1987;31(12):1909-1914.</w:t>
      </w:r>
    </w:p>
    <w:p w14:paraId="6180AD83" w14:textId="77777777" w:rsidR="00AB7E01" w:rsidRPr="00AB7E01" w:rsidRDefault="00AB7E01" w:rsidP="00AB7E01">
      <w:pPr>
        <w:pStyle w:val="EndNoteBibliography"/>
        <w:spacing w:after="240"/>
        <w:ind w:left="280" w:hanging="280"/>
      </w:pPr>
      <w:r w:rsidRPr="00AB7E01">
        <w:t>31.</w:t>
      </w:r>
      <w:r w:rsidRPr="00AB7E01">
        <w:tab/>
        <w:t>Hayakawa H, Fukushima Y, Kato H, Fukumoto H, Kadota T, Yamamoto H, Kuroiwa H, Nishigaki J, Tsuji A. Metabolism and disposition of novel des-fluoro quinolone garenoxacin in experimental animals and an interspecies scaling of pharmacokinetic parameters. Drug Metab Dispos. 2003;31(11):1409-1418.</w:t>
      </w:r>
    </w:p>
    <w:p w14:paraId="2AA8F398" w14:textId="77777777" w:rsidR="00AB7E01" w:rsidRPr="00AB7E01" w:rsidRDefault="00AB7E01" w:rsidP="00AB7E01">
      <w:pPr>
        <w:pStyle w:val="EndNoteBibliography"/>
        <w:spacing w:after="240"/>
        <w:ind w:left="280" w:hanging="280"/>
      </w:pPr>
      <w:r w:rsidRPr="00AB7E01">
        <w:lastRenderedPageBreak/>
        <w:t>32.</w:t>
      </w:r>
      <w:r w:rsidRPr="00AB7E01">
        <w:tab/>
        <w:t>Debruyne D, Hurault de Ligny B, Ryckelynck JP, Albessard F, Moulin M. Clinical pharmacokinetics of ketoprofen after single intravenous administration as a bolus or infusion. Clin Pharmacokinet. 1987;12(3):214-221.</w:t>
      </w:r>
    </w:p>
    <w:p w14:paraId="08561036" w14:textId="77777777" w:rsidR="00AB7E01" w:rsidRPr="00AB7E01" w:rsidRDefault="00AB7E01" w:rsidP="00AB7E01">
      <w:pPr>
        <w:pStyle w:val="EndNoteBibliography"/>
        <w:spacing w:after="240"/>
        <w:ind w:left="280" w:hanging="280"/>
      </w:pPr>
      <w:r w:rsidRPr="00AB7E01">
        <w:t>33.</w:t>
      </w:r>
      <w:r w:rsidRPr="00AB7E01">
        <w:tab/>
        <w:t>Greenblatt DJ, Comer WH, Elliott HW, Shader RI, Knowles JA, Ruelius HW. Clinical pharmacokinetics of lorazepam. III. Intravenous injection. Preliminary results. J Clin Pharmacol. 1977;17(8-9):490-494.</w:t>
      </w:r>
    </w:p>
    <w:p w14:paraId="0C56A294" w14:textId="77777777" w:rsidR="00AB7E01" w:rsidRPr="00AB7E01" w:rsidRDefault="00AB7E01" w:rsidP="00AB7E01">
      <w:pPr>
        <w:pStyle w:val="EndNoteBibliography"/>
        <w:spacing w:after="240"/>
        <w:ind w:left="280" w:hanging="280"/>
      </w:pPr>
      <w:r w:rsidRPr="00AB7E01">
        <w:t>34.</w:t>
      </w:r>
      <w:r w:rsidRPr="00AB7E01">
        <w:tab/>
        <w:t>Johnsson G, Regardh CG. Clinical pharmacokinetics of beta-adrenoreceptor blocking drugs. Clin Pharmacokinet. 1976;1(4):233-263.</w:t>
      </w:r>
    </w:p>
    <w:p w14:paraId="3DD5DA2B" w14:textId="77777777" w:rsidR="00AB7E01" w:rsidRPr="00AB7E01" w:rsidRDefault="00AB7E01" w:rsidP="00AB7E01">
      <w:pPr>
        <w:pStyle w:val="EndNoteBibliography"/>
        <w:spacing w:after="240"/>
        <w:ind w:left="280" w:hanging="280"/>
      </w:pPr>
      <w:r w:rsidRPr="00AB7E01">
        <w:t>35.</w:t>
      </w:r>
      <w:r w:rsidRPr="00AB7E01">
        <w:tab/>
        <w:t>Jordo L, Attman PO, Aurell M, Johansson L, Johnsson G, Regardh CG. Pharmacokinetic and pharmacodynamic properties of metoprolol in patients with impaired renal function. Clin Pharmacokinet. 1980;5(2):169-180.</w:t>
      </w:r>
    </w:p>
    <w:p w14:paraId="7EE4A909" w14:textId="77777777" w:rsidR="00AB7E01" w:rsidRPr="00AB7E01" w:rsidRDefault="00AB7E01" w:rsidP="00AB7E01">
      <w:pPr>
        <w:pStyle w:val="EndNoteBibliography"/>
        <w:spacing w:after="240"/>
        <w:ind w:left="280" w:hanging="280"/>
      </w:pPr>
      <w:r w:rsidRPr="00AB7E01">
        <w:t>36.</w:t>
      </w:r>
      <w:r w:rsidRPr="00AB7E01">
        <w:tab/>
        <w:t>Richard J, Cardot JM, Godbillon J. Inter- and intra-subject variability of metoprolol kinetics after intravenous administration. Eur J Drug Metab Pharmacokinet. 1994;19(2):157-162.</w:t>
      </w:r>
    </w:p>
    <w:p w14:paraId="65ACA044" w14:textId="77777777" w:rsidR="00AB7E01" w:rsidRPr="00AB7E01" w:rsidRDefault="00AB7E01" w:rsidP="00AB7E01">
      <w:pPr>
        <w:pStyle w:val="EndNoteBibliography"/>
        <w:spacing w:after="240"/>
        <w:ind w:left="280" w:hanging="280"/>
      </w:pPr>
      <w:r w:rsidRPr="00AB7E01">
        <w:t>37.</w:t>
      </w:r>
      <w:r w:rsidRPr="00AB7E01">
        <w:tab/>
        <w:t>Siefert HM, Domdey-Bette A, Henninger K, Hucke F, Kohlsdorfer C, Stass HH. Pharmacokinetics of the 8-methoxyquinolone, moxifloxacin: a comparison in humans and other mammalian species. J Antimicrob Chemother. 1999;43 Suppl B:69-76.</w:t>
      </w:r>
    </w:p>
    <w:p w14:paraId="0A20A90F" w14:textId="77777777" w:rsidR="00AB7E01" w:rsidRPr="00AB7E01" w:rsidRDefault="00AB7E01" w:rsidP="00AB7E01">
      <w:pPr>
        <w:pStyle w:val="EndNoteBibliography"/>
        <w:spacing w:after="240"/>
        <w:ind w:left="280" w:hanging="280"/>
      </w:pPr>
      <w:r w:rsidRPr="00AB7E01">
        <w:t>38.</w:t>
      </w:r>
      <w:r w:rsidRPr="00AB7E01">
        <w:tab/>
        <w:t>Cubitt HE, Houston JB, Galetin A. Relative importance of intestinal and hepatic glucuronidation-impact on the prediction of drug clearance. Pharm Res. 2009;26(5):1073-1083.</w:t>
      </w:r>
    </w:p>
    <w:p w14:paraId="6B2C833F" w14:textId="77777777" w:rsidR="00AB7E01" w:rsidRPr="00AB7E01" w:rsidRDefault="00AB7E01" w:rsidP="00AB7E01">
      <w:pPr>
        <w:pStyle w:val="EndNoteBibliography"/>
        <w:spacing w:after="240"/>
        <w:ind w:left="280" w:hanging="280"/>
      </w:pPr>
      <w:r w:rsidRPr="00AB7E01">
        <w:t>39.</w:t>
      </w:r>
      <w:r w:rsidRPr="00AB7E01">
        <w:tab/>
        <w:t>Corsini A, Ceska R. Drug-drug interactions with statins: will pitavastatin overcome the statins' Achilles' heel? Curr Med Res Opin. 2011;27(8):1551-1562.</w:t>
      </w:r>
    </w:p>
    <w:p w14:paraId="060CF207" w14:textId="77777777" w:rsidR="00AB7E01" w:rsidRPr="00AB7E01" w:rsidRDefault="00AB7E01" w:rsidP="00AB7E01">
      <w:pPr>
        <w:pStyle w:val="EndNoteBibliography"/>
        <w:spacing w:after="240"/>
        <w:ind w:left="280" w:hanging="280"/>
      </w:pPr>
      <w:r w:rsidRPr="00AB7E01">
        <w:t>40.</w:t>
      </w:r>
      <w:r w:rsidRPr="00AB7E01">
        <w:tab/>
        <w:t>Prueksaritanont T, Chu X, Evers R, Klopfer SO, Caro L, Kothare PA, Dempsey C, Rasmussen S, Houle R, Chan G, Cai X, Valesky R, Fraser IP, Stoch SA. Pitavastatin is a more sensitive and selective organic anion-transporting polypeptide 1B clinical probe than rosuvastatin. Br J Clin Pharmacol. 2014;78(3):587-598.</w:t>
      </w:r>
    </w:p>
    <w:p w14:paraId="36970896" w14:textId="77777777" w:rsidR="00AB7E01" w:rsidRPr="00AB7E01" w:rsidRDefault="00AB7E01" w:rsidP="00AB7E01">
      <w:pPr>
        <w:pStyle w:val="EndNoteBibliography"/>
        <w:spacing w:after="240"/>
        <w:ind w:left="280" w:hanging="280"/>
      </w:pPr>
      <w:r w:rsidRPr="00AB7E01">
        <w:t>41.</w:t>
      </w:r>
      <w:r w:rsidRPr="00AB7E01">
        <w:tab/>
        <w:t>Hendeles L, Weinberger M, Bighley L. Absolute bioavailability of oral theophylline. Am J Hosp Pharm. 1977;34(5):525-527.</w:t>
      </w:r>
    </w:p>
    <w:p w14:paraId="4AC14775" w14:textId="77777777" w:rsidR="00AB7E01" w:rsidRPr="00AB7E01" w:rsidRDefault="00AB7E01" w:rsidP="00AB7E01">
      <w:pPr>
        <w:pStyle w:val="EndNoteBibliography"/>
        <w:spacing w:after="240"/>
        <w:ind w:left="280" w:hanging="280"/>
      </w:pPr>
      <w:r w:rsidRPr="00AB7E01">
        <w:t>42.</w:t>
      </w:r>
      <w:r w:rsidRPr="00AB7E01">
        <w:tab/>
        <w:t>Rustin GJ, Bradley C, Galbraith S, Stratford M, Loadman P, Waller S, Bellenger K, Gumbrell L, Folkes L, Halbert G, Phase IIITCoCRUK. 5,6-dimethylxanthenone-4-acetic acid (DMXAA), a novel antivascular agent: phase I clinical and pharmacokinetic study. Br J Cancer. 2003;88(8):1160-1167.</w:t>
      </w:r>
    </w:p>
    <w:p w14:paraId="56313FBD" w14:textId="77777777" w:rsidR="00AB7E01" w:rsidRPr="00AB7E01" w:rsidRDefault="00AB7E01" w:rsidP="00AB7E01">
      <w:pPr>
        <w:pStyle w:val="EndNoteBibliography"/>
        <w:spacing w:after="240"/>
        <w:ind w:left="280" w:hanging="280"/>
      </w:pPr>
      <w:r w:rsidRPr="00AB7E01">
        <w:t>43.</w:t>
      </w:r>
      <w:r w:rsidRPr="00AB7E01">
        <w:tab/>
        <w:t>Rosen AS, Fournie P, Darwish M, Danjou P, Troy SM. Zaleplon pharmacokinetics and absolute bioavailability. Biopharm Drug Dispos. 1999;20(3):171-175.</w:t>
      </w:r>
    </w:p>
    <w:p w14:paraId="5B028C13" w14:textId="77777777" w:rsidR="00AB7E01" w:rsidRPr="00AB7E01" w:rsidRDefault="00AB7E01" w:rsidP="00AB7E01">
      <w:pPr>
        <w:pStyle w:val="EndNoteBibliography"/>
        <w:spacing w:after="240"/>
        <w:ind w:left="280" w:hanging="280"/>
      </w:pPr>
      <w:r w:rsidRPr="00AB7E01">
        <w:t>44.</w:t>
      </w:r>
      <w:r w:rsidRPr="00AB7E01">
        <w:tab/>
        <w:t>Welling PG, Craig WA. Pharmacokinetics of intravenous erythromycin. J Pharm Sci. 1978;67(8):1057-1059.</w:t>
      </w:r>
    </w:p>
    <w:p w14:paraId="0BC61372" w14:textId="77777777" w:rsidR="00AB7E01" w:rsidRPr="00AB7E01" w:rsidRDefault="00AB7E01" w:rsidP="00AB7E01">
      <w:pPr>
        <w:pStyle w:val="EndNoteBibliography"/>
        <w:spacing w:after="240"/>
        <w:ind w:left="280" w:hanging="280"/>
      </w:pPr>
      <w:r w:rsidRPr="00AB7E01">
        <w:t>45.</w:t>
      </w:r>
      <w:r w:rsidRPr="00AB7E01">
        <w:tab/>
        <w:t>Mummaneni V, Kaul S, Igwemezie LN, Newell DR, Porter D, Thomas H, Calvert AH, Winograd B, Barbhaiya RH. Bioequivalence assessment of etoposide phosphate and etoposide using pharmacodynamic and traditional pharmacokinetic parameters. J Pharmacokinet Biopharm. 1996;24(4):313-325.</w:t>
      </w:r>
    </w:p>
    <w:p w14:paraId="19E988CE" w14:textId="77777777" w:rsidR="00AB7E01" w:rsidRPr="00AB7E01" w:rsidRDefault="00AB7E01" w:rsidP="00AB7E01">
      <w:pPr>
        <w:pStyle w:val="EndNoteBibliography"/>
        <w:spacing w:after="240"/>
        <w:ind w:left="280" w:hanging="280"/>
      </w:pPr>
      <w:r w:rsidRPr="00AB7E01">
        <w:t>46.</w:t>
      </w:r>
      <w:r w:rsidRPr="00AB7E01">
        <w:tab/>
        <w:t>Yeh KC, Stone JA, Carides AD, Rolan P, Woolf E, Ju WD. Simultaneous investigation of indinavir nonlinear pharmacokinetics and bioavailability in healthy volunteers using stable isotope labeling technique: study design and model-independent data analysis. J Pharm Sci. 1999;88(5):568-573.</w:t>
      </w:r>
    </w:p>
    <w:p w14:paraId="5BE7062F" w14:textId="77777777" w:rsidR="00AB7E01" w:rsidRPr="00AB7E01" w:rsidRDefault="00AB7E01" w:rsidP="00AB7E01">
      <w:pPr>
        <w:pStyle w:val="EndNoteBibliography"/>
        <w:spacing w:after="240"/>
        <w:ind w:left="280" w:hanging="280"/>
      </w:pPr>
      <w:r w:rsidRPr="00AB7E01">
        <w:lastRenderedPageBreak/>
        <w:t>47.</w:t>
      </w:r>
      <w:r w:rsidRPr="00AB7E01">
        <w:tab/>
        <w:t>Savelieva M, Woo MM, Schran H, Mu S, Nedelman J, Capdeville R. Population pharmacokinetics of intravenous and oral panobinostat in patients with hematologic and solid tumors. Eur J Clin Pharmacol. 2015;71(6):663-672.</w:t>
      </w:r>
    </w:p>
    <w:p w14:paraId="35D715FA" w14:textId="77777777" w:rsidR="00AB7E01" w:rsidRPr="00AB7E01" w:rsidRDefault="00AB7E01" w:rsidP="00AB7E01">
      <w:pPr>
        <w:pStyle w:val="EndNoteBibliography"/>
        <w:spacing w:after="240"/>
        <w:ind w:left="280" w:hanging="280"/>
      </w:pPr>
      <w:r w:rsidRPr="00AB7E01">
        <w:t>48.</w:t>
      </w:r>
      <w:r w:rsidRPr="00AB7E01">
        <w:tab/>
        <w:t>Jansat JM, Costa J, Salva P, Fernandez FJ, Martinez-Tobed A. Absolute bioavailability, pharmacokinetics, and urinary excretion of the novel antimigraine agent almotriptan in healthy male volunteers. J Clin Pharmacol. 2002;42(12):1303-1310.</w:t>
      </w:r>
    </w:p>
    <w:p w14:paraId="21F49565" w14:textId="77777777" w:rsidR="00AB7E01" w:rsidRPr="00AB7E01" w:rsidRDefault="00AB7E01" w:rsidP="00AB7E01">
      <w:pPr>
        <w:pStyle w:val="EndNoteBibliography"/>
        <w:spacing w:after="240"/>
        <w:ind w:left="280" w:hanging="280"/>
      </w:pPr>
      <w:r w:rsidRPr="00AB7E01">
        <w:t>49.</w:t>
      </w:r>
      <w:r w:rsidRPr="00AB7E01">
        <w:tab/>
        <w:t>Chanson P, Joly V, Contrepois A, Garaud JJ, Bauchet J, Mohler J, Nguyen PC, Carbon C. Alteration of gentamicin and cefazolin kinetics with control of the hypothyroid state in humans. Antimicrob Agents Chemother. 1987;31(4):635-637.</w:t>
      </w:r>
    </w:p>
    <w:p w14:paraId="7E0926C1" w14:textId="77777777" w:rsidR="00AB7E01" w:rsidRPr="00AB7E01" w:rsidRDefault="00AB7E01" w:rsidP="00AB7E01">
      <w:pPr>
        <w:pStyle w:val="EndNoteBibliography"/>
        <w:spacing w:after="240"/>
        <w:ind w:left="280" w:hanging="280"/>
      </w:pPr>
      <w:r w:rsidRPr="00AB7E01">
        <w:t>50.</w:t>
      </w:r>
      <w:r w:rsidRPr="00AB7E01">
        <w:tab/>
        <w:t>Bergan T. Comparative pharmacokinetics of cefazolin, cephalothin, cephacetril, and cephapirine after intravenous administration. Chemotherapy. 1977;23(6):389-404.</w:t>
      </w:r>
    </w:p>
    <w:p w14:paraId="3D8F56AD" w14:textId="77777777" w:rsidR="00AB7E01" w:rsidRPr="00AB7E01" w:rsidRDefault="00AB7E01" w:rsidP="00AB7E01">
      <w:pPr>
        <w:pStyle w:val="EndNoteBibliography"/>
        <w:spacing w:after="240"/>
        <w:ind w:left="280" w:hanging="280"/>
      </w:pPr>
      <w:r w:rsidRPr="00AB7E01">
        <w:t>51.</w:t>
      </w:r>
      <w:r w:rsidRPr="00AB7E01">
        <w:tab/>
        <w:t>Tan JS, Salstrom SJ, Signs SA, Hoffman HE, File TM. Pharmacokinetics of intravenous cefmetazole with emphasis on comparison between predicted theoretical levels in tissue and actual skin window fluid levels. Antimicrob Agents Chemother. 1989;33(6):924-927.</w:t>
      </w:r>
    </w:p>
    <w:p w14:paraId="0C1F804F" w14:textId="77777777" w:rsidR="00AB7E01" w:rsidRPr="00AB7E01" w:rsidRDefault="00AB7E01" w:rsidP="00AB7E01">
      <w:pPr>
        <w:pStyle w:val="EndNoteBibliography"/>
        <w:spacing w:after="240"/>
        <w:ind w:left="280" w:hanging="280"/>
      </w:pPr>
      <w:r w:rsidRPr="00AB7E01">
        <w:t>52.</w:t>
      </w:r>
      <w:r w:rsidRPr="00AB7E01">
        <w:tab/>
        <w:t>Ko H, Cathcart KS, Griffith DL, Peters GR, Adams WJ. Pharmacokinetics of intravenously administered cefmetazole and cefoxitin and effects of probenecid on cefmetazole elimination. Antimicrob Agents Chemother. 1989;33(3):356-361.</w:t>
      </w:r>
    </w:p>
    <w:p w14:paraId="578A7083" w14:textId="77777777" w:rsidR="00AB7E01" w:rsidRPr="00AB7E01" w:rsidRDefault="00AB7E01" w:rsidP="00AB7E01">
      <w:pPr>
        <w:pStyle w:val="EndNoteBibliography"/>
        <w:spacing w:after="240"/>
        <w:ind w:left="280" w:hanging="280"/>
      </w:pPr>
      <w:r w:rsidRPr="00AB7E01">
        <w:t>53.</w:t>
      </w:r>
      <w:r w:rsidRPr="00AB7E01">
        <w:tab/>
        <w:t>Lenfant B, Namour F, Logeais C, Coussediere D, Rivault O, Bryskier A, Surjus A. Pharmacokinetics of cefodizime following single doses of 0.5, 1.0, 2.0, and 3.0 grams administered intravenously to healthy volunteers. Antimicrob Agents Chemother. 1995;39(9):2037-2041.</w:t>
      </w:r>
    </w:p>
    <w:p w14:paraId="26A691D8" w14:textId="77777777" w:rsidR="00AB7E01" w:rsidRPr="00AB7E01" w:rsidRDefault="00AB7E01" w:rsidP="00AB7E01">
      <w:pPr>
        <w:pStyle w:val="EndNoteBibliography"/>
        <w:spacing w:after="240"/>
        <w:ind w:left="280" w:hanging="280"/>
      </w:pPr>
      <w:r w:rsidRPr="00AB7E01">
        <w:t>54.</w:t>
      </w:r>
      <w:r w:rsidRPr="00AB7E01">
        <w:tab/>
        <w:t>Matsushita H, Suzuki H, Sugiyama Y, Sawada Y, Iga T, Hanano M, Kawaguchi Y. Prediction of the pharmacokinetics of cefodizime and cefotetan in humans from pharmacokinetic parameters in animals. J Pharmacobiodyn. 1990;13(10):602-611.</w:t>
      </w:r>
    </w:p>
    <w:p w14:paraId="442F28AE" w14:textId="77777777" w:rsidR="00AB7E01" w:rsidRPr="00AB7E01" w:rsidRDefault="00AB7E01" w:rsidP="00AB7E01">
      <w:pPr>
        <w:pStyle w:val="EndNoteBibliography"/>
        <w:spacing w:after="240"/>
        <w:ind w:left="280" w:hanging="280"/>
      </w:pPr>
      <w:r w:rsidRPr="00AB7E01">
        <w:t>55.</w:t>
      </w:r>
      <w:r w:rsidRPr="00AB7E01">
        <w:tab/>
        <w:t>Kalman D, Barriere SL, Johnson BL, Jr. Pharmacokinetic disposition and bactericidal activities of cefepime, ceftazidime, and cefoperazone in serum and blister fluid. Antimicrob Agents Chemother. 1992;36(2):453-457.</w:t>
      </w:r>
    </w:p>
    <w:p w14:paraId="6AC90D06" w14:textId="77777777" w:rsidR="00AB7E01" w:rsidRPr="00AB7E01" w:rsidRDefault="00AB7E01" w:rsidP="00AB7E01">
      <w:pPr>
        <w:pStyle w:val="EndNoteBibliography"/>
        <w:spacing w:after="240"/>
        <w:ind w:left="280" w:hanging="280"/>
      </w:pPr>
      <w:r w:rsidRPr="00AB7E01">
        <w:t>56.</w:t>
      </w:r>
      <w:r w:rsidRPr="00AB7E01">
        <w:tab/>
        <w:t>Nakagawa K, Koyama M, Matsui H, Ikeda C, Yano K, Nakatsuru N, Yoshinaga K, Noguchi T. Pharmacokinetics of cefpiramide (SM-1652) in humans. Antimicrob Agents Chemother. 1984;25(2):221-225.</w:t>
      </w:r>
    </w:p>
    <w:p w14:paraId="6996A737" w14:textId="77777777" w:rsidR="00AB7E01" w:rsidRPr="00AB7E01" w:rsidRDefault="00AB7E01" w:rsidP="00AB7E01">
      <w:pPr>
        <w:pStyle w:val="EndNoteBibliography"/>
        <w:spacing w:after="240"/>
        <w:ind w:left="280" w:hanging="280"/>
      </w:pPr>
      <w:r w:rsidRPr="00AB7E01">
        <w:t>57.</w:t>
      </w:r>
      <w:r w:rsidRPr="00AB7E01">
        <w:tab/>
        <w:t>Kowalsky SF, Echols RM, Venezia AR, Andrews EA. Pharmacokinetics of ceftizoxime in subjects with various degrees of renal function. Antimicrob Agents Chemother. 1983;24(2):151-155.</w:t>
      </w:r>
    </w:p>
    <w:p w14:paraId="51968D20" w14:textId="77777777" w:rsidR="00AB7E01" w:rsidRPr="00AB7E01" w:rsidRDefault="00AB7E01" w:rsidP="00AB7E01">
      <w:pPr>
        <w:pStyle w:val="EndNoteBibliography"/>
        <w:spacing w:after="240"/>
        <w:ind w:left="280" w:hanging="280"/>
      </w:pPr>
      <w:r w:rsidRPr="00AB7E01">
        <w:t>58.</w:t>
      </w:r>
      <w:r w:rsidRPr="00AB7E01">
        <w:tab/>
        <w:t>Jaehde U, Sorgel F, Reiter A, Sigl G, Naber KG, Schunack W. Effect of probenecid on the distribution and elimination of ciprofloxacin in humans. Clin Pharmacol Ther. 1995;58(5):532-541.</w:t>
      </w:r>
    </w:p>
    <w:p w14:paraId="53E259D3" w14:textId="77777777" w:rsidR="00AB7E01" w:rsidRPr="00AB7E01" w:rsidRDefault="00AB7E01" w:rsidP="00AB7E01">
      <w:pPr>
        <w:pStyle w:val="EndNoteBibliography"/>
        <w:spacing w:after="240"/>
        <w:ind w:left="280" w:hanging="280"/>
      </w:pPr>
      <w:r w:rsidRPr="00AB7E01">
        <w:t>59.</w:t>
      </w:r>
      <w:r w:rsidRPr="00AB7E01">
        <w:tab/>
        <w:t>Yeh KC, Chremos AN, Lin JH, Constanzer ML, Kanovsky SM, Hucker HB, Antonello J, Vlasses P, Ryan JR, Williams RL. Single-dose pharmacokinetics and bioavailability of famotidine in man. Results of multicenter collaborative studies. Biopharm Drug Dispos. 1987;8(6):549-560.</w:t>
      </w:r>
    </w:p>
    <w:p w14:paraId="73E8C7EB" w14:textId="77777777" w:rsidR="00AB7E01" w:rsidRPr="00AB7E01" w:rsidRDefault="00AB7E01" w:rsidP="00AB7E01">
      <w:pPr>
        <w:pStyle w:val="EndNoteBibliography"/>
        <w:spacing w:after="240"/>
        <w:ind w:left="280" w:hanging="280"/>
      </w:pPr>
      <w:r w:rsidRPr="00AB7E01">
        <w:t>60.</w:t>
      </w:r>
      <w:r w:rsidRPr="00AB7E01">
        <w:tab/>
        <w:t>Hammarlund MM, Paalzow LK, Odlind B. Pharmacokinetics of furosemide in man after intravenous and oral administration. Application of moment analysis. Eur J Clin Pharmacol. 1984;26(2):197-207.</w:t>
      </w:r>
    </w:p>
    <w:p w14:paraId="1AC3367C" w14:textId="77777777" w:rsidR="00AB7E01" w:rsidRPr="00AB7E01" w:rsidRDefault="00AB7E01" w:rsidP="00AB7E01">
      <w:pPr>
        <w:pStyle w:val="EndNoteBibliography"/>
        <w:spacing w:after="240"/>
        <w:ind w:left="280" w:hanging="280"/>
      </w:pPr>
      <w:r w:rsidRPr="00AB7E01">
        <w:t>61.</w:t>
      </w:r>
      <w:r w:rsidRPr="00AB7E01">
        <w:tab/>
        <w:t>Smith DE, Lin ET, Benet LZ. Absorption and disposition of furosemide in healthy volunteers, measured with a metabolite-specific assay. Drug Metab Dispos. 1980;8(5):337-342.</w:t>
      </w:r>
    </w:p>
    <w:p w14:paraId="07E862D6" w14:textId="77777777" w:rsidR="00AB7E01" w:rsidRPr="00AB7E01" w:rsidRDefault="00AB7E01" w:rsidP="00AB7E01">
      <w:pPr>
        <w:pStyle w:val="EndNoteBibliography"/>
        <w:spacing w:after="240"/>
        <w:ind w:left="280" w:hanging="280"/>
      </w:pPr>
      <w:r w:rsidRPr="00AB7E01">
        <w:t>62.</w:t>
      </w:r>
      <w:r w:rsidRPr="00AB7E01">
        <w:tab/>
        <w:t>Iavarone L, Hoke JF, Bottacini M, Barnaby R, Preston GC. First time in human for GV196771: interspecies scaling applied on dose selection. J Clin Pharmacol. 1999;39(6):560-566.</w:t>
      </w:r>
    </w:p>
    <w:p w14:paraId="6AA3DE9E" w14:textId="77777777" w:rsidR="00AB7E01" w:rsidRPr="00AB7E01" w:rsidRDefault="00AB7E01" w:rsidP="00AB7E01">
      <w:pPr>
        <w:pStyle w:val="EndNoteBibliography"/>
        <w:spacing w:after="240"/>
        <w:ind w:left="280" w:hanging="280"/>
      </w:pPr>
      <w:r w:rsidRPr="00AB7E01">
        <w:lastRenderedPageBreak/>
        <w:t>63.</w:t>
      </w:r>
      <w:r w:rsidRPr="00AB7E01">
        <w:tab/>
        <w:t>Lave T, Portmann R, Schenker G, Gianni A, Guenzi A, Girometta MA, Schmitt M. Interspecies pharmacokinetic comparisons and allometric scaling of napsagatran, a low molecular weight thrombin inhibitor. J Pharm Pharmacol. 1999;51(1):85-91.</w:t>
      </w:r>
    </w:p>
    <w:p w14:paraId="0796C760" w14:textId="77777777" w:rsidR="00AB7E01" w:rsidRPr="00AB7E01" w:rsidRDefault="00AB7E01" w:rsidP="00AB7E01">
      <w:pPr>
        <w:pStyle w:val="EndNoteBibliography"/>
        <w:spacing w:after="240"/>
        <w:ind w:left="280" w:hanging="280"/>
      </w:pPr>
      <w:r w:rsidRPr="00AB7E01">
        <w:t>64.</w:t>
      </w:r>
      <w:r w:rsidRPr="00AB7E01">
        <w:tab/>
        <w:t>De Schepper PJ, Tjandramaga TB, Mullie A, Verbesselt R, van Hecken A, Verberckmoes R, Verbist L. Comparative pharmacokinetics of piperacillin in normals and in patients with renal failure. J Antimicrob Chemother. 1982;9 Suppl B:49-57.</w:t>
      </w:r>
    </w:p>
    <w:p w14:paraId="3896AA76" w14:textId="77777777" w:rsidR="00AB7E01" w:rsidRPr="00AB7E01" w:rsidRDefault="00AB7E01" w:rsidP="00AB7E01">
      <w:pPr>
        <w:pStyle w:val="EndNoteBibliography"/>
        <w:spacing w:after="240"/>
        <w:ind w:left="280" w:hanging="280"/>
      </w:pPr>
      <w:r w:rsidRPr="00AB7E01">
        <w:t>65.</w:t>
      </w:r>
      <w:r w:rsidRPr="00AB7E01">
        <w:tab/>
        <w:t>Tjandramaga TB, Mullie A, Verbesselt R, De Schepper PJ, Verbist L. Piperacillin: human pharmacokinetics after intravenous and intramuscular administration. Antimicrob Agents Chemother. 1978;14(6):829-837.</w:t>
      </w:r>
    </w:p>
    <w:p w14:paraId="40CFE2C2" w14:textId="77777777" w:rsidR="00AB7E01" w:rsidRPr="00AB7E01" w:rsidRDefault="00AB7E01" w:rsidP="00AB7E01">
      <w:pPr>
        <w:pStyle w:val="EndNoteBibliography"/>
        <w:spacing w:after="240"/>
        <w:ind w:left="280" w:hanging="280"/>
      </w:pPr>
      <w:r w:rsidRPr="00AB7E01">
        <w:t>66.</w:t>
      </w:r>
      <w:r w:rsidRPr="00AB7E01">
        <w:tab/>
        <w:t>Corsini A, Bellosta S, Baetta R, Fumagalli R, Paoletti R, Bernini F. New insights into the pharmacodynamic and pharmacokinetic properties of statins. Pharmacol Ther. 1999;84(3):413-428.</w:t>
      </w:r>
    </w:p>
    <w:p w14:paraId="1CC47E09" w14:textId="77777777" w:rsidR="00AB7E01" w:rsidRPr="00AB7E01" w:rsidRDefault="00AB7E01" w:rsidP="00AB7E01">
      <w:pPr>
        <w:pStyle w:val="EndNoteBibliography"/>
        <w:spacing w:after="240"/>
        <w:ind w:left="280" w:hanging="280"/>
      </w:pPr>
      <w:r w:rsidRPr="00AB7E01">
        <w:t>67.</w:t>
      </w:r>
      <w:r w:rsidRPr="00AB7E01">
        <w:tab/>
        <w:t>Singhvi SM, Pan HY, Morrison RA, Willard DA. Disposition of pravastatin sodium, a tissue-selective HMG-CoA reductase inhibitor, in healthy subjects. Br J Clin Pharmacol. 1990;29(2):239-243.</w:t>
      </w:r>
    </w:p>
    <w:p w14:paraId="692B980A" w14:textId="77777777" w:rsidR="00AB7E01" w:rsidRPr="00AB7E01" w:rsidRDefault="00AB7E01" w:rsidP="00AB7E01">
      <w:pPr>
        <w:pStyle w:val="EndNoteBibliography"/>
        <w:spacing w:after="240"/>
        <w:ind w:left="280" w:hanging="280"/>
      </w:pPr>
      <w:r w:rsidRPr="00AB7E01">
        <w:t>68.</w:t>
      </w:r>
      <w:r w:rsidRPr="00AB7E01">
        <w:tab/>
        <w:t>Lecaillon JB, Souppart C, Schoeller JP, Humbert G, Massias P. Sulfinpyrazone kinetics after intravenous and oral administration. Clin Pharmacol Ther. 1979;26(5):611-617.</w:t>
      </w:r>
    </w:p>
    <w:p w14:paraId="408375C6" w14:textId="77777777" w:rsidR="00AB7E01" w:rsidRPr="00AB7E01" w:rsidRDefault="00AB7E01" w:rsidP="00AB7E01">
      <w:pPr>
        <w:pStyle w:val="EndNoteBibliography"/>
        <w:spacing w:after="240"/>
        <w:ind w:left="280" w:hanging="280"/>
      </w:pPr>
      <w:r w:rsidRPr="00AB7E01">
        <w:t>69.</w:t>
      </w:r>
      <w:r w:rsidRPr="00AB7E01">
        <w:tab/>
        <w:t>Pahlman I, Edholm M, Kankaanranta S, Odell M. Pharmacokinetics of Susalimod, a Highly Biliary-excreted Sulphasalazine Analogue, in Various Species. Nonpredictable Human Clearance by Allometric Scaling. Pharmacy and Pharmacology Communications. 1998;4(10):493-498.</w:t>
      </w:r>
    </w:p>
    <w:p w14:paraId="48B34815" w14:textId="77777777" w:rsidR="00AB7E01" w:rsidRPr="00AB7E01" w:rsidRDefault="00AB7E01" w:rsidP="00AB7E01">
      <w:pPr>
        <w:pStyle w:val="EndNoteBibliography"/>
        <w:spacing w:after="240"/>
        <w:ind w:left="280" w:hanging="280"/>
      </w:pPr>
      <w:r w:rsidRPr="00AB7E01">
        <w:t>70.</w:t>
      </w:r>
      <w:r w:rsidRPr="00AB7E01">
        <w:tab/>
        <w:t>Flesch G, Muller P, Lloyd P. Absolute bioavailability and pharmacokinetics of valsartan, an angiotensin II receptor antagonist, in man. Eur J Clin Pharmacol. 1997;52(2):115-120.</w:t>
      </w:r>
    </w:p>
    <w:p w14:paraId="5AF92584" w14:textId="77777777" w:rsidR="00AB7E01" w:rsidRPr="00AB7E01" w:rsidRDefault="00AB7E01" w:rsidP="00AB7E01">
      <w:pPr>
        <w:pStyle w:val="EndNoteBibliography"/>
        <w:spacing w:after="240"/>
        <w:ind w:left="280" w:hanging="280"/>
      </w:pPr>
      <w:r w:rsidRPr="00AB7E01">
        <w:t>71.</w:t>
      </w:r>
      <w:r w:rsidRPr="00AB7E01">
        <w:tab/>
        <w:t>He YL, Sadler BM, Sabo R, Balez S, Wang Y, Campestrini J, Laurent A, Ligueros-Saylan M, Howard D. The absolute oral bioavailability and population-based pharmacokinetic modelling of a novel dipeptidylpeptidase-IV inhibitor, vildagliptin, in healthy volunteers. Clin Pharmacokinet. 2007;46(9):787-802.</w:t>
      </w:r>
    </w:p>
    <w:p w14:paraId="48871426" w14:textId="77777777" w:rsidR="00AB7E01" w:rsidRPr="00AB7E01" w:rsidRDefault="00AB7E01" w:rsidP="00AB7E01">
      <w:pPr>
        <w:pStyle w:val="EndNoteBibliography"/>
        <w:spacing w:after="240"/>
        <w:ind w:left="280" w:hanging="280"/>
      </w:pPr>
      <w:r w:rsidRPr="00AB7E01">
        <w:t>72.</w:t>
      </w:r>
      <w:r w:rsidRPr="00AB7E01">
        <w:tab/>
        <w:t>Dalvie D, Xiang C, Kang P, Zhou S. Interspecies variation in the metabolism of zoniporide by aldehyde oxidase. Xenobiotica. 2013;43(5):399-408.</w:t>
      </w:r>
    </w:p>
    <w:p w14:paraId="3F61AD69" w14:textId="77777777" w:rsidR="00AB7E01" w:rsidRPr="00AB7E01" w:rsidRDefault="00AB7E01" w:rsidP="00AB7E01">
      <w:pPr>
        <w:pStyle w:val="EndNoteBibliography"/>
        <w:spacing w:after="240"/>
        <w:ind w:left="280" w:hanging="280"/>
      </w:pPr>
      <w:r w:rsidRPr="00AB7E01">
        <w:t>73.</w:t>
      </w:r>
      <w:r w:rsidRPr="00AB7E01">
        <w:tab/>
        <w:t>Austin RP, Barton P, Cockroft SL, Wenlock MC, Riley RJ. The influence of nonspecific microsomal binding on apparent intrinsic clearance, and its prediction from physicochemical properties. Drug Metab Dispos. 2002;30(12):1497-1503.</w:t>
      </w:r>
    </w:p>
    <w:p w14:paraId="71284BDF" w14:textId="77777777" w:rsidR="00AB7E01" w:rsidRPr="00AB7E01" w:rsidRDefault="00AB7E01" w:rsidP="00AB7E01">
      <w:pPr>
        <w:pStyle w:val="EndNoteBibliography"/>
        <w:spacing w:after="240"/>
        <w:ind w:left="280" w:hanging="280"/>
      </w:pPr>
      <w:r w:rsidRPr="00AB7E01">
        <w:t>74.</w:t>
      </w:r>
      <w:r w:rsidRPr="00AB7E01">
        <w:tab/>
        <w:t>Kilford PJ, Gertz M, Houston JB, Galetin A. Hepatocellular binding of drugs: correction for unbound fraction in hepatocyte incubations using microsomal binding or drug lipophilicity data. Drug Metab Dispos. 2008;36(7):1194-1197.</w:t>
      </w:r>
    </w:p>
    <w:p w14:paraId="05965B93" w14:textId="77777777" w:rsidR="00AB7E01" w:rsidRPr="00AB7E01" w:rsidRDefault="00AB7E01" w:rsidP="00AB7E01">
      <w:pPr>
        <w:pStyle w:val="EndNoteBibliography"/>
        <w:spacing w:after="240"/>
        <w:ind w:left="280" w:hanging="280"/>
      </w:pPr>
      <w:r w:rsidRPr="00AB7E01">
        <w:t>75.</w:t>
      </w:r>
      <w:r w:rsidRPr="00AB7E01">
        <w:tab/>
        <w:t>Reddy VP, Jones BC, Colclough N, Srivastava A, Wilson J, Li D. An Investigation into the Prediction of the Plasma Concentration-Time Profile and Its Interindividual Variability for a Range of Flavin-Containing Monooxygenase Substrates Using a Physiologically Based Pharmacokinetic Modeling Approach. Drug Metab Dispos. 2018;46(9):1259-1267.</w:t>
      </w:r>
    </w:p>
    <w:p w14:paraId="7029D7ED" w14:textId="77777777" w:rsidR="00AB7E01" w:rsidRPr="00AB7E01" w:rsidRDefault="00AB7E01" w:rsidP="00AB7E01">
      <w:pPr>
        <w:pStyle w:val="EndNoteBibliography"/>
        <w:spacing w:after="240"/>
        <w:ind w:left="280" w:hanging="280"/>
      </w:pPr>
      <w:r w:rsidRPr="00AB7E01">
        <w:t>76.</w:t>
      </w:r>
      <w:r w:rsidRPr="00AB7E01">
        <w:tab/>
        <w:t>Mamada H, Iwamoto K, Nomura Y, Uesawa Y. Predicting blood-to-plasma concentration ratios of drugs from chemical structures and volumes of distribution in humans. Mol Divers. 2021;25(3):1261-1270.</w:t>
      </w:r>
    </w:p>
    <w:p w14:paraId="7A2E30ED" w14:textId="77777777" w:rsidR="00AB7E01" w:rsidRPr="00AB7E01" w:rsidRDefault="00AB7E01" w:rsidP="00AB7E01">
      <w:pPr>
        <w:pStyle w:val="EndNoteBibliography"/>
        <w:spacing w:after="240"/>
        <w:ind w:left="280" w:hanging="280"/>
      </w:pPr>
      <w:r w:rsidRPr="00AB7E01">
        <w:t>77.</w:t>
      </w:r>
      <w:r w:rsidRPr="00AB7E01">
        <w:tab/>
        <w:t>Riccardi KA, Tess DA, Lin J, Patel R, Ryu S, Atkinson K, Di L, Li R. A Novel Unified Approach to Predict Human Hepatic Clearance for Both Enzyme- and Transporter-Mediated Mechanisms Using Suspended Human Hepatocytes. Drug Metab Dispos. 2019;47(5):484-492.</w:t>
      </w:r>
    </w:p>
    <w:p w14:paraId="0805187E" w14:textId="77777777" w:rsidR="00AB7E01" w:rsidRPr="00AB7E01" w:rsidRDefault="00AB7E01" w:rsidP="00AB7E01">
      <w:pPr>
        <w:pStyle w:val="EndNoteBibliography"/>
        <w:spacing w:after="240"/>
        <w:ind w:left="280" w:hanging="280"/>
      </w:pPr>
      <w:r w:rsidRPr="00AB7E01">
        <w:lastRenderedPageBreak/>
        <w:t>78.</w:t>
      </w:r>
      <w:r w:rsidRPr="00AB7E01">
        <w:tab/>
        <w:t>Cheng H, Li C, Bailey S, Baxi SM, Goulet L, Guo L, Hoffman J, Jiang Y, Johnson TO, Johnson TW, Knighton DR, Li J, Liu KK, Liu Z, Marx MA, Walls M, Wells PA, Yin MJ, Zhu J, Zientek M. Discovery of the Highly Potent PI3K/mTOR Dual Inhibitor PF-04979064 through Structure-Based Drug Design. ACS Med Chem Lett. 2013;4(1):91-97.</w:t>
      </w:r>
    </w:p>
    <w:p w14:paraId="609EDA80" w14:textId="77777777" w:rsidR="00AB7E01" w:rsidRPr="00AB7E01" w:rsidRDefault="00AB7E01" w:rsidP="00AB7E01">
      <w:pPr>
        <w:pStyle w:val="EndNoteBibliography"/>
        <w:spacing w:after="240"/>
        <w:ind w:left="280" w:hanging="280"/>
      </w:pPr>
      <w:r w:rsidRPr="00AB7E01">
        <w:t>79.</w:t>
      </w:r>
      <w:r w:rsidRPr="00AB7E01">
        <w:tab/>
        <w:t>Wood FL, Houston JB, Hallifax D. Clearance Prediction Methodology Needs Fundamental Improvement: Trends Common to Rat and Human Hepatocytes/Microsomes and Implications for Experimental Methodology. Drug Metab Dispos. 2017;45(11):1178-1188.</w:t>
      </w:r>
    </w:p>
    <w:p w14:paraId="23DA7906" w14:textId="77777777" w:rsidR="00AB7E01" w:rsidRPr="00AB7E01" w:rsidRDefault="00AB7E01" w:rsidP="00AB7E01">
      <w:pPr>
        <w:pStyle w:val="EndNoteBibliography"/>
        <w:spacing w:after="240"/>
        <w:ind w:left="280" w:hanging="280"/>
      </w:pPr>
      <w:r w:rsidRPr="00AB7E01">
        <w:t>80.</w:t>
      </w:r>
      <w:r w:rsidRPr="00AB7E01">
        <w:tab/>
        <w:t>Bi YA, Ryu S, Tess DA, Rodrigues AD, Varma MVS. Effect of Human Plasma on Hepatic Uptake of Organic Anion-Transporting Polypeptide 1B Substrates: Studies Using Transfected Cells and Primary Human Hepatocytes. Drug Metab Dispos. 2021;49(1):72-83.</w:t>
      </w:r>
    </w:p>
    <w:p w14:paraId="1EC157E3" w14:textId="77777777" w:rsidR="00AB7E01" w:rsidRPr="00AB7E01" w:rsidRDefault="00AB7E01" w:rsidP="00AB7E01">
      <w:pPr>
        <w:pStyle w:val="EndNoteBibliography"/>
        <w:spacing w:after="240"/>
        <w:ind w:left="280" w:hanging="280"/>
      </w:pPr>
      <w:r w:rsidRPr="00AB7E01">
        <w:t>81.</w:t>
      </w:r>
      <w:r w:rsidRPr="00AB7E01">
        <w:tab/>
        <w:t>Zhou S, Paxton JW, Kestell P, Tingle MD. Reversible binding of the novel anti-tumour agent 5,6-dimethylxanthenone-4-acetic acid to plasma proteins and its distribution into blood cells in various species. J Pharm Pharmacol. 2001;53(4):463-471.</w:t>
      </w:r>
    </w:p>
    <w:p w14:paraId="6FE4B198" w14:textId="77777777" w:rsidR="00AB7E01" w:rsidRPr="00AB7E01" w:rsidRDefault="00AB7E01" w:rsidP="00AB7E01">
      <w:pPr>
        <w:pStyle w:val="EndNoteBibliography"/>
        <w:spacing w:after="240"/>
        <w:ind w:left="280" w:hanging="280"/>
      </w:pPr>
      <w:r w:rsidRPr="00AB7E01">
        <w:t>82.</w:t>
      </w:r>
      <w:r w:rsidRPr="00AB7E01">
        <w:tab/>
        <w:t>Einolf HJ, Lin W, Won CS, Wang L, Gu H, Chun DY, He H, Mangold JB. Physiologically Based Pharmacokinetic Model Predictions of Panobinostat (LBH589) as a Victim and Perpetrator of Drug-Drug Interactions. Drug Metab Dispos. 2017;45(12):1304-1316.</w:t>
      </w:r>
    </w:p>
    <w:p w14:paraId="47BC5E8D" w14:textId="77777777" w:rsidR="00AB7E01" w:rsidRPr="00AB7E01" w:rsidRDefault="00AB7E01" w:rsidP="00AB7E01">
      <w:pPr>
        <w:pStyle w:val="EndNoteBibliography"/>
        <w:ind w:left="280" w:hanging="280"/>
      </w:pPr>
      <w:r w:rsidRPr="00AB7E01">
        <w:t>83.</w:t>
      </w:r>
      <w:r w:rsidRPr="00AB7E01">
        <w:tab/>
        <w:t>Poirier A, Funk C, Scherrmann JM, Lave T. Mechanistic modeling of hepatic transport from cells to whole body: application to napsagatran and fexofenadine. Mol Pharm. 2009;6(6):1716-1733.</w:t>
      </w:r>
    </w:p>
    <w:p w14:paraId="37BE527C" w14:textId="0F9AF9EA" w:rsidR="00F50E39" w:rsidRPr="004D7332" w:rsidRDefault="00EB5EA4" w:rsidP="004D7332">
      <w:pPr>
        <w:keepNext/>
        <w:spacing w:after="120"/>
        <w:rPr>
          <w:rFonts w:ascii="Times New Roman" w:eastAsia="Times New Roman" w:hAnsi="Times New Roman" w:cs="Times New Roman"/>
          <w:b/>
          <w:bCs/>
        </w:rPr>
      </w:pPr>
      <w:r w:rsidRPr="004D7332">
        <w:rPr>
          <w:rFonts w:ascii="Times New Roman" w:eastAsia="Times New Roman" w:hAnsi="Times New Roman" w:cs="Times New Roman"/>
          <w:b/>
          <w:bCs/>
        </w:rPr>
        <w:fldChar w:fldCharType="end"/>
      </w:r>
    </w:p>
    <w:sectPr w:rsidR="00F50E39" w:rsidRPr="004D7332" w:rsidSect="00EB5EA4">
      <w:pgSz w:w="11907" w:h="16839" w:code="9"/>
      <w:pgMar w:top="1411" w:right="1411" w:bottom="1138"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1C580" w14:textId="77777777" w:rsidR="007263FD" w:rsidRDefault="007263FD">
      <w:pPr>
        <w:spacing w:after="0" w:line="240" w:lineRule="auto"/>
      </w:pPr>
      <w:r>
        <w:separator/>
      </w:r>
    </w:p>
  </w:endnote>
  <w:endnote w:type="continuationSeparator" w:id="0">
    <w:p w14:paraId="05790695" w14:textId="77777777" w:rsidR="007263FD" w:rsidRDefault="007263FD">
      <w:pPr>
        <w:spacing w:after="0" w:line="240" w:lineRule="auto"/>
      </w:pPr>
      <w:r>
        <w:continuationSeparator/>
      </w:r>
    </w:p>
  </w:endnote>
  <w:endnote w:type="continuationNotice" w:id="1">
    <w:p w14:paraId="48F99161" w14:textId="77777777" w:rsidR="007263FD" w:rsidRDefault="007263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85990" w14:textId="77777777" w:rsidR="007263FD" w:rsidRDefault="007263FD">
      <w:pPr>
        <w:spacing w:after="0" w:line="240" w:lineRule="auto"/>
      </w:pPr>
      <w:r>
        <w:separator/>
      </w:r>
    </w:p>
  </w:footnote>
  <w:footnote w:type="continuationSeparator" w:id="0">
    <w:p w14:paraId="5DE00DA8" w14:textId="77777777" w:rsidR="007263FD" w:rsidRDefault="007263FD">
      <w:pPr>
        <w:spacing w:after="0" w:line="240" w:lineRule="auto"/>
      </w:pPr>
      <w:r>
        <w:continuationSeparator/>
      </w:r>
    </w:p>
  </w:footnote>
  <w:footnote w:type="continuationNotice" w:id="1">
    <w:p w14:paraId="72FA6AEA" w14:textId="77777777" w:rsidR="007263FD" w:rsidRDefault="007263F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FBA09" w14:textId="7D21EB98" w:rsidR="00514675" w:rsidRDefault="00514675" w:rsidP="008B00D4">
    <w:pPr>
      <w:pStyle w:val="Header"/>
      <w:tabs>
        <w:tab w:val="clear" w:pos="4703"/>
        <w:tab w:val="clear" w:pos="9406"/>
        <w:tab w:val="left" w:pos="8302"/>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C4A48"/>
    <w:multiLevelType w:val="multilevel"/>
    <w:tmpl w:val="F252F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B81C47"/>
    <w:multiLevelType w:val="hybridMultilevel"/>
    <w:tmpl w:val="E9A4F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43949"/>
    <w:multiLevelType w:val="hybridMultilevel"/>
    <w:tmpl w:val="B2D40A34"/>
    <w:lvl w:ilvl="0" w:tplc="C06C6282">
      <w:start w:val="1"/>
      <w:numFmt w:val="bullet"/>
      <w:lvlText w:val=""/>
      <w:lvlJc w:val="left"/>
      <w:pPr>
        <w:ind w:left="720" w:hanging="360"/>
      </w:pPr>
      <w:rPr>
        <w:rFonts w:ascii="Symbol" w:hAnsi="Symbol" w:hint="default"/>
      </w:rPr>
    </w:lvl>
    <w:lvl w:ilvl="1" w:tplc="748CBFC2">
      <w:start w:val="1"/>
      <w:numFmt w:val="bullet"/>
      <w:lvlText w:val="o"/>
      <w:lvlJc w:val="left"/>
      <w:pPr>
        <w:ind w:left="1440" w:hanging="360"/>
      </w:pPr>
      <w:rPr>
        <w:rFonts w:ascii="Courier New" w:hAnsi="Courier New" w:hint="default"/>
      </w:rPr>
    </w:lvl>
    <w:lvl w:ilvl="2" w:tplc="309C1B0C">
      <w:start w:val="1"/>
      <w:numFmt w:val="bullet"/>
      <w:lvlText w:val=""/>
      <w:lvlJc w:val="left"/>
      <w:pPr>
        <w:ind w:left="2160" w:hanging="360"/>
      </w:pPr>
      <w:rPr>
        <w:rFonts w:ascii="Wingdings" w:hAnsi="Wingdings" w:hint="default"/>
      </w:rPr>
    </w:lvl>
    <w:lvl w:ilvl="3" w:tplc="FA622994">
      <w:start w:val="1"/>
      <w:numFmt w:val="bullet"/>
      <w:lvlText w:val=""/>
      <w:lvlJc w:val="left"/>
      <w:pPr>
        <w:ind w:left="2880" w:hanging="360"/>
      </w:pPr>
      <w:rPr>
        <w:rFonts w:ascii="Symbol" w:hAnsi="Symbol" w:hint="default"/>
      </w:rPr>
    </w:lvl>
    <w:lvl w:ilvl="4" w:tplc="7BB4209A">
      <w:start w:val="1"/>
      <w:numFmt w:val="bullet"/>
      <w:lvlText w:val="o"/>
      <w:lvlJc w:val="left"/>
      <w:pPr>
        <w:ind w:left="3600" w:hanging="360"/>
      </w:pPr>
      <w:rPr>
        <w:rFonts w:ascii="Courier New" w:hAnsi="Courier New" w:hint="default"/>
      </w:rPr>
    </w:lvl>
    <w:lvl w:ilvl="5" w:tplc="3C726524">
      <w:start w:val="1"/>
      <w:numFmt w:val="bullet"/>
      <w:lvlText w:val=""/>
      <w:lvlJc w:val="left"/>
      <w:pPr>
        <w:ind w:left="4320" w:hanging="360"/>
      </w:pPr>
      <w:rPr>
        <w:rFonts w:ascii="Wingdings" w:hAnsi="Wingdings" w:hint="default"/>
      </w:rPr>
    </w:lvl>
    <w:lvl w:ilvl="6" w:tplc="75EAF306">
      <w:start w:val="1"/>
      <w:numFmt w:val="bullet"/>
      <w:lvlText w:val=""/>
      <w:lvlJc w:val="left"/>
      <w:pPr>
        <w:ind w:left="5040" w:hanging="360"/>
      </w:pPr>
      <w:rPr>
        <w:rFonts w:ascii="Symbol" w:hAnsi="Symbol" w:hint="default"/>
      </w:rPr>
    </w:lvl>
    <w:lvl w:ilvl="7" w:tplc="F388594A">
      <w:start w:val="1"/>
      <w:numFmt w:val="bullet"/>
      <w:lvlText w:val="o"/>
      <w:lvlJc w:val="left"/>
      <w:pPr>
        <w:ind w:left="5760" w:hanging="360"/>
      </w:pPr>
      <w:rPr>
        <w:rFonts w:ascii="Courier New" w:hAnsi="Courier New" w:hint="default"/>
      </w:rPr>
    </w:lvl>
    <w:lvl w:ilvl="8" w:tplc="0786EF98">
      <w:start w:val="1"/>
      <w:numFmt w:val="bullet"/>
      <w:lvlText w:val=""/>
      <w:lvlJc w:val="left"/>
      <w:pPr>
        <w:ind w:left="6480" w:hanging="360"/>
      </w:pPr>
      <w:rPr>
        <w:rFonts w:ascii="Wingdings" w:hAnsi="Wingdings" w:hint="default"/>
      </w:rPr>
    </w:lvl>
  </w:abstractNum>
  <w:abstractNum w:abstractNumId="3" w15:restartNumberingAfterBreak="0">
    <w:nsid w:val="079350C0"/>
    <w:multiLevelType w:val="hybridMultilevel"/>
    <w:tmpl w:val="34D06F76"/>
    <w:lvl w:ilvl="0" w:tplc="A704DF7C">
      <w:start w:val="2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8742E6"/>
    <w:multiLevelType w:val="hybridMultilevel"/>
    <w:tmpl w:val="A52409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9D2007C"/>
    <w:multiLevelType w:val="hybridMultilevel"/>
    <w:tmpl w:val="41AE35F2"/>
    <w:lvl w:ilvl="0" w:tplc="CE02B376">
      <w:start w:val="13"/>
      <w:numFmt w:val="bullet"/>
      <w:lvlText w:val="-"/>
      <w:lvlJc w:val="left"/>
      <w:pPr>
        <w:ind w:left="1080" w:hanging="360"/>
      </w:pPr>
      <w:rPr>
        <w:rFonts w:ascii="Times New Roman" w:eastAsiaTheme="minorHAnsi" w:hAnsi="Times New Roman" w:cs="Times New Roman" w:hint="default"/>
        <w:color w:val="000000" w:themeColor="text1"/>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AFA3964"/>
    <w:multiLevelType w:val="hybridMultilevel"/>
    <w:tmpl w:val="FE9C758E"/>
    <w:lvl w:ilvl="0" w:tplc="E61AFA18">
      <w:start w:val="13"/>
      <w:numFmt w:val="bullet"/>
      <w:lvlText w:val="-"/>
      <w:lvlJc w:val="left"/>
      <w:pPr>
        <w:ind w:left="1440" w:hanging="360"/>
      </w:pPr>
      <w:rPr>
        <w:rFonts w:ascii="Times New Roman" w:eastAsiaTheme="minorHAnsi" w:hAnsi="Times New Roman" w:cs="Times New Roman"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0485489"/>
    <w:multiLevelType w:val="hybridMultilevel"/>
    <w:tmpl w:val="CA3285C4"/>
    <w:lvl w:ilvl="0" w:tplc="7556E372">
      <w:start w:val="1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07C25"/>
    <w:multiLevelType w:val="hybridMultilevel"/>
    <w:tmpl w:val="D9C02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6F6F6A"/>
    <w:multiLevelType w:val="hybridMultilevel"/>
    <w:tmpl w:val="F126E5F0"/>
    <w:lvl w:ilvl="0" w:tplc="05C843BC">
      <w:start w:val="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805BB2"/>
    <w:multiLevelType w:val="hybridMultilevel"/>
    <w:tmpl w:val="ACB671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8B1A8C"/>
    <w:multiLevelType w:val="hybridMultilevel"/>
    <w:tmpl w:val="A57AC986"/>
    <w:lvl w:ilvl="0" w:tplc="0BE4A9A4">
      <w:start w:val="13"/>
      <w:numFmt w:val="bullet"/>
      <w:lvlText w:val="-"/>
      <w:lvlJc w:val="left"/>
      <w:pPr>
        <w:ind w:left="1800" w:hanging="360"/>
      </w:pPr>
      <w:rPr>
        <w:rFonts w:ascii="Times New Roman" w:eastAsiaTheme="minorHAnsi" w:hAnsi="Times New Roman" w:cs="Times New Roman" w:hint="default"/>
        <w:color w:val="000000" w:themeColor="text1"/>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17781712"/>
    <w:multiLevelType w:val="hybridMultilevel"/>
    <w:tmpl w:val="CD166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4A43F6"/>
    <w:multiLevelType w:val="hybridMultilevel"/>
    <w:tmpl w:val="0A8AB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4B15C0"/>
    <w:multiLevelType w:val="hybridMultilevel"/>
    <w:tmpl w:val="2BBE92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CC738BF"/>
    <w:multiLevelType w:val="hybridMultilevel"/>
    <w:tmpl w:val="0A1C42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7835CF"/>
    <w:multiLevelType w:val="hybridMultilevel"/>
    <w:tmpl w:val="2BC2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8161D9"/>
    <w:multiLevelType w:val="hybridMultilevel"/>
    <w:tmpl w:val="03BA4C00"/>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18" w15:restartNumberingAfterBreak="0">
    <w:nsid w:val="208F5190"/>
    <w:multiLevelType w:val="multilevel"/>
    <w:tmpl w:val="6AA82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0A52032"/>
    <w:multiLevelType w:val="hybridMultilevel"/>
    <w:tmpl w:val="8AECE0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80509A"/>
    <w:multiLevelType w:val="hybridMultilevel"/>
    <w:tmpl w:val="BEE839CE"/>
    <w:lvl w:ilvl="0" w:tplc="223CCC1C">
      <w:start w:val="1"/>
      <w:numFmt w:val="bullet"/>
      <w:lvlText w:val=""/>
      <w:lvlJc w:val="left"/>
      <w:pPr>
        <w:ind w:left="720" w:hanging="360"/>
      </w:pPr>
      <w:rPr>
        <w:rFonts w:ascii="Symbol" w:hAnsi="Symbol" w:hint="default"/>
      </w:rPr>
    </w:lvl>
    <w:lvl w:ilvl="1" w:tplc="C87E0ADE">
      <w:start w:val="1"/>
      <w:numFmt w:val="bullet"/>
      <w:lvlText w:val="o"/>
      <w:lvlJc w:val="left"/>
      <w:pPr>
        <w:ind w:left="1440" w:hanging="360"/>
      </w:pPr>
      <w:rPr>
        <w:rFonts w:ascii="Courier New" w:hAnsi="Courier New" w:hint="default"/>
      </w:rPr>
    </w:lvl>
    <w:lvl w:ilvl="2" w:tplc="29027B9E">
      <w:start w:val="1"/>
      <w:numFmt w:val="bullet"/>
      <w:lvlText w:val=""/>
      <w:lvlJc w:val="left"/>
      <w:pPr>
        <w:ind w:left="2160" w:hanging="360"/>
      </w:pPr>
      <w:rPr>
        <w:rFonts w:ascii="Wingdings" w:hAnsi="Wingdings" w:hint="default"/>
      </w:rPr>
    </w:lvl>
    <w:lvl w:ilvl="3" w:tplc="0232A070">
      <w:start w:val="1"/>
      <w:numFmt w:val="bullet"/>
      <w:lvlText w:val=""/>
      <w:lvlJc w:val="left"/>
      <w:pPr>
        <w:ind w:left="2880" w:hanging="360"/>
      </w:pPr>
      <w:rPr>
        <w:rFonts w:ascii="Symbol" w:hAnsi="Symbol" w:hint="default"/>
      </w:rPr>
    </w:lvl>
    <w:lvl w:ilvl="4" w:tplc="6FA8EBF6">
      <w:start w:val="1"/>
      <w:numFmt w:val="bullet"/>
      <w:lvlText w:val="o"/>
      <w:lvlJc w:val="left"/>
      <w:pPr>
        <w:ind w:left="3600" w:hanging="360"/>
      </w:pPr>
      <w:rPr>
        <w:rFonts w:ascii="Courier New" w:hAnsi="Courier New" w:hint="default"/>
      </w:rPr>
    </w:lvl>
    <w:lvl w:ilvl="5" w:tplc="E8EC5F6E">
      <w:start w:val="1"/>
      <w:numFmt w:val="bullet"/>
      <w:lvlText w:val=""/>
      <w:lvlJc w:val="left"/>
      <w:pPr>
        <w:ind w:left="4320" w:hanging="360"/>
      </w:pPr>
      <w:rPr>
        <w:rFonts w:ascii="Wingdings" w:hAnsi="Wingdings" w:hint="default"/>
      </w:rPr>
    </w:lvl>
    <w:lvl w:ilvl="6" w:tplc="8A5A4A1E">
      <w:start w:val="1"/>
      <w:numFmt w:val="bullet"/>
      <w:lvlText w:val=""/>
      <w:lvlJc w:val="left"/>
      <w:pPr>
        <w:ind w:left="5040" w:hanging="360"/>
      </w:pPr>
      <w:rPr>
        <w:rFonts w:ascii="Symbol" w:hAnsi="Symbol" w:hint="default"/>
      </w:rPr>
    </w:lvl>
    <w:lvl w:ilvl="7" w:tplc="F9667A9A">
      <w:start w:val="1"/>
      <w:numFmt w:val="bullet"/>
      <w:lvlText w:val="o"/>
      <w:lvlJc w:val="left"/>
      <w:pPr>
        <w:ind w:left="5760" w:hanging="360"/>
      </w:pPr>
      <w:rPr>
        <w:rFonts w:ascii="Courier New" w:hAnsi="Courier New" w:hint="default"/>
      </w:rPr>
    </w:lvl>
    <w:lvl w:ilvl="8" w:tplc="098CB8CA">
      <w:start w:val="1"/>
      <w:numFmt w:val="bullet"/>
      <w:lvlText w:val=""/>
      <w:lvlJc w:val="left"/>
      <w:pPr>
        <w:ind w:left="6480" w:hanging="360"/>
      </w:pPr>
      <w:rPr>
        <w:rFonts w:ascii="Wingdings" w:hAnsi="Wingdings" w:hint="default"/>
      </w:rPr>
    </w:lvl>
  </w:abstractNum>
  <w:abstractNum w:abstractNumId="21" w15:restartNumberingAfterBreak="0">
    <w:nsid w:val="25E1703C"/>
    <w:multiLevelType w:val="multilevel"/>
    <w:tmpl w:val="B3E4CA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7163CD8"/>
    <w:multiLevelType w:val="multilevel"/>
    <w:tmpl w:val="F93E860E"/>
    <w:lvl w:ilvl="0">
      <w:start w:val="1"/>
      <w:numFmt w:val="decimal"/>
      <w:pStyle w:val="Heading1"/>
      <w:lvlText w:val="%1"/>
      <w:lvlJc w:val="left"/>
      <w:pPr>
        <w:tabs>
          <w:tab w:val="num" w:pos="1008"/>
        </w:tabs>
        <w:ind w:left="1008" w:hanging="1008"/>
      </w:pPr>
    </w:lvl>
    <w:lvl w:ilvl="1">
      <w:start w:val="1"/>
      <w:numFmt w:val="decimal"/>
      <w:pStyle w:val="Heading2"/>
      <w:lvlText w:val="%1.%2"/>
      <w:lvlJc w:val="left"/>
      <w:pPr>
        <w:tabs>
          <w:tab w:val="num" w:pos="1008"/>
        </w:tabs>
        <w:ind w:left="1008" w:hanging="1008"/>
      </w:pPr>
    </w:lvl>
    <w:lvl w:ilvl="2">
      <w:start w:val="1"/>
      <w:numFmt w:val="decimal"/>
      <w:pStyle w:val="Heading3"/>
      <w:lvlText w:val="%1.%2.%3"/>
      <w:lvlJc w:val="left"/>
      <w:pPr>
        <w:tabs>
          <w:tab w:val="num" w:pos="1008"/>
        </w:tabs>
        <w:ind w:left="1008" w:hanging="1008"/>
      </w:pPr>
    </w:lvl>
    <w:lvl w:ilvl="3">
      <w:start w:val="1"/>
      <w:numFmt w:val="decimal"/>
      <w:pStyle w:val="Heading4"/>
      <w:lvlText w:val="%1.%2.%3.%4"/>
      <w:lvlJc w:val="left"/>
      <w:pPr>
        <w:tabs>
          <w:tab w:val="num" w:pos="1008"/>
        </w:tabs>
        <w:ind w:left="1008" w:hanging="1008"/>
      </w:pPr>
    </w:lvl>
    <w:lvl w:ilvl="4">
      <w:start w:val="1"/>
      <w:numFmt w:val="decimal"/>
      <w:pStyle w:val="Heading5"/>
      <w:lvlText w:val="%1.%2.%3.%4.%5"/>
      <w:lvlJc w:val="left"/>
      <w:pPr>
        <w:tabs>
          <w:tab w:val="num" w:pos="1008"/>
        </w:tabs>
        <w:ind w:left="1008" w:hanging="1008"/>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3" w15:restartNumberingAfterBreak="0">
    <w:nsid w:val="2C916696"/>
    <w:multiLevelType w:val="hybridMultilevel"/>
    <w:tmpl w:val="857E97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D44402B"/>
    <w:multiLevelType w:val="hybridMultilevel"/>
    <w:tmpl w:val="D3701520"/>
    <w:lvl w:ilvl="0" w:tplc="2BAEFF5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D457D22"/>
    <w:multiLevelType w:val="multilevel"/>
    <w:tmpl w:val="9C8C27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43E6F9D"/>
    <w:multiLevelType w:val="hybridMultilevel"/>
    <w:tmpl w:val="061CB84E"/>
    <w:lvl w:ilvl="0" w:tplc="2FF8A64A">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DB3DF1"/>
    <w:multiLevelType w:val="hybridMultilevel"/>
    <w:tmpl w:val="159A1A0E"/>
    <w:lvl w:ilvl="0" w:tplc="51E4EA6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263B46"/>
    <w:multiLevelType w:val="hybridMultilevel"/>
    <w:tmpl w:val="D0A04A9A"/>
    <w:lvl w:ilvl="0" w:tplc="0B78559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F92CEA"/>
    <w:multiLevelType w:val="multilevel"/>
    <w:tmpl w:val="7CC035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D04A48"/>
    <w:multiLevelType w:val="hybridMultilevel"/>
    <w:tmpl w:val="A600F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7422FA"/>
    <w:multiLevelType w:val="multilevel"/>
    <w:tmpl w:val="01A67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7831DE7"/>
    <w:multiLevelType w:val="hybridMultilevel"/>
    <w:tmpl w:val="D04A2F14"/>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9C3BFD"/>
    <w:multiLevelType w:val="hybridMultilevel"/>
    <w:tmpl w:val="9BD4AA6A"/>
    <w:lvl w:ilvl="0" w:tplc="0409000F">
      <w:start w:val="1"/>
      <w:numFmt w:val="decimal"/>
      <w:lvlText w:val="%1."/>
      <w:lvlJc w:val="left"/>
      <w:pPr>
        <w:ind w:left="360" w:hanging="360"/>
      </w:pPr>
      <w:rPr>
        <w:rFonts w:hint="default"/>
      </w:rPr>
    </w:lvl>
    <w:lvl w:ilvl="1" w:tplc="04090019">
      <w:start w:val="1"/>
      <w:numFmt w:val="lowerLetter"/>
      <w:lvlText w:val="%2."/>
      <w:lvlJc w:val="left"/>
      <w:pPr>
        <w:ind w:left="107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489C5139"/>
    <w:multiLevelType w:val="hybridMultilevel"/>
    <w:tmpl w:val="BAD405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8F94DE8"/>
    <w:multiLevelType w:val="multilevel"/>
    <w:tmpl w:val="33547D6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4C8679BA"/>
    <w:multiLevelType w:val="hybridMultilevel"/>
    <w:tmpl w:val="347E0C98"/>
    <w:lvl w:ilvl="0" w:tplc="26E44D7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4145C7"/>
    <w:multiLevelType w:val="hybridMultilevel"/>
    <w:tmpl w:val="2B3AC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25E17D2"/>
    <w:multiLevelType w:val="hybridMultilevel"/>
    <w:tmpl w:val="EDD83298"/>
    <w:lvl w:ilvl="0" w:tplc="560440A0">
      <w:start w:val="1"/>
      <w:numFmt w:val="bullet"/>
      <w:lvlText w:val=""/>
      <w:lvlJc w:val="left"/>
      <w:pPr>
        <w:ind w:left="720" w:hanging="360"/>
      </w:pPr>
      <w:rPr>
        <w:rFonts w:ascii="Symbol" w:hAnsi="Symbol" w:hint="default"/>
      </w:rPr>
    </w:lvl>
    <w:lvl w:ilvl="1" w:tplc="A5285C8A">
      <w:start w:val="1"/>
      <w:numFmt w:val="bullet"/>
      <w:lvlText w:val="o"/>
      <w:lvlJc w:val="left"/>
      <w:pPr>
        <w:ind w:left="1440" w:hanging="360"/>
      </w:pPr>
      <w:rPr>
        <w:rFonts w:ascii="Courier New" w:hAnsi="Courier New" w:hint="default"/>
      </w:rPr>
    </w:lvl>
    <w:lvl w:ilvl="2" w:tplc="9DAA282A">
      <w:start w:val="1"/>
      <w:numFmt w:val="bullet"/>
      <w:lvlText w:val=""/>
      <w:lvlJc w:val="left"/>
      <w:pPr>
        <w:ind w:left="2160" w:hanging="360"/>
      </w:pPr>
      <w:rPr>
        <w:rFonts w:ascii="Wingdings" w:hAnsi="Wingdings" w:hint="default"/>
      </w:rPr>
    </w:lvl>
    <w:lvl w:ilvl="3" w:tplc="4462CBEE">
      <w:start w:val="1"/>
      <w:numFmt w:val="bullet"/>
      <w:lvlText w:val=""/>
      <w:lvlJc w:val="left"/>
      <w:pPr>
        <w:ind w:left="2880" w:hanging="360"/>
      </w:pPr>
      <w:rPr>
        <w:rFonts w:ascii="Symbol" w:hAnsi="Symbol" w:hint="default"/>
      </w:rPr>
    </w:lvl>
    <w:lvl w:ilvl="4" w:tplc="063C7568">
      <w:start w:val="1"/>
      <w:numFmt w:val="bullet"/>
      <w:lvlText w:val="o"/>
      <w:lvlJc w:val="left"/>
      <w:pPr>
        <w:ind w:left="3600" w:hanging="360"/>
      </w:pPr>
      <w:rPr>
        <w:rFonts w:ascii="Courier New" w:hAnsi="Courier New" w:hint="default"/>
      </w:rPr>
    </w:lvl>
    <w:lvl w:ilvl="5" w:tplc="7E40D206">
      <w:start w:val="1"/>
      <w:numFmt w:val="bullet"/>
      <w:lvlText w:val=""/>
      <w:lvlJc w:val="left"/>
      <w:pPr>
        <w:ind w:left="4320" w:hanging="360"/>
      </w:pPr>
      <w:rPr>
        <w:rFonts w:ascii="Wingdings" w:hAnsi="Wingdings" w:hint="default"/>
      </w:rPr>
    </w:lvl>
    <w:lvl w:ilvl="6" w:tplc="B156D8A4">
      <w:start w:val="1"/>
      <w:numFmt w:val="bullet"/>
      <w:lvlText w:val=""/>
      <w:lvlJc w:val="left"/>
      <w:pPr>
        <w:ind w:left="5040" w:hanging="360"/>
      </w:pPr>
      <w:rPr>
        <w:rFonts w:ascii="Symbol" w:hAnsi="Symbol" w:hint="default"/>
      </w:rPr>
    </w:lvl>
    <w:lvl w:ilvl="7" w:tplc="B706DD36">
      <w:start w:val="1"/>
      <w:numFmt w:val="bullet"/>
      <w:lvlText w:val="o"/>
      <w:lvlJc w:val="left"/>
      <w:pPr>
        <w:ind w:left="5760" w:hanging="360"/>
      </w:pPr>
      <w:rPr>
        <w:rFonts w:ascii="Courier New" w:hAnsi="Courier New" w:hint="default"/>
      </w:rPr>
    </w:lvl>
    <w:lvl w:ilvl="8" w:tplc="071C2902">
      <w:start w:val="1"/>
      <w:numFmt w:val="bullet"/>
      <w:lvlText w:val=""/>
      <w:lvlJc w:val="left"/>
      <w:pPr>
        <w:ind w:left="6480" w:hanging="360"/>
      </w:pPr>
      <w:rPr>
        <w:rFonts w:ascii="Wingdings" w:hAnsi="Wingdings" w:hint="default"/>
      </w:rPr>
    </w:lvl>
  </w:abstractNum>
  <w:abstractNum w:abstractNumId="39" w15:restartNumberingAfterBreak="0">
    <w:nsid w:val="52820971"/>
    <w:multiLevelType w:val="hybridMultilevel"/>
    <w:tmpl w:val="027E0394"/>
    <w:lvl w:ilvl="0" w:tplc="E6C00772">
      <w:start w:val="197"/>
      <w:numFmt w:val="bullet"/>
      <w:lvlText w:val="-"/>
      <w:lvlJc w:val="left"/>
      <w:pPr>
        <w:ind w:left="502" w:hanging="360"/>
      </w:pPr>
      <w:rPr>
        <w:rFonts w:ascii="Arial" w:eastAsiaTheme="minorHAnsi" w:hAnsi="Arial" w:cs="Aria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40" w15:restartNumberingAfterBreak="0">
    <w:nsid w:val="53B91D7F"/>
    <w:multiLevelType w:val="hybridMultilevel"/>
    <w:tmpl w:val="7B8084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541B5AC3"/>
    <w:multiLevelType w:val="hybridMultilevel"/>
    <w:tmpl w:val="6E204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4F04577"/>
    <w:multiLevelType w:val="hybridMultilevel"/>
    <w:tmpl w:val="5302E4E0"/>
    <w:lvl w:ilvl="0" w:tplc="1520E060">
      <w:start w:val="1"/>
      <w:numFmt w:val="bullet"/>
      <w:lvlText w:val=""/>
      <w:lvlJc w:val="left"/>
      <w:pPr>
        <w:ind w:left="720" w:hanging="360"/>
      </w:pPr>
      <w:rPr>
        <w:rFonts w:ascii="Symbol" w:hAnsi="Symbol" w:hint="default"/>
      </w:rPr>
    </w:lvl>
    <w:lvl w:ilvl="1" w:tplc="62BAF516">
      <w:start w:val="1"/>
      <w:numFmt w:val="bullet"/>
      <w:lvlText w:val="o"/>
      <w:lvlJc w:val="left"/>
      <w:pPr>
        <w:ind w:left="1440" w:hanging="360"/>
      </w:pPr>
      <w:rPr>
        <w:rFonts w:ascii="Courier New" w:hAnsi="Courier New" w:hint="default"/>
      </w:rPr>
    </w:lvl>
    <w:lvl w:ilvl="2" w:tplc="D7CE8EF8">
      <w:start w:val="1"/>
      <w:numFmt w:val="bullet"/>
      <w:lvlText w:val=""/>
      <w:lvlJc w:val="left"/>
      <w:pPr>
        <w:ind w:left="2160" w:hanging="360"/>
      </w:pPr>
      <w:rPr>
        <w:rFonts w:ascii="Wingdings" w:hAnsi="Wingdings" w:hint="default"/>
      </w:rPr>
    </w:lvl>
    <w:lvl w:ilvl="3" w:tplc="4D24EC6A">
      <w:start w:val="1"/>
      <w:numFmt w:val="bullet"/>
      <w:lvlText w:val=""/>
      <w:lvlJc w:val="left"/>
      <w:pPr>
        <w:ind w:left="2880" w:hanging="360"/>
      </w:pPr>
      <w:rPr>
        <w:rFonts w:ascii="Symbol" w:hAnsi="Symbol" w:hint="default"/>
      </w:rPr>
    </w:lvl>
    <w:lvl w:ilvl="4" w:tplc="23528970">
      <w:start w:val="1"/>
      <w:numFmt w:val="bullet"/>
      <w:lvlText w:val="o"/>
      <w:lvlJc w:val="left"/>
      <w:pPr>
        <w:ind w:left="3600" w:hanging="360"/>
      </w:pPr>
      <w:rPr>
        <w:rFonts w:ascii="Courier New" w:hAnsi="Courier New" w:hint="default"/>
      </w:rPr>
    </w:lvl>
    <w:lvl w:ilvl="5" w:tplc="186EBDDA">
      <w:start w:val="1"/>
      <w:numFmt w:val="bullet"/>
      <w:lvlText w:val=""/>
      <w:lvlJc w:val="left"/>
      <w:pPr>
        <w:ind w:left="4320" w:hanging="360"/>
      </w:pPr>
      <w:rPr>
        <w:rFonts w:ascii="Wingdings" w:hAnsi="Wingdings" w:hint="default"/>
      </w:rPr>
    </w:lvl>
    <w:lvl w:ilvl="6" w:tplc="E4065398">
      <w:start w:val="1"/>
      <w:numFmt w:val="bullet"/>
      <w:lvlText w:val=""/>
      <w:lvlJc w:val="left"/>
      <w:pPr>
        <w:ind w:left="5040" w:hanging="360"/>
      </w:pPr>
      <w:rPr>
        <w:rFonts w:ascii="Symbol" w:hAnsi="Symbol" w:hint="default"/>
      </w:rPr>
    </w:lvl>
    <w:lvl w:ilvl="7" w:tplc="6D025EFE">
      <w:start w:val="1"/>
      <w:numFmt w:val="bullet"/>
      <w:lvlText w:val="o"/>
      <w:lvlJc w:val="left"/>
      <w:pPr>
        <w:ind w:left="5760" w:hanging="360"/>
      </w:pPr>
      <w:rPr>
        <w:rFonts w:ascii="Courier New" w:hAnsi="Courier New" w:hint="default"/>
      </w:rPr>
    </w:lvl>
    <w:lvl w:ilvl="8" w:tplc="A16C285C">
      <w:start w:val="1"/>
      <w:numFmt w:val="bullet"/>
      <w:lvlText w:val=""/>
      <w:lvlJc w:val="left"/>
      <w:pPr>
        <w:ind w:left="6480" w:hanging="360"/>
      </w:pPr>
      <w:rPr>
        <w:rFonts w:ascii="Wingdings" w:hAnsi="Wingdings" w:hint="default"/>
      </w:rPr>
    </w:lvl>
  </w:abstractNum>
  <w:abstractNum w:abstractNumId="43" w15:restartNumberingAfterBreak="0">
    <w:nsid w:val="56F95230"/>
    <w:multiLevelType w:val="hybridMultilevel"/>
    <w:tmpl w:val="792CF5C8"/>
    <w:lvl w:ilvl="0" w:tplc="EB64ED54">
      <w:start w:val="1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8114E56"/>
    <w:multiLevelType w:val="hybridMultilevel"/>
    <w:tmpl w:val="1D2A4C7A"/>
    <w:lvl w:ilvl="0" w:tplc="333AC122">
      <w:start w:val="1"/>
      <w:numFmt w:val="bullet"/>
      <w:lvlText w:val=""/>
      <w:lvlJc w:val="left"/>
      <w:pPr>
        <w:ind w:left="720" w:hanging="360"/>
      </w:pPr>
      <w:rPr>
        <w:rFonts w:ascii="Symbol" w:hAnsi="Symbol" w:hint="default"/>
      </w:rPr>
    </w:lvl>
    <w:lvl w:ilvl="1" w:tplc="B53433E0">
      <w:start w:val="1"/>
      <w:numFmt w:val="bullet"/>
      <w:lvlText w:val="o"/>
      <w:lvlJc w:val="left"/>
      <w:pPr>
        <w:ind w:left="1440" w:hanging="360"/>
      </w:pPr>
      <w:rPr>
        <w:rFonts w:ascii="Courier New" w:hAnsi="Courier New" w:hint="default"/>
      </w:rPr>
    </w:lvl>
    <w:lvl w:ilvl="2" w:tplc="80BC4418">
      <w:start w:val="1"/>
      <w:numFmt w:val="bullet"/>
      <w:lvlText w:val=""/>
      <w:lvlJc w:val="left"/>
      <w:pPr>
        <w:ind w:left="2160" w:hanging="360"/>
      </w:pPr>
      <w:rPr>
        <w:rFonts w:ascii="Wingdings" w:hAnsi="Wingdings" w:hint="default"/>
      </w:rPr>
    </w:lvl>
    <w:lvl w:ilvl="3" w:tplc="C30C23FE">
      <w:start w:val="1"/>
      <w:numFmt w:val="bullet"/>
      <w:lvlText w:val=""/>
      <w:lvlJc w:val="left"/>
      <w:pPr>
        <w:ind w:left="2880" w:hanging="360"/>
      </w:pPr>
      <w:rPr>
        <w:rFonts w:ascii="Symbol" w:hAnsi="Symbol" w:hint="default"/>
      </w:rPr>
    </w:lvl>
    <w:lvl w:ilvl="4" w:tplc="4C4A3330">
      <w:start w:val="1"/>
      <w:numFmt w:val="bullet"/>
      <w:lvlText w:val="o"/>
      <w:lvlJc w:val="left"/>
      <w:pPr>
        <w:ind w:left="3600" w:hanging="360"/>
      </w:pPr>
      <w:rPr>
        <w:rFonts w:ascii="Courier New" w:hAnsi="Courier New" w:hint="default"/>
      </w:rPr>
    </w:lvl>
    <w:lvl w:ilvl="5" w:tplc="34BA18C6">
      <w:start w:val="1"/>
      <w:numFmt w:val="bullet"/>
      <w:lvlText w:val=""/>
      <w:lvlJc w:val="left"/>
      <w:pPr>
        <w:ind w:left="4320" w:hanging="360"/>
      </w:pPr>
      <w:rPr>
        <w:rFonts w:ascii="Wingdings" w:hAnsi="Wingdings" w:hint="default"/>
      </w:rPr>
    </w:lvl>
    <w:lvl w:ilvl="6" w:tplc="C5DAC3F8">
      <w:start w:val="1"/>
      <w:numFmt w:val="bullet"/>
      <w:lvlText w:val=""/>
      <w:lvlJc w:val="left"/>
      <w:pPr>
        <w:ind w:left="5040" w:hanging="360"/>
      </w:pPr>
      <w:rPr>
        <w:rFonts w:ascii="Symbol" w:hAnsi="Symbol" w:hint="default"/>
      </w:rPr>
    </w:lvl>
    <w:lvl w:ilvl="7" w:tplc="A3F6961C">
      <w:start w:val="1"/>
      <w:numFmt w:val="bullet"/>
      <w:lvlText w:val="o"/>
      <w:lvlJc w:val="left"/>
      <w:pPr>
        <w:ind w:left="5760" w:hanging="360"/>
      </w:pPr>
      <w:rPr>
        <w:rFonts w:ascii="Courier New" w:hAnsi="Courier New" w:hint="default"/>
      </w:rPr>
    </w:lvl>
    <w:lvl w:ilvl="8" w:tplc="3B00DE44">
      <w:start w:val="1"/>
      <w:numFmt w:val="bullet"/>
      <w:lvlText w:val=""/>
      <w:lvlJc w:val="left"/>
      <w:pPr>
        <w:ind w:left="6480" w:hanging="360"/>
      </w:pPr>
      <w:rPr>
        <w:rFonts w:ascii="Wingdings" w:hAnsi="Wingdings" w:hint="default"/>
      </w:rPr>
    </w:lvl>
  </w:abstractNum>
  <w:abstractNum w:abstractNumId="45" w15:restartNumberingAfterBreak="0">
    <w:nsid w:val="58395642"/>
    <w:multiLevelType w:val="multilevel"/>
    <w:tmpl w:val="C18234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98E5B61"/>
    <w:multiLevelType w:val="hybridMultilevel"/>
    <w:tmpl w:val="D5BE66D0"/>
    <w:lvl w:ilvl="0" w:tplc="81CAC198">
      <w:start w:val="1"/>
      <w:numFmt w:val="bullet"/>
      <w:lvlText w:val=""/>
      <w:lvlJc w:val="left"/>
      <w:pPr>
        <w:tabs>
          <w:tab w:val="num" w:pos="720"/>
        </w:tabs>
        <w:ind w:left="720" w:hanging="360"/>
      </w:pPr>
      <w:rPr>
        <w:rFonts w:ascii="Symbol" w:hAnsi="Symbol" w:hint="default"/>
        <w:sz w:val="20"/>
      </w:rPr>
    </w:lvl>
    <w:lvl w:ilvl="1" w:tplc="842AD0B6">
      <w:start w:val="1"/>
      <w:numFmt w:val="bullet"/>
      <w:lvlText w:val="o"/>
      <w:lvlJc w:val="left"/>
      <w:pPr>
        <w:tabs>
          <w:tab w:val="num" w:pos="1440"/>
        </w:tabs>
        <w:ind w:left="1440" w:hanging="360"/>
      </w:pPr>
      <w:rPr>
        <w:rFonts w:ascii="Courier New" w:hAnsi="Courier New" w:hint="default"/>
        <w:sz w:val="20"/>
      </w:rPr>
    </w:lvl>
    <w:lvl w:ilvl="2" w:tplc="5120CE94" w:tentative="1">
      <w:start w:val="1"/>
      <w:numFmt w:val="bullet"/>
      <w:lvlText w:val=""/>
      <w:lvlJc w:val="left"/>
      <w:pPr>
        <w:tabs>
          <w:tab w:val="num" w:pos="2160"/>
        </w:tabs>
        <w:ind w:left="2160" w:hanging="360"/>
      </w:pPr>
      <w:rPr>
        <w:rFonts w:ascii="Wingdings" w:hAnsi="Wingdings" w:hint="default"/>
        <w:sz w:val="20"/>
      </w:rPr>
    </w:lvl>
    <w:lvl w:ilvl="3" w:tplc="8AA41696" w:tentative="1">
      <w:start w:val="1"/>
      <w:numFmt w:val="bullet"/>
      <w:lvlText w:val=""/>
      <w:lvlJc w:val="left"/>
      <w:pPr>
        <w:tabs>
          <w:tab w:val="num" w:pos="2880"/>
        </w:tabs>
        <w:ind w:left="2880" w:hanging="360"/>
      </w:pPr>
      <w:rPr>
        <w:rFonts w:ascii="Wingdings" w:hAnsi="Wingdings" w:hint="default"/>
        <w:sz w:val="20"/>
      </w:rPr>
    </w:lvl>
    <w:lvl w:ilvl="4" w:tplc="BE7AC4CC" w:tentative="1">
      <w:start w:val="1"/>
      <w:numFmt w:val="bullet"/>
      <w:lvlText w:val=""/>
      <w:lvlJc w:val="left"/>
      <w:pPr>
        <w:tabs>
          <w:tab w:val="num" w:pos="3600"/>
        </w:tabs>
        <w:ind w:left="3600" w:hanging="360"/>
      </w:pPr>
      <w:rPr>
        <w:rFonts w:ascii="Wingdings" w:hAnsi="Wingdings" w:hint="default"/>
        <w:sz w:val="20"/>
      </w:rPr>
    </w:lvl>
    <w:lvl w:ilvl="5" w:tplc="7646EAF0" w:tentative="1">
      <w:start w:val="1"/>
      <w:numFmt w:val="bullet"/>
      <w:lvlText w:val=""/>
      <w:lvlJc w:val="left"/>
      <w:pPr>
        <w:tabs>
          <w:tab w:val="num" w:pos="4320"/>
        </w:tabs>
        <w:ind w:left="4320" w:hanging="360"/>
      </w:pPr>
      <w:rPr>
        <w:rFonts w:ascii="Wingdings" w:hAnsi="Wingdings" w:hint="default"/>
        <w:sz w:val="20"/>
      </w:rPr>
    </w:lvl>
    <w:lvl w:ilvl="6" w:tplc="B782A004" w:tentative="1">
      <w:start w:val="1"/>
      <w:numFmt w:val="bullet"/>
      <w:lvlText w:val=""/>
      <w:lvlJc w:val="left"/>
      <w:pPr>
        <w:tabs>
          <w:tab w:val="num" w:pos="5040"/>
        </w:tabs>
        <w:ind w:left="5040" w:hanging="360"/>
      </w:pPr>
      <w:rPr>
        <w:rFonts w:ascii="Wingdings" w:hAnsi="Wingdings" w:hint="default"/>
        <w:sz w:val="20"/>
      </w:rPr>
    </w:lvl>
    <w:lvl w:ilvl="7" w:tplc="5D5610BA" w:tentative="1">
      <w:start w:val="1"/>
      <w:numFmt w:val="bullet"/>
      <w:lvlText w:val=""/>
      <w:lvlJc w:val="left"/>
      <w:pPr>
        <w:tabs>
          <w:tab w:val="num" w:pos="5760"/>
        </w:tabs>
        <w:ind w:left="5760" w:hanging="360"/>
      </w:pPr>
      <w:rPr>
        <w:rFonts w:ascii="Wingdings" w:hAnsi="Wingdings" w:hint="default"/>
        <w:sz w:val="20"/>
      </w:rPr>
    </w:lvl>
    <w:lvl w:ilvl="8" w:tplc="0CAA1F26"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B9B090D"/>
    <w:multiLevelType w:val="hybridMultilevel"/>
    <w:tmpl w:val="3CECA7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04A3DBA"/>
    <w:multiLevelType w:val="hybridMultilevel"/>
    <w:tmpl w:val="2886E06C"/>
    <w:lvl w:ilvl="0" w:tplc="8742718A">
      <w:start w:val="13"/>
      <w:numFmt w:val="bullet"/>
      <w:lvlText w:val="-"/>
      <w:lvlJc w:val="left"/>
      <w:pPr>
        <w:ind w:left="720" w:hanging="360"/>
      </w:pPr>
      <w:rPr>
        <w:rFonts w:ascii="Times New Roman" w:eastAsiaTheme="minorHAnsi"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7F57330"/>
    <w:multiLevelType w:val="hybridMultilevel"/>
    <w:tmpl w:val="0EC285AA"/>
    <w:lvl w:ilvl="0" w:tplc="7556E372">
      <w:start w:val="1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8793EC1"/>
    <w:multiLevelType w:val="multilevel"/>
    <w:tmpl w:val="7054A6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87A6ED7"/>
    <w:multiLevelType w:val="hybridMultilevel"/>
    <w:tmpl w:val="CA5472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A051E65"/>
    <w:multiLevelType w:val="hybridMultilevel"/>
    <w:tmpl w:val="81C6F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6B532808"/>
    <w:multiLevelType w:val="hybridMultilevel"/>
    <w:tmpl w:val="E32EED26"/>
    <w:lvl w:ilvl="0" w:tplc="9026A3AC">
      <w:start w:val="1"/>
      <w:numFmt w:val="bullet"/>
      <w:lvlText w:val=""/>
      <w:lvlJc w:val="left"/>
      <w:pPr>
        <w:ind w:left="720" w:hanging="360"/>
      </w:pPr>
      <w:rPr>
        <w:rFonts w:ascii="Symbol" w:hAnsi="Symbol" w:hint="default"/>
      </w:rPr>
    </w:lvl>
    <w:lvl w:ilvl="1" w:tplc="AB9E781E">
      <w:start w:val="1"/>
      <w:numFmt w:val="bullet"/>
      <w:lvlText w:val="o"/>
      <w:lvlJc w:val="left"/>
      <w:pPr>
        <w:ind w:left="1440" w:hanging="360"/>
      </w:pPr>
      <w:rPr>
        <w:rFonts w:ascii="Courier New" w:hAnsi="Courier New" w:hint="default"/>
      </w:rPr>
    </w:lvl>
    <w:lvl w:ilvl="2" w:tplc="B8645DDC">
      <w:start w:val="1"/>
      <w:numFmt w:val="bullet"/>
      <w:lvlText w:val=""/>
      <w:lvlJc w:val="left"/>
      <w:pPr>
        <w:ind w:left="2160" w:hanging="360"/>
      </w:pPr>
      <w:rPr>
        <w:rFonts w:ascii="Wingdings" w:hAnsi="Wingdings" w:hint="default"/>
      </w:rPr>
    </w:lvl>
    <w:lvl w:ilvl="3" w:tplc="237A4572">
      <w:start w:val="1"/>
      <w:numFmt w:val="bullet"/>
      <w:lvlText w:val=""/>
      <w:lvlJc w:val="left"/>
      <w:pPr>
        <w:ind w:left="2880" w:hanging="360"/>
      </w:pPr>
      <w:rPr>
        <w:rFonts w:ascii="Symbol" w:hAnsi="Symbol" w:hint="default"/>
      </w:rPr>
    </w:lvl>
    <w:lvl w:ilvl="4" w:tplc="801C387E">
      <w:start w:val="1"/>
      <w:numFmt w:val="bullet"/>
      <w:lvlText w:val="o"/>
      <w:lvlJc w:val="left"/>
      <w:pPr>
        <w:ind w:left="3600" w:hanging="360"/>
      </w:pPr>
      <w:rPr>
        <w:rFonts w:ascii="Courier New" w:hAnsi="Courier New" w:hint="default"/>
      </w:rPr>
    </w:lvl>
    <w:lvl w:ilvl="5" w:tplc="C050559E">
      <w:start w:val="1"/>
      <w:numFmt w:val="bullet"/>
      <w:lvlText w:val=""/>
      <w:lvlJc w:val="left"/>
      <w:pPr>
        <w:ind w:left="4320" w:hanging="360"/>
      </w:pPr>
      <w:rPr>
        <w:rFonts w:ascii="Wingdings" w:hAnsi="Wingdings" w:hint="default"/>
      </w:rPr>
    </w:lvl>
    <w:lvl w:ilvl="6" w:tplc="1EAAB00E">
      <w:start w:val="1"/>
      <w:numFmt w:val="bullet"/>
      <w:lvlText w:val=""/>
      <w:lvlJc w:val="left"/>
      <w:pPr>
        <w:ind w:left="5040" w:hanging="360"/>
      </w:pPr>
      <w:rPr>
        <w:rFonts w:ascii="Symbol" w:hAnsi="Symbol" w:hint="default"/>
      </w:rPr>
    </w:lvl>
    <w:lvl w:ilvl="7" w:tplc="C0921F40">
      <w:start w:val="1"/>
      <w:numFmt w:val="bullet"/>
      <w:lvlText w:val="o"/>
      <w:lvlJc w:val="left"/>
      <w:pPr>
        <w:ind w:left="5760" w:hanging="360"/>
      </w:pPr>
      <w:rPr>
        <w:rFonts w:ascii="Courier New" w:hAnsi="Courier New" w:hint="default"/>
      </w:rPr>
    </w:lvl>
    <w:lvl w:ilvl="8" w:tplc="55F4C362">
      <w:start w:val="1"/>
      <w:numFmt w:val="bullet"/>
      <w:lvlText w:val=""/>
      <w:lvlJc w:val="left"/>
      <w:pPr>
        <w:ind w:left="6480" w:hanging="360"/>
      </w:pPr>
      <w:rPr>
        <w:rFonts w:ascii="Wingdings" w:hAnsi="Wingdings" w:hint="default"/>
      </w:rPr>
    </w:lvl>
  </w:abstractNum>
  <w:abstractNum w:abstractNumId="54" w15:restartNumberingAfterBreak="0">
    <w:nsid w:val="70AE1792"/>
    <w:multiLevelType w:val="hybridMultilevel"/>
    <w:tmpl w:val="AB988748"/>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55" w15:restartNumberingAfterBreak="0">
    <w:nsid w:val="74A40CB3"/>
    <w:multiLevelType w:val="hybridMultilevel"/>
    <w:tmpl w:val="E722A8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4CB6C71"/>
    <w:multiLevelType w:val="multilevel"/>
    <w:tmpl w:val="098CB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B5C4F36"/>
    <w:multiLevelType w:val="multilevel"/>
    <w:tmpl w:val="69AC43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EE31995"/>
    <w:multiLevelType w:val="multilevel"/>
    <w:tmpl w:val="521EB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92093150">
    <w:abstractNumId w:val="53"/>
  </w:num>
  <w:num w:numId="2" w16cid:durableId="252711244">
    <w:abstractNumId w:val="2"/>
  </w:num>
  <w:num w:numId="3" w16cid:durableId="1305620812">
    <w:abstractNumId w:val="20"/>
  </w:num>
  <w:num w:numId="4" w16cid:durableId="934287112">
    <w:abstractNumId w:val="38"/>
  </w:num>
  <w:num w:numId="5" w16cid:durableId="972716687">
    <w:abstractNumId w:val="42"/>
  </w:num>
  <w:num w:numId="6" w16cid:durableId="947737325">
    <w:abstractNumId w:val="44"/>
  </w:num>
  <w:num w:numId="7" w16cid:durableId="2127043145">
    <w:abstractNumId w:val="36"/>
  </w:num>
  <w:num w:numId="8" w16cid:durableId="1889411266">
    <w:abstractNumId w:val="54"/>
  </w:num>
  <w:num w:numId="9" w16cid:durableId="6705728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774125399">
    <w:abstractNumId w:val="26"/>
  </w:num>
  <w:num w:numId="11" w16cid:durableId="1690331996">
    <w:abstractNumId w:val="13"/>
  </w:num>
  <w:num w:numId="12" w16cid:durableId="83114938">
    <w:abstractNumId w:val="10"/>
  </w:num>
  <w:num w:numId="13" w16cid:durableId="1639266813">
    <w:abstractNumId w:val="9"/>
  </w:num>
  <w:num w:numId="14" w16cid:durableId="564024150">
    <w:abstractNumId w:val="46"/>
  </w:num>
  <w:num w:numId="15" w16cid:durableId="199981547">
    <w:abstractNumId w:val="47"/>
  </w:num>
  <w:num w:numId="16" w16cid:durableId="592860354">
    <w:abstractNumId w:val="21"/>
  </w:num>
  <w:num w:numId="17" w16cid:durableId="1991786800">
    <w:abstractNumId w:val="57"/>
  </w:num>
  <w:num w:numId="18" w16cid:durableId="416512831">
    <w:abstractNumId w:val="35"/>
  </w:num>
  <w:num w:numId="19" w16cid:durableId="1041592857">
    <w:abstractNumId w:val="17"/>
  </w:num>
  <w:num w:numId="20" w16cid:durableId="1356615812">
    <w:abstractNumId w:val="23"/>
  </w:num>
  <w:num w:numId="21" w16cid:durableId="1392775803">
    <w:abstractNumId w:val="55"/>
  </w:num>
  <w:num w:numId="22" w16cid:durableId="1496652075">
    <w:abstractNumId w:val="39"/>
  </w:num>
  <w:num w:numId="23" w16cid:durableId="1014497956">
    <w:abstractNumId w:val="12"/>
  </w:num>
  <w:num w:numId="24" w16cid:durableId="953369118">
    <w:abstractNumId w:val="1"/>
  </w:num>
  <w:num w:numId="25" w16cid:durableId="596980705">
    <w:abstractNumId w:val="30"/>
  </w:num>
  <w:num w:numId="26" w16cid:durableId="157890562">
    <w:abstractNumId w:val="27"/>
  </w:num>
  <w:num w:numId="27" w16cid:durableId="1243099089">
    <w:abstractNumId w:val="3"/>
  </w:num>
  <w:num w:numId="28" w16cid:durableId="400447924">
    <w:abstractNumId w:val="48"/>
  </w:num>
  <w:num w:numId="29" w16cid:durableId="1243679555">
    <w:abstractNumId w:val="5"/>
  </w:num>
  <w:num w:numId="30" w16cid:durableId="1967005730">
    <w:abstractNumId w:val="6"/>
  </w:num>
  <w:num w:numId="31" w16cid:durableId="2039574609">
    <w:abstractNumId w:val="11"/>
  </w:num>
  <w:num w:numId="32" w16cid:durableId="1319578756">
    <w:abstractNumId w:val="43"/>
  </w:num>
  <w:num w:numId="33" w16cid:durableId="1697537445">
    <w:abstractNumId w:val="49"/>
  </w:num>
  <w:num w:numId="34" w16cid:durableId="106121734">
    <w:abstractNumId w:val="7"/>
  </w:num>
  <w:num w:numId="35" w16cid:durableId="2119638042">
    <w:abstractNumId w:val="28"/>
  </w:num>
  <w:num w:numId="36" w16cid:durableId="644970872">
    <w:abstractNumId w:val="32"/>
  </w:num>
  <w:num w:numId="37" w16cid:durableId="768543060">
    <w:abstractNumId w:val="15"/>
  </w:num>
  <w:num w:numId="38" w16cid:durableId="981303234">
    <w:abstractNumId w:val="51"/>
  </w:num>
  <w:num w:numId="39" w16cid:durableId="52777639">
    <w:abstractNumId w:val="14"/>
  </w:num>
  <w:num w:numId="40" w16cid:durableId="1492137320">
    <w:abstractNumId w:val="40"/>
  </w:num>
  <w:num w:numId="41" w16cid:durableId="266890773">
    <w:abstractNumId w:val="19"/>
  </w:num>
  <w:num w:numId="42" w16cid:durableId="938952961">
    <w:abstractNumId w:val="41"/>
  </w:num>
  <w:num w:numId="43" w16cid:durableId="1753165015">
    <w:abstractNumId w:val="33"/>
  </w:num>
  <w:num w:numId="44" w16cid:durableId="1705138027">
    <w:abstractNumId w:val="34"/>
  </w:num>
  <w:num w:numId="45" w16cid:durableId="1840147036">
    <w:abstractNumId w:val="16"/>
  </w:num>
  <w:num w:numId="46" w16cid:durableId="514423391">
    <w:abstractNumId w:val="52"/>
  </w:num>
  <w:num w:numId="47" w16cid:durableId="1881428570">
    <w:abstractNumId w:val="4"/>
  </w:num>
  <w:num w:numId="48" w16cid:durableId="1300458261">
    <w:abstractNumId w:val="8"/>
  </w:num>
  <w:num w:numId="49" w16cid:durableId="793140620">
    <w:abstractNumId w:val="37"/>
  </w:num>
  <w:num w:numId="50" w16cid:durableId="1902053986">
    <w:abstractNumId w:val="24"/>
  </w:num>
  <w:num w:numId="51" w16cid:durableId="549221950">
    <w:abstractNumId w:val="18"/>
  </w:num>
  <w:num w:numId="52" w16cid:durableId="963730511">
    <w:abstractNumId w:val="58"/>
  </w:num>
  <w:num w:numId="53" w16cid:durableId="1490752531">
    <w:abstractNumId w:val="45"/>
  </w:num>
  <w:num w:numId="54" w16cid:durableId="1283999268">
    <w:abstractNumId w:val="31"/>
  </w:num>
  <w:num w:numId="55" w16cid:durableId="1390112759">
    <w:abstractNumId w:val="0"/>
  </w:num>
  <w:num w:numId="56" w16cid:durableId="1198080081">
    <w:abstractNumId w:val="25"/>
  </w:num>
  <w:num w:numId="57" w16cid:durableId="54790494">
    <w:abstractNumId w:val="56"/>
  </w:num>
  <w:num w:numId="58" w16cid:durableId="870387412">
    <w:abstractNumId w:val="29"/>
  </w:num>
  <w:num w:numId="59" w16cid:durableId="2004048243">
    <w:abstractNumId w:val="5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CH" w:vendorID="64" w:dllVersion="0" w:nlCheck="1" w:checkStyle="0"/>
  <w:activeWritingStyle w:appName="MSWord" w:lang="en-US" w:vendorID="64" w:dllVersion="0" w:nlCheck="1" w:checkStyle="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harma Res&lt;/Style&gt;&lt;LeftDelim&gt;{&lt;/LeftDelim&gt;&lt;RightDelim&gt;}&lt;/RightDelim&gt;&lt;FontName&gt;Times New Roman&lt;/FontName&gt;&lt;FontSize&gt;11&lt;/FontSize&gt;&lt;ReflistTitle&gt;&lt;/ReflistTitle&gt;&lt;StartingRefnum&gt;1&lt;/StartingRefnum&gt;&lt;FirstLineIndent&gt;0&lt;/FirstLineIndent&gt;&lt;HangingIndent&gt;281&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71DA2"/>
    <w:rsid w:val="00000C62"/>
    <w:rsid w:val="00001130"/>
    <w:rsid w:val="00001332"/>
    <w:rsid w:val="000014E7"/>
    <w:rsid w:val="00001650"/>
    <w:rsid w:val="000018B5"/>
    <w:rsid w:val="00001BCE"/>
    <w:rsid w:val="00001C94"/>
    <w:rsid w:val="0000219D"/>
    <w:rsid w:val="0000235F"/>
    <w:rsid w:val="00002367"/>
    <w:rsid w:val="000024F0"/>
    <w:rsid w:val="0000361D"/>
    <w:rsid w:val="00003755"/>
    <w:rsid w:val="000038D6"/>
    <w:rsid w:val="00003971"/>
    <w:rsid w:val="00003986"/>
    <w:rsid w:val="00004BA0"/>
    <w:rsid w:val="00004E2C"/>
    <w:rsid w:val="00004EA6"/>
    <w:rsid w:val="00004EAC"/>
    <w:rsid w:val="00005BEE"/>
    <w:rsid w:val="00005CC0"/>
    <w:rsid w:val="000060E6"/>
    <w:rsid w:val="000063BE"/>
    <w:rsid w:val="000066C9"/>
    <w:rsid w:val="00006957"/>
    <w:rsid w:val="000069B6"/>
    <w:rsid w:val="00006AF2"/>
    <w:rsid w:val="000070A8"/>
    <w:rsid w:val="00007206"/>
    <w:rsid w:val="00007233"/>
    <w:rsid w:val="00007327"/>
    <w:rsid w:val="0000742E"/>
    <w:rsid w:val="00007838"/>
    <w:rsid w:val="000104C7"/>
    <w:rsid w:val="000109A2"/>
    <w:rsid w:val="00010A2E"/>
    <w:rsid w:val="00011405"/>
    <w:rsid w:val="00011C8F"/>
    <w:rsid w:val="00011E1B"/>
    <w:rsid w:val="000125EC"/>
    <w:rsid w:val="00012795"/>
    <w:rsid w:val="000128B6"/>
    <w:rsid w:val="00012A5D"/>
    <w:rsid w:val="00012CFE"/>
    <w:rsid w:val="00012FC1"/>
    <w:rsid w:val="00012FE4"/>
    <w:rsid w:val="000131D6"/>
    <w:rsid w:val="000136A9"/>
    <w:rsid w:val="00013EE6"/>
    <w:rsid w:val="00014008"/>
    <w:rsid w:val="000146FE"/>
    <w:rsid w:val="00014A01"/>
    <w:rsid w:val="00014C1C"/>
    <w:rsid w:val="0001534D"/>
    <w:rsid w:val="000153F0"/>
    <w:rsid w:val="0001544A"/>
    <w:rsid w:val="000155EA"/>
    <w:rsid w:val="000156CF"/>
    <w:rsid w:val="00015F08"/>
    <w:rsid w:val="000164D6"/>
    <w:rsid w:val="0001655B"/>
    <w:rsid w:val="0001668C"/>
    <w:rsid w:val="00016964"/>
    <w:rsid w:val="00016B82"/>
    <w:rsid w:val="00016CD8"/>
    <w:rsid w:val="00016E4C"/>
    <w:rsid w:val="00016E7C"/>
    <w:rsid w:val="000171DB"/>
    <w:rsid w:val="00017950"/>
    <w:rsid w:val="00017A22"/>
    <w:rsid w:val="00017DE0"/>
    <w:rsid w:val="000206AC"/>
    <w:rsid w:val="00020EAA"/>
    <w:rsid w:val="000210DF"/>
    <w:rsid w:val="0002141B"/>
    <w:rsid w:val="00021AC2"/>
    <w:rsid w:val="000225BB"/>
    <w:rsid w:val="000227BC"/>
    <w:rsid w:val="000228E5"/>
    <w:rsid w:val="00022D97"/>
    <w:rsid w:val="00022FA4"/>
    <w:rsid w:val="00023416"/>
    <w:rsid w:val="00023831"/>
    <w:rsid w:val="0002422F"/>
    <w:rsid w:val="00024DE6"/>
    <w:rsid w:val="00025098"/>
    <w:rsid w:val="0002566B"/>
    <w:rsid w:val="000256FD"/>
    <w:rsid w:val="00025AC0"/>
    <w:rsid w:val="00025C6A"/>
    <w:rsid w:val="00025CAB"/>
    <w:rsid w:val="00025CD3"/>
    <w:rsid w:val="00026213"/>
    <w:rsid w:val="00026B0B"/>
    <w:rsid w:val="00026B91"/>
    <w:rsid w:val="00026D64"/>
    <w:rsid w:val="00026E89"/>
    <w:rsid w:val="000304AF"/>
    <w:rsid w:val="000309E4"/>
    <w:rsid w:val="00030FE3"/>
    <w:rsid w:val="00031023"/>
    <w:rsid w:val="000319D1"/>
    <w:rsid w:val="00032215"/>
    <w:rsid w:val="0003246B"/>
    <w:rsid w:val="00032D72"/>
    <w:rsid w:val="00032D90"/>
    <w:rsid w:val="00032F3F"/>
    <w:rsid w:val="000331A1"/>
    <w:rsid w:val="000334E2"/>
    <w:rsid w:val="0003371F"/>
    <w:rsid w:val="00033CD9"/>
    <w:rsid w:val="00033D20"/>
    <w:rsid w:val="00034766"/>
    <w:rsid w:val="0003479F"/>
    <w:rsid w:val="00034A04"/>
    <w:rsid w:val="00034EFF"/>
    <w:rsid w:val="00035303"/>
    <w:rsid w:val="00035631"/>
    <w:rsid w:val="00035B88"/>
    <w:rsid w:val="00035C4F"/>
    <w:rsid w:val="00035FA0"/>
    <w:rsid w:val="0003627E"/>
    <w:rsid w:val="000362CE"/>
    <w:rsid w:val="00036652"/>
    <w:rsid w:val="000367D4"/>
    <w:rsid w:val="00036ADF"/>
    <w:rsid w:val="00036DC6"/>
    <w:rsid w:val="00037088"/>
    <w:rsid w:val="00037F76"/>
    <w:rsid w:val="0004011E"/>
    <w:rsid w:val="00040177"/>
    <w:rsid w:val="000407E8"/>
    <w:rsid w:val="00040BBC"/>
    <w:rsid w:val="00041042"/>
    <w:rsid w:val="0004114B"/>
    <w:rsid w:val="00041E13"/>
    <w:rsid w:val="000427F7"/>
    <w:rsid w:val="00042AAC"/>
    <w:rsid w:val="00042D95"/>
    <w:rsid w:val="0004328B"/>
    <w:rsid w:val="00043327"/>
    <w:rsid w:val="0004360F"/>
    <w:rsid w:val="00043871"/>
    <w:rsid w:val="00043C9D"/>
    <w:rsid w:val="00043D39"/>
    <w:rsid w:val="000443D4"/>
    <w:rsid w:val="000445EA"/>
    <w:rsid w:val="00044905"/>
    <w:rsid w:val="00044AD4"/>
    <w:rsid w:val="00045717"/>
    <w:rsid w:val="0004596D"/>
    <w:rsid w:val="00045D2B"/>
    <w:rsid w:val="00046526"/>
    <w:rsid w:val="00046672"/>
    <w:rsid w:val="00046D1E"/>
    <w:rsid w:val="000471D7"/>
    <w:rsid w:val="0004775E"/>
    <w:rsid w:val="000477E2"/>
    <w:rsid w:val="00047D99"/>
    <w:rsid w:val="00047F2C"/>
    <w:rsid w:val="000500A7"/>
    <w:rsid w:val="00050759"/>
    <w:rsid w:val="000507C4"/>
    <w:rsid w:val="000508C4"/>
    <w:rsid w:val="00051451"/>
    <w:rsid w:val="000514A1"/>
    <w:rsid w:val="0005296C"/>
    <w:rsid w:val="00052F3F"/>
    <w:rsid w:val="00053094"/>
    <w:rsid w:val="000531F3"/>
    <w:rsid w:val="0005367F"/>
    <w:rsid w:val="00053D35"/>
    <w:rsid w:val="00054146"/>
    <w:rsid w:val="00054290"/>
    <w:rsid w:val="0005472A"/>
    <w:rsid w:val="000548B4"/>
    <w:rsid w:val="000549D6"/>
    <w:rsid w:val="00054A60"/>
    <w:rsid w:val="00054E6F"/>
    <w:rsid w:val="000554E1"/>
    <w:rsid w:val="00055FBE"/>
    <w:rsid w:val="00056031"/>
    <w:rsid w:val="0005687B"/>
    <w:rsid w:val="000568F3"/>
    <w:rsid w:val="000569E9"/>
    <w:rsid w:val="00056D48"/>
    <w:rsid w:val="00056EBF"/>
    <w:rsid w:val="00057B97"/>
    <w:rsid w:val="000604DC"/>
    <w:rsid w:val="000605EE"/>
    <w:rsid w:val="00060609"/>
    <w:rsid w:val="000611DE"/>
    <w:rsid w:val="0006143D"/>
    <w:rsid w:val="00061661"/>
    <w:rsid w:val="00061775"/>
    <w:rsid w:val="000617F9"/>
    <w:rsid w:val="0006187C"/>
    <w:rsid w:val="00061CCE"/>
    <w:rsid w:val="00061CF1"/>
    <w:rsid w:val="00062095"/>
    <w:rsid w:val="00062166"/>
    <w:rsid w:val="0006248B"/>
    <w:rsid w:val="0006277A"/>
    <w:rsid w:val="00062C7A"/>
    <w:rsid w:val="00062CF8"/>
    <w:rsid w:val="00064834"/>
    <w:rsid w:val="00064C16"/>
    <w:rsid w:val="00065086"/>
    <w:rsid w:val="000664A8"/>
    <w:rsid w:val="00066EA6"/>
    <w:rsid w:val="00066F2E"/>
    <w:rsid w:val="00066F63"/>
    <w:rsid w:val="00067042"/>
    <w:rsid w:val="00067606"/>
    <w:rsid w:val="000679D8"/>
    <w:rsid w:val="00067C35"/>
    <w:rsid w:val="00067CBD"/>
    <w:rsid w:val="00067D24"/>
    <w:rsid w:val="00067DC8"/>
    <w:rsid w:val="00070880"/>
    <w:rsid w:val="00070C57"/>
    <w:rsid w:val="0007138A"/>
    <w:rsid w:val="0007141A"/>
    <w:rsid w:val="00071690"/>
    <w:rsid w:val="00071720"/>
    <w:rsid w:val="00071BB4"/>
    <w:rsid w:val="00072476"/>
    <w:rsid w:val="0007256C"/>
    <w:rsid w:val="00072807"/>
    <w:rsid w:val="000729A1"/>
    <w:rsid w:val="00072A8E"/>
    <w:rsid w:val="00072DEA"/>
    <w:rsid w:val="0007304D"/>
    <w:rsid w:val="00073105"/>
    <w:rsid w:val="00073880"/>
    <w:rsid w:val="00074381"/>
    <w:rsid w:val="000743AB"/>
    <w:rsid w:val="00074690"/>
    <w:rsid w:val="00074B7A"/>
    <w:rsid w:val="00074C83"/>
    <w:rsid w:val="00075188"/>
    <w:rsid w:val="0007524B"/>
    <w:rsid w:val="000757A4"/>
    <w:rsid w:val="00075B29"/>
    <w:rsid w:val="00075CAB"/>
    <w:rsid w:val="00075D42"/>
    <w:rsid w:val="00075FA3"/>
    <w:rsid w:val="000760E3"/>
    <w:rsid w:val="0007669F"/>
    <w:rsid w:val="00076711"/>
    <w:rsid w:val="0007698E"/>
    <w:rsid w:val="0007775F"/>
    <w:rsid w:val="00077D06"/>
    <w:rsid w:val="00077DDA"/>
    <w:rsid w:val="0008013D"/>
    <w:rsid w:val="0008080C"/>
    <w:rsid w:val="00080AAF"/>
    <w:rsid w:val="00080B20"/>
    <w:rsid w:val="00080D60"/>
    <w:rsid w:val="000816CC"/>
    <w:rsid w:val="00081714"/>
    <w:rsid w:val="000818F3"/>
    <w:rsid w:val="00081DB1"/>
    <w:rsid w:val="0008239A"/>
    <w:rsid w:val="0008247C"/>
    <w:rsid w:val="00082ABF"/>
    <w:rsid w:val="00082D34"/>
    <w:rsid w:val="00082E6C"/>
    <w:rsid w:val="00082ECD"/>
    <w:rsid w:val="000832ED"/>
    <w:rsid w:val="00083D56"/>
    <w:rsid w:val="00083EF6"/>
    <w:rsid w:val="0008444D"/>
    <w:rsid w:val="000846AA"/>
    <w:rsid w:val="00084802"/>
    <w:rsid w:val="00084AC3"/>
    <w:rsid w:val="00084AE4"/>
    <w:rsid w:val="00084B2B"/>
    <w:rsid w:val="00084BB6"/>
    <w:rsid w:val="00084CF2"/>
    <w:rsid w:val="00084DC9"/>
    <w:rsid w:val="00084F4E"/>
    <w:rsid w:val="00084FB7"/>
    <w:rsid w:val="000851D7"/>
    <w:rsid w:val="000852B1"/>
    <w:rsid w:val="000857CE"/>
    <w:rsid w:val="0008584B"/>
    <w:rsid w:val="0008593C"/>
    <w:rsid w:val="00085AC4"/>
    <w:rsid w:val="00085CB5"/>
    <w:rsid w:val="00085EA0"/>
    <w:rsid w:val="00085FDB"/>
    <w:rsid w:val="00085FFF"/>
    <w:rsid w:val="000860EB"/>
    <w:rsid w:val="0008618A"/>
    <w:rsid w:val="000861C0"/>
    <w:rsid w:val="000861EA"/>
    <w:rsid w:val="0008621B"/>
    <w:rsid w:val="000868B6"/>
    <w:rsid w:val="000868FB"/>
    <w:rsid w:val="00086D8B"/>
    <w:rsid w:val="000876F8"/>
    <w:rsid w:val="0008775F"/>
    <w:rsid w:val="0008782B"/>
    <w:rsid w:val="00087B0C"/>
    <w:rsid w:val="00087FB7"/>
    <w:rsid w:val="000905AC"/>
    <w:rsid w:val="00090BB0"/>
    <w:rsid w:val="00090E26"/>
    <w:rsid w:val="00090E88"/>
    <w:rsid w:val="00090F73"/>
    <w:rsid w:val="000912E2"/>
    <w:rsid w:val="00091364"/>
    <w:rsid w:val="0009153F"/>
    <w:rsid w:val="0009163D"/>
    <w:rsid w:val="00091C75"/>
    <w:rsid w:val="000922B5"/>
    <w:rsid w:val="000924DC"/>
    <w:rsid w:val="00092663"/>
    <w:rsid w:val="00092973"/>
    <w:rsid w:val="00092C13"/>
    <w:rsid w:val="00092F97"/>
    <w:rsid w:val="0009335E"/>
    <w:rsid w:val="00093A3F"/>
    <w:rsid w:val="00093A68"/>
    <w:rsid w:val="00093C4B"/>
    <w:rsid w:val="00093C81"/>
    <w:rsid w:val="00094D0B"/>
    <w:rsid w:val="00094E21"/>
    <w:rsid w:val="0009535D"/>
    <w:rsid w:val="000955F1"/>
    <w:rsid w:val="00095801"/>
    <w:rsid w:val="00095A9A"/>
    <w:rsid w:val="00095E09"/>
    <w:rsid w:val="0009644F"/>
    <w:rsid w:val="000967F3"/>
    <w:rsid w:val="0009681E"/>
    <w:rsid w:val="00096C1D"/>
    <w:rsid w:val="00096E9B"/>
    <w:rsid w:val="00096F48"/>
    <w:rsid w:val="0009701D"/>
    <w:rsid w:val="00097096"/>
    <w:rsid w:val="00097696"/>
    <w:rsid w:val="000976A8"/>
    <w:rsid w:val="00097A43"/>
    <w:rsid w:val="00097B21"/>
    <w:rsid w:val="000A03EF"/>
    <w:rsid w:val="000A0460"/>
    <w:rsid w:val="000A08A6"/>
    <w:rsid w:val="000A0C9B"/>
    <w:rsid w:val="000A0FEA"/>
    <w:rsid w:val="000A146C"/>
    <w:rsid w:val="000A1573"/>
    <w:rsid w:val="000A1784"/>
    <w:rsid w:val="000A1A4B"/>
    <w:rsid w:val="000A1F72"/>
    <w:rsid w:val="000A1FE2"/>
    <w:rsid w:val="000A233E"/>
    <w:rsid w:val="000A29EC"/>
    <w:rsid w:val="000A2E9E"/>
    <w:rsid w:val="000A31D4"/>
    <w:rsid w:val="000A36AD"/>
    <w:rsid w:val="000A3A89"/>
    <w:rsid w:val="000A3F8D"/>
    <w:rsid w:val="000A4032"/>
    <w:rsid w:val="000A4223"/>
    <w:rsid w:val="000A442A"/>
    <w:rsid w:val="000A4C87"/>
    <w:rsid w:val="000A4FAD"/>
    <w:rsid w:val="000A525E"/>
    <w:rsid w:val="000A567C"/>
    <w:rsid w:val="000A5A3A"/>
    <w:rsid w:val="000A5CEB"/>
    <w:rsid w:val="000A5DDA"/>
    <w:rsid w:val="000A658B"/>
    <w:rsid w:val="000A6A0A"/>
    <w:rsid w:val="000A6DC3"/>
    <w:rsid w:val="000A7642"/>
    <w:rsid w:val="000A7713"/>
    <w:rsid w:val="000A788A"/>
    <w:rsid w:val="000A78C9"/>
    <w:rsid w:val="000A7AB8"/>
    <w:rsid w:val="000A7C20"/>
    <w:rsid w:val="000B0CC5"/>
    <w:rsid w:val="000B1379"/>
    <w:rsid w:val="000B15E9"/>
    <w:rsid w:val="000B162C"/>
    <w:rsid w:val="000B184E"/>
    <w:rsid w:val="000B209D"/>
    <w:rsid w:val="000B2923"/>
    <w:rsid w:val="000B309F"/>
    <w:rsid w:val="000B4039"/>
    <w:rsid w:val="000B4D48"/>
    <w:rsid w:val="000B4E0D"/>
    <w:rsid w:val="000B51C8"/>
    <w:rsid w:val="000B5221"/>
    <w:rsid w:val="000B53DF"/>
    <w:rsid w:val="000B5BD0"/>
    <w:rsid w:val="000B5CB8"/>
    <w:rsid w:val="000B6144"/>
    <w:rsid w:val="000B63D0"/>
    <w:rsid w:val="000B66BE"/>
    <w:rsid w:val="000B717F"/>
    <w:rsid w:val="000B72F3"/>
    <w:rsid w:val="000B745E"/>
    <w:rsid w:val="000B7532"/>
    <w:rsid w:val="000B7723"/>
    <w:rsid w:val="000B77BB"/>
    <w:rsid w:val="000B77F4"/>
    <w:rsid w:val="000B79BC"/>
    <w:rsid w:val="000C0209"/>
    <w:rsid w:val="000C09A2"/>
    <w:rsid w:val="000C13C4"/>
    <w:rsid w:val="000C1922"/>
    <w:rsid w:val="000C1DD0"/>
    <w:rsid w:val="000C210B"/>
    <w:rsid w:val="000C22BB"/>
    <w:rsid w:val="000C2573"/>
    <w:rsid w:val="000C2945"/>
    <w:rsid w:val="000C2959"/>
    <w:rsid w:val="000C312F"/>
    <w:rsid w:val="000C321A"/>
    <w:rsid w:val="000C3238"/>
    <w:rsid w:val="000C38A5"/>
    <w:rsid w:val="000C42CC"/>
    <w:rsid w:val="000C433B"/>
    <w:rsid w:val="000C43F6"/>
    <w:rsid w:val="000C4627"/>
    <w:rsid w:val="000C46F1"/>
    <w:rsid w:val="000C4A92"/>
    <w:rsid w:val="000C5769"/>
    <w:rsid w:val="000C617B"/>
    <w:rsid w:val="000C642D"/>
    <w:rsid w:val="000C6917"/>
    <w:rsid w:val="000C6FB7"/>
    <w:rsid w:val="000C70F8"/>
    <w:rsid w:val="000C7562"/>
    <w:rsid w:val="000C7D3B"/>
    <w:rsid w:val="000D0172"/>
    <w:rsid w:val="000D0220"/>
    <w:rsid w:val="000D025B"/>
    <w:rsid w:val="000D051C"/>
    <w:rsid w:val="000D0A21"/>
    <w:rsid w:val="000D0B80"/>
    <w:rsid w:val="000D0F53"/>
    <w:rsid w:val="000D104C"/>
    <w:rsid w:val="000D1425"/>
    <w:rsid w:val="000D14D5"/>
    <w:rsid w:val="000D1AB4"/>
    <w:rsid w:val="000D1DE4"/>
    <w:rsid w:val="000D1E69"/>
    <w:rsid w:val="000D1F75"/>
    <w:rsid w:val="000D23D2"/>
    <w:rsid w:val="000D23F7"/>
    <w:rsid w:val="000D2681"/>
    <w:rsid w:val="000D2DF4"/>
    <w:rsid w:val="000D30F9"/>
    <w:rsid w:val="000D3100"/>
    <w:rsid w:val="000D3120"/>
    <w:rsid w:val="000D3207"/>
    <w:rsid w:val="000D32E4"/>
    <w:rsid w:val="000D3548"/>
    <w:rsid w:val="000D37BB"/>
    <w:rsid w:val="000D39E8"/>
    <w:rsid w:val="000D4395"/>
    <w:rsid w:val="000D4443"/>
    <w:rsid w:val="000D46AB"/>
    <w:rsid w:val="000D4D8C"/>
    <w:rsid w:val="000D4EC6"/>
    <w:rsid w:val="000D4F1D"/>
    <w:rsid w:val="000D62ED"/>
    <w:rsid w:val="000D640E"/>
    <w:rsid w:val="000D6524"/>
    <w:rsid w:val="000D66F4"/>
    <w:rsid w:val="000D7140"/>
    <w:rsid w:val="000E05E5"/>
    <w:rsid w:val="000E0AC0"/>
    <w:rsid w:val="000E0FA3"/>
    <w:rsid w:val="000E11A0"/>
    <w:rsid w:val="000E1261"/>
    <w:rsid w:val="000E1746"/>
    <w:rsid w:val="000E207C"/>
    <w:rsid w:val="000E21D0"/>
    <w:rsid w:val="000E2565"/>
    <w:rsid w:val="000E3442"/>
    <w:rsid w:val="000E35CE"/>
    <w:rsid w:val="000E372A"/>
    <w:rsid w:val="000E3A5C"/>
    <w:rsid w:val="000E40D1"/>
    <w:rsid w:val="000E442D"/>
    <w:rsid w:val="000E4951"/>
    <w:rsid w:val="000E49D4"/>
    <w:rsid w:val="000E4E62"/>
    <w:rsid w:val="000E4EE9"/>
    <w:rsid w:val="000E51B1"/>
    <w:rsid w:val="000E55A7"/>
    <w:rsid w:val="000E5711"/>
    <w:rsid w:val="000E5DDE"/>
    <w:rsid w:val="000E60EA"/>
    <w:rsid w:val="000E6851"/>
    <w:rsid w:val="000E734C"/>
    <w:rsid w:val="000E7D2F"/>
    <w:rsid w:val="000E7E37"/>
    <w:rsid w:val="000F098C"/>
    <w:rsid w:val="000F0FD6"/>
    <w:rsid w:val="000F174B"/>
    <w:rsid w:val="000F1865"/>
    <w:rsid w:val="000F2C68"/>
    <w:rsid w:val="000F2F12"/>
    <w:rsid w:val="000F37B9"/>
    <w:rsid w:val="000F3801"/>
    <w:rsid w:val="000F3958"/>
    <w:rsid w:val="000F3DEE"/>
    <w:rsid w:val="000F4438"/>
    <w:rsid w:val="000F4BAB"/>
    <w:rsid w:val="000F4D81"/>
    <w:rsid w:val="000F5079"/>
    <w:rsid w:val="000F51EC"/>
    <w:rsid w:val="000F57F9"/>
    <w:rsid w:val="000F592A"/>
    <w:rsid w:val="000F5942"/>
    <w:rsid w:val="000F5CA3"/>
    <w:rsid w:val="000F5E6F"/>
    <w:rsid w:val="000F6287"/>
    <w:rsid w:val="000F62FF"/>
    <w:rsid w:val="000F67F9"/>
    <w:rsid w:val="000F69AF"/>
    <w:rsid w:val="000F6C7A"/>
    <w:rsid w:val="000F6EAB"/>
    <w:rsid w:val="000F6F89"/>
    <w:rsid w:val="000F6FD7"/>
    <w:rsid w:val="000F77C0"/>
    <w:rsid w:val="000F7814"/>
    <w:rsid w:val="000F7C8A"/>
    <w:rsid w:val="000F7D87"/>
    <w:rsid w:val="00100815"/>
    <w:rsid w:val="00100C6C"/>
    <w:rsid w:val="0010161E"/>
    <w:rsid w:val="00101A5C"/>
    <w:rsid w:val="00101BF4"/>
    <w:rsid w:val="00101F20"/>
    <w:rsid w:val="00102926"/>
    <w:rsid w:val="0010293F"/>
    <w:rsid w:val="00103062"/>
    <w:rsid w:val="00103BEF"/>
    <w:rsid w:val="0010462D"/>
    <w:rsid w:val="00104652"/>
    <w:rsid w:val="00104A97"/>
    <w:rsid w:val="00104B60"/>
    <w:rsid w:val="001053BF"/>
    <w:rsid w:val="001059C9"/>
    <w:rsid w:val="00105BE6"/>
    <w:rsid w:val="001061FF"/>
    <w:rsid w:val="00106702"/>
    <w:rsid w:val="00106B0A"/>
    <w:rsid w:val="00106C1B"/>
    <w:rsid w:val="0010704F"/>
    <w:rsid w:val="001072DC"/>
    <w:rsid w:val="00107833"/>
    <w:rsid w:val="00107865"/>
    <w:rsid w:val="00107B0B"/>
    <w:rsid w:val="0011008C"/>
    <w:rsid w:val="001101EB"/>
    <w:rsid w:val="001109D5"/>
    <w:rsid w:val="00110B1E"/>
    <w:rsid w:val="00110DF1"/>
    <w:rsid w:val="001118DA"/>
    <w:rsid w:val="001119F7"/>
    <w:rsid w:val="001125FB"/>
    <w:rsid w:val="00112AB8"/>
    <w:rsid w:val="00112B5D"/>
    <w:rsid w:val="001130F4"/>
    <w:rsid w:val="00113144"/>
    <w:rsid w:val="0011345F"/>
    <w:rsid w:val="0011366E"/>
    <w:rsid w:val="00113924"/>
    <w:rsid w:val="00113964"/>
    <w:rsid w:val="00113998"/>
    <w:rsid w:val="00113F49"/>
    <w:rsid w:val="00113F5A"/>
    <w:rsid w:val="0011475D"/>
    <w:rsid w:val="00114CE9"/>
    <w:rsid w:val="00115153"/>
    <w:rsid w:val="00115951"/>
    <w:rsid w:val="00115A7D"/>
    <w:rsid w:val="00116414"/>
    <w:rsid w:val="00116470"/>
    <w:rsid w:val="001164B6"/>
    <w:rsid w:val="0011686E"/>
    <w:rsid w:val="00116D5A"/>
    <w:rsid w:val="0011701B"/>
    <w:rsid w:val="0011746D"/>
    <w:rsid w:val="001176B3"/>
    <w:rsid w:val="001177EB"/>
    <w:rsid w:val="00120306"/>
    <w:rsid w:val="00120458"/>
    <w:rsid w:val="001211B8"/>
    <w:rsid w:val="001211D6"/>
    <w:rsid w:val="00121344"/>
    <w:rsid w:val="00121879"/>
    <w:rsid w:val="001218E6"/>
    <w:rsid w:val="00121ACC"/>
    <w:rsid w:val="00121D67"/>
    <w:rsid w:val="001220F3"/>
    <w:rsid w:val="00122944"/>
    <w:rsid w:val="0012296F"/>
    <w:rsid w:val="001229B1"/>
    <w:rsid w:val="001230CC"/>
    <w:rsid w:val="001236E8"/>
    <w:rsid w:val="0012398E"/>
    <w:rsid w:val="00123A01"/>
    <w:rsid w:val="00123A15"/>
    <w:rsid w:val="00123AFA"/>
    <w:rsid w:val="0012420A"/>
    <w:rsid w:val="00124666"/>
    <w:rsid w:val="001246FF"/>
    <w:rsid w:val="0012492E"/>
    <w:rsid w:val="00124CBF"/>
    <w:rsid w:val="00124FAC"/>
    <w:rsid w:val="001255B6"/>
    <w:rsid w:val="00125C6C"/>
    <w:rsid w:val="0012601D"/>
    <w:rsid w:val="00126743"/>
    <w:rsid w:val="00126CD6"/>
    <w:rsid w:val="00126D80"/>
    <w:rsid w:val="001278B0"/>
    <w:rsid w:val="00127D2B"/>
    <w:rsid w:val="00127FAE"/>
    <w:rsid w:val="00130399"/>
    <w:rsid w:val="001305F1"/>
    <w:rsid w:val="00131861"/>
    <w:rsid w:val="001318B8"/>
    <w:rsid w:val="00131B0C"/>
    <w:rsid w:val="0013227D"/>
    <w:rsid w:val="0013273A"/>
    <w:rsid w:val="00132D15"/>
    <w:rsid w:val="00132F68"/>
    <w:rsid w:val="00133085"/>
    <w:rsid w:val="001330E5"/>
    <w:rsid w:val="001333B3"/>
    <w:rsid w:val="00133427"/>
    <w:rsid w:val="00133DB5"/>
    <w:rsid w:val="001346DC"/>
    <w:rsid w:val="00134708"/>
    <w:rsid w:val="00135A79"/>
    <w:rsid w:val="00135C25"/>
    <w:rsid w:val="001363BE"/>
    <w:rsid w:val="001365F7"/>
    <w:rsid w:val="00136BED"/>
    <w:rsid w:val="00136D2A"/>
    <w:rsid w:val="00136D88"/>
    <w:rsid w:val="00136DA1"/>
    <w:rsid w:val="00137238"/>
    <w:rsid w:val="00137676"/>
    <w:rsid w:val="00137E1E"/>
    <w:rsid w:val="001403A0"/>
    <w:rsid w:val="0014061C"/>
    <w:rsid w:val="00140DAB"/>
    <w:rsid w:val="0014342E"/>
    <w:rsid w:val="001435C0"/>
    <w:rsid w:val="001436ED"/>
    <w:rsid w:val="00143B2F"/>
    <w:rsid w:val="00143E4F"/>
    <w:rsid w:val="0014417F"/>
    <w:rsid w:val="00144C5F"/>
    <w:rsid w:val="001469DD"/>
    <w:rsid w:val="00146DE6"/>
    <w:rsid w:val="0014765F"/>
    <w:rsid w:val="0015023A"/>
    <w:rsid w:val="00150448"/>
    <w:rsid w:val="0015070F"/>
    <w:rsid w:val="00150BA7"/>
    <w:rsid w:val="001517A3"/>
    <w:rsid w:val="00151BC7"/>
    <w:rsid w:val="00151C82"/>
    <w:rsid w:val="00152628"/>
    <w:rsid w:val="0015312D"/>
    <w:rsid w:val="001531BC"/>
    <w:rsid w:val="00153318"/>
    <w:rsid w:val="00153748"/>
    <w:rsid w:val="0015399C"/>
    <w:rsid w:val="00153BC6"/>
    <w:rsid w:val="00153D73"/>
    <w:rsid w:val="00155318"/>
    <w:rsid w:val="001553D3"/>
    <w:rsid w:val="0015566F"/>
    <w:rsid w:val="00155F2C"/>
    <w:rsid w:val="00155F5C"/>
    <w:rsid w:val="00155F93"/>
    <w:rsid w:val="001560B8"/>
    <w:rsid w:val="00156327"/>
    <w:rsid w:val="0015640B"/>
    <w:rsid w:val="0015644F"/>
    <w:rsid w:val="0015688B"/>
    <w:rsid w:val="00157689"/>
    <w:rsid w:val="00157A47"/>
    <w:rsid w:val="00160120"/>
    <w:rsid w:val="00160E4A"/>
    <w:rsid w:val="00161725"/>
    <w:rsid w:val="00161A02"/>
    <w:rsid w:val="00162562"/>
    <w:rsid w:val="00162598"/>
    <w:rsid w:val="001628FA"/>
    <w:rsid w:val="00162C29"/>
    <w:rsid w:val="00162EDA"/>
    <w:rsid w:val="00163004"/>
    <w:rsid w:val="00163087"/>
    <w:rsid w:val="0016329F"/>
    <w:rsid w:val="00163373"/>
    <w:rsid w:val="00163428"/>
    <w:rsid w:val="001639CC"/>
    <w:rsid w:val="00163A9C"/>
    <w:rsid w:val="00163C5E"/>
    <w:rsid w:val="001640F9"/>
    <w:rsid w:val="0016461B"/>
    <w:rsid w:val="001646B5"/>
    <w:rsid w:val="0016470F"/>
    <w:rsid w:val="0016492B"/>
    <w:rsid w:val="001653EE"/>
    <w:rsid w:val="001657EE"/>
    <w:rsid w:val="00165AD5"/>
    <w:rsid w:val="00165DE5"/>
    <w:rsid w:val="00165F70"/>
    <w:rsid w:val="00166616"/>
    <w:rsid w:val="00166843"/>
    <w:rsid w:val="001668E2"/>
    <w:rsid w:val="0016782E"/>
    <w:rsid w:val="00167AD1"/>
    <w:rsid w:val="00167C50"/>
    <w:rsid w:val="0017015A"/>
    <w:rsid w:val="001702A3"/>
    <w:rsid w:val="00170DD4"/>
    <w:rsid w:val="00172001"/>
    <w:rsid w:val="001720B7"/>
    <w:rsid w:val="00172179"/>
    <w:rsid w:val="00172289"/>
    <w:rsid w:val="00172361"/>
    <w:rsid w:val="0017280F"/>
    <w:rsid w:val="00172952"/>
    <w:rsid w:val="00172F31"/>
    <w:rsid w:val="0017312C"/>
    <w:rsid w:val="00173E40"/>
    <w:rsid w:val="001747C9"/>
    <w:rsid w:val="00175446"/>
    <w:rsid w:val="001759F4"/>
    <w:rsid w:val="00175A13"/>
    <w:rsid w:val="00176697"/>
    <w:rsid w:val="001766E6"/>
    <w:rsid w:val="001767BD"/>
    <w:rsid w:val="0017699C"/>
    <w:rsid w:val="00176CA4"/>
    <w:rsid w:val="00177BC1"/>
    <w:rsid w:val="0018035A"/>
    <w:rsid w:val="00180490"/>
    <w:rsid w:val="00181582"/>
    <w:rsid w:val="00181643"/>
    <w:rsid w:val="00181FF9"/>
    <w:rsid w:val="00182345"/>
    <w:rsid w:val="00182D44"/>
    <w:rsid w:val="00182F6D"/>
    <w:rsid w:val="00183093"/>
    <w:rsid w:val="00183238"/>
    <w:rsid w:val="0018333C"/>
    <w:rsid w:val="00183696"/>
    <w:rsid w:val="001837D7"/>
    <w:rsid w:val="00183C9E"/>
    <w:rsid w:val="0018401F"/>
    <w:rsid w:val="00184109"/>
    <w:rsid w:val="001841B7"/>
    <w:rsid w:val="0018458B"/>
    <w:rsid w:val="00184701"/>
    <w:rsid w:val="00184BEC"/>
    <w:rsid w:val="00184E6B"/>
    <w:rsid w:val="00184FC5"/>
    <w:rsid w:val="0018561F"/>
    <w:rsid w:val="001856FD"/>
    <w:rsid w:val="00185773"/>
    <w:rsid w:val="00185836"/>
    <w:rsid w:val="00185C53"/>
    <w:rsid w:val="00185C6C"/>
    <w:rsid w:val="00185F2A"/>
    <w:rsid w:val="00186190"/>
    <w:rsid w:val="001863EC"/>
    <w:rsid w:val="001864BD"/>
    <w:rsid w:val="0018662E"/>
    <w:rsid w:val="00186943"/>
    <w:rsid w:val="00186A7B"/>
    <w:rsid w:val="00186D7D"/>
    <w:rsid w:val="00186F75"/>
    <w:rsid w:val="00187BC8"/>
    <w:rsid w:val="00187DC1"/>
    <w:rsid w:val="001900B6"/>
    <w:rsid w:val="0019043F"/>
    <w:rsid w:val="00190A91"/>
    <w:rsid w:val="00190BB5"/>
    <w:rsid w:val="00190D98"/>
    <w:rsid w:val="00190E25"/>
    <w:rsid w:val="00191FA4"/>
    <w:rsid w:val="00192713"/>
    <w:rsid w:val="00192A26"/>
    <w:rsid w:val="00192AB1"/>
    <w:rsid w:val="00193541"/>
    <w:rsid w:val="0019391E"/>
    <w:rsid w:val="00193BB8"/>
    <w:rsid w:val="00194032"/>
    <w:rsid w:val="001940EF"/>
    <w:rsid w:val="001943E7"/>
    <w:rsid w:val="00194596"/>
    <w:rsid w:val="00194801"/>
    <w:rsid w:val="00195BE9"/>
    <w:rsid w:val="00195C60"/>
    <w:rsid w:val="00196D3C"/>
    <w:rsid w:val="0019750A"/>
    <w:rsid w:val="001A0481"/>
    <w:rsid w:val="001A0E4B"/>
    <w:rsid w:val="001A0EEF"/>
    <w:rsid w:val="001A1C32"/>
    <w:rsid w:val="001A1DC9"/>
    <w:rsid w:val="001A1EA4"/>
    <w:rsid w:val="001A20FE"/>
    <w:rsid w:val="001A2339"/>
    <w:rsid w:val="001A2D2B"/>
    <w:rsid w:val="001A2FC2"/>
    <w:rsid w:val="001A3469"/>
    <w:rsid w:val="001A3B92"/>
    <w:rsid w:val="001A3BB1"/>
    <w:rsid w:val="001A3E00"/>
    <w:rsid w:val="001A4659"/>
    <w:rsid w:val="001A4AB8"/>
    <w:rsid w:val="001A4BD9"/>
    <w:rsid w:val="001A52A4"/>
    <w:rsid w:val="001A53D6"/>
    <w:rsid w:val="001A553E"/>
    <w:rsid w:val="001A56D6"/>
    <w:rsid w:val="001A5BF0"/>
    <w:rsid w:val="001A64C2"/>
    <w:rsid w:val="001A6837"/>
    <w:rsid w:val="001A6A37"/>
    <w:rsid w:val="001A6BFE"/>
    <w:rsid w:val="001A70B5"/>
    <w:rsid w:val="001A7233"/>
    <w:rsid w:val="001A7257"/>
    <w:rsid w:val="001B058C"/>
    <w:rsid w:val="001B0E20"/>
    <w:rsid w:val="001B13BE"/>
    <w:rsid w:val="001B18AA"/>
    <w:rsid w:val="001B197B"/>
    <w:rsid w:val="001B1A75"/>
    <w:rsid w:val="001B1D3C"/>
    <w:rsid w:val="001B2064"/>
    <w:rsid w:val="001B299F"/>
    <w:rsid w:val="001B2D94"/>
    <w:rsid w:val="001B308D"/>
    <w:rsid w:val="001B3500"/>
    <w:rsid w:val="001B3D27"/>
    <w:rsid w:val="001B4382"/>
    <w:rsid w:val="001B44BB"/>
    <w:rsid w:val="001B472F"/>
    <w:rsid w:val="001B4E4F"/>
    <w:rsid w:val="001B53D7"/>
    <w:rsid w:val="001B5DF0"/>
    <w:rsid w:val="001B61C1"/>
    <w:rsid w:val="001B66D8"/>
    <w:rsid w:val="001B67FF"/>
    <w:rsid w:val="001B69ED"/>
    <w:rsid w:val="001B6CD7"/>
    <w:rsid w:val="001B6F78"/>
    <w:rsid w:val="001B70A5"/>
    <w:rsid w:val="001B757F"/>
    <w:rsid w:val="001B792D"/>
    <w:rsid w:val="001B7E09"/>
    <w:rsid w:val="001B7E7C"/>
    <w:rsid w:val="001C00D9"/>
    <w:rsid w:val="001C018D"/>
    <w:rsid w:val="001C021F"/>
    <w:rsid w:val="001C0785"/>
    <w:rsid w:val="001C145D"/>
    <w:rsid w:val="001C16D4"/>
    <w:rsid w:val="001C1867"/>
    <w:rsid w:val="001C1909"/>
    <w:rsid w:val="001C2A7F"/>
    <w:rsid w:val="001C2CCB"/>
    <w:rsid w:val="001C2EA1"/>
    <w:rsid w:val="001C3588"/>
    <w:rsid w:val="001C3999"/>
    <w:rsid w:val="001C482F"/>
    <w:rsid w:val="001C511D"/>
    <w:rsid w:val="001C65AD"/>
    <w:rsid w:val="001C67FD"/>
    <w:rsid w:val="001C6D32"/>
    <w:rsid w:val="001C7672"/>
    <w:rsid w:val="001C7D68"/>
    <w:rsid w:val="001C7E8E"/>
    <w:rsid w:val="001D0ACB"/>
    <w:rsid w:val="001D0AD2"/>
    <w:rsid w:val="001D0C5D"/>
    <w:rsid w:val="001D0CFB"/>
    <w:rsid w:val="001D0EC1"/>
    <w:rsid w:val="001D0ED3"/>
    <w:rsid w:val="001D10FC"/>
    <w:rsid w:val="001D11DB"/>
    <w:rsid w:val="001D14C9"/>
    <w:rsid w:val="001D1DBD"/>
    <w:rsid w:val="001D2629"/>
    <w:rsid w:val="001D2C1D"/>
    <w:rsid w:val="001D2CA8"/>
    <w:rsid w:val="001D2DDF"/>
    <w:rsid w:val="001D3058"/>
    <w:rsid w:val="001D3636"/>
    <w:rsid w:val="001D3F96"/>
    <w:rsid w:val="001D4C62"/>
    <w:rsid w:val="001D4CE1"/>
    <w:rsid w:val="001D535C"/>
    <w:rsid w:val="001D54CC"/>
    <w:rsid w:val="001D54CF"/>
    <w:rsid w:val="001D5617"/>
    <w:rsid w:val="001D5B56"/>
    <w:rsid w:val="001D5EA0"/>
    <w:rsid w:val="001D5EBA"/>
    <w:rsid w:val="001D600E"/>
    <w:rsid w:val="001D62CE"/>
    <w:rsid w:val="001D68C5"/>
    <w:rsid w:val="001D6FB0"/>
    <w:rsid w:val="001D7180"/>
    <w:rsid w:val="001D750E"/>
    <w:rsid w:val="001D7D80"/>
    <w:rsid w:val="001E0001"/>
    <w:rsid w:val="001E00DE"/>
    <w:rsid w:val="001E0446"/>
    <w:rsid w:val="001E0FCD"/>
    <w:rsid w:val="001E10A0"/>
    <w:rsid w:val="001E11D9"/>
    <w:rsid w:val="001E16B2"/>
    <w:rsid w:val="001E16FB"/>
    <w:rsid w:val="001E1C98"/>
    <w:rsid w:val="001E1CD6"/>
    <w:rsid w:val="001E259A"/>
    <w:rsid w:val="001E263C"/>
    <w:rsid w:val="001E2965"/>
    <w:rsid w:val="001E2D4C"/>
    <w:rsid w:val="001E2DD2"/>
    <w:rsid w:val="001E30FA"/>
    <w:rsid w:val="001E3C22"/>
    <w:rsid w:val="001E3ED6"/>
    <w:rsid w:val="001E3F42"/>
    <w:rsid w:val="001E46AD"/>
    <w:rsid w:val="001E4ADC"/>
    <w:rsid w:val="001E4EC0"/>
    <w:rsid w:val="001E5910"/>
    <w:rsid w:val="001E665B"/>
    <w:rsid w:val="001E66B7"/>
    <w:rsid w:val="001E6926"/>
    <w:rsid w:val="001E78D3"/>
    <w:rsid w:val="001E78EA"/>
    <w:rsid w:val="001F00AF"/>
    <w:rsid w:val="001F095A"/>
    <w:rsid w:val="001F0A60"/>
    <w:rsid w:val="001F0EF8"/>
    <w:rsid w:val="001F11AA"/>
    <w:rsid w:val="001F1498"/>
    <w:rsid w:val="001F1834"/>
    <w:rsid w:val="001F1B2E"/>
    <w:rsid w:val="001F1BB6"/>
    <w:rsid w:val="001F1FA0"/>
    <w:rsid w:val="001F232B"/>
    <w:rsid w:val="001F2553"/>
    <w:rsid w:val="001F29A0"/>
    <w:rsid w:val="001F3418"/>
    <w:rsid w:val="001F361C"/>
    <w:rsid w:val="001F47AC"/>
    <w:rsid w:val="001F4D78"/>
    <w:rsid w:val="001F5B0B"/>
    <w:rsid w:val="001F5BB2"/>
    <w:rsid w:val="001F5DFB"/>
    <w:rsid w:val="001F62BE"/>
    <w:rsid w:val="001F65F0"/>
    <w:rsid w:val="001F6675"/>
    <w:rsid w:val="001F67F0"/>
    <w:rsid w:val="001F6A2C"/>
    <w:rsid w:val="001F7712"/>
    <w:rsid w:val="001F777F"/>
    <w:rsid w:val="001F7B4A"/>
    <w:rsid w:val="001FB70C"/>
    <w:rsid w:val="00200302"/>
    <w:rsid w:val="0020040E"/>
    <w:rsid w:val="002004F1"/>
    <w:rsid w:val="00200AD6"/>
    <w:rsid w:val="00200B24"/>
    <w:rsid w:val="00200B2E"/>
    <w:rsid w:val="00200B3E"/>
    <w:rsid w:val="00200B4F"/>
    <w:rsid w:val="00200DED"/>
    <w:rsid w:val="00200FCD"/>
    <w:rsid w:val="002012A1"/>
    <w:rsid w:val="002013FD"/>
    <w:rsid w:val="00201424"/>
    <w:rsid w:val="002016CE"/>
    <w:rsid w:val="0020172E"/>
    <w:rsid w:val="00201C6C"/>
    <w:rsid w:val="00201E6E"/>
    <w:rsid w:val="0020202C"/>
    <w:rsid w:val="002020E0"/>
    <w:rsid w:val="00202410"/>
    <w:rsid w:val="00202E35"/>
    <w:rsid w:val="002030FB"/>
    <w:rsid w:val="002033C2"/>
    <w:rsid w:val="00203BAA"/>
    <w:rsid w:val="00203DEA"/>
    <w:rsid w:val="002044D7"/>
    <w:rsid w:val="00204829"/>
    <w:rsid w:val="00204DB0"/>
    <w:rsid w:val="00205011"/>
    <w:rsid w:val="002058A4"/>
    <w:rsid w:val="002066B7"/>
    <w:rsid w:val="00206875"/>
    <w:rsid w:val="00206BBD"/>
    <w:rsid w:val="0020719F"/>
    <w:rsid w:val="0020740E"/>
    <w:rsid w:val="00207B54"/>
    <w:rsid w:val="00207C8F"/>
    <w:rsid w:val="00207DF0"/>
    <w:rsid w:val="00207EDE"/>
    <w:rsid w:val="0021055F"/>
    <w:rsid w:val="00210723"/>
    <w:rsid w:val="0021194A"/>
    <w:rsid w:val="00211B33"/>
    <w:rsid w:val="00211BD1"/>
    <w:rsid w:val="00211C5D"/>
    <w:rsid w:val="00211FE7"/>
    <w:rsid w:val="00212078"/>
    <w:rsid w:val="002123F5"/>
    <w:rsid w:val="0021277E"/>
    <w:rsid w:val="0021288D"/>
    <w:rsid w:val="00212B01"/>
    <w:rsid w:val="00212E1E"/>
    <w:rsid w:val="00212E2F"/>
    <w:rsid w:val="0021305B"/>
    <w:rsid w:val="00213403"/>
    <w:rsid w:val="0021363A"/>
    <w:rsid w:val="00213905"/>
    <w:rsid w:val="00213A8F"/>
    <w:rsid w:val="002140AE"/>
    <w:rsid w:val="00214996"/>
    <w:rsid w:val="00215252"/>
    <w:rsid w:val="002152CA"/>
    <w:rsid w:val="00215725"/>
    <w:rsid w:val="00215853"/>
    <w:rsid w:val="00215925"/>
    <w:rsid w:val="00215A0D"/>
    <w:rsid w:val="00216932"/>
    <w:rsid w:val="00216A97"/>
    <w:rsid w:val="00216D50"/>
    <w:rsid w:val="00216FF2"/>
    <w:rsid w:val="00217289"/>
    <w:rsid w:val="00217769"/>
    <w:rsid w:val="00217A44"/>
    <w:rsid w:val="00217A7E"/>
    <w:rsid w:val="00217BCB"/>
    <w:rsid w:val="0022007F"/>
    <w:rsid w:val="0022010C"/>
    <w:rsid w:val="00220330"/>
    <w:rsid w:val="00220BEB"/>
    <w:rsid w:val="00221192"/>
    <w:rsid w:val="002218BD"/>
    <w:rsid w:val="002224C1"/>
    <w:rsid w:val="002227A0"/>
    <w:rsid w:val="002227F2"/>
    <w:rsid w:val="002228CA"/>
    <w:rsid w:val="00223736"/>
    <w:rsid w:val="00223820"/>
    <w:rsid w:val="00223FC6"/>
    <w:rsid w:val="002241C8"/>
    <w:rsid w:val="00224271"/>
    <w:rsid w:val="00224674"/>
    <w:rsid w:val="002248EC"/>
    <w:rsid w:val="0022492F"/>
    <w:rsid w:val="00225041"/>
    <w:rsid w:val="00225150"/>
    <w:rsid w:val="002258D1"/>
    <w:rsid w:val="00225A02"/>
    <w:rsid w:val="00225FA4"/>
    <w:rsid w:val="00226637"/>
    <w:rsid w:val="002268F8"/>
    <w:rsid w:val="002269AD"/>
    <w:rsid w:val="00226B0F"/>
    <w:rsid w:val="00226B61"/>
    <w:rsid w:val="00226E75"/>
    <w:rsid w:val="00227B5C"/>
    <w:rsid w:val="00227D2C"/>
    <w:rsid w:val="00230667"/>
    <w:rsid w:val="00230ECD"/>
    <w:rsid w:val="00231061"/>
    <w:rsid w:val="002311B3"/>
    <w:rsid w:val="002320D7"/>
    <w:rsid w:val="00232A0E"/>
    <w:rsid w:val="00233321"/>
    <w:rsid w:val="0023338E"/>
    <w:rsid w:val="00233442"/>
    <w:rsid w:val="0023399C"/>
    <w:rsid w:val="002339C4"/>
    <w:rsid w:val="00233BB4"/>
    <w:rsid w:val="00233FB2"/>
    <w:rsid w:val="0023423A"/>
    <w:rsid w:val="00234A75"/>
    <w:rsid w:val="00234D16"/>
    <w:rsid w:val="00234DC7"/>
    <w:rsid w:val="002351D5"/>
    <w:rsid w:val="0023546D"/>
    <w:rsid w:val="00236360"/>
    <w:rsid w:val="0023657A"/>
    <w:rsid w:val="002366C0"/>
    <w:rsid w:val="0023697D"/>
    <w:rsid w:val="00236F6F"/>
    <w:rsid w:val="00237202"/>
    <w:rsid w:val="00237803"/>
    <w:rsid w:val="00240003"/>
    <w:rsid w:val="0024055F"/>
    <w:rsid w:val="00241213"/>
    <w:rsid w:val="0024139A"/>
    <w:rsid w:val="00241468"/>
    <w:rsid w:val="00241DAE"/>
    <w:rsid w:val="00241E3E"/>
    <w:rsid w:val="002421BD"/>
    <w:rsid w:val="00242305"/>
    <w:rsid w:val="00242967"/>
    <w:rsid w:val="002429E4"/>
    <w:rsid w:val="00242A96"/>
    <w:rsid w:val="00242AA1"/>
    <w:rsid w:val="00243028"/>
    <w:rsid w:val="0024309B"/>
    <w:rsid w:val="002431A9"/>
    <w:rsid w:val="00243612"/>
    <w:rsid w:val="00243A82"/>
    <w:rsid w:val="00243D6E"/>
    <w:rsid w:val="0024481D"/>
    <w:rsid w:val="00244852"/>
    <w:rsid w:val="00244F45"/>
    <w:rsid w:val="00245344"/>
    <w:rsid w:val="00245DFE"/>
    <w:rsid w:val="00245F4C"/>
    <w:rsid w:val="002461EE"/>
    <w:rsid w:val="00246756"/>
    <w:rsid w:val="00246A74"/>
    <w:rsid w:val="00246AB3"/>
    <w:rsid w:val="00246D82"/>
    <w:rsid w:val="00246D96"/>
    <w:rsid w:val="002474D4"/>
    <w:rsid w:val="002476DB"/>
    <w:rsid w:val="0024785C"/>
    <w:rsid w:val="00247DE3"/>
    <w:rsid w:val="002509E9"/>
    <w:rsid w:val="00251206"/>
    <w:rsid w:val="002512C6"/>
    <w:rsid w:val="002513A6"/>
    <w:rsid w:val="002518B3"/>
    <w:rsid w:val="00251BBF"/>
    <w:rsid w:val="00251CAD"/>
    <w:rsid w:val="00251FC9"/>
    <w:rsid w:val="002520CF"/>
    <w:rsid w:val="00252DCC"/>
    <w:rsid w:val="00252F4C"/>
    <w:rsid w:val="00252FC2"/>
    <w:rsid w:val="00253315"/>
    <w:rsid w:val="002538CF"/>
    <w:rsid w:val="00254101"/>
    <w:rsid w:val="002546E6"/>
    <w:rsid w:val="0025488B"/>
    <w:rsid w:val="0025546D"/>
    <w:rsid w:val="00255A5B"/>
    <w:rsid w:val="00255F59"/>
    <w:rsid w:val="00256A4D"/>
    <w:rsid w:val="002572B0"/>
    <w:rsid w:val="002572F2"/>
    <w:rsid w:val="002574DB"/>
    <w:rsid w:val="00257F19"/>
    <w:rsid w:val="002603BA"/>
    <w:rsid w:val="00260896"/>
    <w:rsid w:val="002610E1"/>
    <w:rsid w:val="002618CB"/>
    <w:rsid w:val="00261B17"/>
    <w:rsid w:val="0026234F"/>
    <w:rsid w:val="002623EA"/>
    <w:rsid w:val="002631BD"/>
    <w:rsid w:val="002633F2"/>
    <w:rsid w:val="00263FF3"/>
    <w:rsid w:val="002643BD"/>
    <w:rsid w:val="002643D7"/>
    <w:rsid w:val="002647FE"/>
    <w:rsid w:val="00265367"/>
    <w:rsid w:val="00265371"/>
    <w:rsid w:val="0026584D"/>
    <w:rsid w:val="0026586F"/>
    <w:rsid w:val="00265D06"/>
    <w:rsid w:val="00266601"/>
    <w:rsid w:val="00266A03"/>
    <w:rsid w:val="0026756D"/>
    <w:rsid w:val="00267616"/>
    <w:rsid w:val="00267709"/>
    <w:rsid w:val="002678CB"/>
    <w:rsid w:val="00267B0B"/>
    <w:rsid w:val="00267D59"/>
    <w:rsid w:val="0027024C"/>
    <w:rsid w:val="002702FD"/>
    <w:rsid w:val="0027051A"/>
    <w:rsid w:val="00270864"/>
    <w:rsid w:val="002709D6"/>
    <w:rsid w:val="002709EB"/>
    <w:rsid w:val="00270BEC"/>
    <w:rsid w:val="00270C88"/>
    <w:rsid w:val="00270ED3"/>
    <w:rsid w:val="002712B5"/>
    <w:rsid w:val="002713AE"/>
    <w:rsid w:val="002713BD"/>
    <w:rsid w:val="00271455"/>
    <w:rsid w:val="00271532"/>
    <w:rsid w:val="002719B6"/>
    <w:rsid w:val="00271A6C"/>
    <w:rsid w:val="002726F1"/>
    <w:rsid w:val="00272A3D"/>
    <w:rsid w:val="00272E3E"/>
    <w:rsid w:val="00272F85"/>
    <w:rsid w:val="00273651"/>
    <w:rsid w:val="002742C5"/>
    <w:rsid w:val="0027449F"/>
    <w:rsid w:val="002749C5"/>
    <w:rsid w:val="0027548A"/>
    <w:rsid w:val="0027548B"/>
    <w:rsid w:val="00275799"/>
    <w:rsid w:val="002765C5"/>
    <w:rsid w:val="00276746"/>
    <w:rsid w:val="00276A40"/>
    <w:rsid w:val="00276E27"/>
    <w:rsid w:val="00276F86"/>
    <w:rsid w:val="0027705C"/>
    <w:rsid w:val="002774A2"/>
    <w:rsid w:val="00277BBB"/>
    <w:rsid w:val="00280035"/>
    <w:rsid w:val="002804A0"/>
    <w:rsid w:val="0028125A"/>
    <w:rsid w:val="00281401"/>
    <w:rsid w:val="00281ACD"/>
    <w:rsid w:val="00281F58"/>
    <w:rsid w:val="0028218B"/>
    <w:rsid w:val="00282414"/>
    <w:rsid w:val="0028245C"/>
    <w:rsid w:val="002830B8"/>
    <w:rsid w:val="00284071"/>
    <w:rsid w:val="00284627"/>
    <w:rsid w:val="002851EF"/>
    <w:rsid w:val="0028528A"/>
    <w:rsid w:val="00286690"/>
    <w:rsid w:val="002868A5"/>
    <w:rsid w:val="00286901"/>
    <w:rsid w:val="00286B98"/>
    <w:rsid w:val="00286FDF"/>
    <w:rsid w:val="00287220"/>
    <w:rsid w:val="00287399"/>
    <w:rsid w:val="00287CD2"/>
    <w:rsid w:val="00290152"/>
    <w:rsid w:val="00290184"/>
    <w:rsid w:val="00291D85"/>
    <w:rsid w:val="002921D4"/>
    <w:rsid w:val="00292A3B"/>
    <w:rsid w:val="00292C76"/>
    <w:rsid w:val="00292DBE"/>
    <w:rsid w:val="00293186"/>
    <w:rsid w:val="00293800"/>
    <w:rsid w:val="002941E7"/>
    <w:rsid w:val="002947BA"/>
    <w:rsid w:val="00294901"/>
    <w:rsid w:val="00294B9A"/>
    <w:rsid w:val="00295200"/>
    <w:rsid w:val="00295244"/>
    <w:rsid w:val="00295942"/>
    <w:rsid w:val="00295D70"/>
    <w:rsid w:val="00295DFE"/>
    <w:rsid w:val="00295E6A"/>
    <w:rsid w:val="00295EC0"/>
    <w:rsid w:val="0029665A"/>
    <w:rsid w:val="00296765"/>
    <w:rsid w:val="0029696F"/>
    <w:rsid w:val="00296D4C"/>
    <w:rsid w:val="00296EAC"/>
    <w:rsid w:val="00296F2F"/>
    <w:rsid w:val="00297194"/>
    <w:rsid w:val="00297389"/>
    <w:rsid w:val="002973B0"/>
    <w:rsid w:val="002975B8"/>
    <w:rsid w:val="002977DF"/>
    <w:rsid w:val="0029794C"/>
    <w:rsid w:val="002979FD"/>
    <w:rsid w:val="00297DB5"/>
    <w:rsid w:val="002A04E4"/>
    <w:rsid w:val="002A04F2"/>
    <w:rsid w:val="002A0585"/>
    <w:rsid w:val="002A0769"/>
    <w:rsid w:val="002A14DD"/>
    <w:rsid w:val="002A1840"/>
    <w:rsid w:val="002A1AD0"/>
    <w:rsid w:val="002A1B9C"/>
    <w:rsid w:val="002A1EBD"/>
    <w:rsid w:val="002A2101"/>
    <w:rsid w:val="002A25E6"/>
    <w:rsid w:val="002A26C2"/>
    <w:rsid w:val="002A27DE"/>
    <w:rsid w:val="002A2CAD"/>
    <w:rsid w:val="002A30D9"/>
    <w:rsid w:val="002A351A"/>
    <w:rsid w:val="002A4833"/>
    <w:rsid w:val="002A5048"/>
    <w:rsid w:val="002A5B9E"/>
    <w:rsid w:val="002A5C55"/>
    <w:rsid w:val="002A6397"/>
    <w:rsid w:val="002A63BF"/>
    <w:rsid w:val="002A6883"/>
    <w:rsid w:val="002A7E61"/>
    <w:rsid w:val="002B051B"/>
    <w:rsid w:val="002B0643"/>
    <w:rsid w:val="002B09A4"/>
    <w:rsid w:val="002B0E82"/>
    <w:rsid w:val="002B10FA"/>
    <w:rsid w:val="002B15EF"/>
    <w:rsid w:val="002B184B"/>
    <w:rsid w:val="002B1A1F"/>
    <w:rsid w:val="002B1B7B"/>
    <w:rsid w:val="002B1BF8"/>
    <w:rsid w:val="002B1D7B"/>
    <w:rsid w:val="002B2487"/>
    <w:rsid w:val="002B283B"/>
    <w:rsid w:val="002B28D7"/>
    <w:rsid w:val="002B310E"/>
    <w:rsid w:val="002B3D90"/>
    <w:rsid w:val="002B46B9"/>
    <w:rsid w:val="002B4FB6"/>
    <w:rsid w:val="002B5BA4"/>
    <w:rsid w:val="002B5FFD"/>
    <w:rsid w:val="002B65A9"/>
    <w:rsid w:val="002B6A42"/>
    <w:rsid w:val="002B7019"/>
    <w:rsid w:val="002B7143"/>
    <w:rsid w:val="002B74FD"/>
    <w:rsid w:val="002B7739"/>
    <w:rsid w:val="002B7AEC"/>
    <w:rsid w:val="002B7D22"/>
    <w:rsid w:val="002C02D6"/>
    <w:rsid w:val="002C0C9D"/>
    <w:rsid w:val="002C0D12"/>
    <w:rsid w:val="002C14A6"/>
    <w:rsid w:val="002C18A0"/>
    <w:rsid w:val="002C1F42"/>
    <w:rsid w:val="002C2539"/>
    <w:rsid w:val="002C2894"/>
    <w:rsid w:val="002C29A5"/>
    <w:rsid w:val="002C2A06"/>
    <w:rsid w:val="002C2D01"/>
    <w:rsid w:val="002C2F24"/>
    <w:rsid w:val="002C3008"/>
    <w:rsid w:val="002C3027"/>
    <w:rsid w:val="002C362C"/>
    <w:rsid w:val="002C3DA0"/>
    <w:rsid w:val="002C402B"/>
    <w:rsid w:val="002C419C"/>
    <w:rsid w:val="002C4237"/>
    <w:rsid w:val="002C43B1"/>
    <w:rsid w:val="002C43E6"/>
    <w:rsid w:val="002C4431"/>
    <w:rsid w:val="002C447B"/>
    <w:rsid w:val="002C515A"/>
    <w:rsid w:val="002C528C"/>
    <w:rsid w:val="002C5914"/>
    <w:rsid w:val="002C60A8"/>
    <w:rsid w:val="002C61D9"/>
    <w:rsid w:val="002C62BA"/>
    <w:rsid w:val="002C62D9"/>
    <w:rsid w:val="002C62E6"/>
    <w:rsid w:val="002C63CD"/>
    <w:rsid w:val="002C79BB"/>
    <w:rsid w:val="002C79F9"/>
    <w:rsid w:val="002C7AFF"/>
    <w:rsid w:val="002D0299"/>
    <w:rsid w:val="002D07FD"/>
    <w:rsid w:val="002D08A4"/>
    <w:rsid w:val="002D08EF"/>
    <w:rsid w:val="002D0A3D"/>
    <w:rsid w:val="002D0A64"/>
    <w:rsid w:val="002D0C41"/>
    <w:rsid w:val="002D0FC2"/>
    <w:rsid w:val="002D123E"/>
    <w:rsid w:val="002D160D"/>
    <w:rsid w:val="002D1C64"/>
    <w:rsid w:val="002D2080"/>
    <w:rsid w:val="002D21FE"/>
    <w:rsid w:val="002D2376"/>
    <w:rsid w:val="002D2484"/>
    <w:rsid w:val="002D2655"/>
    <w:rsid w:val="002D2851"/>
    <w:rsid w:val="002D2E9C"/>
    <w:rsid w:val="002D3735"/>
    <w:rsid w:val="002D4303"/>
    <w:rsid w:val="002D444B"/>
    <w:rsid w:val="002D45B1"/>
    <w:rsid w:val="002D486F"/>
    <w:rsid w:val="002D4EF0"/>
    <w:rsid w:val="002D4F5B"/>
    <w:rsid w:val="002D5180"/>
    <w:rsid w:val="002D5230"/>
    <w:rsid w:val="002D5233"/>
    <w:rsid w:val="002D55B8"/>
    <w:rsid w:val="002D55CB"/>
    <w:rsid w:val="002D57E9"/>
    <w:rsid w:val="002D5F99"/>
    <w:rsid w:val="002D60E3"/>
    <w:rsid w:val="002D6B05"/>
    <w:rsid w:val="002D6EB0"/>
    <w:rsid w:val="002D7519"/>
    <w:rsid w:val="002D75B0"/>
    <w:rsid w:val="002E08B3"/>
    <w:rsid w:val="002E10D0"/>
    <w:rsid w:val="002E12A7"/>
    <w:rsid w:val="002E16EA"/>
    <w:rsid w:val="002E1863"/>
    <w:rsid w:val="002E1BE0"/>
    <w:rsid w:val="002E22FD"/>
    <w:rsid w:val="002E2366"/>
    <w:rsid w:val="002E240F"/>
    <w:rsid w:val="002E24CA"/>
    <w:rsid w:val="002E2581"/>
    <w:rsid w:val="002E291C"/>
    <w:rsid w:val="002E2BA8"/>
    <w:rsid w:val="002E2C0B"/>
    <w:rsid w:val="002E2EA4"/>
    <w:rsid w:val="002E375D"/>
    <w:rsid w:val="002E4400"/>
    <w:rsid w:val="002E4ACC"/>
    <w:rsid w:val="002E4AF4"/>
    <w:rsid w:val="002E4C4F"/>
    <w:rsid w:val="002E4F72"/>
    <w:rsid w:val="002E5397"/>
    <w:rsid w:val="002E55BB"/>
    <w:rsid w:val="002E580E"/>
    <w:rsid w:val="002E631D"/>
    <w:rsid w:val="002E6AD5"/>
    <w:rsid w:val="002E71BA"/>
    <w:rsid w:val="002E75FF"/>
    <w:rsid w:val="002E7608"/>
    <w:rsid w:val="002E795E"/>
    <w:rsid w:val="002E79D4"/>
    <w:rsid w:val="002F0643"/>
    <w:rsid w:val="002F0D13"/>
    <w:rsid w:val="002F0F91"/>
    <w:rsid w:val="002F18FB"/>
    <w:rsid w:val="002F1D15"/>
    <w:rsid w:val="002F1EAD"/>
    <w:rsid w:val="002F25FC"/>
    <w:rsid w:val="002F26D2"/>
    <w:rsid w:val="002F2D98"/>
    <w:rsid w:val="002F2DDA"/>
    <w:rsid w:val="002F2F18"/>
    <w:rsid w:val="002F349B"/>
    <w:rsid w:val="002F3567"/>
    <w:rsid w:val="002F3572"/>
    <w:rsid w:val="002F3ED0"/>
    <w:rsid w:val="002F448B"/>
    <w:rsid w:val="002F472C"/>
    <w:rsid w:val="002F48AA"/>
    <w:rsid w:val="002F4D02"/>
    <w:rsid w:val="002F5162"/>
    <w:rsid w:val="002F5705"/>
    <w:rsid w:val="002F59F1"/>
    <w:rsid w:val="002F5A88"/>
    <w:rsid w:val="002F681B"/>
    <w:rsid w:val="002F6841"/>
    <w:rsid w:val="002F6942"/>
    <w:rsid w:val="002F6A33"/>
    <w:rsid w:val="002F7087"/>
    <w:rsid w:val="002F7235"/>
    <w:rsid w:val="002F7531"/>
    <w:rsid w:val="002F77F2"/>
    <w:rsid w:val="002F7C02"/>
    <w:rsid w:val="00300223"/>
    <w:rsid w:val="0030024E"/>
    <w:rsid w:val="00300510"/>
    <w:rsid w:val="00300517"/>
    <w:rsid w:val="003005E4"/>
    <w:rsid w:val="00300AB4"/>
    <w:rsid w:val="00300C57"/>
    <w:rsid w:val="00301358"/>
    <w:rsid w:val="0030180D"/>
    <w:rsid w:val="00301922"/>
    <w:rsid w:val="00301953"/>
    <w:rsid w:val="00302278"/>
    <w:rsid w:val="003023E0"/>
    <w:rsid w:val="00302BC2"/>
    <w:rsid w:val="00302BF9"/>
    <w:rsid w:val="00303179"/>
    <w:rsid w:val="00303229"/>
    <w:rsid w:val="003032D4"/>
    <w:rsid w:val="003035A4"/>
    <w:rsid w:val="00303622"/>
    <w:rsid w:val="00303654"/>
    <w:rsid w:val="00303900"/>
    <w:rsid w:val="0030397D"/>
    <w:rsid w:val="00303A46"/>
    <w:rsid w:val="00303DEA"/>
    <w:rsid w:val="00304662"/>
    <w:rsid w:val="00304770"/>
    <w:rsid w:val="003049F1"/>
    <w:rsid w:val="00304F0F"/>
    <w:rsid w:val="00304F24"/>
    <w:rsid w:val="0030567A"/>
    <w:rsid w:val="003057AB"/>
    <w:rsid w:val="003058BC"/>
    <w:rsid w:val="00305C3B"/>
    <w:rsid w:val="00305C71"/>
    <w:rsid w:val="00305D63"/>
    <w:rsid w:val="00305F9D"/>
    <w:rsid w:val="00306E0E"/>
    <w:rsid w:val="00306ECE"/>
    <w:rsid w:val="00306FE0"/>
    <w:rsid w:val="00307681"/>
    <w:rsid w:val="0030784D"/>
    <w:rsid w:val="00307994"/>
    <w:rsid w:val="00307C31"/>
    <w:rsid w:val="003107A9"/>
    <w:rsid w:val="00310C03"/>
    <w:rsid w:val="00310F85"/>
    <w:rsid w:val="0031137F"/>
    <w:rsid w:val="00311D1B"/>
    <w:rsid w:val="00311DCE"/>
    <w:rsid w:val="00311FD8"/>
    <w:rsid w:val="0031291B"/>
    <w:rsid w:val="0031298A"/>
    <w:rsid w:val="00312D59"/>
    <w:rsid w:val="003131DA"/>
    <w:rsid w:val="003138DD"/>
    <w:rsid w:val="0031429F"/>
    <w:rsid w:val="00314713"/>
    <w:rsid w:val="00314741"/>
    <w:rsid w:val="003147FE"/>
    <w:rsid w:val="00314FAB"/>
    <w:rsid w:val="003156B4"/>
    <w:rsid w:val="003158F0"/>
    <w:rsid w:val="00315C71"/>
    <w:rsid w:val="00315D37"/>
    <w:rsid w:val="003164C5"/>
    <w:rsid w:val="0031661F"/>
    <w:rsid w:val="0031666D"/>
    <w:rsid w:val="00316734"/>
    <w:rsid w:val="00316750"/>
    <w:rsid w:val="003168ED"/>
    <w:rsid w:val="00316CB9"/>
    <w:rsid w:val="00317041"/>
    <w:rsid w:val="0031723D"/>
    <w:rsid w:val="00317B9C"/>
    <w:rsid w:val="003202E4"/>
    <w:rsid w:val="003209EF"/>
    <w:rsid w:val="00320B20"/>
    <w:rsid w:val="00320D26"/>
    <w:rsid w:val="00321291"/>
    <w:rsid w:val="00321720"/>
    <w:rsid w:val="00321840"/>
    <w:rsid w:val="00321DFE"/>
    <w:rsid w:val="00322248"/>
    <w:rsid w:val="003225F9"/>
    <w:rsid w:val="0032291F"/>
    <w:rsid w:val="00322A04"/>
    <w:rsid w:val="00322DE9"/>
    <w:rsid w:val="00322F45"/>
    <w:rsid w:val="003232EE"/>
    <w:rsid w:val="003236A4"/>
    <w:rsid w:val="00323767"/>
    <w:rsid w:val="00323780"/>
    <w:rsid w:val="00323E6B"/>
    <w:rsid w:val="0032426B"/>
    <w:rsid w:val="0032477D"/>
    <w:rsid w:val="00324886"/>
    <w:rsid w:val="0032497D"/>
    <w:rsid w:val="00324D83"/>
    <w:rsid w:val="0032568D"/>
    <w:rsid w:val="003268CC"/>
    <w:rsid w:val="00326D94"/>
    <w:rsid w:val="00327924"/>
    <w:rsid w:val="00327D8D"/>
    <w:rsid w:val="00330E06"/>
    <w:rsid w:val="00331169"/>
    <w:rsid w:val="003312EE"/>
    <w:rsid w:val="0033132E"/>
    <w:rsid w:val="0033133D"/>
    <w:rsid w:val="0033144F"/>
    <w:rsid w:val="00331679"/>
    <w:rsid w:val="003318D5"/>
    <w:rsid w:val="00331952"/>
    <w:rsid w:val="00331A0C"/>
    <w:rsid w:val="00331A6C"/>
    <w:rsid w:val="00331A93"/>
    <w:rsid w:val="00331DC0"/>
    <w:rsid w:val="00332096"/>
    <w:rsid w:val="003320AF"/>
    <w:rsid w:val="003324BD"/>
    <w:rsid w:val="00332C02"/>
    <w:rsid w:val="00332F6B"/>
    <w:rsid w:val="00333067"/>
    <w:rsid w:val="00333635"/>
    <w:rsid w:val="00333996"/>
    <w:rsid w:val="00333C66"/>
    <w:rsid w:val="00333C78"/>
    <w:rsid w:val="00333D72"/>
    <w:rsid w:val="003341C5"/>
    <w:rsid w:val="00334265"/>
    <w:rsid w:val="0033457D"/>
    <w:rsid w:val="00335BD2"/>
    <w:rsid w:val="00335C75"/>
    <w:rsid w:val="00335FA8"/>
    <w:rsid w:val="00336083"/>
    <w:rsid w:val="00337234"/>
    <w:rsid w:val="003375BC"/>
    <w:rsid w:val="00337D28"/>
    <w:rsid w:val="00337DE6"/>
    <w:rsid w:val="00340F89"/>
    <w:rsid w:val="00341830"/>
    <w:rsid w:val="00341B47"/>
    <w:rsid w:val="00343103"/>
    <w:rsid w:val="003433F4"/>
    <w:rsid w:val="003439F9"/>
    <w:rsid w:val="00343AF9"/>
    <w:rsid w:val="00343CD0"/>
    <w:rsid w:val="00343F78"/>
    <w:rsid w:val="00344EC5"/>
    <w:rsid w:val="003460FE"/>
    <w:rsid w:val="003466D1"/>
    <w:rsid w:val="00346ECD"/>
    <w:rsid w:val="003471B3"/>
    <w:rsid w:val="00347888"/>
    <w:rsid w:val="0034790A"/>
    <w:rsid w:val="00347D28"/>
    <w:rsid w:val="00347D7E"/>
    <w:rsid w:val="00347EC0"/>
    <w:rsid w:val="00347EDD"/>
    <w:rsid w:val="003502A9"/>
    <w:rsid w:val="003502D2"/>
    <w:rsid w:val="00350861"/>
    <w:rsid w:val="003515D2"/>
    <w:rsid w:val="00351C20"/>
    <w:rsid w:val="00352145"/>
    <w:rsid w:val="00352313"/>
    <w:rsid w:val="00352365"/>
    <w:rsid w:val="00352607"/>
    <w:rsid w:val="003526AD"/>
    <w:rsid w:val="00352765"/>
    <w:rsid w:val="0035305A"/>
    <w:rsid w:val="0035307D"/>
    <w:rsid w:val="003535BB"/>
    <w:rsid w:val="0035390A"/>
    <w:rsid w:val="00353C21"/>
    <w:rsid w:val="00353ECE"/>
    <w:rsid w:val="003540E6"/>
    <w:rsid w:val="003542E1"/>
    <w:rsid w:val="00354667"/>
    <w:rsid w:val="003555E2"/>
    <w:rsid w:val="003556C6"/>
    <w:rsid w:val="003556E1"/>
    <w:rsid w:val="0035577D"/>
    <w:rsid w:val="0035599C"/>
    <w:rsid w:val="00355BBA"/>
    <w:rsid w:val="00355CB0"/>
    <w:rsid w:val="00355FEE"/>
    <w:rsid w:val="003560AA"/>
    <w:rsid w:val="00356957"/>
    <w:rsid w:val="00356BB6"/>
    <w:rsid w:val="00356E4A"/>
    <w:rsid w:val="00356FC4"/>
    <w:rsid w:val="00357053"/>
    <w:rsid w:val="003577AC"/>
    <w:rsid w:val="00357A05"/>
    <w:rsid w:val="00357C33"/>
    <w:rsid w:val="00357DDC"/>
    <w:rsid w:val="00357E53"/>
    <w:rsid w:val="00357E63"/>
    <w:rsid w:val="00357FDC"/>
    <w:rsid w:val="00360377"/>
    <w:rsid w:val="00360DE2"/>
    <w:rsid w:val="00361003"/>
    <w:rsid w:val="003618AA"/>
    <w:rsid w:val="00361C95"/>
    <w:rsid w:val="0036229E"/>
    <w:rsid w:val="00362AE0"/>
    <w:rsid w:val="00362D32"/>
    <w:rsid w:val="00364281"/>
    <w:rsid w:val="003643BA"/>
    <w:rsid w:val="00365070"/>
    <w:rsid w:val="003651FD"/>
    <w:rsid w:val="003654EE"/>
    <w:rsid w:val="00365867"/>
    <w:rsid w:val="0036587B"/>
    <w:rsid w:val="00365CE0"/>
    <w:rsid w:val="00365F2C"/>
    <w:rsid w:val="00366035"/>
    <w:rsid w:val="00366E85"/>
    <w:rsid w:val="00366F88"/>
    <w:rsid w:val="00366FF5"/>
    <w:rsid w:val="00367382"/>
    <w:rsid w:val="0037056D"/>
    <w:rsid w:val="00370CD3"/>
    <w:rsid w:val="003712CF"/>
    <w:rsid w:val="003714AD"/>
    <w:rsid w:val="003714EF"/>
    <w:rsid w:val="00371AEC"/>
    <w:rsid w:val="00371D58"/>
    <w:rsid w:val="00371F05"/>
    <w:rsid w:val="00371F12"/>
    <w:rsid w:val="00372026"/>
    <w:rsid w:val="003721A3"/>
    <w:rsid w:val="003723AF"/>
    <w:rsid w:val="003724D0"/>
    <w:rsid w:val="00372EA9"/>
    <w:rsid w:val="003730D3"/>
    <w:rsid w:val="00373265"/>
    <w:rsid w:val="00373347"/>
    <w:rsid w:val="00373889"/>
    <w:rsid w:val="00374A1E"/>
    <w:rsid w:val="00374B75"/>
    <w:rsid w:val="00374FB0"/>
    <w:rsid w:val="0037623E"/>
    <w:rsid w:val="0037641B"/>
    <w:rsid w:val="00376C20"/>
    <w:rsid w:val="00376C67"/>
    <w:rsid w:val="003771CA"/>
    <w:rsid w:val="0037725B"/>
    <w:rsid w:val="003803AD"/>
    <w:rsid w:val="00380E53"/>
    <w:rsid w:val="00381049"/>
    <w:rsid w:val="0038199E"/>
    <w:rsid w:val="00381F98"/>
    <w:rsid w:val="003827A2"/>
    <w:rsid w:val="003829B2"/>
    <w:rsid w:val="00382D46"/>
    <w:rsid w:val="00382E8F"/>
    <w:rsid w:val="00382EF9"/>
    <w:rsid w:val="0038300B"/>
    <w:rsid w:val="003835DB"/>
    <w:rsid w:val="00383818"/>
    <w:rsid w:val="0038397A"/>
    <w:rsid w:val="00383A1B"/>
    <w:rsid w:val="00383A8B"/>
    <w:rsid w:val="00384144"/>
    <w:rsid w:val="0038489C"/>
    <w:rsid w:val="003848E2"/>
    <w:rsid w:val="00384976"/>
    <w:rsid w:val="00385025"/>
    <w:rsid w:val="003855C9"/>
    <w:rsid w:val="003858B8"/>
    <w:rsid w:val="00385966"/>
    <w:rsid w:val="003859F6"/>
    <w:rsid w:val="00385B1D"/>
    <w:rsid w:val="00385CFF"/>
    <w:rsid w:val="00386CB5"/>
    <w:rsid w:val="00386F2B"/>
    <w:rsid w:val="0038745C"/>
    <w:rsid w:val="00387627"/>
    <w:rsid w:val="00387A8F"/>
    <w:rsid w:val="00387AC0"/>
    <w:rsid w:val="00387D29"/>
    <w:rsid w:val="00387DFB"/>
    <w:rsid w:val="00390068"/>
    <w:rsid w:val="003901AF"/>
    <w:rsid w:val="00390213"/>
    <w:rsid w:val="00390611"/>
    <w:rsid w:val="00390C34"/>
    <w:rsid w:val="0039119B"/>
    <w:rsid w:val="003914E0"/>
    <w:rsid w:val="0039170B"/>
    <w:rsid w:val="0039186C"/>
    <w:rsid w:val="0039202D"/>
    <w:rsid w:val="003922A4"/>
    <w:rsid w:val="003922BF"/>
    <w:rsid w:val="00392700"/>
    <w:rsid w:val="0039279E"/>
    <w:rsid w:val="0039292C"/>
    <w:rsid w:val="00392C93"/>
    <w:rsid w:val="0039326B"/>
    <w:rsid w:val="003932DE"/>
    <w:rsid w:val="0039344A"/>
    <w:rsid w:val="00393724"/>
    <w:rsid w:val="00393DA4"/>
    <w:rsid w:val="00394117"/>
    <w:rsid w:val="00394B76"/>
    <w:rsid w:val="003953DA"/>
    <w:rsid w:val="0039597E"/>
    <w:rsid w:val="003962C1"/>
    <w:rsid w:val="00396A0B"/>
    <w:rsid w:val="00396AA7"/>
    <w:rsid w:val="00396D4D"/>
    <w:rsid w:val="00396D7C"/>
    <w:rsid w:val="0039708B"/>
    <w:rsid w:val="0039770A"/>
    <w:rsid w:val="0039782E"/>
    <w:rsid w:val="00397CB1"/>
    <w:rsid w:val="00397CDA"/>
    <w:rsid w:val="00397E2F"/>
    <w:rsid w:val="003A0503"/>
    <w:rsid w:val="003A0A03"/>
    <w:rsid w:val="003A0A58"/>
    <w:rsid w:val="003A0FB5"/>
    <w:rsid w:val="003A11E2"/>
    <w:rsid w:val="003A1383"/>
    <w:rsid w:val="003A1665"/>
    <w:rsid w:val="003A186B"/>
    <w:rsid w:val="003A199D"/>
    <w:rsid w:val="003A1A81"/>
    <w:rsid w:val="003A1D32"/>
    <w:rsid w:val="003A259A"/>
    <w:rsid w:val="003A2839"/>
    <w:rsid w:val="003A30D2"/>
    <w:rsid w:val="003A341F"/>
    <w:rsid w:val="003A356B"/>
    <w:rsid w:val="003A376C"/>
    <w:rsid w:val="003A3894"/>
    <w:rsid w:val="003A38FB"/>
    <w:rsid w:val="003A3C9F"/>
    <w:rsid w:val="003A3EBB"/>
    <w:rsid w:val="003A4023"/>
    <w:rsid w:val="003A42F2"/>
    <w:rsid w:val="003A4506"/>
    <w:rsid w:val="003A490F"/>
    <w:rsid w:val="003A49D9"/>
    <w:rsid w:val="003A4EF0"/>
    <w:rsid w:val="003A515F"/>
    <w:rsid w:val="003A57B3"/>
    <w:rsid w:val="003A5879"/>
    <w:rsid w:val="003A596B"/>
    <w:rsid w:val="003A643C"/>
    <w:rsid w:val="003A6669"/>
    <w:rsid w:val="003A6733"/>
    <w:rsid w:val="003A6FAA"/>
    <w:rsid w:val="003A7131"/>
    <w:rsid w:val="003A7251"/>
    <w:rsid w:val="003A762A"/>
    <w:rsid w:val="003A785D"/>
    <w:rsid w:val="003A79EE"/>
    <w:rsid w:val="003A7E0F"/>
    <w:rsid w:val="003A7E67"/>
    <w:rsid w:val="003A7EBC"/>
    <w:rsid w:val="003B00AA"/>
    <w:rsid w:val="003B0196"/>
    <w:rsid w:val="003B0220"/>
    <w:rsid w:val="003B03D2"/>
    <w:rsid w:val="003B03F4"/>
    <w:rsid w:val="003B09CE"/>
    <w:rsid w:val="003B0BEB"/>
    <w:rsid w:val="003B0EEA"/>
    <w:rsid w:val="003B0FAB"/>
    <w:rsid w:val="003B140E"/>
    <w:rsid w:val="003B2985"/>
    <w:rsid w:val="003B2CBC"/>
    <w:rsid w:val="003B335F"/>
    <w:rsid w:val="003B3557"/>
    <w:rsid w:val="003B36BD"/>
    <w:rsid w:val="003B4372"/>
    <w:rsid w:val="003B468B"/>
    <w:rsid w:val="003B5093"/>
    <w:rsid w:val="003B54ED"/>
    <w:rsid w:val="003B5730"/>
    <w:rsid w:val="003B60FF"/>
    <w:rsid w:val="003B6565"/>
    <w:rsid w:val="003B66EB"/>
    <w:rsid w:val="003B6A30"/>
    <w:rsid w:val="003B6DA8"/>
    <w:rsid w:val="003B7129"/>
    <w:rsid w:val="003B7135"/>
    <w:rsid w:val="003B7261"/>
    <w:rsid w:val="003B7CA1"/>
    <w:rsid w:val="003C0584"/>
    <w:rsid w:val="003C0AB7"/>
    <w:rsid w:val="003C0C00"/>
    <w:rsid w:val="003C14C0"/>
    <w:rsid w:val="003C1970"/>
    <w:rsid w:val="003C1FDD"/>
    <w:rsid w:val="003C2010"/>
    <w:rsid w:val="003C2434"/>
    <w:rsid w:val="003C247D"/>
    <w:rsid w:val="003C2F43"/>
    <w:rsid w:val="003C3057"/>
    <w:rsid w:val="003C344B"/>
    <w:rsid w:val="003C34EC"/>
    <w:rsid w:val="003C3597"/>
    <w:rsid w:val="003C3837"/>
    <w:rsid w:val="003C4428"/>
    <w:rsid w:val="003C475D"/>
    <w:rsid w:val="003C498A"/>
    <w:rsid w:val="003C4B3D"/>
    <w:rsid w:val="003C4F88"/>
    <w:rsid w:val="003C4FFE"/>
    <w:rsid w:val="003C51EB"/>
    <w:rsid w:val="003C527A"/>
    <w:rsid w:val="003C55E5"/>
    <w:rsid w:val="003C56DE"/>
    <w:rsid w:val="003C5B24"/>
    <w:rsid w:val="003C5C66"/>
    <w:rsid w:val="003C65F6"/>
    <w:rsid w:val="003C6AD9"/>
    <w:rsid w:val="003C6F74"/>
    <w:rsid w:val="003C7507"/>
    <w:rsid w:val="003C7579"/>
    <w:rsid w:val="003D016D"/>
    <w:rsid w:val="003D0308"/>
    <w:rsid w:val="003D06D1"/>
    <w:rsid w:val="003D07E3"/>
    <w:rsid w:val="003D1220"/>
    <w:rsid w:val="003D12D9"/>
    <w:rsid w:val="003D12E9"/>
    <w:rsid w:val="003D17BB"/>
    <w:rsid w:val="003D186F"/>
    <w:rsid w:val="003D19DE"/>
    <w:rsid w:val="003D261D"/>
    <w:rsid w:val="003D2A1B"/>
    <w:rsid w:val="003D302A"/>
    <w:rsid w:val="003D3231"/>
    <w:rsid w:val="003D35B0"/>
    <w:rsid w:val="003D3914"/>
    <w:rsid w:val="003D3AB3"/>
    <w:rsid w:val="003D40A1"/>
    <w:rsid w:val="003D42BD"/>
    <w:rsid w:val="003D469D"/>
    <w:rsid w:val="003D4739"/>
    <w:rsid w:val="003D50C9"/>
    <w:rsid w:val="003D51FD"/>
    <w:rsid w:val="003D543F"/>
    <w:rsid w:val="003D57E9"/>
    <w:rsid w:val="003D5AA6"/>
    <w:rsid w:val="003D6481"/>
    <w:rsid w:val="003D7221"/>
    <w:rsid w:val="003D7258"/>
    <w:rsid w:val="003D7690"/>
    <w:rsid w:val="003D79F6"/>
    <w:rsid w:val="003D7E37"/>
    <w:rsid w:val="003D7FE2"/>
    <w:rsid w:val="003E0053"/>
    <w:rsid w:val="003E02DE"/>
    <w:rsid w:val="003E0478"/>
    <w:rsid w:val="003E05AD"/>
    <w:rsid w:val="003E0C38"/>
    <w:rsid w:val="003E0CF0"/>
    <w:rsid w:val="003E13E2"/>
    <w:rsid w:val="003E1BDF"/>
    <w:rsid w:val="003E2D39"/>
    <w:rsid w:val="003E2DB4"/>
    <w:rsid w:val="003E2FF5"/>
    <w:rsid w:val="003E38E6"/>
    <w:rsid w:val="003E3959"/>
    <w:rsid w:val="003E3B3D"/>
    <w:rsid w:val="003E3D66"/>
    <w:rsid w:val="003E4181"/>
    <w:rsid w:val="003E4827"/>
    <w:rsid w:val="003E4917"/>
    <w:rsid w:val="003E493E"/>
    <w:rsid w:val="003E4C49"/>
    <w:rsid w:val="003E4C5A"/>
    <w:rsid w:val="003E4EC4"/>
    <w:rsid w:val="003E4ED3"/>
    <w:rsid w:val="003E4F3C"/>
    <w:rsid w:val="003E52AE"/>
    <w:rsid w:val="003E583D"/>
    <w:rsid w:val="003E5E44"/>
    <w:rsid w:val="003E62BC"/>
    <w:rsid w:val="003E62DD"/>
    <w:rsid w:val="003E635D"/>
    <w:rsid w:val="003E65E1"/>
    <w:rsid w:val="003E6A8F"/>
    <w:rsid w:val="003E6F92"/>
    <w:rsid w:val="003E7075"/>
    <w:rsid w:val="003E744C"/>
    <w:rsid w:val="003E754A"/>
    <w:rsid w:val="003E7BAC"/>
    <w:rsid w:val="003F03A2"/>
    <w:rsid w:val="003F0463"/>
    <w:rsid w:val="003F0902"/>
    <w:rsid w:val="003F0F1F"/>
    <w:rsid w:val="003F114C"/>
    <w:rsid w:val="003F118A"/>
    <w:rsid w:val="003F11FF"/>
    <w:rsid w:val="003F1460"/>
    <w:rsid w:val="003F1A0A"/>
    <w:rsid w:val="003F209D"/>
    <w:rsid w:val="003F2777"/>
    <w:rsid w:val="003F29C6"/>
    <w:rsid w:val="003F2ACA"/>
    <w:rsid w:val="003F2B30"/>
    <w:rsid w:val="003F3039"/>
    <w:rsid w:val="003F3061"/>
    <w:rsid w:val="003F30F4"/>
    <w:rsid w:val="003F3973"/>
    <w:rsid w:val="003F407D"/>
    <w:rsid w:val="003F4096"/>
    <w:rsid w:val="003F40A6"/>
    <w:rsid w:val="003F488C"/>
    <w:rsid w:val="003F4CD6"/>
    <w:rsid w:val="003F4F95"/>
    <w:rsid w:val="003F544D"/>
    <w:rsid w:val="003F58E6"/>
    <w:rsid w:val="003F6291"/>
    <w:rsid w:val="003F6A77"/>
    <w:rsid w:val="003F6BB4"/>
    <w:rsid w:val="003F7631"/>
    <w:rsid w:val="003F76E2"/>
    <w:rsid w:val="00400119"/>
    <w:rsid w:val="004006BC"/>
    <w:rsid w:val="00400768"/>
    <w:rsid w:val="00400C8E"/>
    <w:rsid w:val="00400D44"/>
    <w:rsid w:val="004010AD"/>
    <w:rsid w:val="004011E2"/>
    <w:rsid w:val="004012BB"/>
    <w:rsid w:val="00401797"/>
    <w:rsid w:val="00401B62"/>
    <w:rsid w:val="00401BED"/>
    <w:rsid w:val="00401D04"/>
    <w:rsid w:val="00401E58"/>
    <w:rsid w:val="004021B3"/>
    <w:rsid w:val="004023AA"/>
    <w:rsid w:val="00402497"/>
    <w:rsid w:val="004027BA"/>
    <w:rsid w:val="004027CE"/>
    <w:rsid w:val="00402BE0"/>
    <w:rsid w:val="00402EC0"/>
    <w:rsid w:val="00402FC0"/>
    <w:rsid w:val="00402FD8"/>
    <w:rsid w:val="00403082"/>
    <w:rsid w:val="004032B8"/>
    <w:rsid w:val="00403654"/>
    <w:rsid w:val="004036CA"/>
    <w:rsid w:val="00403D38"/>
    <w:rsid w:val="00403FF9"/>
    <w:rsid w:val="0040419C"/>
    <w:rsid w:val="004049CB"/>
    <w:rsid w:val="004049F9"/>
    <w:rsid w:val="00404A5A"/>
    <w:rsid w:val="00404CFA"/>
    <w:rsid w:val="00404E16"/>
    <w:rsid w:val="004054CA"/>
    <w:rsid w:val="0040564E"/>
    <w:rsid w:val="00405A91"/>
    <w:rsid w:val="00405D34"/>
    <w:rsid w:val="004060D0"/>
    <w:rsid w:val="0040647E"/>
    <w:rsid w:val="0040676C"/>
    <w:rsid w:val="00406C81"/>
    <w:rsid w:val="004076E2"/>
    <w:rsid w:val="00407B62"/>
    <w:rsid w:val="00407D46"/>
    <w:rsid w:val="00410030"/>
    <w:rsid w:val="0041033D"/>
    <w:rsid w:val="00410B70"/>
    <w:rsid w:val="00410C1C"/>
    <w:rsid w:val="00411061"/>
    <w:rsid w:val="004110AD"/>
    <w:rsid w:val="00411325"/>
    <w:rsid w:val="0041139E"/>
    <w:rsid w:val="004117FC"/>
    <w:rsid w:val="0041194A"/>
    <w:rsid w:val="00411996"/>
    <w:rsid w:val="00411B3A"/>
    <w:rsid w:val="00411D5E"/>
    <w:rsid w:val="00411F6B"/>
    <w:rsid w:val="00412A91"/>
    <w:rsid w:val="00412F80"/>
    <w:rsid w:val="00413046"/>
    <w:rsid w:val="00413321"/>
    <w:rsid w:val="0041355D"/>
    <w:rsid w:val="00413774"/>
    <w:rsid w:val="00413C50"/>
    <w:rsid w:val="004140C6"/>
    <w:rsid w:val="00414129"/>
    <w:rsid w:val="00414358"/>
    <w:rsid w:val="004144C5"/>
    <w:rsid w:val="0041483F"/>
    <w:rsid w:val="00414B65"/>
    <w:rsid w:val="00414B7E"/>
    <w:rsid w:val="00414C87"/>
    <w:rsid w:val="00414DF7"/>
    <w:rsid w:val="00414E1C"/>
    <w:rsid w:val="004150B7"/>
    <w:rsid w:val="00415984"/>
    <w:rsid w:val="00415C2C"/>
    <w:rsid w:val="00416732"/>
    <w:rsid w:val="0041688C"/>
    <w:rsid w:val="004168FA"/>
    <w:rsid w:val="00416FC6"/>
    <w:rsid w:val="00417EE8"/>
    <w:rsid w:val="00420092"/>
    <w:rsid w:val="004203ED"/>
    <w:rsid w:val="00420C32"/>
    <w:rsid w:val="00420E16"/>
    <w:rsid w:val="0042123E"/>
    <w:rsid w:val="004212A5"/>
    <w:rsid w:val="0042197F"/>
    <w:rsid w:val="00421B70"/>
    <w:rsid w:val="0042204B"/>
    <w:rsid w:val="00422357"/>
    <w:rsid w:val="00422B99"/>
    <w:rsid w:val="00423179"/>
    <w:rsid w:val="004231BF"/>
    <w:rsid w:val="00423319"/>
    <w:rsid w:val="00423526"/>
    <w:rsid w:val="00423937"/>
    <w:rsid w:val="00423B1A"/>
    <w:rsid w:val="00423C35"/>
    <w:rsid w:val="00424406"/>
    <w:rsid w:val="004247BC"/>
    <w:rsid w:val="00424A94"/>
    <w:rsid w:val="00424D1A"/>
    <w:rsid w:val="00424F68"/>
    <w:rsid w:val="004253B6"/>
    <w:rsid w:val="00425ACF"/>
    <w:rsid w:val="00425E0A"/>
    <w:rsid w:val="00425E62"/>
    <w:rsid w:val="00426214"/>
    <w:rsid w:val="004263CE"/>
    <w:rsid w:val="004269FF"/>
    <w:rsid w:val="00426AF5"/>
    <w:rsid w:val="00426C60"/>
    <w:rsid w:val="00426FD7"/>
    <w:rsid w:val="00427342"/>
    <w:rsid w:val="00427BE0"/>
    <w:rsid w:val="004303BD"/>
    <w:rsid w:val="00430C97"/>
    <w:rsid w:val="0043127D"/>
    <w:rsid w:val="00431718"/>
    <w:rsid w:val="00431838"/>
    <w:rsid w:val="004319A4"/>
    <w:rsid w:val="004321B7"/>
    <w:rsid w:val="004322E9"/>
    <w:rsid w:val="004323BE"/>
    <w:rsid w:val="0043281B"/>
    <w:rsid w:val="00432B00"/>
    <w:rsid w:val="00432B43"/>
    <w:rsid w:val="004336E7"/>
    <w:rsid w:val="004340EE"/>
    <w:rsid w:val="004344D5"/>
    <w:rsid w:val="00434503"/>
    <w:rsid w:val="0043478D"/>
    <w:rsid w:val="00434791"/>
    <w:rsid w:val="004348A8"/>
    <w:rsid w:val="004348B9"/>
    <w:rsid w:val="004349AD"/>
    <w:rsid w:val="00434C76"/>
    <w:rsid w:val="00435025"/>
    <w:rsid w:val="004353D5"/>
    <w:rsid w:val="004354AB"/>
    <w:rsid w:val="004355C4"/>
    <w:rsid w:val="004364A8"/>
    <w:rsid w:val="00436519"/>
    <w:rsid w:val="00436A2B"/>
    <w:rsid w:val="004377B0"/>
    <w:rsid w:val="0043799D"/>
    <w:rsid w:val="00440060"/>
    <w:rsid w:val="00440709"/>
    <w:rsid w:val="004409DD"/>
    <w:rsid w:val="004413C5"/>
    <w:rsid w:val="004418E8"/>
    <w:rsid w:val="00441E95"/>
    <w:rsid w:val="0044232E"/>
    <w:rsid w:val="00442622"/>
    <w:rsid w:val="004426F8"/>
    <w:rsid w:val="0044289A"/>
    <w:rsid w:val="00442B0D"/>
    <w:rsid w:val="00442E64"/>
    <w:rsid w:val="00443319"/>
    <w:rsid w:val="00443962"/>
    <w:rsid w:val="00443AD5"/>
    <w:rsid w:val="00443E68"/>
    <w:rsid w:val="004445D3"/>
    <w:rsid w:val="0044480D"/>
    <w:rsid w:val="00445682"/>
    <w:rsid w:val="00445C45"/>
    <w:rsid w:val="00445C8A"/>
    <w:rsid w:val="00445CB7"/>
    <w:rsid w:val="00445FA3"/>
    <w:rsid w:val="004461CD"/>
    <w:rsid w:val="0044674B"/>
    <w:rsid w:val="004468CD"/>
    <w:rsid w:val="004471FB"/>
    <w:rsid w:val="00447845"/>
    <w:rsid w:val="00447C0A"/>
    <w:rsid w:val="00447C67"/>
    <w:rsid w:val="00447E02"/>
    <w:rsid w:val="00450135"/>
    <w:rsid w:val="0045063F"/>
    <w:rsid w:val="004509B0"/>
    <w:rsid w:val="00450F33"/>
    <w:rsid w:val="00451632"/>
    <w:rsid w:val="004519D6"/>
    <w:rsid w:val="00451CF3"/>
    <w:rsid w:val="00451EFF"/>
    <w:rsid w:val="00451F03"/>
    <w:rsid w:val="00451F37"/>
    <w:rsid w:val="00452052"/>
    <w:rsid w:val="0045214D"/>
    <w:rsid w:val="0045266A"/>
    <w:rsid w:val="0045268E"/>
    <w:rsid w:val="00452BC6"/>
    <w:rsid w:val="00452E87"/>
    <w:rsid w:val="0045312F"/>
    <w:rsid w:val="00453155"/>
    <w:rsid w:val="004533FA"/>
    <w:rsid w:val="0045375A"/>
    <w:rsid w:val="0045394E"/>
    <w:rsid w:val="0045395A"/>
    <w:rsid w:val="00453A27"/>
    <w:rsid w:val="00453B3D"/>
    <w:rsid w:val="00453CD1"/>
    <w:rsid w:val="00453DC5"/>
    <w:rsid w:val="0045413A"/>
    <w:rsid w:val="0045419B"/>
    <w:rsid w:val="0045452F"/>
    <w:rsid w:val="004545CB"/>
    <w:rsid w:val="00454D6D"/>
    <w:rsid w:val="0045508D"/>
    <w:rsid w:val="00455159"/>
    <w:rsid w:val="004556BD"/>
    <w:rsid w:val="00455D41"/>
    <w:rsid w:val="004562C1"/>
    <w:rsid w:val="00456C5C"/>
    <w:rsid w:val="00457010"/>
    <w:rsid w:val="0045741B"/>
    <w:rsid w:val="00457D60"/>
    <w:rsid w:val="004603BF"/>
    <w:rsid w:val="00460C3A"/>
    <w:rsid w:val="00460D8D"/>
    <w:rsid w:val="00461296"/>
    <w:rsid w:val="00461554"/>
    <w:rsid w:val="00461642"/>
    <w:rsid w:val="0046174E"/>
    <w:rsid w:val="00461CD7"/>
    <w:rsid w:val="004620F7"/>
    <w:rsid w:val="004620F8"/>
    <w:rsid w:val="004624D0"/>
    <w:rsid w:val="0046293A"/>
    <w:rsid w:val="00462994"/>
    <w:rsid w:val="00462DBA"/>
    <w:rsid w:val="00463514"/>
    <w:rsid w:val="00463DD2"/>
    <w:rsid w:val="004644B6"/>
    <w:rsid w:val="00464634"/>
    <w:rsid w:val="00464B55"/>
    <w:rsid w:val="00464C7B"/>
    <w:rsid w:val="00464EA9"/>
    <w:rsid w:val="0046507E"/>
    <w:rsid w:val="00465433"/>
    <w:rsid w:val="004655BD"/>
    <w:rsid w:val="004658EB"/>
    <w:rsid w:val="004662B8"/>
    <w:rsid w:val="004662F5"/>
    <w:rsid w:val="004663B0"/>
    <w:rsid w:val="0046696A"/>
    <w:rsid w:val="0046721D"/>
    <w:rsid w:val="00467B9E"/>
    <w:rsid w:val="00467D8E"/>
    <w:rsid w:val="00467FE7"/>
    <w:rsid w:val="00470008"/>
    <w:rsid w:val="004707A5"/>
    <w:rsid w:val="004707CF"/>
    <w:rsid w:val="00470986"/>
    <w:rsid w:val="00470CAD"/>
    <w:rsid w:val="004710EE"/>
    <w:rsid w:val="00471B49"/>
    <w:rsid w:val="004721D1"/>
    <w:rsid w:val="004728E1"/>
    <w:rsid w:val="00472B79"/>
    <w:rsid w:val="00472CA1"/>
    <w:rsid w:val="00472CC0"/>
    <w:rsid w:val="00472CE4"/>
    <w:rsid w:val="00472DAA"/>
    <w:rsid w:val="00472F5F"/>
    <w:rsid w:val="004732F5"/>
    <w:rsid w:val="004733AE"/>
    <w:rsid w:val="00473425"/>
    <w:rsid w:val="004734ED"/>
    <w:rsid w:val="0047373C"/>
    <w:rsid w:val="00474108"/>
    <w:rsid w:val="004741CE"/>
    <w:rsid w:val="0047433D"/>
    <w:rsid w:val="0047437A"/>
    <w:rsid w:val="00474AC6"/>
    <w:rsid w:val="00474C76"/>
    <w:rsid w:val="00474E50"/>
    <w:rsid w:val="00475340"/>
    <w:rsid w:val="00475718"/>
    <w:rsid w:val="00476292"/>
    <w:rsid w:val="00476D86"/>
    <w:rsid w:val="00476E8E"/>
    <w:rsid w:val="00476FD1"/>
    <w:rsid w:val="0047748B"/>
    <w:rsid w:val="0048048A"/>
    <w:rsid w:val="00480945"/>
    <w:rsid w:val="00480E5E"/>
    <w:rsid w:val="00481208"/>
    <w:rsid w:val="00481470"/>
    <w:rsid w:val="004818D7"/>
    <w:rsid w:val="00481B0E"/>
    <w:rsid w:val="00481C67"/>
    <w:rsid w:val="00481DFE"/>
    <w:rsid w:val="00481E3B"/>
    <w:rsid w:val="0048207D"/>
    <w:rsid w:val="0048221C"/>
    <w:rsid w:val="004826FA"/>
    <w:rsid w:val="004830C2"/>
    <w:rsid w:val="00483257"/>
    <w:rsid w:val="004834AF"/>
    <w:rsid w:val="00483541"/>
    <w:rsid w:val="00483E26"/>
    <w:rsid w:val="00483EF6"/>
    <w:rsid w:val="00483F2F"/>
    <w:rsid w:val="004844FA"/>
    <w:rsid w:val="00484636"/>
    <w:rsid w:val="00484AF1"/>
    <w:rsid w:val="00484D23"/>
    <w:rsid w:val="00484D73"/>
    <w:rsid w:val="004851CB"/>
    <w:rsid w:val="00485329"/>
    <w:rsid w:val="0048555E"/>
    <w:rsid w:val="00485B0D"/>
    <w:rsid w:val="00486135"/>
    <w:rsid w:val="004866B6"/>
    <w:rsid w:val="00486A38"/>
    <w:rsid w:val="00487D88"/>
    <w:rsid w:val="004902FC"/>
    <w:rsid w:val="00490327"/>
    <w:rsid w:val="00490CF0"/>
    <w:rsid w:val="00491007"/>
    <w:rsid w:val="004911C6"/>
    <w:rsid w:val="004913D2"/>
    <w:rsid w:val="004914B7"/>
    <w:rsid w:val="00491532"/>
    <w:rsid w:val="00491911"/>
    <w:rsid w:val="00491DCB"/>
    <w:rsid w:val="00492C2D"/>
    <w:rsid w:val="00492C54"/>
    <w:rsid w:val="004932AE"/>
    <w:rsid w:val="00493741"/>
    <w:rsid w:val="004938A4"/>
    <w:rsid w:val="00493A2D"/>
    <w:rsid w:val="0049412D"/>
    <w:rsid w:val="004941A6"/>
    <w:rsid w:val="00494538"/>
    <w:rsid w:val="0049471C"/>
    <w:rsid w:val="004947AC"/>
    <w:rsid w:val="00494833"/>
    <w:rsid w:val="00494B2A"/>
    <w:rsid w:val="0049521C"/>
    <w:rsid w:val="004952D3"/>
    <w:rsid w:val="004953EA"/>
    <w:rsid w:val="0049554B"/>
    <w:rsid w:val="00495FD8"/>
    <w:rsid w:val="004962BC"/>
    <w:rsid w:val="004963BB"/>
    <w:rsid w:val="004966DB"/>
    <w:rsid w:val="00497216"/>
    <w:rsid w:val="0049766E"/>
    <w:rsid w:val="0049796E"/>
    <w:rsid w:val="004979F5"/>
    <w:rsid w:val="004A0080"/>
    <w:rsid w:val="004A017D"/>
    <w:rsid w:val="004A022F"/>
    <w:rsid w:val="004A0393"/>
    <w:rsid w:val="004A0AC5"/>
    <w:rsid w:val="004A0EB6"/>
    <w:rsid w:val="004A105C"/>
    <w:rsid w:val="004A11F0"/>
    <w:rsid w:val="004A1888"/>
    <w:rsid w:val="004A1CDD"/>
    <w:rsid w:val="004A2B43"/>
    <w:rsid w:val="004A2EFD"/>
    <w:rsid w:val="004A32D5"/>
    <w:rsid w:val="004A34F9"/>
    <w:rsid w:val="004A3576"/>
    <w:rsid w:val="004A368E"/>
    <w:rsid w:val="004A3C96"/>
    <w:rsid w:val="004A3D12"/>
    <w:rsid w:val="004A4127"/>
    <w:rsid w:val="004A428D"/>
    <w:rsid w:val="004A4661"/>
    <w:rsid w:val="004A4735"/>
    <w:rsid w:val="004A4A53"/>
    <w:rsid w:val="004A4A7A"/>
    <w:rsid w:val="004A5010"/>
    <w:rsid w:val="004A53E8"/>
    <w:rsid w:val="004A551D"/>
    <w:rsid w:val="004A5A4C"/>
    <w:rsid w:val="004A5CDC"/>
    <w:rsid w:val="004A614F"/>
    <w:rsid w:val="004A61C9"/>
    <w:rsid w:val="004A6202"/>
    <w:rsid w:val="004A6C33"/>
    <w:rsid w:val="004A74BF"/>
    <w:rsid w:val="004A7642"/>
    <w:rsid w:val="004A765A"/>
    <w:rsid w:val="004A7BAC"/>
    <w:rsid w:val="004A7BD8"/>
    <w:rsid w:val="004B08A6"/>
    <w:rsid w:val="004B08BE"/>
    <w:rsid w:val="004B0A41"/>
    <w:rsid w:val="004B104C"/>
    <w:rsid w:val="004B10F2"/>
    <w:rsid w:val="004B16BA"/>
    <w:rsid w:val="004B17AD"/>
    <w:rsid w:val="004B1FC1"/>
    <w:rsid w:val="004B2031"/>
    <w:rsid w:val="004B20AC"/>
    <w:rsid w:val="004B20D4"/>
    <w:rsid w:val="004B224E"/>
    <w:rsid w:val="004B2D91"/>
    <w:rsid w:val="004B341C"/>
    <w:rsid w:val="004B3BBA"/>
    <w:rsid w:val="004B461C"/>
    <w:rsid w:val="004B48C5"/>
    <w:rsid w:val="004B4CAB"/>
    <w:rsid w:val="004B4F7E"/>
    <w:rsid w:val="004B6016"/>
    <w:rsid w:val="004B68FD"/>
    <w:rsid w:val="004B69DB"/>
    <w:rsid w:val="004B6D82"/>
    <w:rsid w:val="004B7B5E"/>
    <w:rsid w:val="004C0133"/>
    <w:rsid w:val="004C0286"/>
    <w:rsid w:val="004C0312"/>
    <w:rsid w:val="004C192F"/>
    <w:rsid w:val="004C1D50"/>
    <w:rsid w:val="004C2184"/>
    <w:rsid w:val="004C21C4"/>
    <w:rsid w:val="004C2918"/>
    <w:rsid w:val="004C2ADF"/>
    <w:rsid w:val="004C318B"/>
    <w:rsid w:val="004C3478"/>
    <w:rsid w:val="004C3F84"/>
    <w:rsid w:val="004C4550"/>
    <w:rsid w:val="004C483D"/>
    <w:rsid w:val="004C4B7D"/>
    <w:rsid w:val="004C546D"/>
    <w:rsid w:val="004C57BE"/>
    <w:rsid w:val="004C57C2"/>
    <w:rsid w:val="004C5B76"/>
    <w:rsid w:val="004C61D3"/>
    <w:rsid w:val="004C65F6"/>
    <w:rsid w:val="004C6B23"/>
    <w:rsid w:val="004C6B46"/>
    <w:rsid w:val="004C6EFD"/>
    <w:rsid w:val="004C7437"/>
    <w:rsid w:val="004C757F"/>
    <w:rsid w:val="004C7D83"/>
    <w:rsid w:val="004C7FC0"/>
    <w:rsid w:val="004D0443"/>
    <w:rsid w:val="004D0586"/>
    <w:rsid w:val="004D08A0"/>
    <w:rsid w:val="004D0D02"/>
    <w:rsid w:val="004D11A9"/>
    <w:rsid w:val="004D1680"/>
    <w:rsid w:val="004D1847"/>
    <w:rsid w:val="004D1C0F"/>
    <w:rsid w:val="004D1CCA"/>
    <w:rsid w:val="004D1EF2"/>
    <w:rsid w:val="004D2CDC"/>
    <w:rsid w:val="004D2FF8"/>
    <w:rsid w:val="004D31EF"/>
    <w:rsid w:val="004D405B"/>
    <w:rsid w:val="004D4449"/>
    <w:rsid w:val="004D4A5F"/>
    <w:rsid w:val="004D4C4C"/>
    <w:rsid w:val="004D524B"/>
    <w:rsid w:val="004D5FE0"/>
    <w:rsid w:val="004D61D9"/>
    <w:rsid w:val="004D65A0"/>
    <w:rsid w:val="004D665D"/>
    <w:rsid w:val="004D665F"/>
    <w:rsid w:val="004D69BC"/>
    <w:rsid w:val="004D6A56"/>
    <w:rsid w:val="004D6D44"/>
    <w:rsid w:val="004D6D7C"/>
    <w:rsid w:val="004D6DA8"/>
    <w:rsid w:val="004D6FFD"/>
    <w:rsid w:val="004D705F"/>
    <w:rsid w:val="004D7332"/>
    <w:rsid w:val="004D7496"/>
    <w:rsid w:val="004D76F5"/>
    <w:rsid w:val="004D780F"/>
    <w:rsid w:val="004D78D8"/>
    <w:rsid w:val="004D7F05"/>
    <w:rsid w:val="004D7F42"/>
    <w:rsid w:val="004E03B3"/>
    <w:rsid w:val="004E0644"/>
    <w:rsid w:val="004E09FC"/>
    <w:rsid w:val="004E1064"/>
    <w:rsid w:val="004E14FC"/>
    <w:rsid w:val="004E23D8"/>
    <w:rsid w:val="004E2DDE"/>
    <w:rsid w:val="004E307A"/>
    <w:rsid w:val="004E345C"/>
    <w:rsid w:val="004E36A7"/>
    <w:rsid w:val="004E3B09"/>
    <w:rsid w:val="004E3DAB"/>
    <w:rsid w:val="004E3EB0"/>
    <w:rsid w:val="004E434E"/>
    <w:rsid w:val="004E44A1"/>
    <w:rsid w:val="004E4797"/>
    <w:rsid w:val="004E47EF"/>
    <w:rsid w:val="004E4ACC"/>
    <w:rsid w:val="004E4F10"/>
    <w:rsid w:val="004E535B"/>
    <w:rsid w:val="004E561A"/>
    <w:rsid w:val="004E5970"/>
    <w:rsid w:val="004E5BD0"/>
    <w:rsid w:val="004E5C12"/>
    <w:rsid w:val="004E6989"/>
    <w:rsid w:val="004E7098"/>
    <w:rsid w:val="004E7596"/>
    <w:rsid w:val="004F02B0"/>
    <w:rsid w:val="004F0508"/>
    <w:rsid w:val="004F0780"/>
    <w:rsid w:val="004F0817"/>
    <w:rsid w:val="004F096C"/>
    <w:rsid w:val="004F0D0E"/>
    <w:rsid w:val="004F0DCA"/>
    <w:rsid w:val="004F0E4D"/>
    <w:rsid w:val="004F0EFB"/>
    <w:rsid w:val="004F0FCA"/>
    <w:rsid w:val="004F0FEE"/>
    <w:rsid w:val="004F1289"/>
    <w:rsid w:val="004F1745"/>
    <w:rsid w:val="004F18C1"/>
    <w:rsid w:val="004F1AC5"/>
    <w:rsid w:val="004F1D47"/>
    <w:rsid w:val="004F1E2F"/>
    <w:rsid w:val="004F220C"/>
    <w:rsid w:val="004F3065"/>
    <w:rsid w:val="004F31AF"/>
    <w:rsid w:val="004F3356"/>
    <w:rsid w:val="004F43CC"/>
    <w:rsid w:val="004F4460"/>
    <w:rsid w:val="004F4474"/>
    <w:rsid w:val="004F47F1"/>
    <w:rsid w:val="004F4C4F"/>
    <w:rsid w:val="004F4C9A"/>
    <w:rsid w:val="004F4CCE"/>
    <w:rsid w:val="004F542C"/>
    <w:rsid w:val="004F56D2"/>
    <w:rsid w:val="004F5998"/>
    <w:rsid w:val="004F5D48"/>
    <w:rsid w:val="004F5F5D"/>
    <w:rsid w:val="004F6319"/>
    <w:rsid w:val="004F66F5"/>
    <w:rsid w:val="004F6775"/>
    <w:rsid w:val="004F67B9"/>
    <w:rsid w:val="004F6847"/>
    <w:rsid w:val="004F6AA0"/>
    <w:rsid w:val="004F6E3A"/>
    <w:rsid w:val="004F70B4"/>
    <w:rsid w:val="004F70CA"/>
    <w:rsid w:val="004F7F6D"/>
    <w:rsid w:val="00500165"/>
    <w:rsid w:val="0050064A"/>
    <w:rsid w:val="005006D2"/>
    <w:rsid w:val="0050070C"/>
    <w:rsid w:val="005013EE"/>
    <w:rsid w:val="00501704"/>
    <w:rsid w:val="0050251D"/>
    <w:rsid w:val="00502536"/>
    <w:rsid w:val="005025DF"/>
    <w:rsid w:val="00503416"/>
    <w:rsid w:val="00503440"/>
    <w:rsid w:val="0050359E"/>
    <w:rsid w:val="00503626"/>
    <w:rsid w:val="00503A6A"/>
    <w:rsid w:val="00503BB6"/>
    <w:rsid w:val="00503C92"/>
    <w:rsid w:val="00503E25"/>
    <w:rsid w:val="00503FCC"/>
    <w:rsid w:val="00504683"/>
    <w:rsid w:val="005048A6"/>
    <w:rsid w:val="005049B3"/>
    <w:rsid w:val="00505340"/>
    <w:rsid w:val="00505621"/>
    <w:rsid w:val="005056D8"/>
    <w:rsid w:val="00505E80"/>
    <w:rsid w:val="00506039"/>
    <w:rsid w:val="00506083"/>
    <w:rsid w:val="00506124"/>
    <w:rsid w:val="0050732F"/>
    <w:rsid w:val="005075DF"/>
    <w:rsid w:val="005079FB"/>
    <w:rsid w:val="00510001"/>
    <w:rsid w:val="0051000F"/>
    <w:rsid w:val="005103E5"/>
    <w:rsid w:val="005110F6"/>
    <w:rsid w:val="00511121"/>
    <w:rsid w:val="00511495"/>
    <w:rsid w:val="00511B2D"/>
    <w:rsid w:val="005121F5"/>
    <w:rsid w:val="00512483"/>
    <w:rsid w:val="0051253D"/>
    <w:rsid w:val="00512D6C"/>
    <w:rsid w:val="00512F9C"/>
    <w:rsid w:val="005133A0"/>
    <w:rsid w:val="00513469"/>
    <w:rsid w:val="00513519"/>
    <w:rsid w:val="005135D6"/>
    <w:rsid w:val="00513CC5"/>
    <w:rsid w:val="00514675"/>
    <w:rsid w:val="005149D3"/>
    <w:rsid w:val="0051589F"/>
    <w:rsid w:val="00516621"/>
    <w:rsid w:val="00516850"/>
    <w:rsid w:val="00516A72"/>
    <w:rsid w:val="00516BC5"/>
    <w:rsid w:val="00517038"/>
    <w:rsid w:val="00517133"/>
    <w:rsid w:val="00517978"/>
    <w:rsid w:val="00517C72"/>
    <w:rsid w:val="005200A9"/>
    <w:rsid w:val="00520168"/>
    <w:rsid w:val="00520215"/>
    <w:rsid w:val="0052068F"/>
    <w:rsid w:val="005207DD"/>
    <w:rsid w:val="005208EF"/>
    <w:rsid w:val="00520BED"/>
    <w:rsid w:val="00520BFA"/>
    <w:rsid w:val="00520E6A"/>
    <w:rsid w:val="0052128E"/>
    <w:rsid w:val="00521ABB"/>
    <w:rsid w:val="00521DD7"/>
    <w:rsid w:val="00521EA5"/>
    <w:rsid w:val="00522562"/>
    <w:rsid w:val="005226AF"/>
    <w:rsid w:val="0052347C"/>
    <w:rsid w:val="005234BA"/>
    <w:rsid w:val="005234FD"/>
    <w:rsid w:val="005235E3"/>
    <w:rsid w:val="005237D6"/>
    <w:rsid w:val="00523AE3"/>
    <w:rsid w:val="005241B6"/>
    <w:rsid w:val="00524556"/>
    <w:rsid w:val="00524FF5"/>
    <w:rsid w:val="00525209"/>
    <w:rsid w:val="00525210"/>
    <w:rsid w:val="00525943"/>
    <w:rsid w:val="00525B85"/>
    <w:rsid w:val="00525EA6"/>
    <w:rsid w:val="00526262"/>
    <w:rsid w:val="005262CF"/>
    <w:rsid w:val="00526887"/>
    <w:rsid w:val="005268EF"/>
    <w:rsid w:val="00526C66"/>
    <w:rsid w:val="00526E84"/>
    <w:rsid w:val="005270B2"/>
    <w:rsid w:val="00527A3B"/>
    <w:rsid w:val="005309F5"/>
    <w:rsid w:val="00530D1E"/>
    <w:rsid w:val="00530D3E"/>
    <w:rsid w:val="00530F9F"/>
    <w:rsid w:val="00531662"/>
    <w:rsid w:val="00532199"/>
    <w:rsid w:val="0053223A"/>
    <w:rsid w:val="00532281"/>
    <w:rsid w:val="00532570"/>
    <w:rsid w:val="0053281E"/>
    <w:rsid w:val="005328BB"/>
    <w:rsid w:val="00532998"/>
    <w:rsid w:val="00532B2F"/>
    <w:rsid w:val="00533C3D"/>
    <w:rsid w:val="00533F3D"/>
    <w:rsid w:val="00534068"/>
    <w:rsid w:val="00534BCA"/>
    <w:rsid w:val="00534D6F"/>
    <w:rsid w:val="00534D85"/>
    <w:rsid w:val="00535076"/>
    <w:rsid w:val="0053546C"/>
    <w:rsid w:val="00535642"/>
    <w:rsid w:val="005357B1"/>
    <w:rsid w:val="0053589B"/>
    <w:rsid w:val="005358F6"/>
    <w:rsid w:val="00535A04"/>
    <w:rsid w:val="00535BCF"/>
    <w:rsid w:val="00535FD6"/>
    <w:rsid w:val="00536384"/>
    <w:rsid w:val="005367F1"/>
    <w:rsid w:val="00536904"/>
    <w:rsid w:val="00536B6D"/>
    <w:rsid w:val="00536C29"/>
    <w:rsid w:val="00536CB9"/>
    <w:rsid w:val="00536ECD"/>
    <w:rsid w:val="00536F5D"/>
    <w:rsid w:val="0053764D"/>
    <w:rsid w:val="0053773A"/>
    <w:rsid w:val="005377C1"/>
    <w:rsid w:val="00537CDD"/>
    <w:rsid w:val="00537F66"/>
    <w:rsid w:val="0054083A"/>
    <w:rsid w:val="00540B30"/>
    <w:rsid w:val="00540FD0"/>
    <w:rsid w:val="0054129C"/>
    <w:rsid w:val="005412A3"/>
    <w:rsid w:val="005412C7"/>
    <w:rsid w:val="00541723"/>
    <w:rsid w:val="0054198D"/>
    <w:rsid w:val="00541D45"/>
    <w:rsid w:val="00541EB4"/>
    <w:rsid w:val="00542132"/>
    <w:rsid w:val="00542793"/>
    <w:rsid w:val="00542941"/>
    <w:rsid w:val="00542963"/>
    <w:rsid w:val="00542DED"/>
    <w:rsid w:val="00543039"/>
    <w:rsid w:val="005430ED"/>
    <w:rsid w:val="00543B72"/>
    <w:rsid w:val="005442E4"/>
    <w:rsid w:val="005442E6"/>
    <w:rsid w:val="00544525"/>
    <w:rsid w:val="00544769"/>
    <w:rsid w:val="005448B0"/>
    <w:rsid w:val="00545711"/>
    <w:rsid w:val="00545752"/>
    <w:rsid w:val="00545958"/>
    <w:rsid w:val="00546A88"/>
    <w:rsid w:val="00546B7C"/>
    <w:rsid w:val="00546F96"/>
    <w:rsid w:val="00546F99"/>
    <w:rsid w:val="005471A0"/>
    <w:rsid w:val="005471F2"/>
    <w:rsid w:val="00547335"/>
    <w:rsid w:val="0054757E"/>
    <w:rsid w:val="005478EC"/>
    <w:rsid w:val="00547AA6"/>
    <w:rsid w:val="00547CD8"/>
    <w:rsid w:val="0055012A"/>
    <w:rsid w:val="005506A5"/>
    <w:rsid w:val="00550890"/>
    <w:rsid w:val="00550DF6"/>
    <w:rsid w:val="00550FA0"/>
    <w:rsid w:val="0055105A"/>
    <w:rsid w:val="0055137F"/>
    <w:rsid w:val="00551656"/>
    <w:rsid w:val="00551659"/>
    <w:rsid w:val="00552121"/>
    <w:rsid w:val="005522D3"/>
    <w:rsid w:val="00552910"/>
    <w:rsid w:val="00552F0D"/>
    <w:rsid w:val="0055377A"/>
    <w:rsid w:val="00553A27"/>
    <w:rsid w:val="00553F50"/>
    <w:rsid w:val="00554A22"/>
    <w:rsid w:val="00554D51"/>
    <w:rsid w:val="00554D9F"/>
    <w:rsid w:val="00554FE0"/>
    <w:rsid w:val="005552C7"/>
    <w:rsid w:val="0055570B"/>
    <w:rsid w:val="00555E8E"/>
    <w:rsid w:val="00555F86"/>
    <w:rsid w:val="005560AD"/>
    <w:rsid w:val="005560F5"/>
    <w:rsid w:val="00556341"/>
    <w:rsid w:val="00556652"/>
    <w:rsid w:val="00556DC9"/>
    <w:rsid w:val="00556E38"/>
    <w:rsid w:val="00557A4A"/>
    <w:rsid w:val="005601D4"/>
    <w:rsid w:val="005603E4"/>
    <w:rsid w:val="00560696"/>
    <w:rsid w:val="00560DBA"/>
    <w:rsid w:val="005611AC"/>
    <w:rsid w:val="00561A32"/>
    <w:rsid w:val="00561DB1"/>
    <w:rsid w:val="0056251A"/>
    <w:rsid w:val="005628A5"/>
    <w:rsid w:val="00562A1F"/>
    <w:rsid w:val="00562A3F"/>
    <w:rsid w:val="00562E07"/>
    <w:rsid w:val="005636D9"/>
    <w:rsid w:val="005649EC"/>
    <w:rsid w:val="00564D76"/>
    <w:rsid w:val="0056559D"/>
    <w:rsid w:val="00566346"/>
    <w:rsid w:val="005663CA"/>
    <w:rsid w:val="00566EF9"/>
    <w:rsid w:val="00567767"/>
    <w:rsid w:val="00567845"/>
    <w:rsid w:val="00567D79"/>
    <w:rsid w:val="0057026A"/>
    <w:rsid w:val="0057075C"/>
    <w:rsid w:val="005709D7"/>
    <w:rsid w:val="00570FC0"/>
    <w:rsid w:val="00570FDA"/>
    <w:rsid w:val="00571156"/>
    <w:rsid w:val="00571909"/>
    <w:rsid w:val="00571965"/>
    <w:rsid w:val="00571D6E"/>
    <w:rsid w:val="00571F94"/>
    <w:rsid w:val="00572A36"/>
    <w:rsid w:val="00572AAF"/>
    <w:rsid w:val="005732E3"/>
    <w:rsid w:val="00573511"/>
    <w:rsid w:val="00573D7D"/>
    <w:rsid w:val="0057448E"/>
    <w:rsid w:val="005745A4"/>
    <w:rsid w:val="00574D3D"/>
    <w:rsid w:val="00574F5F"/>
    <w:rsid w:val="00575820"/>
    <w:rsid w:val="00575E96"/>
    <w:rsid w:val="00576183"/>
    <w:rsid w:val="00576454"/>
    <w:rsid w:val="005765D2"/>
    <w:rsid w:val="00576FF2"/>
    <w:rsid w:val="00577538"/>
    <w:rsid w:val="005777F6"/>
    <w:rsid w:val="00577A00"/>
    <w:rsid w:val="00577B14"/>
    <w:rsid w:val="00577DBE"/>
    <w:rsid w:val="00580021"/>
    <w:rsid w:val="005806F4"/>
    <w:rsid w:val="00580D77"/>
    <w:rsid w:val="00580E56"/>
    <w:rsid w:val="0058129E"/>
    <w:rsid w:val="00581717"/>
    <w:rsid w:val="00581D5E"/>
    <w:rsid w:val="00581FB3"/>
    <w:rsid w:val="00581FD2"/>
    <w:rsid w:val="0058291B"/>
    <w:rsid w:val="00582BA1"/>
    <w:rsid w:val="0058351B"/>
    <w:rsid w:val="00584164"/>
    <w:rsid w:val="005842C7"/>
    <w:rsid w:val="00584951"/>
    <w:rsid w:val="005849AF"/>
    <w:rsid w:val="00584CAA"/>
    <w:rsid w:val="005851B7"/>
    <w:rsid w:val="005854E6"/>
    <w:rsid w:val="00585E44"/>
    <w:rsid w:val="00585F0D"/>
    <w:rsid w:val="005860B7"/>
    <w:rsid w:val="005864A9"/>
    <w:rsid w:val="005866E9"/>
    <w:rsid w:val="00586890"/>
    <w:rsid w:val="00586919"/>
    <w:rsid w:val="00587005"/>
    <w:rsid w:val="00587075"/>
    <w:rsid w:val="005870EA"/>
    <w:rsid w:val="00587B1C"/>
    <w:rsid w:val="00587B92"/>
    <w:rsid w:val="00587DA0"/>
    <w:rsid w:val="00587EB7"/>
    <w:rsid w:val="00590B8F"/>
    <w:rsid w:val="005911A4"/>
    <w:rsid w:val="005915A3"/>
    <w:rsid w:val="00591673"/>
    <w:rsid w:val="00591C6C"/>
    <w:rsid w:val="005921C1"/>
    <w:rsid w:val="005922AD"/>
    <w:rsid w:val="00592A7E"/>
    <w:rsid w:val="00593A1D"/>
    <w:rsid w:val="00593AC4"/>
    <w:rsid w:val="00593B33"/>
    <w:rsid w:val="00594081"/>
    <w:rsid w:val="005943D3"/>
    <w:rsid w:val="005952BF"/>
    <w:rsid w:val="0059551E"/>
    <w:rsid w:val="00595B64"/>
    <w:rsid w:val="00595BC9"/>
    <w:rsid w:val="00595D50"/>
    <w:rsid w:val="00596201"/>
    <w:rsid w:val="0059628C"/>
    <w:rsid w:val="00596540"/>
    <w:rsid w:val="0059671A"/>
    <w:rsid w:val="00596D9C"/>
    <w:rsid w:val="00596D9D"/>
    <w:rsid w:val="00597D88"/>
    <w:rsid w:val="00597F52"/>
    <w:rsid w:val="00597F5A"/>
    <w:rsid w:val="005A03F6"/>
    <w:rsid w:val="005A06D7"/>
    <w:rsid w:val="005A1057"/>
    <w:rsid w:val="005A1EB0"/>
    <w:rsid w:val="005A2603"/>
    <w:rsid w:val="005A2DA0"/>
    <w:rsid w:val="005A2E0C"/>
    <w:rsid w:val="005A310C"/>
    <w:rsid w:val="005A3560"/>
    <w:rsid w:val="005A38A2"/>
    <w:rsid w:val="005A3AC9"/>
    <w:rsid w:val="005A3C8F"/>
    <w:rsid w:val="005A3F83"/>
    <w:rsid w:val="005A4299"/>
    <w:rsid w:val="005A47E0"/>
    <w:rsid w:val="005A4A40"/>
    <w:rsid w:val="005A4F83"/>
    <w:rsid w:val="005A528A"/>
    <w:rsid w:val="005A5529"/>
    <w:rsid w:val="005A5E1C"/>
    <w:rsid w:val="005A5F09"/>
    <w:rsid w:val="005A641D"/>
    <w:rsid w:val="005A6A86"/>
    <w:rsid w:val="005A6B90"/>
    <w:rsid w:val="005A755A"/>
    <w:rsid w:val="005A7932"/>
    <w:rsid w:val="005A7A4A"/>
    <w:rsid w:val="005A7B13"/>
    <w:rsid w:val="005B080A"/>
    <w:rsid w:val="005B0A58"/>
    <w:rsid w:val="005B0BD8"/>
    <w:rsid w:val="005B0F3F"/>
    <w:rsid w:val="005B11AF"/>
    <w:rsid w:val="005B123C"/>
    <w:rsid w:val="005B1649"/>
    <w:rsid w:val="005B19D5"/>
    <w:rsid w:val="005B1AC8"/>
    <w:rsid w:val="005B2237"/>
    <w:rsid w:val="005B2AC0"/>
    <w:rsid w:val="005B2DA9"/>
    <w:rsid w:val="005B3001"/>
    <w:rsid w:val="005B31B6"/>
    <w:rsid w:val="005B31D5"/>
    <w:rsid w:val="005B3C2F"/>
    <w:rsid w:val="005B3E47"/>
    <w:rsid w:val="005B3EF4"/>
    <w:rsid w:val="005B4FCF"/>
    <w:rsid w:val="005B4FFD"/>
    <w:rsid w:val="005B5776"/>
    <w:rsid w:val="005B5FB4"/>
    <w:rsid w:val="005B6411"/>
    <w:rsid w:val="005B6739"/>
    <w:rsid w:val="005B687F"/>
    <w:rsid w:val="005B6FAB"/>
    <w:rsid w:val="005B7303"/>
    <w:rsid w:val="005B758B"/>
    <w:rsid w:val="005B7F6A"/>
    <w:rsid w:val="005C04D3"/>
    <w:rsid w:val="005C05A8"/>
    <w:rsid w:val="005C064F"/>
    <w:rsid w:val="005C0AE5"/>
    <w:rsid w:val="005C0EB7"/>
    <w:rsid w:val="005C0F66"/>
    <w:rsid w:val="005C13E9"/>
    <w:rsid w:val="005C1C66"/>
    <w:rsid w:val="005C1E07"/>
    <w:rsid w:val="005C1FBE"/>
    <w:rsid w:val="005C25DB"/>
    <w:rsid w:val="005C3035"/>
    <w:rsid w:val="005C3A98"/>
    <w:rsid w:val="005C3D46"/>
    <w:rsid w:val="005C4028"/>
    <w:rsid w:val="005C40C8"/>
    <w:rsid w:val="005C455A"/>
    <w:rsid w:val="005C45C2"/>
    <w:rsid w:val="005C4631"/>
    <w:rsid w:val="005C4682"/>
    <w:rsid w:val="005C4A1A"/>
    <w:rsid w:val="005C4E3C"/>
    <w:rsid w:val="005C52FF"/>
    <w:rsid w:val="005C5662"/>
    <w:rsid w:val="005C5AC0"/>
    <w:rsid w:val="005C6421"/>
    <w:rsid w:val="005C7633"/>
    <w:rsid w:val="005C76F3"/>
    <w:rsid w:val="005C784C"/>
    <w:rsid w:val="005C7865"/>
    <w:rsid w:val="005C7C0A"/>
    <w:rsid w:val="005C7D25"/>
    <w:rsid w:val="005C7FC1"/>
    <w:rsid w:val="005D0208"/>
    <w:rsid w:val="005D08BE"/>
    <w:rsid w:val="005D0A8E"/>
    <w:rsid w:val="005D1A60"/>
    <w:rsid w:val="005D1D64"/>
    <w:rsid w:val="005D2636"/>
    <w:rsid w:val="005D3430"/>
    <w:rsid w:val="005D40AC"/>
    <w:rsid w:val="005D43F3"/>
    <w:rsid w:val="005D4AC2"/>
    <w:rsid w:val="005D4D73"/>
    <w:rsid w:val="005D559A"/>
    <w:rsid w:val="005D56C1"/>
    <w:rsid w:val="005D63B7"/>
    <w:rsid w:val="005D68C5"/>
    <w:rsid w:val="005D6BE2"/>
    <w:rsid w:val="005D6DD9"/>
    <w:rsid w:val="005D7394"/>
    <w:rsid w:val="005D7889"/>
    <w:rsid w:val="005D7B2E"/>
    <w:rsid w:val="005D7DB5"/>
    <w:rsid w:val="005D7E18"/>
    <w:rsid w:val="005E01E9"/>
    <w:rsid w:val="005E0424"/>
    <w:rsid w:val="005E059D"/>
    <w:rsid w:val="005E0637"/>
    <w:rsid w:val="005E065D"/>
    <w:rsid w:val="005E0B3D"/>
    <w:rsid w:val="005E110F"/>
    <w:rsid w:val="005E1122"/>
    <w:rsid w:val="005E18E0"/>
    <w:rsid w:val="005E1D11"/>
    <w:rsid w:val="005E1FBD"/>
    <w:rsid w:val="005E1FEE"/>
    <w:rsid w:val="005E232D"/>
    <w:rsid w:val="005E2604"/>
    <w:rsid w:val="005E2718"/>
    <w:rsid w:val="005E33A8"/>
    <w:rsid w:val="005E3768"/>
    <w:rsid w:val="005E3DF0"/>
    <w:rsid w:val="005E41D3"/>
    <w:rsid w:val="005E4357"/>
    <w:rsid w:val="005E456E"/>
    <w:rsid w:val="005E4678"/>
    <w:rsid w:val="005E473B"/>
    <w:rsid w:val="005E5541"/>
    <w:rsid w:val="005E60DF"/>
    <w:rsid w:val="005E60FA"/>
    <w:rsid w:val="005E630F"/>
    <w:rsid w:val="005E635F"/>
    <w:rsid w:val="005E6582"/>
    <w:rsid w:val="005E69F6"/>
    <w:rsid w:val="005E6F22"/>
    <w:rsid w:val="005E75F3"/>
    <w:rsid w:val="005E7667"/>
    <w:rsid w:val="005F0728"/>
    <w:rsid w:val="005F0DF8"/>
    <w:rsid w:val="005F0E47"/>
    <w:rsid w:val="005F1126"/>
    <w:rsid w:val="005F172B"/>
    <w:rsid w:val="005F1ABD"/>
    <w:rsid w:val="005F1C5C"/>
    <w:rsid w:val="005F203A"/>
    <w:rsid w:val="005F21CD"/>
    <w:rsid w:val="005F2372"/>
    <w:rsid w:val="005F271F"/>
    <w:rsid w:val="005F2FC1"/>
    <w:rsid w:val="005F30D8"/>
    <w:rsid w:val="005F32A9"/>
    <w:rsid w:val="005F32C9"/>
    <w:rsid w:val="005F36FA"/>
    <w:rsid w:val="005F3C8F"/>
    <w:rsid w:val="005F3FB5"/>
    <w:rsid w:val="005F4602"/>
    <w:rsid w:val="005F476D"/>
    <w:rsid w:val="005F4BE5"/>
    <w:rsid w:val="005F4C38"/>
    <w:rsid w:val="005F4CE4"/>
    <w:rsid w:val="005F591B"/>
    <w:rsid w:val="005F5920"/>
    <w:rsid w:val="005F596D"/>
    <w:rsid w:val="005F5D46"/>
    <w:rsid w:val="005F62C5"/>
    <w:rsid w:val="005F66F3"/>
    <w:rsid w:val="005F686B"/>
    <w:rsid w:val="005F6D24"/>
    <w:rsid w:val="00600032"/>
    <w:rsid w:val="006009AD"/>
    <w:rsid w:val="00600FCC"/>
    <w:rsid w:val="00601240"/>
    <w:rsid w:val="006028C8"/>
    <w:rsid w:val="00603692"/>
    <w:rsid w:val="00603F95"/>
    <w:rsid w:val="00604214"/>
    <w:rsid w:val="00604787"/>
    <w:rsid w:val="0060487A"/>
    <w:rsid w:val="00604EA6"/>
    <w:rsid w:val="006050D2"/>
    <w:rsid w:val="0060552F"/>
    <w:rsid w:val="006058F8"/>
    <w:rsid w:val="00605F61"/>
    <w:rsid w:val="006065DE"/>
    <w:rsid w:val="00606935"/>
    <w:rsid w:val="00606BDC"/>
    <w:rsid w:val="00606CC3"/>
    <w:rsid w:val="00606DF0"/>
    <w:rsid w:val="0060755C"/>
    <w:rsid w:val="00607E73"/>
    <w:rsid w:val="006101BF"/>
    <w:rsid w:val="00610712"/>
    <w:rsid w:val="00610DC0"/>
    <w:rsid w:val="0061104F"/>
    <w:rsid w:val="00611471"/>
    <w:rsid w:val="00611926"/>
    <w:rsid w:val="00611C44"/>
    <w:rsid w:val="00611E52"/>
    <w:rsid w:val="0061248B"/>
    <w:rsid w:val="00612794"/>
    <w:rsid w:val="00612846"/>
    <w:rsid w:val="0061286E"/>
    <w:rsid w:val="00612900"/>
    <w:rsid w:val="00612D56"/>
    <w:rsid w:val="00613872"/>
    <w:rsid w:val="00613D27"/>
    <w:rsid w:val="00613EE0"/>
    <w:rsid w:val="00613F1D"/>
    <w:rsid w:val="0061404F"/>
    <w:rsid w:val="006140DA"/>
    <w:rsid w:val="00614258"/>
    <w:rsid w:val="00614AB2"/>
    <w:rsid w:val="00615039"/>
    <w:rsid w:val="00615543"/>
    <w:rsid w:val="00615652"/>
    <w:rsid w:val="00616089"/>
    <w:rsid w:val="0061621A"/>
    <w:rsid w:val="0061637B"/>
    <w:rsid w:val="006164D0"/>
    <w:rsid w:val="006167C7"/>
    <w:rsid w:val="00616DD8"/>
    <w:rsid w:val="0061706C"/>
    <w:rsid w:val="00617508"/>
    <w:rsid w:val="0061785B"/>
    <w:rsid w:val="006179F5"/>
    <w:rsid w:val="00617A0A"/>
    <w:rsid w:val="00617F8A"/>
    <w:rsid w:val="006200CF"/>
    <w:rsid w:val="0062010B"/>
    <w:rsid w:val="00620219"/>
    <w:rsid w:val="00620510"/>
    <w:rsid w:val="006208F8"/>
    <w:rsid w:val="00620E3C"/>
    <w:rsid w:val="00621435"/>
    <w:rsid w:val="00621B67"/>
    <w:rsid w:val="00621DBB"/>
    <w:rsid w:val="00621E9A"/>
    <w:rsid w:val="00621FE2"/>
    <w:rsid w:val="00622275"/>
    <w:rsid w:val="006226E1"/>
    <w:rsid w:val="00623175"/>
    <w:rsid w:val="006231F9"/>
    <w:rsid w:val="00623403"/>
    <w:rsid w:val="00623778"/>
    <w:rsid w:val="00624037"/>
    <w:rsid w:val="00624679"/>
    <w:rsid w:val="006246B1"/>
    <w:rsid w:val="006247DD"/>
    <w:rsid w:val="00624B27"/>
    <w:rsid w:val="00625247"/>
    <w:rsid w:val="006255AF"/>
    <w:rsid w:val="00625644"/>
    <w:rsid w:val="006258A3"/>
    <w:rsid w:val="0062645C"/>
    <w:rsid w:val="00626521"/>
    <w:rsid w:val="006265CB"/>
    <w:rsid w:val="00627E26"/>
    <w:rsid w:val="00627E3C"/>
    <w:rsid w:val="0063096B"/>
    <w:rsid w:val="00630B9E"/>
    <w:rsid w:val="00630E22"/>
    <w:rsid w:val="00631668"/>
    <w:rsid w:val="00631EC2"/>
    <w:rsid w:val="00631EDC"/>
    <w:rsid w:val="00632076"/>
    <w:rsid w:val="006328DA"/>
    <w:rsid w:val="00632E66"/>
    <w:rsid w:val="0063321E"/>
    <w:rsid w:val="0063360C"/>
    <w:rsid w:val="006336D2"/>
    <w:rsid w:val="00633A16"/>
    <w:rsid w:val="00633B5C"/>
    <w:rsid w:val="00634C52"/>
    <w:rsid w:val="00634E3B"/>
    <w:rsid w:val="00635120"/>
    <w:rsid w:val="00635130"/>
    <w:rsid w:val="0063543D"/>
    <w:rsid w:val="00635A92"/>
    <w:rsid w:val="00635CB8"/>
    <w:rsid w:val="00635CFB"/>
    <w:rsid w:val="006362A7"/>
    <w:rsid w:val="00636587"/>
    <w:rsid w:val="006365D4"/>
    <w:rsid w:val="00636A2C"/>
    <w:rsid w:val="00636A5E"/>
    <w:rsid w:val="00636A67"/>
    <w:rsid w:val="00636AE3"/>
    <w:rsid w:val="006372E7"/>
    <w:rsid w:val="006400B5"/>
    <w:rsid w:val="00640747"/>
    <w:rsid w:val="00640764"/>
    <w:rsid w:val="00640893"/>
    <w:rsid w:val="00640CB5"/>
    <w:rsid w:val="00640CFA"/>
    <w:rsid w:val="00641133"/>
    <w:rsid w:val="0064113D"/>
    <w:rsid w:val="006411A5"/>
    <w:rsid w:val="006411CB"/>
    <w:rsid w:val="0064152A"/>
    <w:rsid w:val="006427F8"/>
    <w:rsid w:val="0064282D"/>
    <w:rsid w:val="00642B34"/>
    <w:rsid w:val="0064321B"/>
    <w:rsid w:val="00643943"/>
    <w:rsid w:val="00643E53"/>
    <w:rsid w:val="00644A2C"/>
    <w:rsid w:val="00644DE3"/>
    <w:rsid w:val="00645FE2"/>
    <w:rsid w:val="00647331"/>
    <w:rsid w:val="006474D4"/>
    <w:rsid w:val="00650174"/>
    <w:rsid w:val="00650542"/>
    <w:rsid w:val="00650988"/>
    <w:rsid w:val="00650998"/>
    <w:rsid w:val="00650EB4"/>
    <w:rsid w:val="00652134"/>
    <w:rsid w:val="0065258B"/>
    <w:rsid w:val="00652704"/>
    <w:rsid w:val="006530D9"/>
    <w:rsid w:val="00653328"/>
    <w:rsid w:val="006540FD"/>
    <w:rsid w:val="006548A8"/>
    <w:rsid w:val="00654D6C"/>
    <w:rsid w:val="0065555F"/>
    <w:rsid w:val="006556BE"/>
    <w:rsid w:val="00655CD5"/>
    <w:rsid w:val="00655E98"/>
    <w:rsid w:val="0065631E"/>
    <w:rsid w:val="006567CA"/>
    <w:rsid w:val="00656D0E"/>
    <w:rsid w:val="006573EF"/>
    <w:rsid w:val="0065791E"/>
    <w:rsid w:val="00657995"/>
    <w:rsid w:val="00657B86"/>
    <w:rsid w:val="00657DC7"/>
    <w:rsid w:val="00657E4A"/>
    <w:rsid w:val="006601EA"/>
    <w:rsid w:val="006604D0"/>
    <w:rsid w:val="006605FC"/>
    <w:rsid w:val="006609F3"/>
    <w:rsid w:val="00660D0C"/>
    <w:rsid w:val="006611E7"/>
    <w:rsid w:val="0066136F"/>
    <w:rsid w:val="006613B5"/>
    <w:rsid w:val="00661655"/>
    <w:rsid w:val="00661BA1"/>
    <w:rsid w:val="00661EDA"/>
    <w:rsid w:val="0066231E"/>
    <w:rsid w:val="00662A08"/>
    <w:rsid w:val="006634EF"/>
    <w:rsid w:val="00663652"/>
    <w:rsid w:val="00663DE8"/>
    <w:rsid w:val="00664A08"/>
    <w:rsid w:val="00664A7C"/>
    <w:rsid w:val="00664C44"/>
    <w:rsid w:val="00664CBE"/>
    <w:rsid w:val="00665A09"/>
    <w:rsid w:val="00665BA6"/>
    <w:rsid w:val="00665BB6"/>
    <w:rsid w:val="00665BBE"/>
    <w:rsid w:val="00666108"/>
    <w:rsid w:val="00666848"/>
    <w:rsid w:val="00666CDA"/>
    <w:rsid w:val="00666D72"/>
    <w:rsid w:val="00666F0A"/>
    <w:rsid w:val="00667643"/>
    <w:rsid w:val="00667695"/>
    <w:rsid w:val="00667E76"/>
    <w:rsid w:val="00667EBD"/>
    <w:rsid w:val="00667FC5"/>
    <w:rsid w:val="00670109"/>
    <w:rsid w:val="00670454"/>
    <w:rsid w:val="00670A0D"/>
    <w:rsid w:val="00670DF3"/>
    <w:rsid w:val="0067163D"/>
    <w:rsid w:val="006716C1"/>
    <w:rsid w:val="00671E20"/>
    <w:rsid w:val="00672110"/>
    <w:rsid w:val="00672230"/>
    <w:rsid w:val="00672773"/>
    <w:rsid w:val="0067287D"/>
    <w:rsid w:val="00672EFA"/>
    <w:rsid w:val="006731F3"/>
    <w:rsid w:val="00673AF5"/>
    <w:rsid w:val="00674151"/>
    <w:rsid w:val="0067444C"/>
    <w:rsid w:val="00674558"/>
    <w:rsid w:val="00674654"/>
    <w:rsid w:val="00674726"/>
    <w:rsid w:val="006752A9"/>
    <w:rsid w:val="006752B9"/>
    <w:rsid w:val="0067532D"/>
    <w:rsid w:val="00675468"/>
    <w:rsid w:val="0067548A"/>
    <w:rsid w:val="006755F6"/>
    <w:rsid w:val="006756D7"/>
    <w:rsid w:val="006760AA"/>
    <w:rsid w:val="006766D4"/>
    <w:rsid w:val="006769BD"/>
    <w:rsid w:val="00676C4F"/>
    <w:rsid w:val="00676C6B"/>
    <w:rsid w:val="00676F33"/>
    <w:rsid w:val="006772A9"/>
    <w:rsid w:val="006772FA"/>
    <w:rsid w:val="0067737A"/>
    <w:rsid w:val="0067744B"/>
    <w:rsid w:val="006775D1"/>
    <w:rsid w:val="006778DA"/>
    <w:rsid w:val="00677DEA"/>
    <w:rsid w:val="00677F03"/>
    <w:rsid w:val="006800E3"/>
    <w:rsid w:val="00680385"/>
    <w:rsid w:val="006803E3"/>
    <w:rsid w:val="00680531"/>
    <w:rsid w:val="0068090C"/>
    <w:rsid w:val="00680A15"/>
    <w:rsid w:val="00680AEF"/>
    <w:rsid w:val="00681044"/>
    <w:rsid w:val="00681364"/>
    <w:rsid w:val="006819B0"/>
    <w:rsid w:val="00681B13"/>
    <w:rsid w:val="00681B5C"/>
    <w:rsid w:val="00681E4E"/>
    <w:rsid w:val="00681E56"/>
    <w:rsid w:val="00681E9C"/>
    <w:rsid w:val="0068228C"/>
    <w:rsid w:val="006824CD"/>
    <w:rsid w:val="006825B2"/>
    <w:rsid w:val="006828D5"/>
    <w:rsid w:val="00682C4E"/>
    <w:rsid w:val="00682EAB"/>
    <w:rsid w:val="006830CB"/>
    <w:rsid w:val="00683988"/>
    <w:rsid w:val="00683B21"/>
    <w:rsid w:val="00684568"/>
    <w:rsid w:val="00685914"/>
    <w:rsid w:val="00685CC8"/>
    <w:rsid w:val="00686CF2"/>
    <w:rsid w:val="00686DEF"/>
    <w:rsid w:val="00687FDD"/>
    <w:rsid w:val="00690378"/>
    <w:rsid w:val="0069080B"/>
    <w:rsid w:val="00690C36"/>
    <w:rsid w:val="00690E81"/>
    <w:rsid w:val="00691186"/>
    <w:rsid w:val="006918F8"/>
    <w:rsid w:val="00691A3C"/>
    <w:rsid w:val="00691C10"/>
    <w:rsid w:val="00691EB1"/>
    <w:rsid w:val="006925F0"/>
    <w:rsid w:val="00692884"/>
    <w:rsid w:val="0069288B"/>
    <w:rsid w:val="00692EBE"/>
    <w:rsid w:val="006939C8"/>
    <w:rsid w:val="00693CBB"/>
    <w:rsid w:val="00694412"/>
    <w:rsid w:val="006945B0"/>
    <w:rsid w:val="00694A96"/>
    <w:rsid w:val="006958D4"/>
    <w:rsid w:val="00695A5B"/>
    <w:rsid w:val="006971B6"/>
    <w:rsid w:val="0069760D"/>
    <w:rsid w:val="00697781"/>
    <w:rsid w:val="006977C6"/>
    <w:rsid w:val="006979C4"/>
    <w:rsid w:val="00697BD4"/>
    <w:rsid w:val="006A03F5"/>
    <w:rsid w:val="006A0822"/>
    <w:rsid w:val="006A0DE8"/>
    <w:rsid w:val="006A0E02"/>
    <w:rsid w:val="006A0FDE"/>
    <w:rsid w:val="006A1340"/>
    <w:rsid w:val="006A1543"/>
    <w:rsid w:val="006A1E96"/>
    <w:rsid w:val="006A24FC"/>
    <w:rsid w:val="006A2C3D"/>
    <w:rsid w:val="006A3C75"/>
    <w:rsid w:val="006A4DBF"/>
    <w:rsid w:val="006A519E"/>
    <w:rsid w:val="006A5405"/>
    <w:rsid w:val="006A59C5"/>
    <w:rsid w:val="006A5CA3"/>
    <w:rsid w:val="006A5F73"/>
    <w:rsid w:val="006A62CE"/>
    <w:rsid w:val="006A64BC"/>
    <w:rsid w:val="006A6529"/>
    <w:rsid w:val="006A6886"/>
    <w:rsid w:val="006A68CF"/>
    <w:rsid w:val="006A68E0"/>
    <w:rsid w:val="006A69BA"/>
    <w:rsid w:val="006A6D3D"/>
    <w:rsid w:val="006A6D42"/>
    <w:rsid w:val="006A723A"/>
    <w:rsid w:val="006B0311"/>
    <w:rsid w:val="006B0626"/>
    <w:rsid w:val="006B0640"/>
    <w:rsid w:val="006B1131"/>
    <w:rsid w:val="006B13A4"/>
    <w:rsid w:val="006B13B3"/>
    <w:rsid w:val="006B13B5"/>
    <w:rsid w:val="006B1A51"/>
    <w:rsid w:val="006B1CC1"/>
    <w:rsid w:val="006B2209"/>
    <w:rsid w:val="006B271B"/>
    <w:rsid w:val="006B29C2"/>
    <w:rsid w:val="006B2A3A"/>
    <w:rsid w:val="006B3057"/>
    <w:rsid w:val="006B3461"/>
    <w:rsid w:val="006B34C7"/>
    <w:rsid w:val="006B3700"/>
    <w:rsid w:val="006B3857"/>
    <w:rsid w:val="006B399A"/>
    <w:rsid w:val="006B3A47"/>
    <w:rsid w:val="006B3EA8"/>
    <w:rsid w:val="006B4361"/>
    <w:rsid w:val="006B4831"/>
    <w:rsid w:val="006B4ED9"/>
    <w:rsid w:val="006B5382"/>
    <w:rsid w:val="006B5F11"/>
    <w:rsid w:val="006B5FF7"/>
    <w:rsid w:val="006B6417"/>
    <w:rsid w:val="006B6B9E"/>
    <w:rsid w:val="006B7128"/>
    <w:rsid w:val="006B7752"/>
    <w:rsid w:val="006B79C4"/>
    <w:rsid w:val="006C055E"/>
    <w:rsid w:val="006C16B4"/>
    <w:rsid w:val="006C18E3"/>
    <w:rsid w:val="006C18EF"/>
    <w:rsid w:val="006C193B"/>
    <w:rsid w:val="006C1EFB"/>
    <w:rsid w:val="006C2789"/>
    <w:rsid w:val="006C293E"/>
    <w:rsid w:val="006C3947"/>
    <w:rsid w:val="006C3975"/>
    <w:rsid w:val="006C3B5C"/>
    <w:rsid w:val="006C42AE"/>
    <w:rsid w:val="006C4C26"/>
    <w:rsid w:val="006C5258"/>
    <w:rsid w:val="006C6131"/>
    <w:rsid w:val="006C615E"/>
    <w:rsid w:val="006C61DC"/>
    <w:rsid w:val="006C62E5"/>
    <w:rsid w:val="006C665C"/>
    <w:rsid w:val="006C6732"/>
    <w:rsid w:val="006C6A3C"/>
    <w:rsid w:val="006C6E4C"/>
    <w:rsid w:val="006C6EF1"/>
    <w:rsid w:val="006C74D6"/>
    <w:rsid w:val="006C7C57"/>
    <w:rsid w:val="006D05AF"/>
    <w:rsid w:val="006D0683"/>
    <w:rsid w:val="006D0BD2"/>
    <w:rsid w:val="006D0BD8"/>
    <w:rsid w:val="006D0E45"/>
    <w:rsid w:val="006D1494"/>
    <w:rsid w:val="006D1678"/>
    <w:rsid w:val="006D1DD9"/>
    <w:rsid w:val="006D2198"/>
    <w:rsid w:val="006D2470"/>
    <w:rsid w:val="006D29E1"/>
    <w:rsid w:val="006D3180"/>
    <w:rsid w:val="006D3244"/>
    <w:rsid w:val="006D3A55"/>
    <w:rsid w:val="006D3B0E"/>
    <w:rsid w:val="006D3B3D"/>
    <w:rsid w:val="006D3B70"/>
    <w:rsid w:val="006D3F9A"/>
    <w:rsid w:val="006D408B"/>
    <w:rsid w:val="006D47BF"/>
    <w:rsid w:val="006D4834"/>
    <w:rsid w:val="006D4C8A"/>
    <w:rsid w:val="006D50C5"/>
    <w:rsid w:val="006D5441"/>
    <w:rsid w:val="006D545D"/>
    <w:rsid w:val="006D56D4"/>
    <w:rsid w:val="006D5832"/>
    <w:rsid w:val="006D62A4"/>
    <w:rsid w:val="006D64F1"/>
    <w:rsid w:val="006D6549"/>
    <w:rsid w:val="006D6A00"/>
    <w:rsid w:val="006D6B83"/>
    <w:rsid w:val="006D6BC8"/>
    <w:rsid w:val="006D7215"/>
    <w:rsid w:val="006D7450"/>
    <w:rsid w:val="006D77FA"/>
    <w:rsid w:val="006D79E4"/>
    <w:rsid w:val="006D7E8E"/>
    <w:rsid w:val="006D7F85"/>
    <w:rsid w:val="006E039D"/>
    <w:rsid w:val="006E0619"/>
    <w:rsid w:val="006E0868"/>
    <w:rsid w:val="006E0BF3"/>
    <w:rsid w:val="006E0D09"/>
    <w:rsid w:val="006E0D6F"/>
    <w:rsid w:val="006E0D9D"/>
    <w:rsid w:val="006E0E03"/>
    <w:rsid w:val="006E1396"/>
    <w:rsid w:val="006E15CC"/>
    <w:rsid w:val="006E238B"/>
    <w:rsid w:val="006E2771"/>
    <w:rsid w:val="006E27F0"/>
    <w:rsid w:val="006E2AFA"/>
    <w:rsid w:val="006E2D7B"/>
    <w:rsid w:val="006E3113"/>
    <w:rsid w:val="006E32BB"/>
    <w:rsid w:val="006E347D"/>
    <w:rsid w:val="006E3B06"/>
    <w:rsid w:val="006E3D22"/>
    <w:rsid w:val="006E46B8"/>
    <w:rsid w:val="006E48C9"/>
    <w:rsid w:val="006E4A4B"/>
    <w:rsid w:val="006E4D4B"/>
    <w:rsid w:val="006E4F4B"/>
    <w:rsid w:val="006E4F7E"/>
    <w:rsid w:val="006E51FE"/>
    <w:rsid w:val="006E5844"/>
    <w:rsid w:val="006E5898"/>
    <w:rsid w:val="006E5AFF"/>
    <w:rsid w:val="006E6F4C"/>
    <w:rsid w:val="006E76A5"/>
    <w:rsid w:val="006E79A6"/>
    <w:rsid w:val="006E7AA8"/>
    <w:rsid w:val="006E7AC2"/>
    <w:rsid w:val="006E7C3A"/>
    <w:rsid w:val="006F0039"/>
    <w:rsid w:val="006F0048"/>
    <w:rsid w:val="006F05F6"/>
    <w:rsid w:val="006F0609"/>
    <w:rsid w:val="006F0892"/>
    <w:rsid w:val="006F10A0"/>
    <w:rsid w:val="006F1965"/>
    <w:rsid w:val="006F1AED"/>
    <w:rsid w:val="006F1C26"/>
    <w:rsid w:val="006F2236"/>
    <w:rsid w:val="006F2646"/>
    <w:rsid w:val="006F278C"/>
    <w:rsid w:val="006F2932"/>
    <w:rsid w:val="006F2BC2"/>
    <w:rsid w:val="006F2BD9"/>
    <w:rsid w:val="006F35C8"/>
    <w:rsid w:val="006F3A30"/>
    <w:rsid w:val="006F3F94"/>
    <w:rsid w:val="006F40F9"/>
    <w:rsid w:val="006F4784"/>
    <w:rsid w:val="006F5736"/>
    <w:rsid w:val="006F5C70"/>
    <w:rsid w:val="006F6242"/>
    <w:rsid w:val="006F6A40"/>
    <w:rsid w:val="006F7495"/>
    <w:rsid w:val="006F757F"/>
    <w:rsid w:val="006F7B80"/>
    <w:rsid w:val="006F7D61"/>
    <w:rsid w:val="006F7D6A"/>
    <w:rsid w:val="006F7F3D"/>
    <w:rsid w:val="00700702"/>
    <w:rsid w:val="00700985"/>
    <w:rsid w:val="007010DC"/>
    <w:rsid w:val="007014A2"/>
    <w:rsid w:val="007017F5"/>
    <w:rsid w:val="00702113"/>
    <w:rsid w:val="00702356"/>
    <w:rsid w:val="00702526"/>
    <w:rsid w:val="00702F27"/>
    <w:rsid w:val="007030A0"/>
    <w:rsid w:val="00703397"/>
    <w:rsid w:val="00703C2C"/>
    <w:rsid w:val="00703C9E"/>
    <w:rsid w:val="00704527"/>
    <w:rsid w:val="0070484D"/>
    <w:rsid w:val="00704A71"/>
    <w:rsid w:val="0070539E"/>
    <w:rsid w:val="007057AC"/>
    <w:rsid w:val="00705EC7"/>
    <w:rsid w:val="0070601D"/>
    <w:rsid w:val="007061A9"/>
    <w:rsid w:val="00706E4F"/>
    <w:rsid w:val="00706FCD"/>
    <w:rsid w:val="00707BED"/>
    <w:rsid w:val="00707E0A"/>
    <w:rsid w:val="007104BA"/>
    <w:rsid w:val="0071098F"/>
    <w:rsid w:val="00711412"/>
    <w:rsid w:val="00711C19"/>
    <w:rsid w:val="00712450"/>
    <w:rsid w:val="00712464"/>
    <w:rsid w:val="00712C9D"/>
    <w:rsid w:val="00712EC3"/>
    <w:rsid w:val="00713248"/>
    <w:rsid w:val="00713310"/>
    <w:rsid w:val="007134BF"/>
    <w:rsid w:val="0071363A"/>
    <w:rsid w:val="00713666"/>
    <w:rsid w:val="0071428D"/>
    <w:rsid w:val="00714497"/>
    <w:rsid w:val="0071475A"/>
    <w:rsid w:val="00714E39"/>
    <w:rsid w:val="007154DF"/>
    <w:rsid w:val="007157F7"/>
    <w:rsid w:val="00715CB4"/>
    <w:rsid w:val="00716216"/>
    <w:rsid w:val="007163D7"/>
    <w:rsid w:val="007165D8"/>
    <w:rsid w:val="007168FD"/>
    <w:rsid w:val="007171CA"/>
    <w:rsid w:val="00717473"/>
    <w:rsid w:val="0071771D"/>
    <w:rsid w:val="0071793C"/>
    <w:rsid w:val="00717B3E"/>
    <w:rsid w:val="00717B56"/>
    <w:rsid w:val="00717D71"/>
    <w:rsid w:val="00717EE5"/>
    <w:rsid w:val="00720374"/>
    <w:rsid w:val="0072082B"/>
    <w:rsid w:val="00720BA4"/>
    <w:rsid w:val="00720C74"/>
    <w:rsid w:val="00720E59"/>
    <w:rsid w:val="00721D27"/>
    <w:rsid w:val="00722021"/>
    <w:rsid w:val="007222AA"/>
    <w:rsid w:val="00722C6A"/>
    <w:rsid w:val="00722DE4"/>
    <w:rsid w:val="00722E69"/>
    <w:rsid w:val="0072331C"/>
    <w:rsid w:val="0072334F"/>
    <w:rsid w:val="007234B7"/>
    <w:rsid w:val="00723539"/>
    <w:rsid w:val="00723855"/>
    <w:rsid w:val="00723943"/>
    <w:rsid w:val="00723B0A"/>
    <w:rsid w:val="0072481D"/>
    <w:rsid w:val="00724F43"/>
    <w:rsid w:val="00725281"/>
    <w:rsid w:val="00725413"/>
    <w:rsid w:val="007257B8"/>
    <w:rsid w:val="007263FD"/>
    <w:rsid w:val="0072666B"/>
    <w:rsid w:val="00727B9C"/>
    <w:rsid w:val="00727D0E"/>
    <w:rsid w:val="007302F9"/>
    <w:rsid w:val="0073036C"/>
    <w:rsid w:val="007304C0"/>
    <w:rsid w:val="00730737"/>
    <w:rsid w:val="00730A88"/>
    <w:rsid w:val="00730AA6"/>
    <w:rsid w:val="007310D1"/>
    <w:rsid w:val="007330B3"/>
    <w:rsid w:val="007336E5"/>
    <w:rsid w:val="0073373E"/>
    <w:rsid w:val="007337B3"/>
    <w:rsid w:val="007337F9"/>
    <w:rsid w:val="007338AD"/>
    <w:rsid w:val="00733915"/>
    <w:rsid w:val="00733B69"/>
    <w:rsid w:val="00733DA3"/>
    <w:rsid w:val="00733DBF"/>
    <w:rsid w:val="00733FF3"/>
    <w:rsid w:val="0073417D"/>
    <w:rsid w:val="0073485B"/>
    <w:rsid w:val="00734DE1"/>
    <w:rsid w:val="00734F80"/>
    <w:rsid w:val="0073517B"/>
    <w:rsid w:val="007355F5"/>
    <w:rsid w:val="0073572E"/>
    <w:rsid w:val="00735C6C"/>
    <w:rsid w:val="00735EDE"/>
    <w:rsid w:val="007360E2"/>
    <w:rsid w:val="0073629B"/>
    <w:rsid w:val="007364C6"/>
    <w:rsid w:val="00736919"/>
    <w:rsid w:val="00736A1E"/>
    <w:rsid w:val="00736B08"/>
    <w:rsid w:val="0073727D"/>
    <w:rsid w:val="00737286"/>
    <w:rsid w:val="0073778C"/>
    <w:rsid w:val="0073779D"/>
    <w:rsid w:val="00737EA1"/>
    <w:rsid w:val="007405A1"/>
    <w:rsid w:val="0074060C"/>
    <w:rsid w:val="0074074F"/>
    <w:rsid w:val="00740C6B"/>
    <w:rsid w:val="00740C95"/>
    <w:rsid w:val="00741D34"/>
    <w:rsid w:val="00741D94"/>
    <w:rsid w:val="0074252D"/>
    <w:rsid w:val="00742AE3"/>
    <w:rsid w:val="00743857"/>
    <w:rsid w:val="00743932"/>
    <w:rsid w:val="00743965"/>
    <w:rsid w:val="00743D72"/>
    <w:rsid w:val="00744206"/>
    <w:rsid w:val="007442A0"/>
    <w:rsid w:val="007444D6"/>
    <w:rsid w:val="00744801"/>
    <w:rsid w:val="007449B0"/>
    <w:rsid w:val="0074518F"/>
    <w:rsid w:val="00745312"/>
    <w:rsid w:val="007456C1"/>
    <w:rsid w:val="0074578A"/>
    <w:rsid w:val="007457D6"/>
    <w:rsid w:val="00745944"/>
    <w:rsid w:val="00745AC0"/>
    <w:rsid w:val="00746018"/>
    <w:rsid w:val="007463C0"/>
    <w:rsid w:val="007466F8"/>
    <w:rsid w:val="007478DF"/>
    <w:rsid w:val="00747A4B"/>
    <w:rsid w:val="00747D30"/>
    <w:rsid w:val="0075006F"/>
    <w:rsid w:val="0075035C"/>
    <w:rsid w:val="0075065B"/>
    <w:rsid w:val="007508B3"/>
    <w:rsid w:val="00750AF8"/>
    <w:rsid w:val="00750BCA"/>
    <w:rsid w:val="00750C00"/>
    <w:rsid w:val="00750C8E"/>
    <w:rsid w:val="00751D1E"/>
    <w:rsid w:val="007528E0"/>
    <w:rsid w:val="0075387A"/>
    <w:rsid w:val="00753975"/>
    <w:rsid w:val="00753A47"/>
    <w:rsid w:val="00754785"/>
    <w:rsid w:val="00755008"/>
    <w:rsid w:val="007557DE"/>
    <w:rsid w:val="00755C59"/>
    <w:rsid w:val="007560ED"/>
    <w:rsid w:val="007563DF"/>
    <w:rsid w:val="007567FC"/>
    <w:rsid w:val="00756BB1"/>
    <w:rsid w:val="00756DC0"/>
    <w:rsid w:val="007572DF"/>
    <w:rsid w:val="00757363"/>
    <w:rsid w:val="007573A1"/>
    <w:rsid w:val="0075786A"/>
    <w:rsid w:val="007579F2"/>
    <w:rsid w:val="0075F2C7"/>
    <w:rsid w:val="0076033F"/>
    <w:rsid w:val="0076092C"/>
    <w:rsid w:val="00760988"/>
    <w:rsid w:val="00760B30"/>
    <w:rsid w:val="0076127A"/>
    <w:rsid w:val="0076128C"/>
    <w:rsid w:val="00761BC6"/>
    <w:rsid w:val="00761C6D"/>
    <w:rsid w:val="00761EE7"/>
    <w:rsid w:val="0076224E"/>
    <w:rsid w:val="00762636"/>
    <w:rsid w:val="007628F0"/>
    <w:rsid w:val="00762A8B"/>
    <w:rsid w:val="007630A9"/>
    <w:rsid w:val="0076341D"/>
    <w:rsid w:val="007638EB"/>
    <w:rsid w:val="0076429C"/>
    <w:rsid w:val="007643CF"/>
    <w:rsid w:val="00764BA6"/>
    <w:rsid w:val="00764F17"/>
    <w:rsid w:val="00765183"/>
    <w:rsid w:val="0076554E"/>
    <w:rsid w:val="007658E9"/>
    <w:rsid w:val="00765A53"/>
    <w:rsid w:val="00765E39"/>
    <w:rsid w:val="00765FAB"/>
    <w:rsid w:val="00766305"/>
    <w:rsid w:val="00766A8E"/>
    <w:rsid w:val="00766FB7"/>
    <w:rsid w:val="00767171"/>
    <w:rsid w:val="007671C3"/>
    <w:rsid w:val="00767A0C"/>
    <w:rsid w:val="00767F88"/>
    <w:rsid w:val="007700AE"/>
    <w:rsid w:val="007702A7"/>
    <w:rsid w:val="00771006"/>
    <w:rsid w:val="0077187D"/>
    <w:rsid w:val="00771B75"/>
    <w:rsid w:val="00772A40"/>
    <w:rsid w:val="00772CAA"/>
    <w:rsid w:val="00772E54"/>
    <w:rsid w:val="0077336C"/>
    <w:rsid w:val="007735EB"/>
    <w:rsid w:val="0077380A"/>
    <w:rsid w:val="00773B08"/>
    <w:rsid w:val="00773D1E"/>
    <w:rsid w:val="00773D97"/>
    <w:rsid w:val="007745E5"/>
    <w:rsid w:val="007749DB"/>
    <w:rsid w:val="00774B31"/>
    <w:rsid w:val="00774DB6"/>
    <w:rsid w:val="00774DD1"/>
    <w:rsid w:val="00774EFB"/>
    <w:rsid w:val="00775348"/>
    <w:rsid w:val="00775629"/>
    <w:rsid w:val="007766C9"/>
    <w:rsid w:val="00776BE2"/>
    <w:rsid w:val="00776DF5"/>
    <w:rsid w:val="007778B2"/>
    <w:rsid w:val="007779A4"/>
    <w:rsid w:val="00777F4E"/>
    <w:rsid w:val="0078020C"/>
    <w:rsid w:val="00780233"/>
    <w:rsid w:val="007804D6"/>
    <w:rsid w:val="00780533"/>
    <w:rsid w:val="007808BB"/>
    <w:rsid w:val="00780DC3"/>
    <w:rsid w:val="00780E45"/>
    <w:rsid w:val="00781063"/>
    <w:rsid w:val="00781E95"/>
    <w:rsid w:val="007828AC"/>
    <w:rsid w:val="00782D5C"/>
    <w:rsid w:val="00782ED5"/>
    <w:rsid w:val="007834B2"/>
    <w:rsid w:val="007834E1"/>
    <w:rsid w:val="00783516"/>
    <w:rsid w:val="007835D8"/>
    <w:rsid w:val="00784068"/>
    <w:rsid w:val="007841CF"/>
    <w:rsid w:val="00784A1F"/>
    <w:rsid w:val="00784BE0"/>
    <w:rsid w:val="00784D19"/>
    <w:rsid w:val="007853A5"/>
    <w:rsid w:val="00785621"/>
    <w:rsid w:val="00785B2E"/>
    <w:rsid w:val="00785DA0"/>
    <w:rsid w:val="00786A70"/>
    <w:rsid w:val="0078704A"/>
    <w:rsid w:val="007873CA"/>
    <w:rsid w:val="0078741A"/>
    <w:rsid w:val="00787BB7"/>
    <w:rsid w:val="00787E4E"/>
    <w:rsid w:val="00787EBE"/>
    <w:rsid w:val="007902DA"/>
    <w:rsid w:val="007908BC"/>
    <w:rsid w:val="00790B2D"/>
    <w:rsid w:val="00790D2E"/>
    <w:rsid w:val="00790FCD"/>
    <w:rsid w:val="00791851"/>
    <w:rsid w:val="007921D0"/>
    <w:rsid w:val="007927F3"/>
    <w:rsid w:val="00792DFF"/>
    <w:rsid w:val="00793691"/>
    <w:rsid w:val="007937FB"/>
    <w:rsid w:val="00793802"/>
    <w:rsid w:val="00793D27"/>
    <w:rsid w:val="007941BF"/>
    <w:rsid w:val="007945DE"/>
    <w:rsid w:val="0079527B"/>
    <w:rsid w:val="0079536A"/>
    <w:rsid w:val="00795547"/>
    <w:rsid w:val="00795658"/>
    <w:rsid w:val="00795D5F"/>
    <w:rsid w:val="007966D1"/>
    <w:rsid w:val="007968D5"/>
    <w:rsid w:val="007968E3"/>
    <w:rsid w:val="00796C87"/>
    <w:rsid w:val="007972AB"/>
    <w:rsid w:val="00797373"/>
    <w:rsid w:val="00797FB6"/>
    <w:rsid w:val="007A056B"/>
    <w:rsid w:val="007A0629"/>
    <w:rsid w:val="007A0665"/>
    <w:rsid w:val="007A0835"/>
    <w:rsid w:val="007A08A4"/>
    <w:rsid w:val="007A0F6C"/>
    <w:rsid w:val="007A1215"/>
    <w:rsid w:val="007A12BF"/>
    <w:rsid w:val="007A160F"/>
    <w:rsid w:val="007A170A"/>
    <w:rsid w:val="007A1A21"/>
    <w:rsid w:val="007A1D7E"/>
    <w:rsid w:val="007A1DF1"/>
    <w:rsid w:val="007A20E1"/>
    <w:rsid w:val="007A21AD"/>
    <w:rsid w:val="007A2505"/>
    <w:rsid w:val="007A2956"/>
    <w:rsid w:val="007A29C4"/>
    <w:rsid w:val="007A2C9C"/>
    <w:rsid w:val="007A2FFA"/>
    <w:rsid w:val="007A3503"/>
    <w:rsid w:val="007A36F9"/>
    <w:rsid w:val="007A46B3"/>
    <w:rsid w:val="007A4AC7"/>
    <w:rsid w:val="007A4C29"/>
    <w:rsid w:val="007A4E0B"/>
    <w:rsid w:val="007A4E97"/>
    <w:rsid w:val="007A5265"/>
    <w:rsid w:val="007A52C5"/>
    <w:rsid w:val="007A5317"/>
    <w:rsid w:val="007A53A7"/>
    <w:rsid w:val="007A54AE"/>
    <w:rsid w:val="007A54E3"/>
    <w:rsid w:val="007A5836"/>
    <w:rsid w:val="007A5D0F"/>
    <w:rsid w:val="007A5E1A"/>
    <w:rsid w:val="007A63C2"/>
    <w:rsid w:val="007A6972"/>
    <w:rsid w:val="007A6B50"/>
    <w:rsid w:val="007A6BD8"/>
    <w:rsid w:val="007A6CC3"/>
    <w:rsid w:val="007A6E79"/>
    <w:rsid w:val="007A74D6"/>
    <w:rsid w:val="007A79AB"/>
    <w:rsid w:val="007B01EB"/>
    <w:rsid w:val="007B0414"/>
    <w:rsid w:val="007B11EF"/>
    <w:rsid w:val="007B1F41"/>
    <w:rsid w:val="007B234E"/>
    <w:rsid w:val="007B250C"/>
    <w:rsid w:val="007B2A4C"/>
    <w:rsid w:val="007B2C3C"/>
    <w:rsid w:val="007B32D3"/>
    <w:rsid w:val="007B36BD"/>
    <w:rsid w:val="007B3A48"/>
    <w:rsid w:val="007B416A"/>
    <w:rsid w:val="007B4984"/>
    <w:rsid w:val="007B4BA8"/>
    <w:rsid w:val="007B4CC4"/>
    <w:rsid w:val="007B4DCE"/>
    <w:rsid w:val="007B5043"/>
    <w:rsid w:val="007B51D4"/>
    <w:rsid w:val="007B53F5"/>
    <w:rsid w:val="007B5520"/>
    <w:rsid w:val="007B55E1"/>
    <w:rsid w:val="007B56FF"/>
    <w:rsid w:val="007B5953"/>
    <w:rsid w:val="007B5B71"/>
    <w:rsid w:val="007B66F6"/>
    <w:rsid w:val="007B6741"/>
    <w:rsid w:val="007B699C"/>
    <w:rsid w:val="007B6B81"/>
    <w:rsid w:val="007B758F"/>
    <w:rsid w:val="007B7779"/>
    <w:rsid w:val="007B7E26"/>
    <w:rsid w:val="007C0A7C"/>
    <w:rsid w:val="007C0B85"/>
    <w:rsid w:val="007C0BDA"/>
    <w:rsid w:val="007C12DD"/>
    <w:rsid w:val="007C13CB"/>
    <w:rsid w:val="007C144A"/>
    <w:rsid w:val="007C151F"/>
    <w:rsid w:val="007C17C7"/>
    <w:rsid w:val="007C1C3E"/>
    <w:rsid w:val="007C1D57"/>
    <w:rsid w:val="007C1DD9"/>
    <w:rsid w:val="007C294C"/>
    <w:rsid w:val="007C2E5D"/>
    <w:rsid w:val="007C4724"/>
    <w:rsid w:val="007C48FC"/>
    <w:rsid w:val="007C497C"/>
    <w:rsid w:val="007C4BB1"/>
    <w:rsid w:val="007C5021"/>
    <w:rsid w:val="007C53B9"/>
    <w:rsid w:val="007C649A"/>
    <w:rsid w:val="007C6A2F"/>
    <w:rsid w:val="007C6AFA"/>
    <w:rsid w:val="007C6F69"/>
    <w:rsid w:val="007C723A"/>
    <w:rsid w:val="007C7AFF"/>
    <w:rsid w:val="007C7BD2"/>
    <w:rsid w:val="007D012F"/>
    <w:rsid w:val="007D0383"/>
    <w:rsid w:val="007D0537"/>
    <w:rsid w:val="007D0A8D"/>
    <w:rsid w:val="007D11D1"/>
    <w:rsid w:val="007D178C"/>
    <w:rsid w:val="007D183C"/>
    <w:rsid w:val="007D19DC"/>
    <w:rsid w:val="007D1EDD"/>
    <w:rsid w:val="007D202B"/>
    <w:rsid w:val="007D2C77"/>
    <w:rsid w:val="007D2C97"/>
    <w:rsid w:val="007D2E04"/>
    <w:rsid w:val="007D339F"/>
    <w:rsid w:val="007D3897"/>
    <w:rsid w:val="007D4E51"/>
    <w:rsid w:val="007D503F"/>
    <w:rsid w:val="007D5448"/>
    <w:rsid w:val="007D5A9A"/>
    <w:rsid w:val="007D6070"/>
    <w:rsid w:val="007D60F2"/>
    <w:rsid w:val="007D6787"/>
    <w:rsid w:val="007D7212"/>
    <w:rsid w:val="007D72C6"/>
    <w:rsid w:val="007D7528"/>
    <w:rsid w:val="007D7B50"/>
    <w:rsid w:val="007E0645"/>
    <w:rsid w:val="007E08C7"/>
    <w:rsid w:val="007E0BFB"/>
    <w:rsid w:val="007E0F62"/>
    <w:rsid w:val="007E1536"/>
    <w:rsid w:val="007E1AEF"/>
    <w:rsid w:val="007E1C26"/>
    <w:rsid w:val="007E2708"/>
    <w:rsid w:val="007E27A5"/>
    <w:rsid w:val="007E2BED"/>
    <w:rsid w:val="007E30CB"/>
    <w:rsid w:val="007E30D2"/>
    <w:rsid w:val="007E3166"/>
    <w:rsid w:val="007E32CF"/>
    <w:rsid w:val="007E352E"/>
    <w:rsid w:val="007E37DD"/>
    <w:rsid w:val="007E3C20"/>
    <w:rsid w:val="007E3F2B"/>
    <w:rsid w:val="007E3FD3"/>
    <w:rsid w:val="007E484F"/>
    <w:rsid w:val="007E4C2F"/>
    <w:rsid w:val="007E59CB"/>
    <w:rsid w:val="007E5A4C"/>
    <w:rsid w:val="007E5F82"/>
    <w:rsid w:val="007E62C3"/>
    <w:rsid w:val="007E6707"/>
    <w:rsid w:val="007E721C"/>
    <w:rsid w:val="007E7291"/>
    <w:rsid w:val="007E785C"/>
    <w:rsid w:val="007E78BE"/>
    <w:rsid w:val="007E7EF8"/>
    <w:rsid w:val="007F0F26"/>
    <w:rsid w:val="007F0F5F"/>
    <w:rsid w:val="007F11D6"/>
    <w:rsid w:val="007F15F0"/>
    <w:rsid w:val="007F1C63"/>
    <w:rsid w:val="007F1CAF"/>
    <w:rsid w:val="007F1D05"/>
    <w:rsid w:val="007F2253"/>
    <w:rsid w:val="007F2413"/>
    <w:rsid w:val="007F2580"/>
    <w:rsid w:val="007F266C"/>
    <w:rsid w:val="007F2A3E"/>
    <w:rsid w:val="007F34B2"/>
    <w:rsid w:val="007F362A"/>
    <w:rsid w:val="007F36AE"/>
    <w:rsid w:val="007F38D2"/>
    <w:rsid w:val="007F3CD9"/>
    <w:rsid w:val="007F3D75"/>
    <w:rsid w:val="007F43C1"/>
    <w:rsid w:val="007F43E0"/>
    <w:rsid w:val="007F4B62"/>
    <w:rsid w:val="007F4C3F"/>
    <w:rsid w:val="007F4F0E"/>
    <w:rsid w:val="007F5591"/>
    <w:rsid w:val="007F5601"/>
    <w:rsid w:val="007F5929"/>
    <w:rsid w:val="007F59F9"/>
    <w:rsid w:val="007F61AD"/>
    <w:rsid w:val="007F6810"/>
    <w:rsid w:val="007F6D29"/>
    <w:rsid w:val="007F7124"/>
    <w:rsid w:val="007F7753"/>
    <w:rsid w:val="007F7BBE"/>
    <w:rsid w:val="0080025D"/>
    <w:rsid w:val="00800F05"/>
    <w:rsid w:val="00801998"/>
    <w:rsid w:val="008023FA"/>
    <w:rsid w:val="008024A3"/>
    <w:rsid w:val="00802EEC"/>
    <w:rsid w:val="008032EA"/>
    <w:rsid w:val="0080349F"/>
    <w:rsid w:val="00803671"/>
    <w:rsid w:val="008037D7"/>
    <w:rsid w:val="00803BD7"/>
    <w:rsid w:val="00803D7C"/>
    <w:rsid w:val="0080414D"/>
    <w:rsid w:val="008042BD"/>
    <w:rsid w:val="00804353"/>
    <w:rsid w:val="00804637"/>
    <w:rsid w:val="00804ABA"/>
    <w:rsid w:val="0080517A"/>
    <w:rsid w:val="00805642"/>
    <w:rsid w:val="008057BB"/>
    <w:rsid w:val="008059D0"/>
    <w:rsid w:val="00805B16"/>
    <w:rsid w:val="00805B94"/>
    <w:rsid w:val="008061EC"/>
    <w:rsid w:val="00806201"/>
    <w:rsid w:val="008065A1"/>
    <w:rsid w:val="008067F3"/>
    <w:rsid w:val="008069DE"/>
    <w:rsid w:val="00806E1E"/>
    <w:rsid w:val="00806F50"/>
    <w:rsid w:val="00806FAC"/>
    <w:rsid w:val="008073C5"/>
    <w:rsid w:val="008074BE"/>
    <w:rsid w:val="00807CEE"/>
    <w:rsid w:val="00807DA9"/>
    <w:rsid w:val="008101B1"/>
    <w:rsid w:val="008105A9"/>
    <w:rsid w:val="00811F67"/>
    <w:rsid w:val="008125AF"/>
    <w:rsid w:val="00812673"/>
    <w:rsid w:val="008126EA"/>
    <w:rsid w:val="008126EB"/>
    <w:rsid w:val="008135EC"/>
    <w:rsid w:val="008137A7"/>
    <w:rsid w:val="00813806"/>
    <w:rsid w:val="00813AD0"/>
    <w:rsid w:val="008146E5"/>
    <w:rsid w:val="00814DDB"/>
    <w:rsid w:val="00814E5E"/>
    <w:rsid w:val="008151F7"/>
    <w:rsid w:val="00815647"/>
    <w:rsid w:val="008156AF"/>
    <w:rsid w:val="00815E1D"/>
    <w:rsid w:val="00815E49"/>
    <w:rsid w:val="00815E4D"/>
    <w:rsid w:val="008161F1"/>
    <w:rsid w:val="00816262"/>
    <w:rsid w:val="00816313"/>
    <w:rsid w:val="008163E1"/>
    <w:rsid w:val="00816C60"/>
    <w:rsid w:val="008170FC"/>
    <w:rsid w:val="00817576"/>
    <w:rsid w:val="00817864"/>
    <w:rsid w:val="00817BA4"/>
    <w:rsid w:val="00817BEE"/>
    <w:rsid w:val="00817CA6"/>
    <w:rsid w:val="0082006B"/>
    <w:rsid w:val="00820239"/>
    <w:rsid w:val="0082068A"/>
    <w:rsid w:val="008206DA"/>
    <w:rsid w:val="00820916"/>
    <w:rsid w:val="00820D64"/>
    <w:rsid w:val="008213E1"/>
    <w:rsid w:val="008219A4"/>
    <w:rsid w:val="00821B5A"/>
    <w:rsid w:val="00821C6A"/>
    <w:rsid w:val="008225DC"/>
    <w:rsid w:val="008229DC"/>
    <w:rsid w:val="00822BD1"/>
    <w:rsid w:val="00822D5C"/>
    <w:rsid w:val="008230A8"/>
    <w:rsid w:val="008237BF"/>
    <w:rsid w:val="0082381F"/>
    <w:rsid w:val="0082387A"/>
    <w:rsid w:val="008241B6"/>
    <w:rsid w:val="00825147"/>
    <w:rsid w:val="0082547C"/>
    <w:rsid w:val="008254B0"/>
    <w:rsid w:val="00825740"/>
    <w:rsid w:val="00826389"/>
    <w:rsid w:val="00826EB7"/>
    <w:rsid w:val="0082703F"/>
    <w:rsid w:val="0082774A"/>
    <w:rsid w:val="00827C49"/>
    <w:rsid w:val="0083005F"/>
    <w:rsid w:val="0083035E"/>
    <w:rsid w:val="00830CD5"/>
    <w:rsid w:val="00830D99"/>
    <w:rsid w:val="00831306"/>
    <w:rsid w:val="00831A34"/>
    <w:rsid w:val="00831E4B"/>
    <w:rsid w:val="00831E86"/>
    <w:rsid w:val="008320E5"/>
    <w:rsid w:val="008323D5"/>
    <w:rsid w:val="008329A6"/>
    <w:rsid w:val="00832E44"/>
    <w:rsid w:val="008333CF"/>
    <w:rsid w:val="008336B3"/>
    <w:rsid w:val="008338C2"/>
    <w:rsid w:val="00834157"/>
    <w:rsid w:val="0083443D"/>
    <w:rsid w:val="0083464B"/>
    <w:rsid w:val="0083486F"/>
    <w:rsid w:val="00834C01"/>
    <w:rsid w:val="0083599A"/>
    <w:rsid w:val="00835B6F"/>
    <w:rsid w:val="00835EBE"/>
    <w:rsid w:val="00836307"/>
    <w:rsid w:val="0083643A"/>
    <w:rsid w:val="00836551"/>
    <w:rsid w:val="008366B8"/>
    <w:rsid w:val="008367D0"/>
    <w:rsid w:val="0083680B"/>
    <w:rsid w:val="00836871"/>
    <w:rsid w:val="0083701D"/>
    <w:rsid w:val="00837052"/>
    <w:rsid w:val="0083718B"/>
    <w:rsid w:val="0083747F"/>
    <w:rsid w:val="008378A9"/>
    <w:rsid w:val="00837ADB"/>
    <w:rsid w:val="008407C2"/>
    <w:rsid w:val="0084087C"/>
    <w:rsid w:val="00840AB8"/>
    <w:rsid w:val="008416B3"/>
    <w:rsid w:val="00841B33"/>
    <w:rsid w:val="00841D66"/>
    <w:rsid w:val="0084218F"/>
    <w:rsid w:val="008423DA"/>
    <w:rsid w:val="00842D60"/>
    <w:rsid w:val="00843436"/>
    <w:rsid w:val="008437D6"/>
    <w:rsid w:val="00843A62"/>
    <w:rsid w:val="00843F82"/>
    <w:rsid w:val="00844003"/>
    <w:rsid w:val="008442EA"/>
    <w:rsid w:val="00844529"/>
    <w:rsid w:val="0084478E"/>
    <w:rsid w:val="008448F1"/>
    <w:rsid w:val="00844C2D"/>
    <w:rsid w:val="0084506D"/>
    <w:rsid w:val="0084519B"/>
    <w:rsid w:val="00845734"/>
    <w:rsid w:val="008458BD"/>
    <w:rsid w:val="00846021"/>
    <w:rsid w:val="00846845"/>
    <w:rsid w:val="00846A29"/>
    <w:rsid w:val="00846D5D"/>
    <w:rsid w:val="0084712F"/>
    <w:rsid w:val="00847618"/>
    <w:rsid w:val="00847752"/>
    <w:rsid w:val="00847B3E"/>
    <w:rsid w:val="00847DEF"/>
    <w:rsid w:val="0085010F"/>
    <w:rsid w:val="0085011F"/>
    <w:rsid w:val="008502FA"/>
    <w:rsid w:val="008504C0"/>
    <w:rsid w:val="008506D6"/>
    <w:rsid w:val="00850976"/>
    <w:rsid w:val="00850BD1"/>
    <w:rsid w:val="0085105A"/>
    <w:rsid w:val="0085134C"/>
    <w:rsid w:val="0085148C"/>
    <w:rsid w:val="00851497"/>
    <w:rsid w:val="00851CC0"/>
    <w:rsid w:val="00852320"/>
    <w:rsid w:val="00852435"/>
    <w:rsid w:val="008527CC"/>
    <w:rsid w:val="008527D4"/>
    <w:rsid w:val="00852902"/>
    <w:rsid w:val="00853153"/>
    <w:rsid w:val="00853590"/>
    <w:rsid w:val="0085359B"/>
    <w:rsid w:val="008535E9"/>
    <w:rsid w:val="0085432D"/>
    <w:rsid w:val="00854338"/>
    <w:rsid w:val="00854487"/>
    <w:rsid w:val="0085448E"/>
    <w:rsid w:val="00854AA2"/>
    <w:rsid w:val="00854D8D"/>
    <w:rsid w:val="00854DE2"/>
    <w:rsid w:val="008553F6"/>
    <w:rsid w:val="0085561A"/>
    <w:rsid w:val="008558A5"/>
    <w:rsid w:val="008561D9"/>
    <w:rsid w:val="008562BA"/>
    <w:rsid w:val="008563F0"/>
    <w:rsid w:val="00857713"/>
    <w:rsid w:val="00857CB2"/>
    <w:rsid w:val="00857DB7"/>
    <w:rsid w:val="00860DE7"/>
    <w:rsid w:val="00860F99"/>
    <w:rsid w:val="00861031"/>
    <w:rsid w:val="00861034"/>
    <w:rsid w:val="00861098"/>
    <w:rsid w:val="00861470"/>
    <w:rsid w:val="008616BD"/>
    <w:rsid w:val="008617C4"/>
    <w:rsid w:val="00862130"/>
    <w:rsid w:val="008623E7"/>
    <w:rsid w:val="008629B7"/>
    <w:rsid w:val="008630A4"/>
    <w:rsid w:val="0086339E"/>
    <w:rsid w:val="00863401"/>
    <w:rsid w:val="0086342B"/>
    <w:rsid w:val="00863456"/>
    <w:rsid w:val="00863C28"/>
    <w:rsid w:val="00864C5B"/>
    <w:rsid w:val="00864FA6"/>
    <w:rsid w:val="0086519A"/>
    <w:rsid w:val="008651F1"/>
    <w:rsid w:val="008654EE"/>
    <w:rsid w:val="008656E8"/>
    <w:rsid w:val="008658BB"/>
    <w:rsid w:val="00865A59"/>
    <w:rsid w:val="0086618E"/>
    <w:rsid w:val="00867277"/>
    <w:rsid w:val="008674AB"/>
    <w:rsid w:val="008679AB"/>
    <w:rsid w:val="00867AAD"/>
    <w:rsid w:val="00867B45"/>
    <w:rsid w:val="00867CBA"/>
    <w:rsid w:val="00867E0D"/>
    <w:rsid w:val="0087037A"/>
    <w:rsid w:val="008703F3"/>
    <w:rsid w:val="008704CB"/>
    <w:rsid w:val="0087093F"/>
    <w:rsid w:val="00870BCF"/>
    <w:rsid w:val="00870DCB"/>
    <w:rsid w:val="00871014"/>
    <w:rsid w:val="0087190D"/>
    <w:rsid w:val="008721E0"/>
    <w:rsid w:val="0087268C"/>
    <w:rsid w:val="008726D8"/>
    <w:rsid w:val="00872F8B"/>
    <w:rsid w:val="0087319A"/>
    <w:rsid w:val="008732CA"/>
    <w:rsid w:val="008733EC"/>
    <w:rsid w:val="0087359E"/>
    <w:rsid w:val="0087450D"/>
    <w:rsid w:val="00874559"/>
    <w:rsid w:val="00874700"/>
    <w:rsid w:val="00874F44"/>
    <w:rsid w:val="0087656A"/>
    <w:rsid w:val="0087672F"/>
    <w:rsid w:val="00876FD9"/>
    <w:rsid w:val="0087739F"/>
    <w:rsid w:val="00877545"/>
    <w:rsid w:val="0087758D"/>
    <w:rsid w:val="00877C9E"/>
    <w:rsid w:val="00877CCD"/>
    <w:rsid w:val="00877F23"/>
    <w:rsid w:val="00877F95"/>
    <w:rsid w:val="0088001D"/>
    <w:rsid w:val="008802E5"/>
    <w:rsid w:val="00880455"/>
    <w:rsid w:val="008804BD"/>
    <w:rsid w:val="00881006"/>
    <w:rsid w:val="0088152A"/>
    <w:rsid w:val="00881688"/>
    <w:rsid w:val="00881F67"/>
    <w:rsid w:val="00882054"/>
    <w:rsid w:val="00882E24"/>
    <w:rsid w:val="00882F20"/>
    <w:rsid w:val="00883A10"/>
    <w:rsid w:val="00884119"/>
    <w:rsid w:val="0088420A"/>
    <w:rsid w:val="0088445C"/>
    <w:rsid w:val="00884D3D"/>
    <w:rsid w:val="00885516"/>
    <w:rsid w:val="00886181"/>
    <w:rsid w:val="00886A66"/>
    <w:rsid w:val="008871E2"/>
    <w:rsid w:val="00887420"/>
    <w:rsid w:val="0088747A"/>
    <w:rsid w:val="00887518"/>
    <w:rsid w:val="0089019D"/>
    <w:rsid w:val="008903BC"/>
    <w:rsid w:val="00890E09"/>
    <w:rsid w:val="00891247"/>
    <w:rsid w:val="00891ABE"/>
    <w:rsid w:val="0089240F"/>
    <w:rsid w:val="00892439"/>
    <w:rsid w:val="00892909"/>
    <w:rsid w:val="008929B8"/>
    <w:rsid w:val="00892A56"/>
    <w:rsid w:val="00892A98"/>
    <w:rsid w:val="00892F75"/>
    <w:rsid w:val="008931F5"/>
    <w:rsid w:val="0089359D"/>
    <w:rsid w:val="00893659"/>
    <w:rsid w:val="008937FE"/>
    <w:rsid w:val="00893DD2"/>
    <w:rsid w:val="00893E72"/>
    <w:rsid w:val="00894234"/>
    <w:rsid w:val="008944F8"/>
    <w:rsid w:val="00895F6A"/>
    <w:rsid w:val="00895F90"/>
    <w:rsid w:val="0089665C"/>
    <w:rsid w:val="008974B3"/>
    <w:rsid w:val="00897A33"/>
    <w:rsid w:val="00897C19"/>
    <w:rsid w:val="00897EC1"/>
    <w:rsid w:val="008A03FC"/>
    <w:rsid w:val="008A0478"/>
    <w:rsid w:val="008A05CE"/>
    <w:rsid w:val="008A090B"/>
    <w:rsid w:val="008A0D41"/>
    <w:rsid w:val="008A1536"/>
    <w:rsid w:val="008A2BE3"/>
    <w:rsid w:val="008A2CA3"/>
    <w:rsid w:val="008A2E65"/>
    <w:rsid w:val="008A3016"/>
    <w:rsid w:val="008A32A3"/>
    <w:rsid w:val="008A342F"/>
    <w:rsid w:val="008A384A"/>
    <w:rsid w:val="008A3903"/>
    <w:rsid w:val="008A3AB2"/>
    <w:rsid w:val="008A3D44"/>
    <w:rsid w:val="008A3E23"/>
    <w:rsid w:val="008A3FD7"/>
    <w:rsid w:val="008A442B"/>
    <w:rsid w:val="008A4517"/>
    <w:rsid w:val="008A4A68"/>
    <w:rsid w:val="008A4BE8"/>
    <w:rsid w:val="008A550E"/>
    <w:rsid w:val="008A5638"/>
    <w:rsid w:val="008A57B4"/>
    <w:rsid w:val="008A5C14"/>
    <w:rsid w:val="008A5C84"/>
    <w:rsid w:val="008A60FC"/>
    <w:rsid w:val="008A62A6"/>
    <w:rsid w:val="008A6448"/>
    <w:rsid w:val="008A6462"/>
    <w:rsid w:val="008A690D"/>
    <w:rsid w:val="008A713C"/>
    <w:rsid w:val="008A71E2"/>
    <w:rsid w:val="008A78B3"/>
    <w:rsid w:val="008A7AE8"/>
    <w:rsid w:val="008A7D29"/>
    <w:rsid w:val="008A7E0B"/>
    <w:rsid w:val="008B00D4"/>
    <w:rsid w:val="008B036B"/>
    <w:rsid w:val="008B08C5"/>
    <w:rsid w:val="008B0AB3"/>
    <w:rsid w:val="008B0BF2"/>
    <w:rsid w:val="008B0E70"/>
    <w:rsid w:val="008B142C"/>
    <w:rsid w:val="008B1C0A"/>
    <w:rsid w:val="008B1D5C"/>
    <w:rsid w:val="008B1E74"/>
    <w:rsid w:val="008B2170"/>
    <w:rsid w:val="008B24F5"/>
    <w:rsid w:val="008B2594"/>
    <w:rsid w:val="008B261D"/>
    <w:rsid w:val="008B2EC6"/>
    <w:rsid w:val="008B3A26"/>
    <w:rsid w:val="008B3A37"/>
    <w:rsid w:val="008B3F51"/>
    <w:rsid w:val="008B43B1"/>
    <w:rsid w:val="008B4B2B"/>
    <w:rsid w:val="008B4C7F"/>
    <w:rsid w:val="008B4D7B"/>
    <w:rsid w:val="008B53BB"/>
    <w:rsid w:val="008B56C9"/>
    <w:rsid w:val="008B56FD"/>
    <w:rsid w:val="008B5B68"/>
    <w:rsid w:val="008B6054"/>
    <w:rsid w:val="008B6664"/>
    <w:rsid w:val="008B68B2"/>
    <w:rsid w:val="008B6BFD"/>
    <w:rsid w:val="008B6C0C"/>
    <w:rsid w:val="008B73C0"/>
    <w:rsid w:val="008B7653"/>
    <w:rsid w:val="008B7701"/>
    <w:rsid w:val="008B78B0"/>
    <w:rsid w:val="008B7A50"/>
    <w:rsid w:val="008C0090"/>
    <w:rsid w:val="008C0F2B"/>
    <w:rsid w:val="008C0F96"/>
    <w:rsid w:val="008C141A"/>
    <w:rsid w:val="008C155D"/>
    <w:rsid w:val="008C1985"/>
    <w:rsid w:val="008C1B9A"/>
    <w:rsid w:val="008C1DAA"/>
    <w:rsid w:val="008C2797"/>
    <w:rsid w:val="008C2BB3"/>
    <w:rsid w:val="008C2C87"/>
    <w:rsid w:val="008C2FC7"/>
    <w:rsid w:val="008C310B"/>
    <w:rsid w:val="008C3577"/>
    <w:rsid w:val="008C39BF"/>
    <w:rsid w:val="008C4079"/>
    <w:rsid w:val="008C4A60"/>
    <w:rsid w:val="008C4DD5"/>
    <w:rsid w:val="008C4F54"/>
    <w:rsid w:val="008C5581"/>
    <w:rsid w:val="008C5783"/>
    <w:rsid w:val="008C5CFB"/>
    <w:rsid w:val="008C5F78"/>
    <w:rsid w:val="008C6D69"/>
    <w:rsid w:val="008C7400"/>
    <w:rsid w:val="008C7812"/>
    <w:rsid w:val="008C7877"/>
    <w:rsid w:val="008C7A79"/>
    <w:rsid w:val="008D0867"/>
    <w:rsid w:val="008D0AF5"/>
    <w:rsid w:val="008D118A"/>
    <w:rsid w:val="008D1800"/>
    <w:rsid w:val="008D1816"/>
    <w:rsid w:val="008D1867"/>
    <w:rsid w:val="008D1B33"/>
    <w:rsid w:val="008D2BCE"/>
    <w:rsid w:val="008D2C5A"/>
    <w:rsid w:val="008D2E4F"/>
    <w:rsid w:val="008D3517"/>
    <w:rsid w:val="008D4419"/>
    <w:rsid w:val="008D4461"/>
    <w:rsid w:val="008D44A5"/>
    <w:rsid w:val="008D4A83"/>
    <w:rsid w:val="008D52DF"/>
    <w:rsid w:val="008D560F"/>
    <w:rsid w:val="008D5D19"/>
    <w:rsid w:val="008D63B3"/>
    <w:rsid w:val="008D6906"/>
    <w:rsid w:val="008D7164"/>
    <w:rsid w:val="008D7380"/>
    <w:rsid w:val="008D7904"/>
    <w:rsid w:val="008D7A14"/>
    <w:rsid w:val="008D7A75"/>
    <w:rsid w:val="008D7CF1"/>
    <w:rsid w:val="008D7DF3"/>
    <w:rsid w:val="008E035B"/>
    <w:rsid w:val="008E0749"/>
    <w:rsid w:val="008E0987"/>
    <w:rsid w:val="008E09C0"/>
    <w:rsid w:val="008E0D02"/>
    <w:rsid w:val="008E0F3E"/>
    <w:rsid w:val="008E1055"/>
    <w:rsid w:val="008E163B"/>
    <w:rsid w:val="008E1A6E"/>
    <w:rsid w:val="008E2562"/>
    <w:rsid w:val="008E2825"/>
    <w:rsid w:val="008E2996"/>
    <w:rsid w:val="008E2BA1"/>
    <w:rsid w:val="008E3059"/>
    <w:rsid w:val="008E3289"/>
    <w:rsid w:val="008E3926"/>
    <w:rsid w:val="008E3B29"/>
    <w:rsid w:val="008E3C7C"/>
    <w:rsid w:val="008E40F2"/>
    <w:rsid w:val="008E4578"/>
    <w:rsid w:val="008E45A2"/>
    <w:rsid w:val="008E4751"/>
    <w:rsid w:val="008E49A0"/>
    <w:rsid w:val="008E4A39"/>
    <w:rsid w:val="008E4B85"/>
    <w:rsid w:val="008E4D4B"/>
    <w:rsid w:val="008E4D77"/>
    <w:rsid w:val="008E59AF"/>
    <w:rsid w:val="008E5BB8"/>
    <w:rsid w:val="008E5C37"/>
    <w:rsid w:val="008E5DF5"/>
    <w:rsid w:val="008E67A6"/>
    <w:rsid w:val="008E70F4"/>
    <w:rsid w:val="008E7212"/>
    <w:rsid w:val="008E749D"/>
    <w:rsid w:val="008E7627"/>
    <w:rsid w:val="008E7788"/>
    <w:rsid w:val="008E7A8C"/>
    <w:rsid w:val="008E7B08"/>
    <w:rsid w:val="008E7D13"/>
    <w:rsid w:val="008F045E"/>
    <w:rsid w:val="008F0772"/>
    <w:rsid w:val="008F090A"/>
    <w:rsid w:val="008F0913"/>
    <w:rsid w:val="008F0AE7"/>
    <w:rsid w:val="008F116B"/>
    <w:rsid w:val="008F1C32"/>
    <w:rsid w:val="008F2112"/>
    <w:rsid w:val="008F21A1"/>
    <w:rsid w:val="008F23B6"/>
    <w:rsid w:val="008F25B3"/>
    <w:rsid w:val="008F283B"/>
    <w:rsid w:val="008F2F66"/>
    <w:rsid w:val="008F3A2F"/>
    <w:rsid w:val="008F3F82"/>
    <w:rsid w:val="008F41DA"/>
    <w:rsid w:val="008F44AE"/>
    <w:rsid w:val="008F4613"/>
    <w:rsid w:val="008F4EC1"/>
    <w:rsid w:val="008F4FAD"/>
    <w:rsid w:val="008F50CB"/>
    <w:rsid w:val="008F55D8"/>
    <w:rsid w:val="008F5937"/>
    <w:rsid w:val="008F5B07"/>
    <w:rsid w:val="008F5B22"/>
    <w:rsid w:val="008F5B90"/>
    <w:rsid w:val="008F61AB"/>
    <w:rsid w:val="008F61F6"/>
    <w:rsid w:val="008F66DD"/>
    <w:rsid w:val="008F68D3"/>
    <w:rsid w:val="008F704F"/>
    <w:rsid w:val="008F7416"/>
    <w:rsid w:val="008F7583"/>
    <w:rsid w:val="008F75BC"/>
    <w:rsid w:val="008F79D7"/>
    <w:rsid w:val="0090063F"/>
    <w:rsid w:val="00900746"/>
    <w:rsid w:val="00902322"/>
    <w:rsid w:val="0090257D"/>
    <w:rsid w:val="00902BC0"/>
    <w:rsid w:val="00902BCC"/>
    <w:rsid w:val="00903397"/>
    <w:rsid w:val="00903602"/>
    <w:rsid w:val="00903B1F"/>
    <w:rsid w:val="00903DD7"/>
    <w:rsid w:val="00903F97"/>
    <w:rsid w:val="00904BC3"/>
    <w:rsid w:val="00904CA0"/>
    <w:rsid w:val="00904DB5"/>
    <w:rsid w:val="009057FB"/>
    <w:rsid w:val="009058CC"/>
    <w:rsid w:val="00905E04"/>
    <w:rsid w:val="009061CC"/>
    <w:rsid w:val="009063FC"/>
    <w:rsid w:val="00906860"/>
    <w:rsid w:val="00906B9C"/>
    <w:rsid w:val="00906BE6"/>
    <w:rsid w:val="00907B6E"/>
    <w:rsid w:val="00907E0C"/>
    <w:rsid w:val="009105D7"/>
    <w:rsid w:val="00910640"/>
    <w:rsid w:val="009109AE"/>
    <w:rsid w:val="00910CD2"/>
    <w:rsid w:val="00910E56"/>
    <w:rsid w:val="00910FEA"/>
    <w:rsid w:val="00911322"/>
    <w:rsid w:val="009115D4"/>
    <w:rsid w:val="009116C8"/>
    <w:rsid w:val="00911A03"/>
    <w:rsid w:val="00911F66"/>
    <w:rsid w:val="009120A6"/>
    <w:rsid w:val="0091288C"/>
    <w:rsid w:val="009132A3"/>
    <w:rsid w:val="009132FF"/>
    <w:rsid w:val="00913EAD"/>
    <w:rsid w:val="00914230"/>
    <w:rsid w:val="00914767"/>
    <w:rsid w:val="00914C6E"/>
    <w:rsid w:val="00914D2A"/>
    <w:rsid w:val="00914FE8"/>
    <w:rsid w:val="009152C7"/>
    <w:rsid w:val="00915452"/>
    <w:rsid w:val="00915C9F"/>
    <w:rsid w:val="00915CB7"/>
    <w:rsid w:val="0091609F"/>
    <w:rsid w:val="00916619"/>
    <w:rsid w:val="0091673B"/>
    <w:rsid w:val="009170B9"/>
    <w:rsid w:val="009172A7"/>
    <w:rsid w:val="009174FB"/>
    <w:rsid w:val="00917BE5"/>
    <w:rsid w:val="00917E11"/>
    <w:rsid w:val="00917E9D"/>
    <w:rsid w:val="0092017F"/>
    <w:rsid w:val="0092041A"/>
    <w:rsid w:val="009206EC"/>
    <w:rsid w:val="00920F9D"/>
    <w:rsid w:val="00921B75"/>
    <w:rsid w:val="00921E15"/>
    <w:rsid w:val="00921F78"/>
    <w:rsid w:val="00922088"/>
    <w:rsid w:val="00922404"/>
    <w:rsid w:val="00922E5F"/>
    <w:rsid w:val="00923222"/>
    <w:rsid w:val="00923D33"/>
    <w:rsid w:val="0092407B"/>
    <w:rsid w:val="00924475"/>
    <w:rsid w:val="00924622"/>
    <w:rsid w:val="009252DD"/>
    <w:rsid w:val="0092599C"/>
    <w:rsid w:val="009263B9"/>
    <w:rsid w:val="00926661"/>
    <w:rsid w:val="0092672A"/>
    <w:rsid w:val="0092741C"/>
    <w:rsid w:val="00927B0A"/>
    <w:rsid w:val="00927DEA"/>
    <w:rsid w:val="00930914"/>
    <w:rsid w:val="00930933"/>
    <w:rsid w:val="00930F0A"/>
    <w:rsid w:val="00931E66"/>
    <w:rsid w:val="0093267E"/>
    <w:rsid w:val="00932AB3"/>
    <w:rsid w:val="00932C83"/>
    <w:rsid w:val="00932CB9"/>
    <w:rsid w:val="009331CB"/>
    <w:rsid w:val="009336F3"/>
    <w:rsid w:val="00933859"/>
    <w:rsid w:val="009338AF"/>
    <w:rsid w:val="00934530"/>
    <w:rsid w:val="00934710"/>
    <w:rsid w:val="00934B0F"/>
    <w:rsid w:val="0093535A"/>
    <w:rsid w:val="00936146"/>
    <w:rsid w:val="00936BDC"/>
    <w:rsid w:val="0093730C"/>
    <w:rsid w:val="00937421"/>
    <w:rsid w:val="00937690"/>
    <w:rsid w:val="00937A99"/>
    <w:rsid w:val="00937EEE"/>
    <w:rsid w:val="009402D2"/>
    <w:rsid w:val="009403F9"/>
    <w:rsid w:val="009413F2"/>
    <w:rsid w:val="009419DE"/>
    <w:rsid w:val="00941C72"/>
    <w:rsid w:val="00941D01"/>
    <w:rsid w:val="00941F2A"/>
    <w:rsid w:val="0094221F"/>
    <w:rsid w:val="009423AC"/>
    <w:rsid w:val="0094248C"/>
    <w:rsid w:val="00942D42"/>
    <w:rsid w:val="00943095"/>
    <w:rsid w:val="009437F1"/>
    <w:rsid w:val="009442B8"/>
    <w:rsid w:val="0094435E"/>
    <w:rsid w:val="009458C6"/>
    <w:rsid w:val="00945AD1"/>
    <w:rsid w:val="00945E1F"/>
    <w:rsid w:val="00946260"/>
    <w:rsid w:val="0094636B"/>
    <w:rsid w:val="009468EC"/>
    <w:rsid w:val="00946B79"/>
    <w:rsid w:val="00946BD4"/>
    <w:rsid w:val="009470C0"/>
    <w:rsid w:val="00947474"/>
    <w:rsid w:val="00947479"/>
    <w:rsid w:val="009476D2"/>
    <w:rsid w:val="00947E0F"/>
    <w:rsid w:val="009506A5"/>
    <w:rsid w:val="0095081E"/>
    <w:rsid w:val="00950956"/>
    <w:rsid w:val="00950EAA"/>
    <w:rsid w:val="0095109A"/>
    <w:rsid w:val="0095130A"/>
    <w:rsid w:val="00951AFB"/>
    <w:rsid w:val="00951DFE"/>
    <w:rsid w:val="00951F7D"/>
    <w:rsid w:val="00952590"/>
    <w:rsid w:val="00952C54"/>
    <w:rsid w:val="00952DC3"/>
    <w:rsid w:val="00952E20"/>
    <w:rsid w:val="00953355"/>
    <w:rsid w:val="00953AAA"/>
    <w:rsid w:val="00953FEF"/>
    <w:rsid w:val="00953FFE"/>
    <w:rsid w:val="00954060"/>
    <w:rsid w:val="009540FE"/>
    <w:rsid w:val="00954166"/>
    <w:rsid w:val="00954C36"/>
    <w:rsid w:val="00954E5B"/>
    <w:rsid w:val="00954F8A"/>
    <w:rsid w:val="00954FF4"/>
    <w:rsid w:val="00955419"/>
    <w:rsid w:val="009557CC"/>
    <w:rsid w:val="0095587C"/>
    <w:rsid w:val="00955964"/>
    <w:rsid w:val="00955DFA"/>
    <w:rsid w:val="00956659"/>
    <w:rsid w:val="00956664"/>
    <w:rsid w:val="009568F1"/>
    <w:rsid w:val="00956A12"/>
    <w:rsid w:val="00956AFE"/>
    <w:rsid w:val="00956D54"/>
    <w:rsid w:val="00956E09"/>
    <w:rsid w:val="00956E9D"/>
    <w:rsid w:val="0095702D"/>
    <w:rsid w:val="00957357"/>
    <w:rsid w:val="0095736F"/>
    <w:rsid w:val="00957456"/>
    <w:rsid w:val="00957828"/>
    <w:rsid w:val="00957897"/>
    <w:rsid w:val="00957A03"/>
    <w:rsid w:val="009601BA"/>
    <w:rsid w:val="009601EB"/>
    <w:rsid w:val="00960214"/>
    <w:rsid w:val="00960630"/>
    <w:rsid w:val="009606E6"/>
    <w:rsid w:val="00960AFD"/>
    <w:rsid w:val="00960CF9"/>
    <w:rsid w:val="00960D59"/>
    <w:rsid w:val="00961327"/>
    <w:rsid w:val="00961676"/>
    <w:rsid w:val="009616A7"/>
    <w:rsid w:val="00961872"/>
    <w:rsid w:val="00961FFC"/>
    <w:rsid w:val="009622D9"/>
    <w:rsid w:val="00962A67"/>
    <w:rsid w:val="00962CDD"/>
    <w:rsid w:val="009631B4"/>
    <w:rsid w:val="009633E2"/>
    <w:rsid w:val="00963C9A"/>
    <w:rsid w:val="0096405F"/>
    <w:rsid w:val="00965009"/>
    <w:rsid w:val="00965740"/>
    <w:rsid w:val="00965EA4"/>
    <w:rsid w:val="00966306"/>
    <w:rsid w:val="00966342"/>
    <w:rsid w:val="0096669C"/>
    <w:rsid w:val="0096669E"/>
    <w:rsid w:val="00966AA7"/>
    <w:rsid w:val="00966B18"/>
    <w:rsid w:val="0096785C"/>
    <w:rsid w:val="009703B6"/>
    <w:rsid w:val="0097064C"/>
    <w:rsid w:val="009708AE"/>
    <w:rsid w:val="00970E8C"/>
    <w:rsid w:val="00970EFD"/>
    <w:rsid w:val="00971031"/>
    <w:rsid w:val="009711D8"/>
    <w:rsid w:val="00971544"/>
    <w:rsid w:val="009718ED"/>
    <w:rsid w:val="00971E35"/>
    <w:rsid w:val="00972695"/>
    <w:rsid w:val="009726A4"/>
    <w:rsid w:val="00972E38"/>
    <w:rsid w:val="009737DB"/>
    <w:rsid w:val="00973904"/>
    <w:rsid w:val="00973A69"/>
    <w:rsid w:val="00973E5A"/>
    <w:rsid w:val="00973F1F"/>
    <w:rsid w:val="009744BD"/>
    <w:rsid w:val="009745BD"/>
    <w:rsid w:val="0097472B"/>
    <w:rsid w:val="00974CDD"/>
    <w:rsid w:val="00974E1A"/>
    <w:rsid w:val="00974F11"/>
    <w:rsid w:val="009754F5"/>
    <w:rsid w:val="00975638"/>
    <w:rsid w:val="009759A4"/>
    <w:rsid w:val="00976691"/>
    <w:rsid w:val="00976921"/>
    <w:rsid w:val="00976994"/>
    <w:rsid w:val="00976BC8"/>
    <w:rsid w:val="00976CBF"/>
    <w:rsid w:val="00976FF0"/>
    <w:rsid w:val="0097758E"/>
    <w:rsid w:val="009776EE"/>
    <w:rsid w:val="00977727"/>
    <w:rsid w:val="0097781D"/>
    <w:rsid w:val="00977DEC"/>
    <w:rsid w:val="009801EF"/>
    <w:rsid w:val="00980337"/>
    <w:rsid w:val="00980D42"/>
    <w:rsid w:val="00981BB3"/>
    <w:rsid w:val="00982231"/>
    <w:rsid w:val="0098268D"/>
    <w:rsid w:val="00982718"/>
    <w:rsid w:val="0098317E"/>
    <w:rsid w:val="00983528"/>
    <w:rsid w:val="00983737"/>
    <w:rsid w:val="0098399A"/>
    <w:rsid w:val="00984529"/>
    <w:rsid w:val="00984B31"/>
    <w:rsid w:val="00984B68"/>
    <w:rsid w:val="00984BE4"/>
    <w:rsid w:val="00984E45"/>
    <w:rsid w:val="00985A4A"/>
    <w:rsid w:val="00985CAC"/>
    <w:rsid w:val="00985F64"/>
    <w:rsid w:val="00985FC7"/>
    <w:rsid w:val="009864DD"/>
    <w:rsid w:val="00986547"/>
    <w:rsid w:val="00986A98"/>
    <w:rsid w:val="00986DD9"/>
    <w:rsid w:val="009871CA"/>
    <w:rsid w:val="0098771D"/>
    <w:rsid w:val="00987BDD"/>
    <w:rsid w:val="00987E40"/>
    <w:rsid w:val="0099026E"/>
    <w:rsid w:val="009905E9"/>
    <w:rsid w:val="00990634"/>
    <w:rsid w:val="00990D83"/>
    <w:rsid w:val="00990D97"/>
    <w:rsid w:val="00990E3A"/>
    <w:rsid w:val="00990E58"/>
    <w:rsid w:val="00990FB0"/>
    <w:rsid w:val="00991CF5"/>
    <w:rsid w:val="00991EB3"/>
    <w:rsid w:val="009921A5"/>
    <w:rsid w:val="009922B0"/>
    <w:rsid w:val="00992B56"/>
    <w:rsid w:val="009935A4"/>
    <w:rsid w:val="00993C49"/>
    <w:rsid w:val="00993E8A"/>
    <w:rsid w:val="00993EB1"/>
    <w:rsid w:val="009942A5"/>
    <w:rsid w:val="00994575"/>
    <w:rsid w:val="00995269"/>
    <w:rsid w:val="009952FC"/>
    <w:rsid w:val="00995541"/>
    <w:rsid w:val="009957B5"/>
    <w:rsid w:val="00995BC0"/>
    <w:rsid w:val="00995DE6"/>
    <w:rsid w:val="00995F22"/>
    <w:rsid w:val="009962C0"/>
    <w:rsid w:val="009962D7"/>
    <w:rsid w:val="00996797"/>
    <w:rsid w:val="00996908"/>
    <w:rsid w:val="00996953"/>
    <w:rsid w:val="00996E11"/>
    <w:rsid w:val="00997307"/>
    <w:rsid w:val="00997344"/>
    <w:rsid w:val="00997368"/>
    <w:rsid w:val="00997611"/>
    <w:rsid w:val="00997658"/>
    <w:rsid w:val="00997890"/>
    <w:rsid w:val="009978EF"/>
    <w:rsid w:val="009A02D1"/>
    <w:rsid w:val="009A05EE"/>
    <w:rsid w:val="009A07D4"/>
    <w:rsid w:val="009A0ADE"/>
    <w:rsid w:val="009A0CCE"/>
    <w:rsid w:val="009A0D4D"/>
    <w:rsid w:val="009A0EAF"/>
    <w:rsid w:val="009A1408"/>
    <w:rsid w:val="009A1CB0"/>
    <w:rsid w:val="009A24A1"/>
    <w:rsid w:val="009A272F"/>
    <w:rsid w:val="009A2D80"/>
    <w:rsid w:val="009A3472"/>
    <w:rsid w:val="009A3605"/>
    <w:rsid w:val="009A361A"/>
    <w:rsid w:val="009A3765"/>
    <w:rsid w:val="009A39EA"/>
    <w:rsid w:val="009A4D35"/>
    <w:rsid w:val="009A51F9"/>
    <w:rsid w:val="009A5407"/>
    <w:rsid w:val="009A6048"/>
    <w:rsid w:val="009A7268"/>
    <w:rsid w:val="009A752F"/>
    <w:rsid w:val="009A766C"/>
    <w:rsid w:val="009A7702"/>
    <w:rsid w:val="009A7E61"/>
    <w:rsid w:val="009B009A"/>
    <w:rsid w:val="009B00D3"/>
    <w:rsid w:val="009B0388"/>
    <w:rsid w:val="009B03DA"/>
    <w:rsid w:val="009B0608"/>
    <w:rsid w:val="009B0667"/>
    <w:rsid w:val="009B0CA0"/>
    <w:rsid w:val="009B0D09"/>
    <w:rsid w:val="009B1614"/>
    <w:rsid w:val="009B1A89"/>
    <w:rsid w:val="009B1A9E"/>
    <w:rsid w:val="009B1F0E"/>
    <w:rsid w:val="009B27A7"/>
    <w:rsid w:val="009B296E"/>
    <w:rsid w:val="009B2D2B"/>
    <w:rsid w:val="009B2E81"/>
    <w:rsid w:val="009B32FB"/>
    <w:rsid w:val="009B343A"/>
    <w:rsid w:val="009B3471"/>
    <w:rsid w:val="009B3710"/>
    <w:rsid w:val="009B397A"/>
    <w:rsid w:val="009B3FCE"/>
    <w:rsid w:val="009B3FDD"/>
    <w:rsid w:val="009B44EB"/>
    <w:rsid w:val="009B4BCD"/>
    <w:rsid w:val="009B4C28"/>
    <w:rsid w:val="009B526A"/>
    <w:rsid w:val="009B577D"/>
    <w:rsid w:val="009B5EF9"/>
    <w:rsid w:val="009B6343"/>
    <w:rsid w:val="009B6610"/>
    <w:rsid w:val="009B66E5"/>
    <w:rsid w:val="009B6C9A"/>
    <w:rsid w:val="009B6DD2"/>
    <w:rsid w:val="009B7035"/>
    <w:rsid w:val="009B734C"/>
    <w:rsid w:val="009B74DB"/>
    <w:rsid w:val="009B7A90"/>
    <w:rsid w:val="009B7BD8"/>
    <w:rsid w:val="009C0AB0"/>
    <w:rsid w:val="009C0C0E"/>
    <w:rsid w:val="009C0E5B"/>
    <w:rsid w:val="009C13AF"/>
    <w:rsid w:val="009C13D3"/>
    <w:rsid w:val="009C13EA"/>
    <w:rsid w:val="009C148B"/>
    <w:rsid w:val="009C163B"/>
    <w:rsid w:val="009C185A"/>
    <w:rsid w:val="009C1ABC"/>
    <w:rsid w:val="009C1C94"/>
    <w:rsid w:val="009C1D6E"/>
    <w:rsid w:val="009C210C"/>
    <w:rsid w:val="009C2950"/>
    <w:rsid w:val="009C2E27"/>
    <w:rsid w:val="009C2EB3"/>
    <w:rsid w:val="009C30C4"/>
    <w:rsid w:val="009C3541"/>
    <w:rsid w:val="009C370C"/>
    <w:rsid w:val="009C39E2"/>
    <w:rsid w:val="009C3C59"/>
    <w:rsid w:val="009C3D8C"/>
    <w:rsid w:val="009C3DDC"/>
    <w:rsid w:val="009C3F2C"/>
    <w:rsid w:val="009C43B6"/>
    <w:rsid w:val="009C43F3"/>
    <w:rsid w:val="009C461F"/>
    <w:rsid w:val="009C46D4"/>
    <w:rsid w:val="009C48A2"/>
    <w:rsid w:val="009C4E65"/>
    <w:rsid w:val="009C5076"/>
    <w:rsid w:val="009C510F"/>
    <w:rsid w:val="009C5208"/>
    <w:rsid w:val="009C523D"/>
    <w:rsid w:val="009C545E"/>
    <w:rsid w:val="009C54EB"/>
    <w:rsid w:val="009C59AC"/>
    <w:rsid w:val="009C5A1E"/>
    <w:rsid w:val="009C5E0C"/>
    <w:rsid w:val="009C6524"/>
    <w:rsid w:val="009C67E3"/>
    <w:rsid w:val="009C6A7A"/>
    <w:rsid w:val="009C6C5F"/>
    <w:rsid w:val="009C6E06"/>
    <w:rsid w:val="009C6F3E"/>
    <w:rsid w:val="009C7980"/>
    <w:rsid w:val="009C7A02"/>
    <w:rsid w:val="009D0225"/>
    <w:rsid w:val="009D0A82"/>
    <w:rsid w:val="009D107D"/>
    <w:rsid w:val="009D1479"/>
    <w:rsid w:val="009D1FEF"/>
    <w:rsid w:val="009D2218"/>
    <w:rsid w:val="009D2562"/>
    <w:rsid w:val="009D2730"/>
    <w:rsid w:val="009D38B2"/>
    <w:rsid w:val="009D3A83"/>
    <w:rsid w:val="009D3B64"/>
    <w:rsid w:val="009D3CEC"/>
    <w:rsid w:val="009D4ED6"/>
    <w:rsid w:val="009D5193"/>
    <w:rsid w:val="009D5FEB"/>
    <w:rsid w:val="009D677A"/>
    <w:rsid w:val="009D67B3"/>
    <w:rsid w:val="009D6860"/>
    <w:rsid w:val="009D6D24"/>
    <w:rsid w:val="009D7183"/>
    <w:rsid w:val="009D7192"/>
    <w:rsid w:val="009D72D3"/>
    <w:rsid w:val="009D7916"/>
    <w:rsid w:val="009E08B3"/>
    <w:rsid w:val="009E0F26"/>
    <w:rsid w:val="009E1823"/>
    <w:rsid w:val="009E1AD8"/>
    <w:rsid w:val="009E1B87"/>
    <w:rsid w:val="009E1BD4"/>
    <w:rsid w:val="009E1C4C"/>
    <w:rsid w:val="009E1E09"/>
    <w:rsid w:val="009E2186"/>
    <w:rsid w:val="009E25E8"/>
    <w:rsid w:val="009E2862"/>
    <w:rsid w:val="009E2AC1"/>
    <w:rsid w:val="009E2AE6"/>
    <w:rsid w:val="009E3209"/>
    <w:rsid w:val="009E3894"/>
    <w:rsid w:val="009E3BB5"/>
    <w:rsid w:val="009E3D50"/>
    <w:rsid w:val="009E3FC7"/>
    <w:rsid w:val="009E3FD6"/>
    <w:rsid w:val="009E3FE8"/>
    <w:rsid w:val="009E402A"/>
    <w:rsid w:val="009E415C"/>
    <w:rsid w:val="009E4179"/>
    <w:rsid w:val="009E4269"/>
    <w:rsid w:val="009E476C"/>
    <w:rsid w:val="009E478E"/>
    <w:rsid w:val="009E4D88"/>
    <w:rsid w:val="009E5560"/>
    <w:rsid w:val="009E5D45"/>
    <w:rsid w:val="009E5D93"/>
    <w:rsid w:val="009E622D"/>
    <w:rsid w:val="009E6473"/>
    <w:rsid w:val="009E65D2"/>
    <w:rsid w:val="009E668E"/>
    <w:rsid w:val="009E67CB"/>
    <w:rsid w:val="009E6863"/>
    <w:rsid w:val="009E6D52"/>
    <w:rsid w:val="009E6ED8"/>
    <w:rsid w:val="009E7010"/>
    <w:rsid w:val="009E7216"/>
    <w:rsid w:val="009E75FD"/>
    <w:rsid w:val="009E77A3"/>
    <w:rsid w:val="009E7CA9"/>
    <w:rsid w:val="009E7DD5"/>
    <w:rsid w:val="009F0A01"/>
    <w:rsid w:val="009F0AC9"/>
    <w:rsid w:val="009F0E33"/>
    <w:rsid w:val="009F0F0C"/>
    <w:rsid w:val="009F1096"/>
    <w:rsid w:val="009F10B0"/>
    <w:rsid w:val="009F1375"/>
    <w:rsid w:val="009F1521"/>
    <w:rsid w:val="009F1540"/>
    <w:rsid w:val="009F1737"/>
    <w:rsid w:val="009F1EED"/>
    <w:rsid w:val="009F1FCE"/>
    <w:rsid w:val="009F23AD"/>
    <w:rsid w:val="009F23DB"/>
    <w:rsid w:val="009F266A"/>
    <w:rsid w:val="009F27CA"/>
    <w:rsid w:val="009F2812"/>
    <w:rsid w:val="009F2A2E"/>
    <w:rsid w:val="009F2B37"/>
    <w:rsid w:val="009F2B7F"/>
    <w:rsid w:val="009F2C44"/>
    <w:rsid w:val="009F2D84"/>
    <w:rsid w:val="009F2DA7"/>
    <w:rsid w:val="009F3822"/>
    <w:rsid w:val="009F38D3"/>
    <w:rsid w:val="009F3B45"/>
    <w:rsid w:val="009F3CE8"/>
    <w:rsid w:val="009F3E81"/>
    <w:rsid w:val="009F3F64"/>
    <w:rsid w:val="009F47B8"/>
    <w:rsid w:val="009F52B2"/>
    <w:rsid w:val="009F5CC9"/>
    <w:rsid w:val="009F5FC8"/>
    <w:rsid w:val="009F6531"/>
    <w:rsid w:val="009F6D8A"/>
    <w:rsid w:val="009F6E5C"/>
    <w:rsid w:val="009F6E74"/>
    <w:rsid w:val="009F724C"/>
    <w:rsid w:val="009F747A"/>
    <w:rsid w:val="009F7782"/>
    <w:rsid w:val="009F78E4"/>
    <w:rsid w:val="009F7FE9"/>
    <w:rsid w:val="00A000AC"/>
    <w:rsid w:val="00A00290"/>
    <w:rsid w:val="00A00432"/>
    <w:rsid w:val="00A007C5"/>
    <w:rsid w:val="00A007D5"/>
    <w:rsid w:val="00A00BCF"/>
    <w:rsid w:val="00A01031"/>
    <w:rsid w:val="00A0132A"/>
    <w:rsid w:val="00A016C7"/>
    <w:rsid w:val="00A018A0"/>
    <w:rsid w:val="00A01A09"/>
    <w:rsid w:val="00A01BDA"/>
    <w:rsid w:val="00A01D99"/>
    <w:rsid w:val="00A01EC8"/>
    <w:rsid w:val="00A02CDB"/>
    <w:rsid w:val="00A03248"/>
    <w:rsid w:val="00A03658"/>
    <w:rsid w:val="00A04475"/>
    <w:rsid w:val="00A04896"/>
    <w:rsid w:val="00A04934"/>
    <w:rsid w:val="00A04D33"/>
    <w:rsid w:val="00A05504"/>
    <w:rsid w:val="00A05544"/>
    <w:rsid w:val="00A055C3"/>
    <w:rsid w:val="00A05DE0"/>
    <w:rsid w:val="00A062E1"/>
    <w:rsid w:val="00A069BA"/>
    <w:rsid w:val="00A06B39"/>
    <w:rsid w:val="00A06D1E"/>
    <w:rsid w:val="00A06EF1"/>
    <w:rsid w:val="00A06F16"/>
    <w:rsid w:val="00A073D1"/>
    <w:rsid w:val="00A07527"/>
    <w:rsid w:val="00A07C7F"/>
    <w:rsid w:val="00A07F2A"/>
    <w:rsid w:val="00A1019D"/>
    <w:rsid w:val="00A10334"/>
    <w:rsid w:val="00A10822"/>
    <w:rsid w:val="00A10E24"/>
    <w:rsid w:val="00A1184A"/>
    <w:rsid w:val="00A11FE5"/>
    <w:rsid w:val="00A12047"/>
    <w:rsid w:val="00A1211D"/>
    <w:rsid w:val="00A12572"/>
    <w:rsid w:val="00A1274D"/>
    <w:rsid w:val="00A1294C"/>
    <w:rsid w:val="00A12C49"/>
    <w:rsid w:val="00A12EB8"/>
    <w:rsid w:val="00A1337C"/>
    <w:rsid w:val="00A13B88"/>
    <w:rsid w:val="00A1431D"/>
    <w:rsid w:val="00A14363"/>
    <w:rsid w:val="00A14858"/>
    <w:rsid w:val="00A1506F"/>
    <w:rsid w:val="00A15409"/>
    <w:rsid w:val="00A154CB"/>
    <w:rsid w:val="00A158C8"/>
    <w:rsid w:val="00A15B33"/>
    <w:rsid w:val="00A15BC4"/>
    <w:rsid w:val="00A15BDC"/>
    <w:rsid w:val="00A15EE4"/>
    <w:rsid w:val="00A163F5"/>
    <w:rsid w:val="00A165D2"/>
    <w:rsid w:val="00A169AC"/>
    <w:rsid w:val="00A16C14"/>
    <w:rsid w:val="00A16C1E"/>
    <w:rsid w:val="00A170B9"/>
    <w:rsid w:val="00A175F4"/>
    <w:rsid w:val="00A178B6"/>
    <w:rsid w:val="00A201E4"/>
    <w:rsid w:val="00A20267"/>
    <w:rsid w:val="00A20DE1"/>
    <w:rsid w:val="00A21204"/>
    <w:rsid w:val="00A21531"/>
    <w:rsid w:val="00A2164B"/>
    <w:rsid w:val="00A219DC"/>
    <w:rsid w:val="00A21C89"/>
    <w:rsid w:val="00A21EA9"/>
    <w:rsid w:val="00A21FA4"/>
    <w:rsid w:val="00A22212"/>
    <w:rsid w:val="00A22612"/>
    <w:rsid w:val="00A229CE"/>
    <w:rsid w:val="00A22C83"/>
    <w:rsid w:val="00A22E51"/>
    <w:rsid w:val="00A2320E"/>
    <w:rsid w:val="00A23759"/>
    <w:rsid w:val="00A239EB"/>
    <w:rsid w:val="00A23AAD"/>
    <w:rsid w:val="00A23BFB"/>
    <w:rsid w:val="00A23E92"/>
    <w:rsid w:val="00A243A0"/>
    <w:rsid w:val="00A24927"/>
    <w:rsid w:val="00A24E8B"/>
    <w:rsid w:val="00A25453"/>
    <w:rsid w:val="00A256BE"/>
    <w:rsid w:val="00A25AC0"/>
    <w:rsid w:val="00A26282"/>
    <w:rsid w:val="00A268E0"/>
    <w:rsid w:val="00A268E6"/>
    <w:rsid w:val="00A26B49"/>
    <w:rsid w:val="00A26E05"/>
    <w:rsid w:val="00A2721C"/>
    <w:rsid w:val="00A273A9"/>
    <w:rsid w:val="00A2745F"/>
    <w:rsid w:val="00A27978"/>
    <w:rsid w:val="00A27AA8"/>
    <w:rsid w:val="00A27E37"/>
    <w:rsid w:val="00A27E78"/>
    <w:rsid w:val="00A27F12"/>
    <w:rsid w:val="00A27FC8"/>
    <w:rsid w:val="00A309CD"/>
    <w:rsid w:val="00A309F0"/>
    <w:rsid w:val="00A30A6E"/>
    <w:rsid w:val="00A30CC8"/>
    <w:rsid w:val="00A30DF3"/>
    <w:rsid w:val="00A30EE2"/>
    <w:rsid w:val="00A31025"/>
    <w:rsid w:val="00A3114D"/>
    <w:rsid w:val="00A31662"/>
    <w:rsid w:val="00A316B9"/>
    <w:rsid w:val="00A320E2"/>
    <w:rsid w:val="00A32355"/>
    <w:rsid w:val="00A3260B"/>
    <w:rsid w:val="00A32750"/>
    <w:rsid w:val="00A328E8"/>
    <w:rsid w:val="00A32C9B"/>
    <w:rsid w:val="00A32ECB"/>
    <w:rsid w:val="00A33398"/>
    <w:rsid w:val="00A33531"/>
    <w:rsid w:val="00A33819"/>
    <w:rsid w:val="00A33A7A"/>
    <w:rsid w:val="00A33C35"/>
    <w:rsid w:val="00A33EFD"/>
    <w:rsid w:val="00A341BF"/>
    <w:rsid w:val="00A341EA"/>
    <w:rsid w:val="00A34421"/>
    <w:rsid w:val="00A34697"/>
    <w:rsid w:val="00A346F7"/>
    <w:rsid w:val="00A3517D"/>
    <w:rsid w:val="00A35675"/>
    <w:rsid w:val="00A35CF0"/>
    <w:rsid w:val="00A35DFE"/>
    <w:rsid w:val="00A36690"/>
    <w:rsid w:val="00A36DC5"/>
    <w:rsid w:val="00A37123"/>
    <w:rsid w:val="00A37A37"/>
    <w:rsid w:val="00A37BE4"/>
    <w:rsid w:val="00A37CCD"/>
    <w:rsid w:val="00A37DA3"/>
    <w:rsid w:val="00A407F5"/>
    <w:rsid w:val="00A40F24"/>
    <w:rsid w:val="00A40FEA"/>
    <w:rsid w:val="00A4114F"/>
    <w:rsid w:val="00A411FB"/>
    <w:rsid w:val="00A41627"/>
    <w:rsid w:val="00A417DD"/>
    <w:rsid w:val="00A42084"/>
    <w:rsid w:val="00A42424"/>
    <w:rsid w:val="00A427A8"/>
    <w:rsid w:val="00A4288A"/>
    <w:rsid w:val="00A4290A"/>
    <w:rsid w:val="00A42C79"/>
    <w:rsid w:val="00A42F13"/>
    <w:rsid w:val="00A433D5"/>
    <w:rsid w:val="00A4367C"/>
    <w:rsid w:val="00A436BE"/>
    <w:rsid w:val="00A44CBF"/>
    <w:rsid w:val="00A44F51"/>
    <w:rsid w:val="00A45520"/>
    <w:rsid w:val="00A45549"/>
    <w:rsid w:val="00A4569E"/>
    <w:rsid w:val="00A456BC"/>
    <w:rsid w:val="00A45A85"/>
    <w:rsid w:val="00A46055"/>
    <w:rsid w:val="00A46207"/>
    <w:rsid w:val="00A46748"/>
    <w:rsid w:val="00A46F65"/>
    <w:rsid w:val="00A47351"/>
    <w:rsid w:val="00A47B43"/>
    <w:rsid w:val="00A5024B"/>
    <w:rsid w:val="00A50347"/>
    <w:rsid w:val="00A5042C"/>
    <w:rsid w:val="00A504E1"/>
    <w:rsid w:val="00A5075A"/>
    <w:rsid w:val="00A50CDF"/>
    <w:rsid w:val="00A51345"/>
    <w:rsid w:val="00A51781"/>
    <w:rsid w:val="00A51982"/>
    <w:rsid w:val="00A51A36"/>
    <w:rsid w:val="00A51A92"/>
    <w:rsid w:val="00A523DD"/>
    <w:rsid w:val="00A52E39"/>
    <w:rsid w:val="00A530AC"/>
    <w:rsid w:val="00A5373D"/>
    <w:rsid w:val="00A53CFF"/>
    <w:rsid w:val="00A53E34"/>
    <w:rsid w:val="00A53F38"/>
    <w:rsid w:val="00A541EB"/>
    <w:rsid w:val="00A546D7"/>
    <w:rsid w:val="00A54FB8"/>
    <w:rsid w:val="00A5510C"/>
    <w:rsid w:val="00A5656F"/>
    <w:rsid w:val="00A56704"/>
    <w:rsid w:val="00A56E15"/>
    <w:rsid w:val="00A578C3"/>
    <w:rsid w:val="00A57F2E"/>
    <w:rsid w:val="00A60495"/>
    <w:rsid w:val="00A60D4D"/>
    <w:rsid w:val="00A60E8D"/>
    <w:rsid w:val="00A61155"/>
    <w:rsid w:val="00A615C8"/>
    <w:rsid w:val="00A6168C"/>
    <w:rsid w:val="00A617C0"/>
    <w:rsid w:val="00A61CD0"/>
    <w:rsid w:val="00A61E1F"/>
    <w:rsid w:val="00A621B9"/>
    <w:rsid w:val="00A6242A"/>
    <w:rsid w:val="00A628F5"/>
    <w:rsid w:val="00A62970"/>
    <w:rsid w:val="00A62C53"/>
    <w:rsid w:val="00A6308E"/>
    <w:rsid w:val="00A63CAA"/>
    <w:rsid w:val="00A6432C"/>
    <w:rsid w:val="00A646E3"/>
    <w:rsid w:val="00A64AF2"/>
    <w:rsid w:val="00A6533A"/>
    <w:rsid w:val="00A65CCA"/>
    <w:rsid w:val="00A66072"/>
    <w:rsid w:val="00A6620C"/>
    <w:rsid w:val="00A662C1"/>
    <w:rsid w:val="00A67434"/>
    <w:rsid w:val="00A67457"/>
    <w:rsid w:val="00A67746"/>
    <w:rsid w:val="00A7002C"/>
    <w:rsid w:val="00A70108"/>
    <w:rsid w:val="00A70739"/>
    <w:rsid w:val="00A70792"/>
    <w:rsid w:val="00A70C7E"/>
    <w:rsid w:val="00A7188D"/>
    <w:rsid w:val="00A725AF"/>
    <w:rsid w:val="00A72984"/>
    <w:rsid w:val="00A72CAC"/>
    <w:rsid w:val="00A73664"/>
    <w:rsid w:val="00A73BF9"/>
    <w:rsid w:val="00A7414F"/>
    <w:rsid w:val="00A741F7"/>
    <w:rsid w:val="00A74266"/>
    <w:rsid w:val="00A74277"/>
    <w:rsid w:val="00A74772"/>
    <w:rsid w:val="00A74886"/>
    <w:rsid w:val="00A748CA"/>
    <w:rsid w:val="00A7517F"/>
    <w:rsid w:val="00A75569"/>
    <w:rsid w:val="00A7560C"/>
    <w:rsid w:val="00A758A1"/>
    <w:rsid w:val="00A75CA5"/>
    <w:rsid w:val="00A763DA"/>
    <w:rsid w:val="00A765AF"/>
    <w:rsid w:val="00A7690F"/>
    <w:rsid w:val="00A76FF1"/>
    <w:rsid w:val="00A7711E"/>
    <w:rsid w:val="00A77359"/>
    <w:rsid w:val="00A7777D"/>
    <w:rsid w:val="00A77BC8"/>
    <w:rsid w:val="00A800C9"/>
    <w:rsid w:val="00A80FA3"/>
    <w:rsid w:val="00A81108"/>
    <w:rsid w:val="00A81133"/>
    <w:rsid w:val="00A812ED"/>
    <w:rsid w:val="00A81439"/>
    <w:rsid w:val="00A81E07"/>
    <w:rsid w:val="00A82267"/>
    <w:rsid w:val="00A82A5F"/>
    <w:rsid w:val="00A82B1C"/>
    <w:rsid w:val="00A82C99"/>
    <w:rsid w:val="00A83638"/>
    <w:rsid w:val="00A83891"/>
    <w:rsid w:val="00A83B3C"/>
    <w:rsid w:val="00A83E3D"/>
    <w:rsid w:val="00A83E73"/>
    <w:rsid w:val="00A84927"/>
    <w:rsid w:val="00A84C4E"/>
    <w:rsid w:val="00A85134"/>
    <w:rsid w:val="00A852E1"/>
    <w:rsid w:val="00A855EA"/>
    <w:rsid w:val="00A857F9"/>
    <w:rsid w:val="00A859C4"/>
    <w:rsid w:val="00A85AE9"/>
    <w:rsid w:val="00A85D5C"/>
    <w:rsid w:val="00A85E7B"/>
    <w:rsid w:val="00A85E8C"/>
    <w:rsid w:val="00A863D7"/>
    <w:rsid w:val="00A8645A"/>
    <w:rsid w:val="00A86463"/>
    <w:rsid w:val="00A86AA7"/>
    <w:rsid w:val="00A86FD1"/>
    <w:rsid w:val="00A86FF8"/>
    <w:rsid w:val="00A874F0"/>
    <w:rsid w:val="00A8772C"/>
    <w:rsid w:val="00A877E5"/>
    <w:rsid w:val="00A8788B"/>
    <w:rsid w:val="00A905CB"/>
    <w:rsid w:val="00A9081F"/>
    <w:rsid w:val="00A9092F"/>
    <w:rsid w:val="00A909A8"/>
    <w:rsid w:val="00A90ABF"/>
    <w:rsid w:val="00A90EFE"/>
    <w:rsid w:val="00A91101"/>
    <w:rsid w:val="00A91233"/>
    <w:rsid w:val="00A91287"/>
    <w:rsid w:val="00A926FD"/>
    <w:rsid w:val="00A92D5E"/>
    <w:rsid w:val="00A92DD9"/>
    <w:rsid w:val="00A93BF0"/>
    <w:rsid w:val="00A940EF"/>
    <w:rsid w:val="00A94619"/>
    <w:rsid w:val="00A94945"/>
    <w:rsid w:val="00A949A8"/>
    <w:rsid w:val="00A94BF2"/>
    <w:rsid w:val="00A94C53"/>
    <w:rsid w:val="00A94CED"/>
    <w:rsid w:val="00A94EEC"/>
    <w:rsid w:val="00A94FC0"/>
    <w:rsid w:val="00A958DE"/>
    <w:rsid w:val="00A95A14"/>
    <w:rsid w:val="00A95CD7"/>
    <w:rsid w:val="00A95E09"/>
    <w:rsid w:val="00A961F3"/>
    <w:rsid w:val="00A963E5"/>
    <w:rsid w:val="00A97373"/>
    <w:rsid w:val="00A97556"/>
    <w:rsid w:val="00A97CCF"/>
    <w:rsid w:val="00AA00D3"/>
    <w:rsid w:val="00AA0159"/>
    <w:rsid w:val="00AA02DD"/>
    <w:rsid w:val="00AA03C8"/>
    <w:rsid w:val="00AA0815"/>
    <w:rsid w:val="00AA0944"/>
    <w:rsid w:val="00AA0E6B"/>
    <w:rsid w:val="00AA0F84"/>
    <w:rsid w:val="00AA1405"/>
    <w:rsid w:val="00AA1E45"/>
    <w:rsid w:val="00AA3225"/>
    <w:rsid w:val="00AA3602"/>
    <w:rsid w:val="00AA36E4"/>
    <w:rsid w:val="00AA3806"/>
    <w:rsid w:val="00AA3C59"/>
    <w:rsid w:val="00AA3FAE"/>
    <w:rsid w:val="00AA43FC"/>
    <w:rsid w:val="00AA44F2"/>
    <w:rsid w:val="00AA453D"/>
    <w:rsid w:val="00AA53D8"/>
    <w:rsid w:val="00AA5F9B"/>
    <w:rsid w:val="00AA5FEE"/>
    <w:rsid w:val="00AA619B"/>
    <w:rsid w:val="00AA623F"/>
    <w:rsid w:val="00AA6FD9"/>
    <w:rsid w:val="00AA705D"/>
    <w:rsid w:val="00AA77CD"/>
    <w:rsid w:val="00AA7BE8"/>
    <w:rsid w:val="00AA7C41"/>
    <w:rsid w:val="00AA7D2E"/>
    <w:rsid w:val="00AB06E1"/>
    <w:rsid w:val="00AB0D12"/>
    <w:rsid w:val="00AB0E07"/>
    <w:rsid w:val="00AB115A"/>
    <w:rsid w:val="00AB1375"/>
    <w:rsid w:val="00AB13B4"/>
    <w:rsid w:val="00AB18F7"/>
    <w:rsid w:val="00AB1F3C"/>
    <w:rsid w:val="00AB2E0C"/>
    <w:rsid w:val="00AB2FFF"/>
    <w:rsid w:val="00AB3168"/>
    <w:rsid w:val="00AB318F"/>
    <w:rsid w:val="00AB3542"/>
    <w:rsid w:val="00AB3710"/>
    <w:rsid w:val="00AB3977"/>
    <w:rsid w:val="00AB3A39"/>
    <w:rsid w:val="00AB40DB"/>
    <w:rsid w:val="00AB4318"/>
    <w:rsid w:val="00AB4FC5"/>
    <w:rsid w:val="00AB61F5"/>
    <w:rsid w:val="00AB644E"/>
    <w:rsid w:val="00AB682E"/>
    <w:rsid w:val="00AB68FD"/>
    <w:rsid w:val="00AB701E"/>
    <w:rsid w:val="00AB72FC"/>
    <w:rsid w:val="00AB7611"/>
    <w:rsid w:val="00AB7B9E"/>
    <w:rsid w:val="00AB7E01"/>
    <w:rsid w:val="00AB7E56"/>
    <w:rsid w:val="00AC0494"/>
    <w:rsid w:val="00AC0635"/>
    <w:rsid w:val="00AC06CA"/>
    <w:rsid w:val="00AC0785"/>
    <w:rsid w:val="00AC08A9"/>
    <w:rsid w:val="00AC0ABD"/>
    <w:rsid w:val="00AC1324"/>
    <w:rsid w:val="00AC1455"/>
    <w:rsid w:val="00AC21CF"/>
    <w:rsid w:val="00AC247B"/>
    <w:rsid w:val="00AC2582"/>
    <w:rsid w:val="00AC28FC"/>
    <w:rsid w:val="00AC2BA9"/>
    <w:rsid w:val="00AC345E"/>
    <w:rsid w:val="00AC3D8E"/>
    <w:rsid w:val="00AC3F07"/>
    <w:rsid w:val="00AC51B7"/>
    <w:rsid w:val="00AC53A5"/>
    <w:rsid w:val="00AC5877"/>
    <w:rsid w:val="00AC58A7"/>
    <w:rsid w:val="00AC59C9"/>
    <w:rsid w:val="00AC5ACB"/>
    <w:rsid w:val="00AC5D8B"/>
    <w:rsid w:val="00AC606F"/>
    <w:rsid w:val="00AC6AB9"/>
    <w:rsid w:val="00AC7595"/>
    <w:rsid w:val="00AC785F"/>
    <w:rsid w:val="00AC7AE1"/>
    <w:rsid w:val="00AC7CD3"/>
    <w:rsid w:val="00AC7D75"/>
    <w:rsid w:val="00AD072D"/>
    <w:rsid w:val="00AD07B7"/>
    <w:rsid w:val="00AD0C1C"/>
    <w:rsid w:val="00AD121A"/>
    <w:rsid w:val="00AD16B8"/>
    <w:rsid w:val="00AD1764"/>
    <w:rsid w:val="00AD17E1"/>
    <w:rsid w:val="00AD2296"/>
    <w:rsid w:val="00AD242A"/>
    <w:rsid w:val="00AD261D"/>
    <w:rsid w:val="00AD283D"/>
    <w:rsid w:val="00AD2886"/>
    <w:rsid w:val="00AD2B5C"/>
    <w:rsid w:val="00AD3393"/>
    <w:rsid w:val="00AD33DA"/>
    <w:rsid w:val="00AD3449"/>
    <w:rsid w:val="00AD36C7"/>
    <w:rsid w:val="00AD3CB3"/>
    <w:rsid w:val="00AD51C4"/>
    <w:rsid w:val="00AD55CB"/>
    <w:rsid w:val="00AD575F"/>
    <w:rsid w:val="00AD5B77"/>
    <w:rsid w:val="00AD5CC4"/>
    <w:rsid w:val="00AD606F"/>
    <w:rsid w:val="00AD60B1"/>
    <w:rsid w:val="00AD62A8"/>
    <w:rsid w:val="00AD6874"/>
    <w:rsid w:val="00AD6CF6"/>
    <w:rsid w:val="00AD6D5B"/>
    <w:rsid w:val="00AD71A0"/>
    <w:rsid w:val="00AD76BA"/>
    <w:rsid w:val="00AD785F"/>
    <w:rsid w:val="00AD7882"/>
    <w:rsid w:val="00AD7EBA"/>
    <w:rsid w:val="00AE0037"/>
    <w:rsid w:val="00AE01F5"/>
    <w:rsid w:val="00AE07B9"/>
    <w:rsid w:val="00AE1508"/>
    <w:rsid w:val="00AE1531"/>
    <w:rsid w:val="00AE1555"/>
    <w:rsid w:val="00AE1832"/>
    <w:rsid w:val="00AE1AE0"/>
    <w:rsid w:val="00AE1B51"/>
    <w:rsid w:val="00AE20D0"/>
    <w:rsid w:val="00AE224E"/>
    <w:rsid w:val="00AE2521"/>
    <w:rsid w:val="00AE318D"/>
    <w:rsid w:val="00AE3222"/>
    <w:rsid w:val="00AE393E"/>
    <w:rsid w:val="00AE3A59"/>
    <w:rsid w:val="00AE3D6C"/>
    <w:rsid w:val="00AE4466"/>
    <w:rsid w:val="00AE4842"/>
    <w:rsid w:val="00AE4967"/>
    <w:rsid w:val="00AE53F6"/>
    <w:rsid w:val="00AE590E"/>
    <w:rsid w:val="00AE5E19"/>
    <w:rsid w:val="00AE6388"/>
    <w:rsid w:val="00AE63BE"/>
    <w:rsid w:val="00AE67E5"/>
    <w:rsid w:val="00AE6B40"/>
    <w:rsid w:val="00AE70F5"/>
    <w:rsid w:val="00AE7233"/>
    <w:rsid w:val="00AE77F1"/>
    <w:rsid w:val="00AF0015"/>
    <w:rsid w:val="00AF04B3"/>
    <w:rsid w:val="00AF0B41"/>
    <w:rsid w:val="00AF0C0A"/>
    <w:rsid w:val="00AF1230"/>
    <w:rsid w:val="00AF143F"/>
    <w:rsid w:val="00AF16CF"/>
    <w:rsid w:val="00AF1701"/>
    <w:rsid w:val="00AF18A5"/>
    <w:rsid w:val="00AF2416"/>
    <w:rsid w:val="00AF253F"/>
    <w:rsid w:val="00AF2B00"/>
    <w:rsid w:val="00AF3315"/>
    <w:rsid w:val="00AF331D"/>
    <w:rsid w:val="00AF337A"/>
    <w:rsid w:val="00AF36F4"/>
    <w:rsid w:val="00AF3A63"/>
    <w:rsid w:val="00AF3B6D"/>
    <w:rsid w:val="00AF3B73"/>
    <w:rsid w:val="00AF4869"/>
    <w:rsid w:val="00AF4908"/>
    <w:rsid w:val="00AF4CA5"/>
    <w:rsid w:val="00AF4FD8"/>
    <w:rsid w:val="00AF511B"/>
    <w:rsid w:val="00AF5218"/>
    <w:rsid w:val="00AF55FC"/>
    <w:rsid w:val="00AF5937"/>
    <w:rsid w:val="00AF5B39"/>
    <w:rsid w:val="00AF5D68"/>
    <w:rsid w:val="00AF5F74"/>
    <w:rsid w:val="00AF5FDA"/>
    <w:rsid w:val="00AF610A"/>
    <w:rsid w:val="00AF6187"/>
    <w:rsid w:val="00AF61A0"/>
    <w:rsid w:val="00AF660D"/>
    <w:rsid w:val="00AF6DD8"/>
    <w:rsid w:val="00AF6E0C"/>
    <w:rsid w:val="00AF7970"/>
    <w:rsid w:val="00B00183"/>
    <w:rsid w:val="00B001CA"/>
    <w:rsid w:val="00B001FE"/>
    <w:rsid w:val="00B009BC"/>
    <w:rsid w:val="00B00ABC"/>
    <w:rsid w:val="00B00C14"/>
    <w:rsid w:val="00B00F6F"/>
    <w:rsid w:val="00B01093"/>
    <w:rsid w:val="00B0129E"/>
    <w:rsid w:val="00B0134B"/>
    <w:rsid w:val="00B014AA"/>
    <w:rsid w:val="00B0185C"/>
    <w:rsid w:val="00B01C70"/>
    <w:rsid w:val="00B02AF3"/>
    <w:rsid w:val="00B02D56"/>
    <w:rsid w:val="00B031F3"/>
    <w:rsid w:val="00B032E6"/>
    <w:rsid w:val="00B0376B"/>
    <w:rsid w:val="00B038E8"/>
    <w:rsid w:val="00B03FD2"/>
    <w:rsid w:val="00B0438C"/>
    <w:rsid w:val="00B043F1"/>
    <w:rsid w:val="00B044FF"/>
    <w:rsid w:val="00B05391"/>
    <w:rsid w:val="00B054E2"/>
    <w:rsid w:val="00B05611"/>
    <w:rsid w:val="00B05A24"/>
    <w:rsid w:val="00B05ABE"/>
    <w:rsid w:val="00B05CC9"/>
    <w:rsid w:val="00B061AA"/>
    <w:rsid w:val="00B06296"/>
    <w:rsid w:val="00B06E6F"/>
    <w:rsid w:val="00B075B9"/>
    <w:rsid w:val="00B079B3"/>
    <w:rsid w:val="00B07E15"/>
    <w:rsid w:val="00B100A2"/>
    <w:rsid w:val="00B10180"/>
    <w:rsid w:val="00B10EBE"/>
    <w:rsid w:val="00B11943"/>
    <w:rsid w:val="00B11F19"/>
    <w:rsid w:val="00B1219B"/>
    <w:rsid w:val="00B1280C"/>
    <w:rsid w:val="00B13611"/>
    <w:rsid w:val="00B13A5D"/>
    <w:rsid w:val="00B13CAA"/>
    <w:rsid w:val="00B13D55"/>
    <w:rsid w:val="00B14334"/>
    <w:rsid w:val="00B14437"/>
    <w:rsid w:val="00B14E94"/>
    <w:rsid w:val="00B151CB"/>
    <w:rsid w:val="00B152A5"/>
    <w:rsid w:val="00B1581E"/>
    <w:rsid w:val="00B15D6A"/>
    <w:rsid w:val="00B15F46"/>
    <w:rsid w:val="00B1611C"/>
    <w:rsid w:val="00B1627B"/>
    <w:rsid w:val="00B162B6"/>
    <w:rsid w:val="00B16609"/>
    <w:rsid w:val="00B16B62"/>
    <w:rsid w:val="00B16C54"/>
    <w:rsid w:val="00B16E5C"/>
    <w:rsid w:val="00B1754C"/>
    <w:rsid w:val="00B20161"/>
    <w:rsid w:val="00B201C2"/>
    <w:rsid w:val="00B20663"/>
    <w:rsid w:val="00B20699"/>
    <w:rsid w:val="00B20DB5"/>
    <w:rsid w:val="00B2144A"/>
    <w:rsid w:val="00B22058"/>
    <w:rsid w:val="00B222E9"/>
    <w:rsid w:val="00B222F3"/>
    <w:rsid w:val="00B22DF6"/>
    <w:rsid w:val="00B2347A"/>
    <w:rsid w:val="00B23B63"/>
    <w:rsid w:val="00B23C22"/>
    <w:rsid w:val="00B23D53"/>
    <w:rsid w:val="00B246C0"/>
    <w:rsid w:val="00B252E4"/>
    <w:rsid w:val="00B26191"/>
    <w:rsid w:val="00B26413"/>
    <w:rsid w:val="00B26779"/>
    <w:rsid w:val="00B267A1"/>
    <w:rsid w:val="00B26D48"/>
    <w:rsid w:val="00B26FDB"/>
    <w:rsid w:val="00B2721B"/>
    <w:rsid w:val="00B27301"/>
    <w:rsid w:val="00B2BE5C"/>
    <w:rsid w:val="00B30050"/>
    <w:rsid w:val="00B30323"/>
    <w:rsid w:val="00B30554"/>
    <w:rsid w:val="00B3067C"/>
    <w:rsid w:val="00B3102A"/>
    <w:rsid w:val="00B31C38"/>
    <w:rsid w:val="00B31C44"/>
    <w:rsid w:val="00B31D4F"/>
    <w:rsid w:val="00B31F97"/>
    <w:rsid w:val="00B328C3"/>
    <w:rsid w:val="00B32C1E"/>
    <w:rsid w:val="00B330BD"/>
    <w:rsid w:val="00B331E0"/>
    <w:rsid w:val="00B33457"/>
    <w:rsid w:val="00B33562"/>
    <w:rsid w:val="00B33AC5"/>
    <w:rsid w:val="00B34053"/>
    <w:rsid w:val="00B34D6D"/>
    <w:rsid w:val="00B352E5"/>
    <w:rsid w:val="00B35739"/>
    <w:rsid w:val="00B358BD"/>
    <w:rsid w:val="00B35D6A"/>
    <w:rsid w:val="00B35EE9"/>
    <w:rsid w:val="00B35FE7"/>
    <w:rsid w:val="00B366C9"/>
    <w:rsid w:val="00B36E2E"/>
    <w:rsid w:val="00B37001"/>
    <w:rsid w:val="00B37103"/>
    <w:rsid w:val="00B3750E"/>
    <w:rsid w:val="00B3775A"/>
    <w:rsid w:val="00B37785"/>
    <w:rsid w:val="00B37838"/>
    <w:rsid w:val="00B37A21"/>
    <w:rsid w:val="00B402AE"/>
    <w:rsid w:val="00B4075F"/>
    <w:rsid w:val="00B40B01"/>
    <w:rsid w:val="00B42236"/>
    <w:rsid w:val="00B42289"/>
    <w:rsid w:val="00B427D1"/>
    <w:rsid w:val="00B42835"/>
    <w:rsid w:val="00B42C48"/>
    <w:rsid w:val="00B436BE"/>
    <w:rsid w:val="00B43EF9"/>
    <w:rsid w:val="00B44ACD"/>
    <w:rsid w:val="00B45186"/>
    <w:rsid w:val="00B4572E"/>
    <w:rsid w:val="00B460C9"/>
    <w:rsid w:val="00B46445"/>
    <w:rsid w:val="00B46A8C"/>
    <w:rsid w:val="00B46B77"/>
    <w:rsid w:val="00B46C82"/>
    <w:rsid w:val="00B46F8A"/>
    <w:rsid w:val="00B4719E"/>
    <w:rsid w:val="00B47C43"/>
    <w:rsid w:val="00B47CC4"/>
    <w:rsid w:val="00B47E0D"/>
    <w:rsid w:val="00B50064"/>
    <w:rsid w:val="00B504CD"/>
    <w:rsid w:val="00B50B3A"/>
    <w:rsid w:val="00B50EFE"/>
    <w:rsid w:val="00B50F4F"/>
    <w:rsid w:val="00B51114"/>
    <w:rsid w:val="00B51634"/>
    <w:rsid w:val="00B51766"/>
    <w:rsid w:val="00B5185A"/>
    <w:rsid w:val="00B51B41"/>
    <w:rsid w:val="00B51B67"/>
    <w:rsid w:val="00B51BFD"/>
    <w:rsid w:val="00B51D66"/>
    <w:rsid w:val="00B520E8"/>
    <w:rsid w:val="00B52BA4"/>
    <w:rsid w:val="00B52C13"/>
    <w:rsid w:val="00B5309D"/>
    <w:rsid w:val="00B53673"/>
    <w:rsid w:val="00B53A10"/>
    <w:rsid w:val="00B53C3D"/>
    <w:rsid w:val="00B53C53"/>
    <w:rsid w:val="00B53C65"/>
    <w:rsid w:val="00B53D95"/>
    <w:rsid w:val="00B5457B"/>
    <w:rsid w:val="00B54E0D"/>
    <w:rsid w:val="00B552F0"/>
    <w:rsid w:val="00B55D31"/>
    <w:rsid w:val="00B55F4B"/>
    <w:rsid w:val="00B56037"/>
    <w:rsid w:val="00B56DF9"/>
    <w:rsid w:val="00B572E0"/>
    <w:rsid w:val="00B57D80"/>
    <w:rsid w:val="00B57DCC"/>
    <w:rsid w:val="00B6002A"/>
    <w:rsid w:val="00B60255"/>
    <w:rsid w:val="00B60735"/>
    <w:rsid w:val="00B609B6"/>
    <w:rsid w:val="00B609E5"/>
    <w:rsid w:val="00B60BF2"/>
    <w:rsid w:val="00B60BFA"/>
    <w:rsid w:val="00B60D18"/>
    <w:rsid w:val="00B6168D"/>
    <w:rsid w:val="00B61EA9"/>
    <w:rsid w:val="00B61EF7"/>
    <w:rsid w:val="00B61F20"/>
    <w:rsid w:val="00B62C99"/>
    <w:rsid w:val="00B62D0B"/>
    <w:rsid w:val="00B63E6C"/>
    <w:rsid w:val="00B642EA"/>
    <w:rsid w:val="00B64398"/>
    <w:rsid w:val="00B645FD"/>
    <w:rsid w:val="00B64DF8"/>
    <w:rsid w:val="00B64F6F"/>
    <w:rsid w:val="00B6532E"/>
    <w:rsid w:val="00B65545"/>
    <w:rsid w:val="00B65AB9"/>
    <w:rsid w:val="00B662CC"/>
    <w:rsid w:val="00B66349"/>
    <w:rsid w:val="00B66350"/>
    <w:rsid w:val="00B66452"/>
    <w:rsid w:val="00B6669C"/>
    <w:rsid w:val="00B66AA0"/>
    <w:rsid w:val="00B6714B"/>
    <w:rsid w:val="00B6721F"/>
    <w:rsid w:val="00B673A7"/>
    <w:rsid w:val="00B67A73"/>
    <w:rsid w:val="00B67C15"/>
    <w:rsid w:val="00B67C21"/>
    <w:rsid w:val="00B67C3D"/>
    <w:rsid w:val="00B6A597"/>
    <w:rsid w:val="00B70004"/>
    <w:rsid w:val="00B702F7"/>
    <w:rsid w:val="00B70F0F"/>
    <w:rsid w:val="00B70F1A"/>
    <w:rsid w:val="00B70FAE"/>
    <w:rsid w:val="00B711BF"/>
    <w:rsid w:val="00B71561"/>
    <w:rsid w:val="00B717E2"/>
    <w:rsid w:val="00B71F21"/>
    <w:rsid w:val="00B72318"/>
    <w:rsid w:val="00B7235A"/>
    <w:rsid w:val="00B7253B"/>
    <w:rsid w:val="00B727AB"/>
    <w:rsid w:val="00B72B04"/>
    <w:rsid w:val="00B72DF9"/>
    <w:rsid w:val="00B72E09"/>
    <w:rsid w:val="00B7330B"/>
    <w:rsid w:val="00B734D2"/>
    <w:rsid w:val="00B74588"/>
    <w:rsid w:val="00B74A67"/>
    <w:rsid w:val="00B74ED6"/>
    <w:rsid w:val="00B75003"/>
    <w:rsid w:val="00B75334"/>
    <w:rsid w:val="00B757F6"/>
    <w:rsid w:val="00B75ACC"/>
    <w:rsid w:val="00B75CEA"/>
    <w:rsid w:val="00B75DB4"/>
    <w:rsid w:val="00B76164"/>
    <w:rsid w:val="00B76333"/>
    <w:rsid w:val="00B76845"/>
    <w:rsid w:val="00B76A21"/>
    <w:rsid w:val="00B76C69"/>
    <w:rsid w:val="00B77219"/>
    <w:rsid w:val="00B7764C"/>
    <w:rsid w:val="00B77822"/>
    <w:rsid w:val="00B77B30"/>
    <w:rsid w:val="00B77DD5"/>
    <w:rsid w:val="00B8042F"/>
    <w:rsid w:val="00B8103B"/>
    <w:rsid w:val="00B8145E"/>
    <w:rsid w:val="00B81957"/>
    <w:rsid w:val="00B81DD3"/>
    <w:rsid w:val="00B81E62"/>
    <w:rsid w:val="00B8202A"/>
    <w:rsid w:val="00B820CB"/>
    <w:rsid w:val="00B822F5"/>
    <w:rsid w:val="00B8285C"/>
    <w:rsid w:val="00B82D9E"/>
    <w:rsid w:val="00B82E52"/>
    <w:rsid w:val="00B83069"/>
    <w:rsid w:val="00B835CB"/>
    <w:rsid w:val="00B84032"/>
    <w:rsid w:val="00B840B2"/>
    <w:rsid w:val="00B84650"/>
    <w:rsid w:val="00B84BFB"/>
    <w:rsid w:val="00B850FB"/>
    <w:rsid w:val="00B855DC"/>
    <w:rsid w:val="00B85E33"/>
    <w:rsid w:val="00B85EA0"/>
    <w:rsid w:val="00B86883"/>
    <w:rsid w:val="00B86B3F"/>
    <w:rsid w:val="00B87057"/>
    <w:rsid w:val="00B871D7"/>
    <w:rsid w:val="00B87231"/>
    <w:rsid w:val="00B87232"/>
    <w:rsid w:val="00B87253"/>
    <w:rsid w:val="00B874A9"/>
    <w:rsid w:val="00B878DC"/>
    <w:rsid w:val="00B8797B"/>
    <w:rsid w:val="00B87FE0"/>
    <w:rsid w:val="00B9006E"/>
    <w:rsid w:val="00B90197"/>
    <w:rsid w:val="00B9019E"/>
    <w:rsid w:val="00B907C9"/>
    <w:rsid w:val="00B90BF2"/>
    <w:rsid w:val="00B913E3"/>
    <w:rsid w:val="00B916F0"/>
    <w:rsid w:val="00B926A6"/>
    <w:rsid w:val="00B927D8"/>
    <w:rsid w:val="00B92AFF"/>
    <w:rsid w:val="00B92BB1"/>
    <w:rsid w:val="00B93029"/>
    <w:rsid w:val="00B93152"/>
    <w:rsid w:val="00B931AD"/>
    <w:rsid w:val="00B932DB"/>
    <w:rsid w:val="00B933BE"/>
    <w:rsid w:val="00B938D9"/>
    <w:rsid w:val="00B93EC4"/>
    <w:rsid w:val="00B93FFD"/>
    <w:rsid w:val="00B94388"/>
    <w:rsid w:val="00B94559"/>
    <w:rsid w:val="00B950BB"/>
    <w:rsid w:val="00B95271"/>
    <w:rsid w:val="00B95E4A"/>
    <w:rsid w:val="00B96C8A"/>
    <w:rsid w:val="00B971CD"/>
    <w:rsid w:val="00B97344"/>
    <w:rsid w:val="00B976D0"/>
    <w:rsid w:val="00B97776"/>
    <w:rsid w:val="00B97F9A"/>
    <w:rsid w:val="00BA0144"/>
    <w:rsid w:val="00BA05ED"/>
    <w:rsid w:val="00BA081D"/>
    <w:rsid w:val="00BA0AEE"/>
    <w:rsid w:val="00BA0BB2"/>
    <w:rsid w:val="00BA0D30"/>
    <w:rsid w:val="00BA0D48"/>
    <w:rsid w:val="00BA0DD4"/>
    <w:rsid w:val="00BA10D7"/>
    <w:rsid w:val="00BA11AA"/>
    <w:rsid w:val="00BA1702"/>
    <w:rsid w:val="00BA1CC6"/>
    <w:rsid w:val="00BA1FF1"/>
    <w:rsid w:val="00BA202E"/>
    <w:rsid w:val="00BA20EA"/>
    <w:rsid w:val="00BA2A36"/>
    <w:rsid w:val="00BA2C24"/>
    <w:rsid w:val="00BA2F14"/>
    <w:rsid w:val="00BA3D84"/>
    <w:rsid w:val="00BA41B1"/>
    <w:rsid w:val="00BA49CF"/>
    <w:rsid w:val="00BA5006"/>
    <w:rsid w:val="00BA5092"/>
    <w:rsid w:val="00BA50D2"/>
    <w:rsid w:val="00BA5A1F"/>
    <w:rsid w:val="00BA5B6C"/>
    <w:rsid w:val="00BA624E"/>
    <w:rsid w:val="00BA69D3"/>
    <w:rsid w:val="00BA7299"/>
    <w:rsid w:val="00BA7364"/>
    <w:rsid w:val="00BB0127"/>
    <w:rsid w:val="00BB04B6"/>
    <w:rsid w:val="00BB06A5"/>
    <w:rsid w:val="00BB115A"/>
    <w:rsid w:val="00BB16FE"/>
    <w:rsid w:val="00BB1782"/>
    <w:rsid w:val="00BB1A0D"/>
    <w:rsid w:val="00BB1D47"/>
    <w:rsid w:val="00BB22CC"/>
    <w:rsid w:val="00BB25BC"/>
    <w:rsid w:val="00BB280D"/>
    <w:rsid w:val="00BB2B90"/>
    <w:rsid w:val="00BB2E99"/>
    <w:rsid w:val="00BB321A"/>
    <w:rsid w:val="00BB34BC"/>
    <w:rsid w:val="00BB34D4"/>
    <w:rsid w:val="00BB35BA"/>
    <w:rsid w:val="00BB3710"/>
    <w:rsid w:val="00BB3DC7"/>
    <w:rsid w:val="00BB441E"/>
    <w:rsid w:val="00BB4B00"/>
    <w:rsid w:val="00BB4C87"/>
    <w:rsid w:val="00BB4E21"/>
    <w:rsid w:val="00BB5063"/>
    <w:rsid w:val="00BB5CF2"/>
    <w:rsid w:val="00BB6512"/>
    <w:rsid w:val="00BB6A20"/>
    <w:rsid w:val="00BB71D6"/>
    <w:rsid w:val="00BB7315"/>
    <w:rsid w:val="00BB7616"/>
    <w:rsid w:val="00BB7777"/>
    <w:rsid w:val="00BB7B6C"/>
    <w:rsid w:val="00BB7C09"/>
    <w:rsid w:val="00BC0DE3"/>
    <w:rsid w:val="00BC0E19"/>
    <w:rsid w:val="00BC0F37"/>
    <w:rsid w:val="00BC1235"/>
    <w:rsid w:val="00BC1313"/>
    <w:rsid w:val="00BC1584"/>
    <w:rsid w:val="00BC2665"/>
    <w:rsid w:val="00BC2D71"/>
    <w:rsid w:val="00BC2F0B"/>
    <w:rsid w:val="00BC3436"/>
    <w:rsid w:val="00BC351A"/>
    <w:rsid w:val="00BC353B"/>
    <w:rsid w:val="00BC37B4"/>
    <w:rsid w:val="00BC3935"/>
    <w:rsid w:val="00BC3B43"/>
    <w:rsid w:val="00BC3BAA"/>
    <w:rsid w:val="00BC3C39"/>
    <w:rsid w:val="00BC3CA8"/>
    <w:rsid w:val="00BC3E9A"/>
    <w:rsid w:val="00BC4403"/>
    <w:rsid w:val="00BC4825"/>
    <w:rsid w:val="00BC4834"/>
    <w:rsid w:val="00BC484E"/>
    <w:rsid w:val="00BC5344"/>
    <w:rsid w:val="00BC5E23"/>
    <w:rsid w:val="00BC62DC"/>
    <w:rsid w:val="00BC6929"/>
    <w:rsid w:val="00BC6D04"/>
    <w:rsid w:val="00BC76CA"/>
    <w:rsid w:val="00BD0593"/>
    <w:rsid w:val="00BD0666"/>
    <w:rsid w:val="00BD0954"/>
    <w:rsid w:val="00BD0D8D"/>
    <w:rsid w:val="00BD1049"/>
    <w:rsid w:val="00BD14D4"/>
    <w:rsid w:val="00BD1830"/>
    <w:rsid w:val="00BD1CBC"/>
    <w:rsid w:val="00BD1E6F"/>
    <w:rsid w:val="00BD2372"/>
    <w:rsid w:val="00BD2671"/>
    <w:rsid w:val="00BD3253"/>
    <w:rsid w:val="00BD33CB"/>
    <w:rsid w:val="00BD391D"/>
    <w:rsid w:val="00BD3D57"/>
    <w:rsid w:val="00BD4045"/>
    <w:rsid w:val="00BD42F1"/>
    <w:rsid w:val="00BD453D"/>
    <w:rsid w:val="00BD4597"/>
    <w:rsid w:val="00BD46CA"/>
    <w:rsid w:val="00BD4804"/>
    <w:rsid w:val="00BD4EBB"/>
    <w:rsid w:val="00BD4F32"/>
    <w:rsid w:val="00BD5055"/>
    <w:rsid w:val="00BD57DA"/>
    <w:rsid w:val="00BD594B"/>
    <w:rsid w:val="00BD5A9C"/>
    <w:rsid w:val="00BD61CE"/>
    <w:rsid w:val="00BD62ED"/>
    <w:rsid w:val="00BD6399"/>
    <w:rsid w:val="00BD6B73"/>
    <w:rsid w:val="00BD6C03"/>
    <w:rsid w:val="00BD6DD1"/>
    <w:rsid w:val="00BD731F"/>
    <w:rsid w:val="00BD73F5"/>
    <w:rsid w:val="00BD7A44"/>
    <w:rsid w:val="00BD7BE4"/>
    <w:rsid w:val="00BE000B"/>
    <w:rsid w:val="00BE0081"/>
    <w:rsid w:val="00BE01DA"/>
    <w:rsid w:val="00BE0D37"/>
    <w:rsid w:val="00BE1124"/>
    <w:rsid w:val="00BE1849"/>
    <w:rsid w:val="00BE1D36"/>
    <w:rsid w:val="00BE1E82"/>
    <w:rsid w:val="00BE26AF"/>
    <w:rsid w:val="00BE2828"/>
    <w:rsid w:val="00BE2CAF"/>
    <w:rsid w:val="00BE2D99"/>
    <w:rsid w:val="00BE32FF"/>
    <w:rsid w:val="00BE34EB"/>
    <w:rsid w:val="00BE3BD7"/>
    <w:rsid w:val="00BE3BDC"/>
    <w:rsid w:val="00BE3C21"/>
    <w:rsid w:val="00BE45DE"/>
    <w:rsid w:val="00BE4DA2"/>
    <w:rsid w:val="00BE4EA1"/>
    <w:rsid w:val="00BE5136"/>
    <w:rsid w:val="00BE5867"/>
    <w:rsid w:val="00BE5B0C"/>
    <w:rsid w:val="00BE628F"/>
    <w:rsid w:val="00BE71EB"/>
    <w:rsid w:val="00BE766E"/>
    <w:rsid w:val="00BE7676"/>
    <w:rsid w:val="00BE79F9"/>
    <w:rsid w:val="00BE7B23"/>
    <w:rsid w:val="00BE7ED0"/>
    <w:rsid w:val="00BF022E"/>
    <w:rsid w:val="00BF03FE"/>
    <w:rsid w:val="00BF052E"/>
    <w:rsid w:val="00BF0A82"/>
    <w:rsid w:val="00BF0AD4"/>
    <w:rsid w:val="00BF125C"/>
    <w:rsid w:val="00BF13ED"/>
    <w:rsid w:val="00BF181B"/>
    <w:rsid w:val="00BF2070"/>
    <w:rsid w:val="00BF20F0"/>
    <w:rsid w:val="00BF21F2"/>
    <w:rsid w:val="00BF23F8"/>
    <w:rsid w:val="00BF26A2"/>
    <w:rsid w:val="00BF29DE"/>
    <w:rsid w:val="00BF31C9"/>
    <w:rsid w:val="00BF3345"/>
    <w:rsid w:val="00BF34AF"/>
    <w:rsid w:val="00BF3665"/>
    <w:rsid w:val="00BF3AE8"/>
    <w:rsid w:val="00BF3BB1"/>
    <w:rsid w:val="00BF3D63"/>
    <w:rsid w:val="00BF41B2"/>
    <w:rsid w:val="00BF500E"/>
    <w:rsid w:val="00BF53CF"/>
    <w:rsid w:val="00BF545F"/>
    <w:rsid w:val="00BF56ED"/>
    <w:rsid w:val="00BF5E9C"/>
    <w:rsid w:val="00BF605E"/>
    <w:rsid w:val="00BF60BF"/>
    <w:rsid w:val="00BF64D6"/>
    <w:rsid w:val="00BF667A"/>
    <w:rsid w:val="00BF7432"/>
    <w:rsid w:val="00BF7833"/>
    <w:rsid w:val="00BF796D"/>
    <w:rsid w:val="00BF79AC"/>
    <w:rsid w:val="00BF7AB1"/>
    <w:rsid w:val="00BF7D22"/>
    <w:rsid w:val="00BF7DEA"/>
    <w:rsid w:val="00C00817"/>
    <w:rsid w:val="00C008DC"/>
    <w:rsid w:val="00C00E91"/>
    <w:rsid w:val="00C013FE"/>
    <w:rsid w:val="00C01788"/>
    <w:rsid w:val="00C01F92"/>
    <w:rsid w:val="00C021A7"/>
    <w:rsid w:val="00C03205"/>
    <w:rsid w:val="00C032A1"/>
    <w:rsid w:val="00C0375A"/>
    <w:rsid w:val="00C037A9"/>
    <w:rsid w:val="00C03833"/>
    <w:rsid w:val="00C038AC"/>
    <w:rsid w:val="00C03AD3"/>
    <w:rsid w:val="00C041B1"/>
    <w:rsid w:val="00C04FE4"/>
    <w:rsid w:val="00C053D5"/>
    <w:rsid w:val="00C05F07"/>
    <w:rsid w:val="00C060B3"/>
    <w:rsid w:val="00C061D4"/>
    <w:rsid w:val="00C06485"/>
    <w:rsid w:val="00C069B0"/>
    <w:rsid w:val="00C069BC"/>
    <w:rsid w:val="00C0703C"/>
    <w:rsid w:val="00C078C0"/>
    <w:rsid w:val="00C07E3A"/>
    <w:rsid w:val="00C11945"/>
    <w:rsid w:val="00C1238A"/>
    <w:rsid w:val="00C13357"/>
    <w:rsid w:val="00C13F0D"/>
    <w:rsid w:val="00C1432A"/>
    <w:rsid w:val="00C14475"/>
    <w:rsid w:val="00C148C4"/>
    <w:rsid w:val="00C14E30"/>
    <w:rsid w:val="00C1518A"/>
    <w:rsid w:val="00C1568E"/>
    <w:rsid w:val="00C15E26"/>
    <w:rsid w:val="00C161A1"/>
    <w:rsid w:val="00C16767"/>
    <w:rsid w:val="00C16D45"/>
    <w:rsid w:val="00C16DF0"/>
    <w:rsid w:val="00C17716"/>
    <w:rsid w:val="00C179F5"/>
    <w:rsid w:val="00C17CD3"/>
    <w:rsid w:val="00C17D4D"/>
    <w:rsid w:val="00C202D1"/>
    <w:rsid w:val="00C2034A"/>
    <w:rsid w:val="00C206B9"/>
    <w:rsid w:val="00C20946"/>
    <w:rsid w:val="00C20990"/>
    <w:rsid w:val="00C20CA8"/>
    <w:rsid w:val="00C20DE4"/>
    <w:rsid w:val="00C20F35"/>
    <w:rsid w:val="00C20F85"/>
    <w:rsid w:val="00C211D3"/>
    <w:rsid w:val="00C21347"/>
    <w:rsid w:val="00C2154E"/>
    <w:rsid w:val="00C2195F"/>
    <w:rsid w:val="00C21C4D"/>
    <w:rsid w:val="00C21C85"/>
    <w:rsid w:val="00C2291B"/>
    <w:rsid w:val="00C22E05"/>
    <w:rsid w:val="00C22FDF"/>
    <w:rsid w:val="00C2306D"/>
    <w:rsid w:val="00C231AD"/>
    <w:rsid w:val="00C2327A"/>
    <w:rsid w:val="00C2360C"/>
    <w:rsid w:val="00C238C6"/>
    <w:rsid w:val="00C23945"/>
    <w:rsid w:val="00C23A0F"/>
    <w:rsid w:val="00C2429F"/>
    <w:rsid w:val="00C24425"/>
    <w:rsid w:val="00C2444D"/>
    <w:rsid w:val="00C2477C"/>
    <w:rsid w:val="00C2498C"/>
    <w:rsid w:val="00C24A0C"/>
    <w:rsid w:val="00C24C9B"/>
    <w:rsid w:val="00C24F4B"/>
    <w:rsid w:val="00C25915"/>
    <w:rsid w:val="00C259B9"/>
    <w:rsid w:val="00C25B29"/>
    <w:rsid w:val="00C25CF2"/>
    <w:rsid w:val="00C25CF9"/>
    <w:rsid w:val="00C25DD9"/>
    <w:rsid w:val="00C25EF9"/>
    <w:rsid w:val="00C266E1"/>
    <w:rsid w:val="00C26A09"/>
    <w:rsid w:val="00C26E16"/>
    <w:rsid w:val="00C26E9E"/>
    <w:rsid w:val="00C26ED5"/>
    <w:rsid w:val="00C2700F"/>
    <w:rsid w:val="00C2733A"/>
    <w:rsid w:val="00C2768F"/>
    <w:rsid w:val="00C279A6"/>
    <w:rsid w:val="00C27AD9"/>
    <w:rsid w:val="00C27BEC"/>
    <w:rsid w:val="00C27C09"/>
    <w:rsid w:val="00C27FAE"/>
    <w:rsid w:val="00C30077"/>
    <w:rsid w:val="00C302B2"/>
    <w:rsid w:val="00C304A2"/>
    <w:rsid w:val="00C30571"/>
    <w:rsid w:val="00C3066D"/>
    <w:rsid w:val="00C3086E"/>
    <w:rsid w:val="00C30E33"/>
    <w:rsid w:val="00C31090"/>
    <w:rsid w:val="00C311A6"/>
    <w:rsid w:val="00C316E7"/>
    <w:rsid w:val="00C317C1"/>
    <w:rsid w:val="00C31FBB"/>
    <w:rsid w:val="00C32546"/>
    <w:rsid w:val="00C325E2"/>
    <w:rsid w:val="00C33030"/>
    <w:rsid w:val="00C3315E"/>
    <w:rsid w:val="00C333AE"/>
    <w:rsid w:val="00C336AF"/>
    <w:rsid w:val="00C336C5"/>
    <w:rsid w:val="00C34343"/>
    <w:rsid w:val="00C3466B"/>
    <w:rsid w:val="00C34850"/>
    <w:rsid w:val="00C3546C"/>
    <w:rsid w:val="00C3561B"/>
    <w:rsid w:val="00C35757"/>
    <w:rsid w:val="00C357F6"/>
    <w:rsid w:val="00C36980"/>
    <w:rsid w:val="00C36A61"/>
    <w:rsid w:val="00C36DC2"/>
    <w:rsid w:val="00C3748D"/>
    <w:rsid w:val="00C3771D"/>
    <w:rsid w:val="00C3774C"/>
    <w:rsid w:val="00C410EF"/>
    <w:rsid w:val="00C4115A"/>
    <w:rsid w:val="00C4161C"/>
    <w:rsid w:val="00C4165C"/>
    <w:rsid w:val="00C41EC5"/>
    <w:rsid w:val="00C421FC"/>
    <w:rsid w:val="00C4243F"/>
    <w:rsid w:val="00C43647"/>
    <w:rsid w:val="00C43698"/>
    <w:rsid w:val="00C43ABA"/>
    <w:rsid w:val="00C43CE6"/>
    <w:rsid w:val="00C43FF6"/>
    <w:rsid w:val="00C44511"/>
    <w:rsid w:val="00C449E5"/>
    <w:rsid w:val="00C4514D"/>
    <w:rsid w:val="00C45257"/>
    <w:rsid w:val="00C457E1"/>
    <w:rsid w:val="00C466CF"/>
    <w:rsid w:val="00C466F5"/>
    <w:rsid w:val="00C4690E"/>
    <w:rsid w:val="00C469BA"/>
    <w:rsid w:val="00C506CE"/>
    <w:rsid w:val="00C50729"/>
    <w:rsid w:val="00C50B81"/>
    <w:rsid w:val="00C50C81"/>
    <w:rsid w:val="00C50DB2"/>
    <w:rsid w:val="00C51AA8"/>
    <w:rsid w:val="00C52700"/>
    <w:rsid w:val="00C52F85"/>
    <w:rsid w:val="00C52FC3"/>
    <w:rsid w:val="00C53536"/>
    <w:rsid w:val="00C5359F"/>
    <w:rsid w:val="00C53819"/>
    <w:rsid w:val="00C53D09"/>
    <w:rsid w:val="00C541C5"/>
    <w:rsid w:val="00C54917"/>
    <w:rsid w:val="00C54A26"/>
    <w:rsid w:val="00C54F1F"/>
    <w:rsid w:val="00C550A1"/>
    <w:rsid w:val="00C55454"/>
    <w:rsid w:val="00C556CA"/>
    <w:rsid w:val="00C55C20"/>
    <w:rsid w:val="00C55C94"/>
    <w:rsid w:val="00C55DEA"/>
    <w:rsid w:val="00C55EB2"/>
    <w:rsid w:val="00C55FF0"/>
    <w:rsid w:val="00C563F7"/>
    <w:rsid w:val="00C5642C"/>
    <w:rsid w:val="00C56881"/>
    <w:rsid w:val="00C56940"/>
    <w:rsid w:val="00C56AE8"/>
    <w:rsid w:val="00C56B70"/>
    <w:rsid w:val="00C56F50"/>
    <w:rsid w:val="00C57359"/>
    <w:rsid w:val="00C5791D"/>
    <w:rsid w:val="00C60743"/>
    <w:rsid w:val="00C61219"/>
    <w:rsid w:val="00C61B08"/>
    <w:rsid w:val="00C62628"/>
    <w:rsid w:val="00C62C11"/>
    <w:rsid w:val="00C63155"/>
    <w:rsid w:val="00C6335E"/>
    <w:rsid w:val="00C634F8"/>
    <w:rsid w:val="00C63736"/>
    <w:rsid w:val="00C63987"/>
    <w:rsid w:val="00C63F65"/>
    <w:rsid w:val="00C6552E"/>
    <w:rsid w:val="00C65943"/>
    <w:rsid w:val="00C65954"/>
    <w:rsid w:val="00C65DA8"/>
    <w:rsid w:val="00C65E69"/>
    <w:rsid w:val="00C66108"/>
    <w:rsid w:val="00C6659C"/>
    <w:rsid w:val="00C66B89"/>
    <w:rsid w:val="00C66E97"/>
    <w:rsid w:val="00C673C8"/>
    <w:rsid w:val="00C678E3"/>
    <w:rsid w:val="00C67CEA"/>
    <w:rsid w:val="00C70540"/>
    <w:rsid w:val="00C707B1"/>
    <w:rsid w:val="00C70CB2"/>
    <w:rsid w:val="00C70E12"/>
    <w:rsid w:val="00C71831"/>
    <w:rsid w:val="00C7234F"/>
    <w:rsid w:val="00C7236F"/>
    <w:rsid w:val="00C723E3"/>
    <w:rsid w:val="00C72917"/>
    <w:rsid w:val="00C72A24"/>
    <w:rsid w:val="00C72EFE"/>
    <w:rsid w:val="00C7315B"/>
    <w:rsid w:val="00C7382F"/>
    <w:rsid w:val="00C747E0"/>
    <w:rsid w:val="00C7492F"/>
    <w:rsid w:val="00C74C8C"/>
    <w:rsid w:val="00C75084"/>
    <w:rsid w:val="00C75538"/>
    <w:rsid w:val="00C75991"/>
    <w:rsid w:val="00C75A22"/>
    <w:rsid w:val="00C75B64"/>
    <w:rsid w:val="00C7642E"/>
    <w:rsid w:val="00C768D9"/>
    <w:rsid w:val="00C769CB"/>
    <w:rsid w:val="00C771C5"/>
    <w:rsid w:val="00C77780"/>
    <w:rsid w:val="00C77820"/>
    <w:rsid w:val="00C778A4"/>
    <w:rsid w:val="00C779E3"/>
    <w:rsid w:val="00C807B6"/>
    <w:rsid w:val="00C80DA6"/>
    <w:rsid w:val="00C8136B"/>
    <w:rsid w:val="00C81419"/>
    <w:rsid w:val="00C8254B"/>
    <w:rsid w:val="00C826B1"/>
    <w:rsid w:val="00C8273D"/>
    <w:rsid w:val="00C829A2"/>
    <w:rsid w:val="00C82BDD"/>
    <w:rsid w:val="00C82D0E"/>
    <w:rsid w:val="00C830D7"/>
    <w:rsid w:val="00C830E0"/>
    <w:rsid w:val="00C841B5"/>
    <w:rsid w:val="00C843DB"/>
    <w:rsid w:val="00C84698"/>
    <w:rsid w:val="00C846AD"/>
    <w:rsid w:val="00C84D4B"/>
    <w:rsid w:val="00C850B1"/>
    <w:rsid w:val="00C850EA"/>
    <w:rsid w:val="00C8529A"/>
    <w:rsid w:val="00C85636"/>
    <w:rsid w:val="00C856CB"/>
    <w:rsid w:val="00C857CA"/>
    <w:rsid w:val="00C8614F"/>
    <w:rsid w:val="00C86561"/>
    <w:rsid w:val="00C86623"/>
    <w:rsid w:val="00C86ED2"/>
    <w:rsid w:val="00C86FF6"/>
    <w:rsid w:val="00C872F7"/>
    <w:rsid w:val="00C8743A"/>
    <w:rsid w:val="00C87516"/>
    <w:rsid w:val="00C87700"/>
    <w:rsid w:val="00C879B8"/>
    <w:rsid w:val="00C87D11"/>
    <w:rsid w:val="00C87DDB"/>
    <w:rsid w:val="00C8CBF6"/>
    <w:rsid w:val="00C901FB"/>
    <w:rsid w:val="00C9085F"/>
    <w:rsid w:val="00C90881"/>
    <w:rsid w:val="00C90A08"/>
    <w:rsid w:val="00C91170"/>
    <w:rsid w:val="00C911D7"/>
    <w:rsid w:val="00C91395"/>
    <w:rsid w:val="00C91931"/>
    <w:rsid w:val="00C91A93"/>
    <w:rsid w:val="00C92009"/>
    <w:rsid w:val="00C92072"/>
    <w:rsid w:val="00C9252E"/>
    <w:rsid w:val="00C926BC"/>
    <w:rsid w:val="00C9326B"/>
    <w:rsid w:val="00C9332D"/>
    <w:rsid w:val="00C93652"/>
    <w:rsid w:val="00C93DDE"/>
    <w:rsid w:val="00C9437A"/>
    <w:rsid w:val="00C9495C"/>
    <w:rsid w:val="00C94E91"/>
    <w:rsid w:val="00C950D9"/>
    <w:rsid w:val="00C95599"/>
    <w:rsid w:val="00C95ADA"/>
    <w:rsid w:val="00C95EE0"/>
    <w:rsid w:val="00C96B79"/>
    <w:rsid w:val="00C96C85"/>
    <w:rsid w:val="00C96ECE"/>
    <w:rsid w:val="00C97307"/>
    <w:rsid w:val="00C975F9"/>
    <w:rsid w:val="00C97AB5"/>
    <w:rsid w:val="00C97AE9"/>
    <w:rsid w:val="00C97D12"/>
    <w:rsid w:val="00C97E09"/>
    <w:rsid w:val="00CA036C"/>
    <w:rsid w:val="00CA0874"/>
    <w:rsid w:val="00CA12B0"/>
    <w:rsid w:val="00CA17EF"/>
    <w:rsid w:val="00CA1D02"/>
    <w:rsid w:val="00CA1EED"/>
    <w:rsid w:val="00CA250C"/>
    <w:rsid w:val="00CA2A88"/>
    <w:rsid w:val="00CA2CF2"/>
    <w:rsid w:val="00CA355F"/>
    <w:rsid w:val="00CA367E"/>
    <w:rsid w:val="00CA36F6"/>
    <w:rsid w:val="00CA391A"/>
    <w:rsid w:val="00CA41B2"/>
    <w:rsid w:val="00CA43A2"/>
    <w:rsid w:val="00CA445E"/>
    <w:rsid w:val="00CA4463"/>
    <w:rsid w:val="00CA469B"/>
    <w:rsid w:val="00CA4CA5"/>
    <w:rsid w:val="00CA502E"/>
    <w:rsid w:val="00CA5263"/>
    <w:rsid w:val="00CA58E4"/>
    <w:rsid w:val="00CA5DA4"/>
    <w:rsid w:val="00CA6890"/>
    <w:rsid w:val="00CA68BC"/>
    <w:rsid w:val="00CA6A05"/>
    <w:rsid w:val="00CA6BE0"/>
    <w:rsid w:val="00CA763E"/>
    <w:rsid w:val="00CA782D"/>
    <w:rsid w:val="00CA7A7E"/>
    <w:rsid w:val="00CA7AD5"/>
    <w:rsid w:val="00CA7B27"/>
    <w:rsid w:val="00CA7E09"/>
    <w:rsid w:val="00CA7FEE"/>
    <w:rsid w:val="00CB0162"/>
    <w:rsid w:val="00CB04EA"/>
    <w:rsid w:val="00CB0668"/>
    <w:rsid w:val="00CB0946"/>
    <w:rsid w:val="00CB0975"/>
    <w:rsid w:val="00CB0BD9"/>
    <w:rsid w:val="00CB0DB4"/>
    <w:rsid w:val="00CB17BF"/>
    <w:rsid w:val="00CB1FD3"/>
    <w:rsid w:val="00CB206B"/>
    <w:rsid w:val="00CB311C"/>
    <w:rsid w:val="00CB3F4D"/>
    <w:rsid w:val="00CB4346"/>
    <w:rsid w:val="00CB456F"/>
    <w:rsid w:val="00CB45A5"/>
    <w:rsid w:val="00CB4750"/>
    <w:rsid w:val="00CB4D27"/>
    <w:rsid w:val="00CB4E38"/>
    <w:rsid w:val="00CB4FAB"/>
    <w:rsid w:val="00CB578C"/>
    <w:rsid w:val="00CB58A0"/>
    <w:rsid w:val="00CB58C9"/>
    <w:rsid w:val="00CB59BC"/>
    <w:rsid w:val="00CB6317"/>
    <w:rsid w:val="00CB6435"/>
    <w:rsid w:val="00CB6496"/>
    <w:rsid w:val="00CB64AB"/>
    <w:rsid w:val="00CB6546"/>
    <w:rsid w:val="00CB672A"/>
    <w:rsid w:val="00CB6767"/>
    <w:rsid w:val="00CB7079"/>
    <w:rsid w:val="00CB73E9"/>
    <w:rsid w:val="00CB7E92"/>
    <w:rsid w:val="00CC0083"/>
    <w:rsid w:val="00CC0A19"/>
    <w:rsid w:val="00CC0AC1"/>
    <w:rsid w:val="00CC0C1D"/>
    <w:rsid w:val="00CC0C98"/>
    <w:rsid w:val="00CC0D07"/>
    <w:rsid w:val="00CC1D35"/>
    <w:rsid w:val="00CC23CC"/>
    <w:rsid w:val="00CC275D"/>
    <w:rsid w:val="00CC28BC"/>
    <w:rsid w:val="00CC28CC"/>
    <w:rsid w:val="00CC2AB9"/>
    <w:rsid w:val="00CC2DB4"/>
    <w:rsid w:val="00CC3080"/>
    <w:rsid w:val="00CC30B3"/>
    <w:rsid w:val="00CC32AE"/>
    <w:rsid w:val="00CC35E1"/>
    <w:rsid w:val="00CC37E4"/>
    <w:rsid w:val="00CC38A8"/>
    <w:rsid w:val="00CC3C4C"/>
    <w:rsid w:val="00CC4217"/>
    <w:rsid w:val="00CC4266"/>
    <w:rsid w:val="00CC4CE8"/>
    <w:rsid w:val="00CC545D"/>
    <w:rsid w:val="00CC568E"/>
    <w:rsid w:val="00CC60A3"/>
    <w:rsid w:val="00CC638D"/>
    <w:rsid w:val="00CC68F3"/>
    <w:rsid w:val="00CC6A51"/>
    <w:rsid w:val="00CC6F56"/>
    <w:rsid w:val="00CC7140"/>
    <w:rsid w:val="00CC7381"/>
    <w:rsid w:val="00CC7429"/>
    <w:rsid w:val="00CD06C3"/>
    <w:rsid w:val="00CD08B7"/>
    <w:rsid w:val="00CD0B0A"/>
    <w:rsid w:val="00CD155F"/>
    <w:rsid w:val="00CD1668"/>
    <w:rsid w:val="00CD1758"/>
    <w:rsid w:val="00CD1C09"/>
    <w:rsid w:val="00CD208D"/>
    <w:rsid w:val="00CD20F5"/>
    <w:rsid w:val="00CD25AB"/>
    <w:rsid w:val="00CD268A"/>
    <w:rsid w:val="00CD2912"/>
    <w:rsid w:val="00CD299F"/>
    <w:rsid w:val="00CD2A2A"/>
    <w:rsid w:val="00CD2B1B"/>
    <w:rsid w:val="00CD2BF3"/>
    <w:rsid w:val="00CD3548"/>
    <w:rsid w:val="00CD35D6"/>
    <w:rsid w:val="00CD36A3"/>
    <w:rsid w:val="00CD376A"/>
    <w:rsid w:val="00CD3EAC"/>
    <w:rsid w:val="00CD42AB"/>
    <w:rsid w:val="00CD4881"/>
    <w:rsid w:val="00CD51B8"/>
    <w:rsid w:val="00CD5463"/>
    <w:rsid w:val="00CD5721"/>
    <w:rsid w:val="00CD5B47"/>
    <w:rsid w:val="00CD5B78"/>
    <w:rsid w:val="00CD6108"/>
    <w:rsid w:val="00CD61E2"/>
    <w:rsid w:val="00CD6A38"/>
    <w:rsid w:val="00CE055B"/>
    <w:rsid w:val="00CE0CA4"/>
    <w:rsid w:val="00CE2316"/>
    <w:rsid w:val="00CE2580"/>
    <w:rsid w:val="00CE269E"/>
    <w:rsid w:val="00CE284D"/>
    <w:rsid w:val="00CE2CED"/>
    <w:rsid w:val="00CE30AE"/>
    <w:rsid w:val="00CE31CE"/>
    <w:rsid w:val="00CE3BA3"/>
    <w:rsid w:val="00CE3BF7"/>
    <w:rsid w:val="00CE3D8A"/>
    <w:rsid w:val="00CE3E93"/>
    <w:rsid w:val="00CE465A"/>
    <w:rsid w:val="00CE50A4"/>
    <w:rsid w:val="00CE5C0B"/>
    <w:rsid w:val="00CE5E64"/>
    <w:rsid w:val="00CE61EF"/>
    <w:rsid w:val="00CE627E"/>
    <w:rsid w:val="00CE69BA"/>
    <w:rsid w:val="00CE7182"/>
    <w:rsid w:val="00CE731B"/>
    <w:rsid w:val="00CE7507"/>
    <w:rsid w:val="00CE7FAF"/>
    <w:rsid w:val="00CF037C"/>
    <w:rsid w:val="00CF061E"/>
    <w:rsid w:val="00CF067A"/>
    <w:rsid w:val="00CF0C6D"/>
    <w:rsid w:val="00CF0F35"/>
    <w:rsid w:val="00CF1233"/>
    <w:rsid w:val="00CF13DC"/>
    <w:rsid w:val="00CF16EB"/>
    <w:rsid w:val="00CF178F"/>
    <w:rsid w:val="00CF1C08"/>
    <w:rsid w:val="00CF1F2F"/>
    <w:rsid w:val="00CF220D"/>
    <w:rsid w:val="00CF258D"/>
    <w:rsid w:val="00CF282A"/>
    <w:rsid w:val="00CF2AD3"/>
    <w:rsid w:val="00CF2CF3"/>
    <w:rsid w:val="00CF371B"/>
    <w:rsid w:val="00CF373F"/>
    <w:rsid w:val="00CF3DEC"/>
    <w:rsid w:val="00CF42DA"/>
    <w:rsid w:val="00CF4BB2"/>
    <w:rsid w:val="00CF4CA2"/>
    <w:rsid w:val="00CF4D7A"/>
    <w:rsid w:val="00CF55DC"/>
    <w:rsid w:val="00CF56DD"/>
    <w:rsid w:val="00CF5737"/>
    <w:rsid w:val="00CF5B0C"/>
    <w:rsid w:val="00CF6B95"/>
    <w:rsid w:val="00CF6BE5"/>
    <w:rsid w:val="00CF73F1"/>
    <w:rsid w:val="00CF7F8C"/>
    <w:rsid w:val="00D00EC2"/>
    <w:rsid w:val="00D00FE6"/>
    <w:rsid w:val="00D011D6"/>
    <w:rsid w:val="00D01301"/>
    <w:rsid w:val="00D0186A"/>
    <w:rsid w:val="00D01A5E"/>
    <w:rsid w:val="00D01BCB"/>
    <w:rsid w:val="00D0223B"/>
    <w:rsid w:val="00D02711"/>
    <w:rsid w:val="00D02747"/>
    <w:rsid w:val="00D02856"/>
    <w:rsid w:val="00D0299E"/>
    <w:rsid w:val="00D02BA4"/>
    <w:rsid w:val="00D033DD"/>
    <w:rsid w:val="00D0363A"/>
    <w:rsid w:val="00D036ED"/>
    <w:rsid w:val="00D03A09"/>
    <w:rsid w:val="00D03E24"/>
    <w:rsid w:val="00D04210"/>
    <w:rsid w:val="00D045E7"/>
    <w:rsid w:val="00D04AEA"/>
    <w:rsid w:val="00D04E42"/>
    <w:rsid w:val="00D04EB5"/>
    <w:rsid w:val="00D055DC"/>
    <w:rsid w:val="00D0565E"/>
    <w:rsid w:val="00D05D33"/>
    <w:rsid w:val="00D05E7E"/>
    <w:rsid w:val="00D05E88"/>
    <w:rsid w:val="00D060A2"/>
    <w:rsid w:val="00D0695C"/>
    <w:rsid w:val="00D06D68"/>
    <w:rsid w:val="00D071B3"/>
    <w:rsid w:val="00D074BD"/>
    <w:rsid w:val="00D076A5"/>
    <w:rsid w:val="00D077F3"/>
    <w:rsid w:val="00D10263"/>
    <w:rsid w:val="00D102C4"/>
    <w:rsid w:val="00D10318"/>
    <w:rsid w:val="00D10765"/>
    <w:rsid w:val="00D1090B"/>
    <w:rsid w:val="00D10AFC"/>
    <w:rsid w:val="00D10D19"/>
    <w:rsid w:val="00D11C54"/>
    <w:rsid w:val="00D11F22"/>
    <w:rsid w:val="00D125F8"/>
    <w:rsid w:val="00D12B17"/>
    <w:rsid w:val="00D12B90"/>
    <w:rsid w:val="00D12C55"/>
    <w:rsid w:val="00D12CFF"/>
    <w:rsid w:val="00D12D87"/>
    <w:rsid w:val="00D13018"/>
    <w:rsid w:val="00D1475F"/>
    <w:rsid w:val="00D14E45"/>
    <w:rsid w:val="00D153BA"/>
    <w:rsid w:val="00D155A9"/>
    <w:rsid w:val="00D156BC"/>
    <w:rsid w:val="00D15DC0"/>
    <w:rsid w:val="00D15E03"/>
    <w:rsid w:val="00D15EAD"/>
    <w:rsid w:val="00D15F5D"/>
    <w:rsid w:val="00D165D3"/>
    <w:rsid w:val="00D165F1"/>
    <w:rsid w:val="00D16757"/>
    <w:rsid w:val="00D16A2C"/>
    <w:rsid w:val="00D16D45"/>
    <w:rsid w:val="00D16D95"/>
    <w:rsid w:val="00D16F32"/>
    <w:rsid w:val="00D1726D"/>
    <w:rsid w:val="00D173DD"/>
    <w:rsid w:val="00D2019B"/>
    <w:rsid w:val="00D2099B"/>
    <w:rsid w:val="00D20C3F"/>
    <w:rsid w:val="00D2165A"/>
    <w:rsid w:val="00D216E7"/>
    <w:rsid w:val="00D21E3B"/>
    <w:rsid w:val="00D2266D"/>
    <w:rsid w:val="00D227F4"/>
    <w:rsid w:val="00D229B2"/>
    <w:rsid w:val="00D22C2A"/>
    <w:rsid w:val="00D22DB5"/>
    <w:rsid w:val="00D22EEC"/>
    <w:rsid w:val="00D230CD"/>
    <w:rsid w:val="00D2319E"/>
    <w:rsid w:val="00D2350C"/>
    <w:rsid w:val="00D2355B"/>
    <w:rsid w:val="00D236DD"/>
    <w:rsid w:val="00D23F7A"/>
    <w:rsid w:val="00D246E8"/>
    <w:rsid w:val="00D2493C"/>
    <w:rsid w:val="00D24A28"/>
    <w:rsid w:val="00D24B2A"/>
    <w:rsid w:val="00D24E7D"/>
    <w:rsid w:val="00D24E9D"/>
    <w:rsid w:val="00D2520D"/>
    <w:rsid w:val="00D25504"/>
    <w:rsid w:val="00D258F7"/>
    <w:rsid w:val="00D25912"/>
    <w:rsid w:val="00D25AA1"/>
    <w:rsid w:val="00D25B7D"/>
    <w:rsid w:val="00D26C3A"/>
    <w:rsid w:val="00D26FDB"/>
    <w:rsid w:val="00D272AE"/>
    <w:rsid w:val="00D27970"/>
    <w:rsid w:val="00D27F37"/>
    <w:rsid w:val="00D30ADC"/>
    <w:rsid w:val="00D30CB9"/>
    <w:rsid w:val="00D30E93"/>
    <w:rsid w:val="00D31144"/>
    <w:rsid w:val="00D31C1B"/>
    <w:rsid w:val="00D31EC1"/>
    <w:rsid w:val="00D32989"/>
    <w:rsid w:val="00D32DF7"/>
    <w:rsid w:val="00D32FDC"/>
    <w:rsid w:val="00D330D7"/>
    <w:rsid w:val="00D330F7"/>
    <w:rsid w:val="00D332E9"/>
    <w:rsid w:val="00D33372"/>
    <w:rsid w:val="00D33493"/>
    <w:rsid w:val="00D3357F"/>
    <w:rsid w:val="00D33D98"/>
    <w:rsid w:val="00D3402C"/>
    <w:rsid w:val="00D342FC"/>
    <w:rsid w:val="00D343EA"/>
    <w:rsid w:val="00D346D4"/>
    <w:rsid w:val="00D34965"/>
    <w:rsid w:val="00D354CF"/>
    <w:rsid w:val="00D359A1"/>
    <w:rsid w:val="00D35AC3"/>
    <w:rsid w:val="00D35F6A"/>
    <w:rsid w:val="00D3612A"/>
    <w:rsid w:val="00D36314"/>
    <w:rsid w:val="00D36A43"/>
    <w:rsid w:val="00D36C0B"/>
    <w:rsid w:val="00D3745A"/>
    <w:rsid w:val="00D3753A"/>
    <w:rsid w:val="00D378A9"/>
    <w:rsid w:val="00D37A15"/>
    <w:rsid w:val="00D37BB9"/>
    <w:rsid w:val="00D37D17"/>
    <w:rsid w:val="00D37DC9"/>
    <w:rsid w:val="00D4005E"/>
    <w:rsid w:val="00D403E6"/>
    <w:rsid w:val="00D40A1F"/>
    <w:rsid w:val="00D41098"/>
    <w:rsid w:val="00D414AF"/>
    <w:rsid w:val="00D41B67"/>
    <w:rsid w:val="00D41C4E"/>
    <w:rsid w:val="00D41E4C"/>
    <w:rsid w:val="00D4229F"/>
    <w:rsid w:val="00D4243E"/>
    <w:rsid w:val="00D425D7"/>
    <w:rsid w:val="00D42BBF"/>
    <w:rsid w:val="00D42CC3"/>
    <w:rsid w:val="00D43673"/>
    <w:rsid w:val="00D436BA"/>
    <w:rsid w:val="00D437D5"/>
    <w:rsid w:val="00D43A1E"/>
    <w:rsid w:val="00D43CDB"/>
    <w:rsid w:val="00D44079"/>
    <w:rsid w:val="00D442C6"/>
    <w:rsid w:val="00D44812"/>
    <w:rsid w:val="00D44B3A"/>
    <w:rsid w:val="00D44BD0"/>
    <w:rsid w:val="00D45154"/>
    <w:rsid w:val="00D45163"/>
    <w:rsid w:val="00D45249"/>
    <w:rsid w:val="00D4560A"/>
    <w:rsid w:val="00D4585A"/>
    <w:rsid w:val="00D45B93"/>
    <w:rsid w:val="00D45BDB"/>
    <w:rsid w:val="00D4646D"/>
    <w:rsid w:val="00D466A1"/>
    <w:rsid w:val="00D46C9E"/>
    <w:rsid w:val="00D46D60"/>
    <w:rsid w:val="00D471C2"/>
    <w:rsid w:val="00D4787B"/>
    <w:rsid w:val="00D47E7B"/>
    <w:rsid w:val="00D505BD"/>
    <w:rsid w:val="00D51681"/>
    <w:rsid w:val="00D51869"/>
    <w:rsid w:val="00D518C5"/>
    <w:rsid w:val="00D51E02"/>
    <w:rsid w:val="00D51E07"/>
    <w:rsid w:val="00D52152"/>
    <w:rsid w:val="00D52168"/>
    <w:rsid w:val="00D52594"/>
    <w:rsid w:val="00D52926"/>
    <w:rsid w:val="00D53033"/>
    <w:rsid w:val="00D532C8"/>
    <w:rsid w:val="00D533C8"/>
    <w:rsid w:val="00D533F8"/>
    <w:rsid w:val="00D535C2"/>
    <w:rsid w:val="00D537A7"/>
    <w:rsid w:val="00D5382C"/>
    <w:rsid w:val="00D53906"/>
    <w:rsid w:val="00D53A1B"/>
    <w:rsid w:val="00D53E5A"/>
    <w:rsid w:val="00D53F30"/>
    <w:rsid w:val="00D54088"/>
    <w:rsid w:val="00D5450D"/>
    <w:rsid w:val="00D5463E"/>
    <w:rsid w:val="00D54D0A"/>
    <w:rsid w:val="00D54EBC"/>
    <w:rsid w:val="00D54F9A"/>
    <w:rsid w:val="00D55028"/>
    <w:rsid w:val="00D55191"/>
    <w:rsid w:val="00D5678A"/>
    <w:rsid w:val="00D56AF2"/>
    <w:rsid w:val="00D56C2D"/>
    <w:rsid w:val="00D573D0"/>
    <w:rsid w:val="00D57646"/>
    <w:rsid w:val="00D57D06"/>
    <w:rsid w:val="00D57DA1"/>
    <w:rsid w:val="00D57E03"/>
    <w:rsid w:val="00D602E9"/>
    <w:rsid w:val="00D60595"/>
    <w:rsid w:val="00D6068B"/>
    <w:rsid w:val="00D6068D"/>
    <w:rsid w:val="00D608CC"/>
    <w:rsid w:val="00D61785"/>
    <w:rsid w:val="00D61864"/>
    <w:rsid w:val="00D61E4A"/>
    <w:rsid w:val="00D62009"/>
    <w:rsid w:val="00D62329"/>
    <w:rsid w:val="00D62462"/>
    <w:rsid w:val="00D62718"/>
    <w:rsid w:val="00D62D96"/>
    <w:rsid w:val="00D62FC5"/>
    <w:rsid w:val="00D63063"/>
    <w:rsid w:val="00D631F8"/>
    <w:rsid w:val="00D63499"/>
    <w:rsid w:val="00D63E05"/>
    <w:rsid w:val="00D63F0A"/>
    <w:rsid w:val="00D64181"/>
    <w:rsid w:val="00D64603"/>
    <w:rsid w:val="00D649C6"/>
    <w:rsid w:val="00D64AC0"/>
    <w:rsid w:val="00D64F4C"/>
    <w:rsid w:val="00D66132"/>
    <w:rsid w:val="00D661B1"/>
    <w:rsid w:val="00D673B6"/>
    <w:rsid w:val="00D676CB"/>
    <w:rsid w:val="00D67810"/>
    <w:rsid w:val="00D67869"/>
    <w:rsid w:val="00D679C0"/>
    <w:rsid w:val="00D67B58"/>
    <w:rsid w:val="00D67D67"/>
    <w:rsid w:val="00D709E5"/>
    <w:rsid w:val="00D70AC9"/>
    <w:rsid w:val="00D70B2D"/>
    <w:rsid w:val="00D70C46"/>
    <w:rsid w:val="00D70D8B"/>
    <w:rsid w:val="00D71B58"/>
    <w:rsid w:val="00D71DA2"/>
    <w:rsid w:val="00D71E0A"/>
    <w:rsid w:val="00D72731"/>
    <w:rsid w:val="00D72A08"/>
    <w:rsid w:val="00D72C88"/>
    <w:rsid w:val="00D72ECE"/>
    <w:rsid w:val="00D73272"/>
    <w:rsid w:val="00D735C1"/>
    <w:rsid w:val="00D73621"/>
    <w:rsid w:val="00D7362F"/>
    <w:rsid w:val="00D73C4B"/>
    <w:rsid w:val="00D748C1"/>
    <w:rsid w:val="00D74B78"/>
    <w:rsid w:val="00D75246"/>
    <w:rsid w:val="00D754AA"/>
    <w:rsid w:val="00D757CC"/>
    <w:rsid w:val="00D75BAD"/>
    <w:rsid w:val="00D76104"/>
    <w:rsid w:val="00D76642"/>
    <w:rsid w:val="00D768E5"/>
    <w:rsid w:val="00D76D7E"/>
    <w:rsid w:val="00D772C1"/>
    <w:rsid w:val="00D77358"/>
    <w:rsid w:val="00D777CF"/>
    <w:rsid w:val="00D77B0E"/>
    <w:rsid w:val="00D77DF8"/>
    <w:rsid w:val="00D808AD"/>
    <w:rsid w:val="00D809AB"/>
    <w:rsid w:val="00D80B55"/>
    <w:rsid w:val="00D81378"/>
    <w:rsid w:val="00D818B8"/>
    <w:rsid w:val="00D81A15"/>
    <w:rsid w:val="00D81C2B"/>
    <w:rsid w:val="00D81E37"/>
    <w:rsid w:val="00D82177"/>
    <w:rsid w:val="00D827DC"/>
    <w:rsid w:val="00D82B7E"/>
    <w:rsid w:val="00D82FBB"/>
    <w:rsid w:val="00D830BA"/>
    <w:rsid w:val="00D83769"/>
    <w:rsid w:val="00D839CF"/>
    <w:rsid w:val="00D84217"/>
    <w:rsid w:val="00D847C4"/>
    <w:rsid w:val="00D84B4A"/>
    <w:rsid w:val="00D84C3E"/>
    <w:rsid w:val="00D85022"/>
    <w:rsid w:val="00D85051"/>
    <w:rsid w:val="00D8533D"/>
    <w:rsid w:val="00D853A0"/>
    <w:rsid w:val="00D865AB"/>
    <w:rsid w:val="00D86A25"/>
    <w:rsid w:val="00D871BE"/>
    <w:rsid w:val="00D87A19"/>
    <w:rsid w:val="00D87F3A"/>
    <w:rsid w:val="00D9055F"/>
    <w:rsid w:val="00D9088A"/>
    <w:rsid w:val="00D90B2D"/>
    <w:rsid w:val="00D90E6A"/>
    <w:rsid w:val="00D90EA2"/>
    <w:rsid w:val="00D90F87"/>
    <w:rsid w:val="00D913B1"/>
    <w:rsid w:val="00D91E65"/>
    <w:rsid w:val="00D920C8"/>
    <w:rsid w:val="00D92162"/>
    <w:rsid w:val="00D923FE"/>
    <w:rsid w:val="00D92B2A"/>
    <w:rsid w:val="00D92C2E"/>
    <w:rsid w:val="00D92E3A"/>
    <w:rsid w:val="00D93571"/>
    <w:rsid w:val="00D936F4"/>
    <w:rsid w:val="00D93DEE"/>
    <w:rsid w:val="00D93E15"/>
    <w:rsid w:val="00D93E4B"/>
    <w:rsid w:val="00D93EA4"/>
    <w:rsid w:val="00D94475"/>
    <w:rsid w:val="00D944E7"/>
    <w:rsid w:val="00D94688"/>
    <w:rsid w:val="00D9474A"/>
    <w:rsid w:val="00D948B3"/>
    <w:rsid w:val="00D94E06"/>
    <w:rsid w:val="00D94E47"/>
    <w:rsid w:val="00D952D6"/>
    <w:rsid w:val="00D957AF"/>
    <w:rsid w:val="00D9602A"/>
    <w:rsid w:val="00D96043"/>
    <w:rsid w:val="00D96507"/>
    <w:rsid w:val="00D96E52"/>
    <w:rsid w:val="00D97362"/>
    <w:rsid w:val="00D977AE"/>
    <w:rsid w:val="00D979E7"/>
    <w:rsid w:val="00D97FB5"/>
    <w:rsid w:val="00DA04A6"/>
    <w:rsid w:val="00DA0894"/>
    <w:rsid w:val="00DA0FEF"/>
    <w:rsid w:val="00DA117C"/>
    <w:rsid w:val="00DA1A86"/>
    <w:rsid w:val="00DA1B92"/>
    <w:rsid w:val="00DA1BBA"/>
    <w:rsid w:val="00DA218E"/>
    <w:rsid w:val="00DA28D7"/>
    <w:rsid w:val="00DA2C18"/>
    <w:rsid w:val="00DA3BF8"/>
    <w:rsid w:val="00DA3C56"/>
    <w:rsid w:val="00DA3F6E"/>
    <w:rsid w:val="00DA402F"/>
    <w:rsid w:val="00DA4104"/>
    <w:rsid w:val="00DA468F"/>
    <w:rsid w:val="00DA48AC"/>
    <w:rsid w:val="00DA4C9E"/>
    <w:rsid w:val="00DA4CCE"/>
    <w:rsid w:val="00DA4E5E"/>
    <w:rsid w:val="00DA50AD"/>
    <w:rsid w:val="00DA524E"/>
    <w:rsid w:val="00DA5624"/>
    <w:rsid w:val="00DA59E4"/>
    <w:rsid w:val="00DA5D41"/>
    <w:rsid w:val="00DA5EAD"/>
    <w:rsid w:val="00DA6128"/>
    <w:rsid w:val="00DA6286"/>
    <w:rsid w:val="00DA6743"/>
    <w:rsid w:val="00DA67DF"/>
    <w:rsid w:val="00DA692A"/>
    <w:rsid w:val="00DA7398"/>
    <w:rsid w:val="00DA75A2"/>
    <w:rsid w:val="00DA75A8"/>
    <w:rsid w:val="00DA76FF"/>
    <w:rsid w:val="00DA7C4D"/>
    <w:rsid w:val="00DA7D3F"/>
    <w:rsid w:val="00DB073E"/>
    <w:rsid w:val="00DB0BBF"/>
    <w:rsid w:val="00DB1148"/>
    <w:rsid w:val="00DB13F2"/>
    <w:rsid w:val="00DB1B22"/>
    <w:rsid w:val="00DB244C"/>
    <w:rsid w:val="00DB307B"/>
    <w:rsid w:val="00DB3EF6"/>
    <w:rsid w:val="00DB4067"/>
    <w:rsid w:val="00DB4208"/>
    <w:rsid w:val="00DB44F7"/>
    <w:rsid w:val="00DB45EF"/>
    <w:rsid w:val="00DB476D"/>
    <w:rsid w:val="00DB4C46"/>
    <w:rsid w:val="00DB4DD5"/>
    <w:rsid w:val="00DB588D"/>
    <w:rsid w:val="00DB5E16"/>
    <w:rsid w:val="00DB671C"/>
    <w:rsid w:val="00DB6768"/>
    <w:rsid w:val="00DB68C2"/>
    <w:rsid w:val="00DB6DB1"/>
    <w:rsid w:val="00DB6F59"/>
    <w:rsid w:val="00DB6FDD"/>
    <w:rsid w:val="00DB7232"/>
    <w:rsid w:val="00DB77FE"/>
    <w:rsid w:val="00DB7A71"/>
    <w:rsid w:val="00DC010B"/>
    <w:rsid w:val="00DC06CA"/>
    <w:rsid w:val="00DC07C6"/>
    <w:rsid w:val="00DC0BF6"/>
    <w:rsid w:val="00DC0E53"/>
    <w:rsid w:val="00DC0EFB"/>
    <w:rsid w:val="00DC10C8"/>
    <w:rsid w:val="00DC11BD"/>
    <w:rsid w:val="00DC1276"/>
    <w:rsid w:val="00DC127F"/>
    <w:rsid w:val="00DC13E8"/>
    <w:rsid w:val="00DC1730"/>
    <w:rsid w:val="00DC1D8F"/>
    <w:rsid w:val="00DC1EF1"/>
    <w:rsid w:val="00DC26CE"/>
    <w:rsid w:val="00DC2BAB"/>
    <w:rsid w:val="00DC3241"/>
    <w:rsid w:val="00DC3977"/>
    <w:rsid w:val="00DC43F2"/>
    <w:rsid w:val="00DC44E4"/>
    <w:rsid w:val="00DC497B"/>
    <w:rsid w:val="00DC4D13"/>
    <w:rsid w:val="00DC518D"/>
    <w:rsid w:val="00DC51F0"/>
    <w:rsid w:val="00DC534F"/>
    <w:rsid w:val="00DC53A9"/>
    <w:rsid w:val="00DC54F1"/>
    <w:rsid w:val="00DC616C"/>
    <w:rsid w:val="00DC6695"/>
    <w:rsid w:val="00DC6905"/>
    <w:rsid w:val="00DC6D51"/>
    <w:rsid w:val="00DC7102"/>
    <w:rsid w:val="00DC75DB"/>
    <w:rsid w:val="00DC78BC"/>
    <w:rsid w:val="00DC7CBF"/>
    <w:rsid w:val="00DC7CFF"/>
    <w:rsid w:val="00DD0571"/>
    <w:rsid w:val="00DD11F5"/>
    <w:rsid w:val="00DD17E0"/>
    <w:rsid w:val="00DD1819"/>
    <w:rsid w:val="00DD1990"/>
    <w:rsid w:val="00DD20B2"/>
    <w:rsid w:val="00DD2B67"/>
    <w:rsid w:val="00DD328F"/>
    <w:rsid w:val="00DD35B2"/>
    <w:rsid w:val="00DD3DDE"/>
    <w:rsid w:val="00DD425C"/>
    <w:rsid w:val="00DD42F8"/>
    <w:rsid w:val="00DD4530"/>
    <w:rsid w:val="00DD453C"/>
    <w:rsid w:val="00DD4786"/>
    <w:rsid w:val="00DD49AE"/>
    <w:rsid w:val="00DD4A8C"/>
    <w:rsid w:val="00DD53AD"/>
    <w:rsid w:val="00DD5760"/>
    <w:rsid w:val="00DD6465"/>
    <w:rsid w:val="00DD7C18"/>
    <w:rsid w:val="00DD7C59"/>
    <w:rsid w:val="00DE00BA"/>
    <w:rsid w:val="00DE0415"/>
    <w:rsid w:val="00DE066C"/>
    <w:rsid w:val="00DE0E08"/>
    <w:rsid w:val="00DE0FCD"/>
    <w:rsid w:val="00DE1B9C"/>
    <w:rsid w:val="00DE1D98"/>
    <w:rsid w:val="00DE1FF9"/>
    <w:rsid w:val="00DE228A"/>
    <w:rsid w:val="00DE24DA"/>
    <w:rsid w:val="00DE27D7"/>
    <w:rsid w:val="00DE298E"/>
    <w:rsid w:val="00DE2C8B"/>
    <w:rsid w:val="00DE35D1"/>
    <w:rsid w:val="00DE3D9F"/>
    <w:rsid w:val="00DE4643"/>
    <w:rsid w:val="00DE5117"/>
    <w:rsid w:val="00DE51D3"/>
    <w:rsid w:val="00DE52FE"/>
    <w:rsid w:val="00DE571D"/>
    <w:rsid w:val="00DE57C1"/>
    <w:rsid w:val="00DE5EDE"/>
    <w:rsid w:val="00DE5F79"/>
    <w:rsid w:val="00DE6702"/>
    <w:rsid w:val="00DE6D7B"/>
    <w:rsid w:val="00DE732E"/>
    <w:rsid w:val="00DE73F9"/>
    <w:rsid w:val="00DE75B9"/>
    <w:rsid w:val="00DE7ADA"/>
    <w:rsid w:val="00DE7CCE"/>
    <w:rsid w:val="00DE7DEC"/>
    <w:rsid w:val="00DF02BA"/>
    <w:rsid w:val="00DF0875"/>
    <w:rsid w:val="00DF0DA9"/>
    <w:rsid w:val="00DF1077"/>
    <w:rsid w:val="00DF16D6"/>
    <w:rsid w:val="00DF1ACF"/>
    <w:rsid w:val="00DF1D9B"/>
    <w:rsid w:val="00DF223A"/>
    <w:rsid w:val="00DF223D"/>
    <w:rsid w:val="00DF2461"/>
    <w:rsid w:val="00DF2C00"/>
    <w:rsid w:val="00DF2CEF"/>
    <w:rsid w:val="00DF36B5"/>
    <w:rsid w:val="00DF3824"/>
    <w:rsid w:val="00DF3864"/>
    <w:rsid w:val="00DF4203"/>
    <w:rsid w:val="00DF4CAE"/>
    <w:rsid w:val="00DF4F5C"/>
    <w:rsid w:val="00DF508E"/>
    <w:rsid w:val="00DF5251"/>
    <w:rsid w:val="00DF541F"/>
    <w:rsid w:val="00DF56B1"/>
    <w:rsid w:val="00DF5EF1"/>
    <w:rsid w:val="00DF60E8"/>
    <w:rsid w:val="00DF69F3"/>
    <w:rsid w:val="00DF6B04"/>
    <w:rsid w:val="00DF7240"/>
    <w:rsid w:val="00DF745F"/>
    <w:rsid w:val="00E00088"/>
    <w:rsid w:val="00E001A6"/>
    <w:rsid w:val="00E00F9C"/>
    <w:rsid w:val="00E012AA"/>
    <w:rsid w:val="00E01302"/>
    <w:rsid w:val="00E015F5"/>
    <w:rsid w:val="00E01D20"/>
    <w:rsid w:val="00E01F10"/>
    <w:rsid w:val="00E027F1"/>
    <w:rsid w:val="00E03976"/>
    <w:rsid w:val="00E041F3"/>
    <w:rsid w:val="00E04CB1"/>
    <w:rsid w:val="00E04D1A"/>
    <w:rsid w:val="00E0561C"/>
    <w:rsid w:val="00E05734"/>
    <w:rsid w:val="00E05A7D"/>
    <w:rsid w:val="00E061B0"/>
    <w:rsid w:val="00E074C5"/>
    <w:rsid w:val="00E10194"/>
    <w:rsid w:val="00E10342"/>
    <w:rsid w:val="00E104E1"/>
    <w:rsid w:val="00E105BD"/>
    <w:rsid w:val="00E107D0"/>
    <w:rsid w:val="00E10FE1"/>
    <w:rsid w:val="00E119C9"/>
    <w:rsid w:val="00E11E55"/>
    <w:rsid w:val="00E1223E"/>
    <w:rsid w:val="00E12655"/>
    <w:rsid w:val="00E127F0"/>
    <w:rsid w:val="00E12A97"/>
    <w:rsid w:val="00E12D07"/>
    <w:rsid w:val="00E12D17"/>
    <w:rsid w:val="00E130BC"/>
    <w:rsid w:val="00E136C2"/>
    <w:rsid w:val="00E13CFF"/>
    <w:rsid w:val="00E13D97"/>
    <w:rsid w:val="00E13E9A"/>
    <w:rsid w:val="00E14724"/>
    <w:rsid w:val="00E14E70"/>
    <w:rsid w:val="00E1514E"/>
    <w:rsid w:val="00E1580F"/>
    <w:rsid w:val="00E15AC5"/>
    <w:rsid w:val="00E15BAE"/>
    <w:rsid w:val="00E15F1B"/>
    <w:rsid w:val="00E160E1"/>
    <w:rsid w:val="00E1615D"/>
    <w:rsid w:val="00E17402"/>
    <w:rsid w:val="00E17C00"/>
    <w:rsid w:val="00E17E05"/>
    <w:rsid w:val="00E203F6"/>
    <w:rsid w:val="00E2079B"/>
    <w:rsid w:val="00E20AE1"/>
    <w:rsid w:val="00E20FC3"/>
    <w:rsid w:val="00E21100"/>
    <w:rsid w:val="00E214A4"/>
    <w:rsid w:val="00E21531"/>
    <w:rsid w:val="00E21854"/>
    <w:rsid w:val="00E21987"/>
    <w:rsid w:val="00E21ACF"/>
    <w:rsid w:val="00E21D5F"/>
    <w:rsid w:val="00E2223B"/>
    <w:rsid w:val="00E22C46"/>
    <w:rsid w:val="00E22CCC"/>
    <w:rsid w:val="00E23142"/>
    <w:rsid w:val="00E237F6"/>
    <w:rsid w:val="00E23C84"/>
    <w:rsid w:val="00E23CCA"/>
    <w:rsid w:val="00E240F7"/>
    <w:rsid w:val="00E24208"/>
    <w:rsid w:val="00E24360"/>
    <w:rsid w:val="00E24616"/>
    <w:rsid w:val="00E2491F"/>
    <w:rsid w:val="00E24B7B"/>
    <w:rsid w:val="00E24D62"/>
    <w:rsid w:val="00E24EED"/>
    <w:rsid w:val="00E25B2C"/>
    <w:rsid w:val="00E2682F"/>
    <w:rsid w:val="00E2698E"/>
    <w:rsid w:val="00E271E9"/>
    <w:rsid w:val="00E2780D"/>
    <w:rsid w:val="00E278F3"/>
    <w:rsid w:val="00E30737"/>
    <w:rsid w:val="00E30766"/>
    <w:rsid w:val="00E30798"/>
    <w:rsid w:val="00E30B75"/>
    <w:rsid w:val="00E31A6F"/>
    <w:rsid w:val="00E31D7B"/>
    <w:rsid w:val="00E3202B"/>
    <w:rsid w:val="00E32490"/>
    <w:rsid w:val="00E324D6"/>
    <w:rsid w:val="00E32D3A"/>
    <w:rsid w:val="00E32E51"/>
    <w:rsid w:val="00E33043"/>
    <w:rsid w:val="00E330BB"/>
    <w:rsid w:val="00E33428"/>
    <w:rsid w:val="00E33647"/>
    <w:rsid w:val="00E3372E"/>
    <w:rsid w:val="00E33D32"/>
    <w:rsid w:val="00E33E32"/>
    <w:rsid w:val="00E344BF"/>
    <w:rsid w:val="00E3480F"/>
    <w:rsid w:val="00E3502C"/>
    <w:rsid w:val="00E3524A"/>
    <w:rsid w:val="00E36003"/>
    <w:rsid w:val="00E36053"/>
    <w:rsid w:val="00E360E2"/>
    <w:rsid w:val="00E361F2"/>
    <w:rsid w:val="00E369C9"/>
    <w:rsid w:val="00E36A0F"/>
    <w:rsid w:val="00E37052"/>
    <w:rsid w:val="00E40218"/>
    <w:rsid w:val="00E40259"/>
    <w:rsid w:val="00E409F9"/>
    <w:rsid w:val="00E40C1F"/>
    <w:rsid w:val="00E40E9C"/>
    <w:rsid w:val="00E414A2"/>
    <w:rsid w:val="00E41C30"/>
    <w:rsid w:val="00E41FF8"/>
    <w:rsid w:val="00E4207D"/>
    <w:rsid w:val="00E42286"/>
    <w:rsid w:val="00E42353"/>
    <w:rsid w:val="00E423AE"/>
    <w:rsid w:val="00E42C5F"/>
    <w:rsid w:val="00E435B5"/>
    <w:rsid w:val="00E43A43"/>
    <w:rsid w:val="00E43E7D"/>
    <w:rsid w:val="00E4414B"/>
    <w:rsid w:val="00E446EF"/>
    <w:rsid w:val="00E44A18"/>
    <w:rsid w:val="00E44B06"/>
    <w:rsid w:val="00E44B8E"/>
    <w:rsid w:val="00E44FDB"/>
    <w:rsid w:val="00E451D2"/>
    <w:rsid w:val="00E45339"/>
    <w:rsid w:val="00E45989"/>
    <w:rsid w:val="00E45D59"/>
    <w:rsid w:val="00E45DE0"/>
    <w:rsid w:val="00E45FA8"/>
    <w:rsid w:val="00E46060"/>
    <w:rsid w:val="00E46139"/>
    <w:rsid w:val="00E4653E"/>
    <w:rsid w:val="00E46776"/>
    <w:rsid w:val="00E469BD"/>
    <w:rsid w:val="00E469FE"/>
    <w:rsid w:val="00E46AD0"/>
    <w:rsid w:val="00E46C56"/>
    <w:rsid w:val="00E46CE5"/>
    <w:rsid w:val="00E46EAC"/>
    <w:rsid w:val="00E46FC8"/>
    <w:rsid w:val="00E47155"/>
    <w:rsid w:val="00E47358"/>
    <w:rsid w:val="00E473EF"/>
    <w:rsid w:val="00E477EE"/>
    <w:rsid w:val="00E47886"/>
    <w:rsid w:val="00E50272"/>
    <w:rsid w:val="00E50455"/>
    <w:rsid w:val="00E50A91"/>
    <w:rsid w:val="00E50AAB"/>
    <w:rsid w:val="00E50C0E"/>
    <w:rsid w:val="00E51ACB"/>
    <w:rsid w:val="00E51F89"/>
    <w:rsid w:val="00E523DF"/>
    <w:rsid w:val="00E523E8"/>
    <w:rsid w:val="00E525DC"/>
    <w:rsid w:val="00E52C30"/>
    <w:rsid w:val="00E52D16"/>
    <w:rsid w:val="00E5315C"/>
    <w:rsid w:val="00E5382D"/>
    <w:rsid w:val="00E53E9E"/>
    <w:rsid w:val="00E542DD"/>
    <w:rsid w:val="00E547D2"/>
    <w:rsid w:val="00E54813"/>
    <w:rsid w:val="00E54853"/>
    <w:rsid w:val="00E548C7"/>
    <w:rsid w:val="00E5494B"/>
    <w:rsid w:val="00E54B66"/>
    <w:rsid w:val="00E54B82"/>
    <w:rsid w:val="00E54C17"/>
    <w:rsid w:val="00E54F83"/>
    <w:rsid w:val="00E5506E"/>
    <w:rsid w:val="00E55334"/>
    <w:rsid w:val="00E556C6"/>
    <w:rsid w:val="00E55A7E"/>
    <w:rsid w:val="00E55E45"/>
    <w:rsid w:val="00E5616C"/>
    <w:rsid w:val="00E56970"/>
    <w:rsid w:val="00E569D7"/>
    <w:rsid w:val="00E56BFE"/>
    <w:rsid w:val="00E579DA"/>
    <w:rsid w:val="00E57BB6"/>
    <w:rsid w:val="00E60254"/>
    <w:rsid w:val="00E6026F"/>
    <w:rsid w:val="00E60E45"/>
    <w:rsid w:val="00E62307"/>
    <w:rsid w:val="00E624A3"/>
    <w:rsid w:val="00E624DD"/>
    <w:rsid w:val="00E62538"/>
    <w:rsid w:val="00E62575"/>
    <w:rsid w:val="00E62F69"/>
    <w:rsid w:val="00E62FFA"/>
    <w:rsid w:val="00E63A2D"/>
    <w:rsid w:val="00E63E47"/>
    <w:rsid w:val="00E6406A"/>
    <w:rsid w:val="00E644B4"/>
    <w:rsid w:val="00E64E8B"/>
    <w:rsid w:val="00E65079"/>
    <w:rsid w:val="00E656A0"/>
    <w:rsid w:val="00E657E8"/>
    <w:rsid w:val="00E658BB"/>
    <w:rsid w:val="00E65E60"/>
    <w:rsid w:val="00E65FC2"/>
    <w:rsid w:val="00E66372"/>
    <w:rsid w:val="00E66EBC"/>
    <w:rsid w:val="00E670B3"/>
    <w:rsid w:val="00E675F3"/>
    <w:rsid w:val="00E67682"/>
    <w:rsid w:val="00E6793A"/>
    <w:rsid w:val="00E67BD5"/>
    <w:rsid w:val="00E7004D"/>
    <w:rsid w:val="00E70069"/>
    <w:rsid w:val="00E7060D"/>
    <w:rsid w:val="00E70764"/>
    <w:rsid w:val="00E70B9A"/>
    <w:rsid w:val="00E70EA6"/>
    <w:rsid w:val="00E713CE"/>
    <w:rsid w:val="00E71471"/>
    <w:rsid w:val="00E71658"/>
    <w:rsid w:val="00E71C3C"/>
    <w:rsid w:val="00E71DC3"/>
    <w:rsid w:val="00E72378"/>
    <w:rsid w:val="00E725F3"/>
    <w:rsid w:val="00E72C66"/>
    <w:rsid w:val="00E73281"/>
    <w:rsid w:val="00E743B5"/>
    <w:rsid w:val="00E744FD"/>
    <w:rsid w:val="00E75B43"/>
    <w:rsid w:val="00E75D3C"/>
    <w:rsid w:val="00E75E92"/>
    <w:rsid w:val="00E76313"/>
    <w:rsid w:val="00E76346"/>
    <w:rsid w:val="00E76F70"/>
    <w:rsid w:val="00E77090"/>
    <w:rsid w:val="00E773AE"/>
    <w:rsid w:val="00E77408"/>
    <w:rsid w:val="00E77E88"/>
    <w:rsid w:val="00E7F331"/>
    <w:rsid w:val="00E800A0"/>
    <w:rsid w:val="00E80225"/>
    <w:rsid w:val="00E8110E"/>
    <w:rsid w:val="00E81300"/>
    <w:rsid w:val="00E81EC3"/>
    <w:rsid w:val="00E8213D"/>
    <w:rsid w:val="00E8233F"/>
    <w:rsid w:val="00E82B0A"/>
    <w:rsid w:val="00E83371"/>
    <w:rsid w:val="00E833E1"/>
    <w:rsid w:val="00E83493"/>
    <w:rsid w:val="00E834CF"/>
    <w:rsid w:val="00E83713"/>
    <w:rsid w:val="00E83B8A"/>
    <w:rsid w:val="00E84166"/>
    <w:rsid w:val="00E8452F"/>
    <w:rsid w:val="00E84950"/>
    <w:rsid w:val="00E8593E"/>
    <w:rsid w:val="00E85953"/>
    <w:rsid w:val="00E8611E"/>
    <w:rsid w:val="00E86BB5"/>
    <w:rsid w:val="00E87BA8"/>
    <w:rsid w:val="00E87D49"/>
    <w:rsid w:val="00E909E2"/>
    <w:rsid w:val="00E9188B"/>
    <w:rsid w:val="00E91FF3"/>
    <w:rsid w:val="00E92029"/>
    <w:rsid w:val="00E92296"/>
    <w:rsid w:val="00E92546"/>
    <w:rsid w:val="00E931DD"/>
    <w:rsid w:val="00E938E1"/>
    <w:rsid w:val="00E93AAD"/>
    <w:rsid w:val="00E93C1A"/>
    <w:rsid w:val="00E9428A"/>
    <w:rsid w:val="00E943B2"/>
    <w:rsid w:val="00E946E3"/>
    <w:rsid w:val="00E94AF5"/>
    <w:rsid w:val="00E94B96"/>
    <w:rsid w:val="00E94E76"/>
    <w:rsid w:val="00E95333"/>
    <w:rsid w:val="00E966B6"/>
    <w:rsid w:val="00E967B0"/>
    <w:rsid w:val="00E96C09"/>
    <w:rsid w:val="00E970BC"/>
    <w:rsid w:val="00E976A2"/>
    <w:rsid w:val="00E9781D"/>
    <w:rsid w:val="00E978FD"/>
    <w:rsid w:val="00EA07ED"/>
    <w:rsid w:val="00EA0973"/>
    <w:rsid w:val="00EA0F56"/>
    <w:rsid w:val="00EA0FA0"/>
    <w:rsid w:val="00EA1535"/>
    <w:rsid w:val="00EA158D"/>
    <w:rsid w:val="00EA15D6"/>
    <w:rsid w:val="00EA1B1E"/>
    <w:rsid w:val="00EA282E"/>
    <w:rsid w:val="00EA36EC"/>
    <w:rsid w:val="00EA3F32"/>
    <w:rsid w:val="00EA40D1"/>
    <w:rsid w:val="00EA4E0C"/>
    <w:rsid w:val="00EA501E"/>
    <w:rsid w:val="00EA54B1"/>
    <w:rsid w:val="00EA58EF"/>
    <w:rsid w:val="00EA5AEE"/>
    <w:rsid w:val="00EA5EFE"/>
    <w:rsid w:val="00EA647B"/>
    <w:rsid w:val="00EA65BC"/>
    <w:rsid w:val="00EA7A0B"/>
    <w:rsid w:val="00EB06CE"/>
    <w:rsid w:val="00EB095D"/>
    <w:rsid w:val="00EB0BBE"/>
    <w:rsid w:val="00EB1304"/>
    <w:rsid w:val="00EB15AB"/>
    <w:rsid w:val="00EB2A16"/>
    <w:rsid w:val="00EB2B67"/>
    <w:rsid w:val="00EB3590"/>
    <w:rsid w:val="00EB3637"/>
    <w:rsid w:val="00EB37B7"/>
    <w:rsid w:val="00EB3A73"/>
    <w:rsid w:val="00EB3DE6"/>
    <w:rsid w:val="00EB404B"/>
    <w:rsid w:val="00EB40FD"/>
    <w:rsid w:val="00EB443E"/>
    <w:rsid w:val="00EB4975"/>
    <w:rsid w:val="00EB545B"/>
    <w:rsid w:val="00EB5521"/>
    <w:rsid w:val="00EB5687"/>
    <w:rsid w:val="00EB5A2D"/>
    <w:rsid w:val="00EB5A5B"/>
    <w:rsid w:val="00EB5EA4"/>
    <w:rsid w:val="00EB6087"/>
    <w:rsid w:val="00EB69FF"/>
    <w:rsid w:val="00EB6A24"/>
    <w:rsid w:val="00EB6DD1"/>
    <w:rsid w:val="00EB704D"/>
    <w:rsid w:val="00EB70B7"/>
    <w:rsid w:val="00EB735E"/>
    <w:rsid w:val="00EB772D"/>
    <w:rsid w:val="00EB7E49"/>
    <w:rsid w:val="00EB7E6E"/>
    <w:rsid w:val="00EC017D"/>
    <w:rsid w:val="00EC0378"/>
    <w:rsid w:val="00EC0AAF"/>
    <w:rsid w:val="00EC11AA"/>
    <w:rsid w:val="00EC16A9"/>
    <w:rsid w:val="00EC1BFA"/>
    <w:rsid w:val="00EC2A11"/>
    <w:rsid w:val="00EC2C0F"/>
    <w:rsid w:val="00EC3460"/>
    <w:rsid w:val="00EC35BE"/>
    <w:rsid w:val="00EC42F3"/>
    <w:rsid w:val="00EC4464"/>
    <w:rsid w:val="00EC45D2"/>
    <w:rsid w:val="00EC4C9A"/>
    <w:rsid w:val="00EC50CA"/>
    <w:rsid w:val="00EC51C8"/>
    <w:rsid w:val="00EC5401"/>
    <w:rsid w:val="00EC552D"/>
    <w:rsid w:val="00EC5E12"/>
    <w:rsid w:val="00EC612C"/>
    <w:rsid w:val="00EC6447"/>
    <w:rsid w:val="00EC690D"/>
    <w:rsid w:val="00EC6BA1"/>
    <w:rsid w:val="00EC6CF5"/>
    <w:rsid w:val="00EC7C19"/>
    <w:rsid w:val="00EC7F67"/>
    <w:rsid w:val="00ED052D"/>
    <w:rsid w:val="00ED0C3B"/>
    <w:rsid w:val="00ED1018"/>
    <w:rsid w:val="00ED10A6"/>
    <w:rsid w:val="00ED10B5"/>
    <w:rsid w:val="00ED1139"/>
    <w:rsid w:val="00ED1150"/>
    <w:rsid w:val="00ED1210"/>
    <w:rsid w:val="00ED136B"/>
    <w:rsid w:val="00ED1487"/>
    <w:rsid w:val="00ED1576"/>
    <w:rsid w:val="00ED2202"/>
    <w:rsid w:val="00ED2745"/>
    <w:rsid w:val="00ED2B8B"/>
    <w:rsid w:val="00ED2BC0"/>
    <w:rsid w:val="00ED2DA8"/>
    <w:rsid w:val="00ED3752"/>
    <w:rsid w:val="00ED42CE"/>
    <w:rsid w:val="00ED45C8"/>
    <w:rsid w:val="00ED46DF"/>
    <w:rsid w:val="00ED4E97"/>
    <w:rsid w:val="00ED510B"/>
    <w:rsid w:val="00ED541A"/>
    <w:rsid w:val="00ED56E8"/>
    <w:rsid w:val="00ED5A1A"/>
    <w:rsid w:val="00ED606E"/>
    <w:rsid w:val="00ED64FC"/>
    <w:rsid w:val="00ED6695"/>
    <w:rsid w:val="00ED7412"/>
    <w:rsid w:val="00ED7651"/>
    <w:rsid w:val="00ED77E5"/>
    <w:rsid w:val="00ED7801"/>
    <w:rsid w:val="00EE0C17"/>
    <w:rsid w:val="00EE12C1"/>
    <w:rsid w:val="00EE1505"/>
    <w:rsid w:val="00EE1916"/>
    <w:rsid w:val="00EE242D"/>
    <w:rsid w:val="00EE293A"/>
    <w:rsid w:val="00EE2CF9"/>
    <w:rsid w:val="00EE2E90"/>
    <w:rsid w:val="00EE3464"/>
    <w:rsid w:val="00EE3674"/>
    <w:rsid w:val="00EE39BD"/>
    <w:rsid w:val="00EE3D4E"/>
    <w:rsid w:val="00EE4686"/>
    <w:rsid w:val="00EE4A37"/>
    <w:rsid w:val="00EE5205"/>
    <w:rsid w:val="00EE5432"/>
    <w:rsid w:val="00EE5BB0"/>
    <w:rsid w:val="00EE5F0B"/>
    <w:rsid w:val="00EE64E4"/>
    <w:rsid w:val="00EE7EBE"/>
    <w:rsid w:val="00EF0A68"/>
    <w:rsid w:val="00EF0AB4"/>
    <w:rsid w:val="00EF0C5C"/>
    <w:rsid w:val="00EF12B2"/>
    <w:rsid w:val="00EF2137"/>
    <w:rsid w:val="00EF268B"/>
    <w:rsid w:val="00EF2FD2"/>
    <w:rsid w:val="00EF31C8"/>
    <w:rsid w:val="00EF31DA"/>
    <w:rsid w:val="00EF39D0"/>
    <w:rsid w:val="00EF3ABD"/>
    <w:rsid w:val="00EF3DF9"/>
    <w:rsid w:val="00EF4207"/>
    <w:rsid w:val="00EF42D6"/>
    <w:rsid w:val="00EF48BB"/>
    <w:rsid w:val="00EF514F"/>
    <w:rsid w:val="00EF5380"/>
    <w:rsid w:val="00EF5970"/>
    <w:rsid w:val="00EF59BD"/>
    <w:rsid w:val="00EF6A9C"/>
    <w:rsid w:val="00EF6AD6"/>
    <w:rsid w:val="00EF6ED4"/>
    <w:rsid w:val="00EF7499"/>
    <w:rsid w:val="00EF75B3"/>
    <w:rsid w:val="00EF7623"/>
    <w:rsid w:val="00F004E6"/>
    <w:rsid w:val="00F00E41"/>
    <w:rsid w:val="00F01C00"/>
    <w:rsid w:val="00F01C07"/>
    <w:rsid w:val="00F029D8"/>
    <w:rsid w:val="00F0373C"/>
    <w:rsid w:val="00F03777"/>
    <w:rsid w:val="00F03B50"/>
    <w:rsid w:val="00F03BB4"/>
    <w:rsid w:val="00F04136"/>
    <w:rsid w:val="00F05A81"/>
    <w:rsid w:val="00F05C6A"/>
    <w:rsid w:val="00F05CC3"/>
    <w:rsid w:val="00F06373"/>
    <w:rsid w:val="00F06ABB"/>
    <w:rsid w:val="00F0751E"/>
    <w:rsid w:val="00F0759C"/>
    <w:rsid w:val="00F076A0"/>
    <w:rsid w:val="00F07A2C"/>
    <w:rsid w:val="00F10475"/>
    <w:rsid w:val="00F106E6"/>
    <w:rsid w:val="00F115A5"/>
    <w:rsid w:val="00F11AA8"/>
    <w:rsid w:val="00F11E3A"/>
    <w:rsid w:val="00F12396"/>
    <w:rsid w:val="00F12706"/>
    <w:rsid w:val="00F129A7"/>
    <w:rsid w:val="00F134E1"/>
    <w:rsid w:val="00F137F9"/>
    <w:rsid w:val="00F13A15"/>
    <w:rsid w:val="00F13A8E"/>
    <w:rsid w:val="00F13C17"/>
    <w:rsid w:val="00F1450C"/>
    <w:rsid w:val="00F14B80"/>
    <w:rsid w:val="00F152B3"/>
    <w:rsid w:val="00F152C5"/>
    <w:rsid w:val="00F157C1"/>
    <w:rsid w:val="00F15E81"/>
    <w:rsid w:val="00F1636B"/>
    <w:rsid w:val="00F16487"/>
    <w:rsid w:val="00F16537"/>
    <w:rsid w:val="00F1661B"/>
    <w:rsid w:val="00F1666E"/>
    <w:rsid w:val="00F166BC"/>
    <w:rsid w:val="00F1717A"/>
    <w:rsid w:val="00F17502"/>
    <w:rsid w:val="00F17D94"/>
    <w:rsid w:val="00F20039"/>
    <w:rsid w:val="00F2019E"/>
    <w:rsid w:val="00F20B8D"/>
    <w:rsid w:val="00F2156D"/>
    <w:rsid w:val="00F218D7"/>
    <w:rsid w:val="00F21A4E"/>
    <w:rsid w:val="00F21E79"/>
    <w:rsid w:val="00F2215B"/>
    <w:rsid w:val="00F22A19"/>
    <w:rsid w:val="00F22A35"/>
    <w:rsid w:val="00F2310E"/>
    <w:rsid w:val="00F2361A"/>
    <w:rsid w:val="00F23C39"/>
    <w:rsid w:val="00F23CE5"/>
    <w:rsid w:val="00F23F10"/>
    <w:rsid w:val="00F23F78"/>
    <w:rsid w:val="00F23FD3"/>
    <w:rsid w:val="00F24068"/>
    <w:rsid w:val="00F24233"/>
    <w:rsid w:val="00F24263"/>
    <w:rsid w:val="00F24E22"/>
    <w:rsid w:val="00F25C15"/>
    <w:rsid w:val="00F268E3"/>
    <w:rsid w:val="00F2723B"/>
    <w:rsid w:val="00F27332"/>
    <w:rsid w:val="00F279ED"/>
    <w:rsid w:val="00F27B39"/>
    <w:rsid w:val="00F27D47"/>
    <w:rsid w:val="00F27D91"/>
    <w:rsid w:val="00F3023C"/>
    <w:rsid w:val="00F305A1"/>
    <w:rsid w:val="00F30657"/>
    <w:rsid w:val="00F30B76"/>
    <w:rsid w:val="00F30C47"/>
    <w:rsid w:val="00F30F15"/>
    <w:rsid w:val="00F31136"/>
    <w:rsid w:val="00F31645"/>
    <w:rsid w:val="00F31B11"/>
    <w:rsid w:val="00F31B67"/>
    <w:rsid w:val="00F31C68"/>
    <w:rsid w:val="00F31FE6"/>
    <w:rsid w:val="00F34535"/>
    <w:rsid w:val="00F348C0"/>
    <w:rsid w:val="00F34EA8"/>
    <w:rsid w:val="00F351D4"/>
    <w:rsid w:val="00F35B5A"/>
    <w:rsid w:val="00F3611C"/>
    <w:rsid w:val="00F36215"/>
    <w:rsid w:val="00F3623C"/>
    <w:rsid w:val="00F369CE"/>
    <w:rsid w:val="00F36D41"/>
    <w:rsid w:val="00F37260"/>
    <w:rsid w:val="00F3754B"/>
    <w:rsid w:val="00F37807"/>
    <w:rsid w:val="00F3787D"/>
    <w:rsid w:val="00F378DC"/>
    <w:rsid w:val="00F37A01"/>
    <w:rsid w:val="00F37F20"/>
    <w:rsid w:val="00F408A8"/>
    <w:rsid w:val="00F40D46"/>
    <w:rsid w:val="00F40EE1"/>
    <w:rsid w:val="00F40F8D"/>
    <w:rsid w:val="00F40F9A"/>
    <w:rsid w:val="00F417D0"/>
    <w:rsid w:val="00F41821"/>
    <w:rsid w:val="00F41C64"/>
    <w:rsid w:val="00F41F9E"/>
    <w:rsid w:val="00F4244F"/>
    <w:rsid w:val="00F425BA"/>
    <w:rsid w:val="00F43745"/>
    <w:rsid w:val="00F43807"/>
    <w:rsid w:val="00F43986"/>
    <w:rsid w:val="00F44323"/>
    <w:rsid w:val="00F448A9"/>
    <w:rsid w:val="00F44B9F"/>
    <w:rsid w:val="00F44BF7"/>
    <w:rsid w:val="00F44C71"/>
    <w:rsid w:val="00F45023"/>
    <w:rsid w:val="00F4504D"/>
    <w:rsid w:val="00F452DB"/>
    <w:rsid w:val="00F453DF"/>
    <w:rsid w:val="00F45FAF"/>
    <w:rsid w:val="00F4666B"/>
    <w:rsid w:val="00F46888"/>
    <w:rsid w:val="00F469EC"/>
    <w:rsid w:val="00F46BCA"/>
    <w:rsid w:val="00F47941"/>
    <w:rsid w:val="00F47E60"/>
    <w:rsid w:val="00F47E82"/>
    <w:rsid w:val="00F5045B"/>
    <w:rsid w:val="00F507E5"/>
    <w:rsid w:val="00F50BE2"/>
    <w:rsid w:val="00F50C06"/>
    <w:rsid w:val="00F50D02"/>
    <w:rsid w:val="00F50E39"/>
    <w:rsid w:val="00F513E5"/>
    <w:rsid w:val="00F51789"/>
    <w:rsid w:val="00F51798"/>
    <w:rsid w:val="00F51942"/>
    <w:rsid w:val="00F51FC5"/>
    <w:rsid w:val="00F5216D"/>
    <w:rsid w:val="00F52428"/>
    <w:rsid w:val="00F52499"/>
    <w:rsid w:val="00F52714"/>
    <w:rsid w:val="00F528A1"/>
    <w:rsid w:val="00F52F08"/>
    <w:rsid w:val="00F53468"/>
    <w:rsid w:val="00F53FFF"/>
    <w:rsid w:val="00F545C5"/>
    <w:rsid w:val="00F54990"/>
    <w:rsid w:val="00F54B87"/>
    <w:rsid w:val="00F54D9F"/>
    <w:rsid w:val="00F5511B"/>
    <w:rsid w:val="00F55C48"/>
    <w:rsid w:val="00F566C5"/>
    <w:rsid w:val="00F56B52"/>
    <w:rsid w:val="00F56C76"/>
    <w:rsid w:val="00F56F07"/>
    <w:rsid w:val="00F56F8B"/>
    <w:rsid w:val="00F57CBA"/>
    <w:rsid w:val="00F604CB"/>
    <w:rsid w:val="00F607B1"/>
    <w:rsid w:val="00F6089C"/>
    <w:rsid w:val="00F615F0"/>
    <w:rsid w:val="00F61886"/>
    <w:rsid w:val="00F619D1"/>
    <w:rsid w:val="00F61DCB"/>
    <w:rsid w:val="00F6267F"/>
    <w:rsid w:val="00F63356"/>
    <w:rsid w:val="00F6343B"/>
    <w:rsid w:val="00F64153"/>
    <w:rsid w:val="00F64862"/>
    <w:rsid w:val="00F64DD3"/>
    <w:rsid w:val="00F64E08"/>
    <w:rsid w:val="00F64E5E"/>
    <w:rsid w:val="00F65AA7"/>
    <w:rsid w:val="00F65F9D"/>
    <w:rsid w:val="00F6615E"/>
    <w:rsid w:val="00F663F5"/>
    <w:rsid w:val="00F6677C"/>
    <w:rsid w:val="00F667F4"/>
    <w:rsid w:val="00F668EF"/>
    <w:rsid w:val="00F67818"/>
    <w:rsid w:val="00F67D3B"/>
    <w:rsid w:val="00F67F02"/>
    <w:rsid w:val="00F700D7"/>
    <w:rsid w:val="00F706F9"/>
    <w:rsid w:val="00F70EE3"/>
    <w:rsid w:val="00F70F1B"/>
    <w:rsid w:val="00F718BD"/>
    <w:rsid w:val="00F71F3B"/>
    <w:rsid w:val="00F7246C"/>
    <w:rsid w:val="00F72801"/>
    <w:rsid w:val="00F72D39"/>
    <w:rsid w:val="00F73371"/>
    <w:rsid w:val="00F73676"/>
    <w:rsid w:val="00F7398F"/>
    <w:rsid w:val="00F73AB9"/>
    <w:rsid w:val="00F74DBB"/>
    <w:rsid w:val="00F751B0"/>
    <w:rsid w:val="00F75339"/>
    <w:rsid w:val="00F75397"/>
    <w:rsid w:val="00F75421"/>
    <w:rsid w:val="00F75741"/>
    <w:rsid w:val="00F75C47"/>
    <w:rsid w:val="00F76643"/>
    <w:rsid w:val="00F76F5D"/>
    <w:rsid w:val="00F777B5"/>
    <w:rsid w:val="00F77D7D"/>
    <w:rsid w:val="00F805BA"/>
    <w:rsid w:val="00F807D8"/>
    <w:rsid w:val="00F8095E"/>
    <w:rsid w:val="00F80B6C"/>
    <w:rsid w:val="00F80C12"/>
    <w:rsid w:val="00F810B7"/>
    <w:rsid w:val="00F81466"/>
    <w:rsid w:val="00F81BC2"/>
    <w:rsid w:val="00F81E9A"/>
    <w:rsid w:val="00F821A5"/>
    <w:rsid w:val="00F82343"/>
    <w:rsid w:val="00F826D9"/>
    <w:rsid w:val="00F82B0D"/>
    <w:rsid w:val="00F82CA4"/>
    <w:rsid w:val="00F82E31"/>
    <w:rsid w:val="00F838D8"/>
    <w:rsid w:val="00F83C79"/>
    <w:rsid w:val="00F83D10"/>
    <w:rsid w:val="00F842D4"/>
    <w:rsid w:val="00F84A77"/>
    <w:rsid w:val="00F84A92"/>
    <w:rsid w:val="00F84AF2"/>
    <w:rsid w:val="00F84D90"/>
    <w:rsid w:val="00F85816"/>
    <w:rsid w:val="00F85EA6"/>
    <w:rsid w:val="00F866C0"/>
    <w:rsid w:val="00F86880"/>
    <w:rsid w:val="00F86A23"/>
    <w:rsid w:val="00F86B5B"/>
    <w:rsid w:val="00F86C54"/>
    <w:rsid w:val="00F86DA7"/>
    <w:rsid w:val="00F86DCF"/>
    <w:rsid w:val="00F86DEC"/>
    <w:rsid w:val="00F86FEA"/>
    <w:rsid w:val="00F87016"/>
    <w:rsid w:val="00F872E0"/>
    <w:rsid w:val="00F873C3"/>
    <w:rsid w:val="00F876FB"/>
    <w:rsid w:val="00F90492"/>
    <w:rsid w:val="00F90BA2"/>
    <w:rsid w:val="00F90DD9"/>
    <w:rsid w:val="00F90F4E"/>
    <w:rsid w:val="00F91712"/>
    <w:rsid w:val="00F91F9E"/>
    <w:rsid w:val="00F920B7"/>
    <w:rsid w:val="00F9254F"/>
    <w:rsid w:val="00F92A2D"/>
    <w:rsid w:val="00F93291"/>
    <w:rsid w:val="00F93714"/>
    <w:rsid w:val="00F93B12"/>
    <w:rsid w:val="00F93DEB"/>
    <w:rsid w:val="00F94497"/>
    <w:rsid w:val="00F945FD"/>
    <w:rsid w:val="00F94816"/>
    <w:rsid w:val="00F94F1B"/>
    <w:rsid w:val="00F94F5B"/>
    <w:rsid w:val="00F951A6"/>
    <w:rsid w:val="00F95488"/>
    <w:rsid w:val="00F954C4"/>
    <w:rsid w:val="00F95518"/>
    <w:rsid w:val="00F95D9E"/>
    <w:rsid w:val="00F95DD1"/>
    <w:rsid w:val="00F95E23"/>
    <w:rsid w:val="00F96018"/>
    <w:rsid w:val="00F9650F"/>
    <w:rsid w:val="00F96845"/>
    <w:rsid w:val="00F96F9E"/>
    <w:rsid w:val="00F97280"/>
    <w:rsid w:val="00F9728E"/>
    <w:rsid w:val="00F97668"/>
    <w:rsid w:val="00F97768"/>
    <w:rsid w:val="00F97B00"/>
    <w:rsid w:val="00F97B36"/>
    <w:rsid w:val="00FA000D"/>
    <w:rsid w:val="00FA02E5"/>
    <w:rsid w:val="00FA0562"/>
    <w:rsid w:val="00FA09E5"/>
    <w:rsid w:val="00FA0BE7"/>
    <w:rsid w:val="00FA0C0D"/>
    <w:rsid w:val="00FA0D0D"/>
    <w:rsid w:val="00FA0D2B"/>
    <w:rsid w:val="00FA1D36"/>
    <w:rsid w:val="00FA1E0A"/>
    <w:rsid w:val="00FA218C"/>
    <w:rsid w:val="00FA2495"/>
    <w:rsid w:val="00FA2730"/>
    <w:rsid w:val="00FA2ECB"/>
    <w:rsid w:val="00FA3640"/>
    <w:rsid w:val="00FA36DB"/>
    <w:rsid w:val="00FA36FA"/>
    <w:rsid w:val="00FA3A3E"/>
    <w:rsid w:val="00FA40DE"/>
    <w:rsid w:val="00FA4588"/>
    <w:rsid w:val="00FA4BED"/>
    <w:rsid w:val="00FA5121"/>
    <w:rsid w:val="00FA512C"/>
    <w:rsid w:val="00FA559B"/>
    <w:rsid w:val="00FA565C"/>
    <w:rsid w:val="00FA69A4"/>
    <w:rsid w:val="00FA764F"/>
    <w:rsid w:val="00FA77EE"/>
    <w:rsid w:val="00FA7AF8"/>
    <w:rsid w:val="00FA7C04"/>
    <w:rsid w:val="00FB04E1"/>
    <w:rsid w:val="00FB053B"/>
    <w:rsid w:val="00FB0888"/>
    <w:rsid w:val="00FB0AD6"/>
    <w:rsid w:val="00FB1F28"/>
    <w:rsid w:val="00FB249E"/>
    <w:rsid w:val="00FB2E0A"/>
    <w:rsid w:val="00FB35A2"/>
    <w:rsid w:val="00FB3CCF"/>
    <w:rsid w:val="00FB438E"/>
    <w:rsid w:val="00FB45AD"/>
    <w:rsid w:val="00FB47C2"/>
    <w:rsid w:val="00FB4803"/>
    <w:rsid w:val="00FB4C27"/>
    <w:rsid w:val="00FB4DEF"/>
    <w:rsid w:val="00FB552D"/>
    <w:rsid w:val="00FB555C"/>
    <w:rsid w:val="00FB58A6"/>
    <w:rsid w:val="00FB65D6"/>
    <w:rsid w:val="00FB67E9"/>
    <w:rsid w:val="00FB6F98"/>
    <w:rsid w:val="00FB70C8"/>
    <w:rsid w:val="00FB70D0"/>
    <w:rsid w:val="00FB7447"/>
    <w:rsid w:val="00FB7534"/>
    <w:rsid w:val="00FB78E2"/>
    <w:rsid w:val="00FB7D71"/>
    <w:rsid w:val="00FC0068"/>
    <w:rsid w:val="00FC0F97"/>
    <w:rsid w:val="00FC1AD2"/>
    <w:rsid w:val="00FC1D3A"/>
    <w:rsid w:val="00FC1ECB"/>
    <w:rsid w:val="00FC2208"/>
    <w:rsid w:val="00FC2CB8"/>
    <w:rsid w:val="00FC2DD3"/>
    <w:rsid w:val="00FC3676"/>
    <w:rsid w:val="00FC36DB"/>
    <w:rsid w:val="00FC37DD"/>
    <w:rsid w:val="00FC37FD"/>
    <w:rsid w:val="00FC3F3F"/>
    <w:rsid w:val="00FC4209"/>
    <w:rsid w:val="00FC4385"/>
    <w:rsid w:val="00FC4596"/>
    <w:rsid w:val="00FC486B"/>
    <w:rsid w:val="00FC4D04"/>
    <w:rsid w:val="00FC5062"/>
    <w:rsid w:val="00FC523A"/>
    <w:rsid w:val="00FC5452"/>
    <w:rsid w:val="00FC5773"/>
    <w:rsid w:val="00FC57DF"/>
    <w:rsid w:val="00FC5BFC"/>
    <w:rsid w:val="00FC61A7"/>
    <w:rsid w:val="00FC62EF"/>
    <w:rsid w:val="00FC6489"/>
    <w:rsid w:val="00FC6DA3"/>
    <w:rsid w:val="00FC71F0"/>
    <w:rsid w:val="00FC76B0"/>
    <w:rsid w:val="00FC76E2"/>
    <w:rsid w:val="00FC78AB"/>
    <w:rsid w:val="00FC7B8A"/>
    <w:rsid w:val="00FC7B9A"/>
    <w:rsid w:val="00FD076C"/>
    <w:rsid w:val="00FD1148"/>
    <w:rsid w:val="00FD19CD"/>
    <w:rsid w:val="00FD1C22"/>
    <w:rsid w:val="00FD2031"/>
    <w:rsid w:val="00FD20C6"/>
    <w:rsid w:val="00FD23BA"/>
    <w:rsid w:val="00FD2C8B"/>
    <w:rsid w:val="00FD2CA7"/>
    <w:rsid w:val="00FD30CE"/>
    <w:rsid w:val="00FD30FE"/>
    <w:rsid w:val="00FD3207"/>
    <w:rsid w:val="00FD32D7"/>
    <w:rsid w:val="00FD3310"/>
    <w:rsid w:val="00FD3AD3"/>
    <w:rsid w:val="00FD41D4"/>
    <w:rsid w:val="00FD4486"/>
    <w:rsid w:val="00FD44EF"/>
    <w:rsid w:val="00FD4678"/>
    <w:rsid w:val="00FD477D"/>
    <w:rsid w:val="00FD48B5"/>
    <w:rsid w:val="00FD4974"/>
    <w:rsid w:val="00FD4B3F"/>
    <w:rsid w:val="00FD4BA1"/>
    <w:rsid w:val="00FD4E45"/>
    <w:rsid w:val="00FD584C"/>
    <w:rsid w:val="00FD594E"/>
    <w:rsid w:val="00FD5D00"/>
    <w:rsid w:val="00FD629C"/>
    <w:rsid w:val="00FD653F"/>
    <w:rsid w:val="00FD65C5"/>
    <w:rsid w:val="00FD74E6"/>
    <w:rsid w:val="00FD76BE"/>
    <w:rsid w:val="00FD7ACC"/>
    <w:rsid w:val="00FE00AA"/>
    <w:rsid w:val="00FE0106"/>
    <w:rsid w:val="00FE0675"/>
    <w:rsid w:val="00FE073E"/>
    <w:rsid w:val="00FE0D97"/>
    <w:rsid w:val="00FE129F"/>
    <w:rsid w:val="00FE1474"/>
    <w:rsid w:val="00FE1EF9"/>
    <w:rsid w:val="00FE24FC"/>
    <w:rsid w:val="00FE2FAD"/>
    <w:rsid w:val="00FE3191"/>
    <w:rsid w:val="00FE34BA"/>
    <w:rsid w:val="00FE3ADC"/>
    <w:rsid w:val="00FE3C21"/>
    <w:rsid w:val="00FE43BB"/>
    <w:rsid w:val="00FE4482"/>
    <w:rsid w:val="00FE44B7"/>
    <w:rsid w:val="00FE50A6"/>
    <w:rsid w:val="00FE5747"/>
    <w:rsid w:val="00FE5D45"/>
    <w:rsid w:val="00FE5D5B"/>
    <w:rsid w:val="00FE5F80"/>
    <w:rsid w:val="00FE5FBC"/>
    <w:rsid w:val="00FE702C"/>
    <w:rsid w:val="00FE777C"/>
    <w:rsid w:val="00FE7C5D"/>
    <w:rsid w:val="00FF05A1"/>
    <w:rsid w:val="00FF05DE"/>
    <w:rsid w:val="00FF0793"/>
    <w:rsid w:val="00FF08CB"/>
    <w:rsid w:val="00FF0957"/>
    <w:rsid w:val="00FF0B9B"/>
    <w:rsid w:val="00FF1094"/>
    <w:rsid w:val="00FF13A8"/>
    <w:rsid w:val="00FF13C5"/>
    <w:rsid w:val="00FF1EA7"/>
    <w:rsid w:val="00FF1F3A"/>
    <w:rsid w:val="00FF2303"/>
    <w:rsid w:val="00FF244A"/>
    <w:rsid w:val="00FF2FA1"/>
    <w:rsid w:val="00FF2FF9"/>
    <w:rsid w:val="00FF3061"/>
    <w:rsid w:val="00FF306B"/>
    <w:rsid w:val="00FF3107"/>
    <w:rsid w:val="00FF358C"/>
    <w:rsid w:val="00FF38DC"/>
    <w:rsid w:val="00FF4D4E"/>
    <w:rsid w:val="00FF4DE7"/>
    <w:rsid w:val="00FF50FA"/>
    <w:rsid w:val="00FF5211"/>
    <w:rsid w:val="00FF5316"/>
    <w:rsid w:val="00FF5670"/>
    <w:rsid w:val="00FF5A63"/>
    <w:rsid w:val="00FF5FAA"/>
    <w:rsid w:val="00FF5FB3"/>
    <w:rsid w:val="00FF63CD"/>
    <w:rsid w:val="00FF6535"/>
    <w:rsid w:val="00FF69C0"/>
    <w:rsid w:val="00FF7748"/>
    <w:rsid w:val="00FF7787"/>
    <w:rsid w:val="0101778C"/>
    <w:rsid w:val="010396D8"/>
    <w:rsid w:val="010E34F1"/>
    <w:rsid w:val="014D11E4"/>
    <w:rsid w:val="015B6DED"/>
    <w:rsid w:val="015FCE17"/>
    <w:rsid w:val="0168A69C"/>
    <w:rsid w:val="0184E721"/>
    <w:rsid w:val="01919DAC"/>
    <w:rsid w:val="019429E4"/>
    <w:rsid w:val="01AC1B3E"/>
    <w:rsid w:val="01CAA337"/>
    <w:rsid w:val="01D470D5"/>
    <w:rsid w:val="01D71BDF"/>
    <w:rsid w:val="01D83D7D"/>
    <w:rsid w:val="01E1FC84"/>
    <w:rsid w:val="01E34D45"/>
    <w:rsid w:val="01FA4631"/>
    <w:rsid w:val="01FF0EFF"/>
    <w:rsid w:val="02157E17"/>
    <w:rsid w:val="0245B058"/>
    <w:rsid w:val="02562DD1"/>
    <w:rsid w:val="0260B1F5"/>
    <w:rsid w:val="02667B5F"/>
    <w:rsid w:val="028A5B7C"/>
    <w:rsid w:val="02977EF8"/>
    <w:rsid w:val="0298BA6E"/>
    <w:rsid w:val="02BDDF19"/>
    <w:rsid w:val="02CA800A"/>
    <w:rsid w:val="02D1FB6F"/>
    <w:rsid w:val="02DD18AD"/>
    <w:rsid w:val="02E112C7"/>
    <w:rsid w:val="02E32EDB"/>
    <w:rsid w:val="02F1F479"/>
    <w:rsid w:val="02FCE88D"/>
    <w:rsid w:val="02FF3F1A"/>
    <w:rsid w:val="03065A9D"/>
    <w:rsid w:val="03178B0C"/>
    <w:rsid w:val="031988CB"/>
    <w:rsid w:val="031C6218"/>
    <w:rsid w:val="032D8A38"/>
    <w:rsid w:val="0333367A"/>
    <w:rsid w:val="033529A1"/>
    <w:rsid w:val="0338DC8A"/>
    <w:rsid w:val="0357E3B1"/>
    <w:rsid w:val="035E6EE7"/>
    <w:rsid w:val="038534B5"/>
    <w:rsid w:val="038AE9D3"/>
    <w:rsid w:val="03AD48A3"/>
    <w:rsid w:val="03C5B027"/>
    <w:rsid w:val="03D68221"/>
    <w:rsid w:val="04013FEF"/>
    <w:rsid w:val="0409C8E4"/>
    <w:rsid w:val="0432CAD7"/>
    <w:rsid w:val="04335ADA"/>
    <w:rsid w:val="04355195"/>
    <w:rsid w:val="0436C6F1"/>
    <w:rsid w:val="043992B8"/>
    <w:rsid w:val="043B86F0"/>
    <w:rsid w:val="04478E63"/>
    <w:rsid w:val="0447F7E8"/>
    <w:rsid w:val="0451D55C"/>
    <w:rsid w:val="045261AE"/>
    <w:rsid w:val="04671451"/>
    <w:rsid w:val="046AE042"/>
    <w:rsid w:val="046E5988"/>
    <w:rsid w:val="0481BF0E"/>
    <w:rsid w:val="04835640"/>
    <w:rsid w:val="04845894"/>
    <w:rsid w:val="0485C4B7"/>
    <w:rsid w:val="048D502F"/>
    <w:rsid w:val="04C92651"/>
    <w:rsid w:val="04CAC3D6"/>
    <w:rsid w:val="04CB9EEC"/>
    <w:rsid w:val="04D51AC7"/>
    <w:rsid w:val="04D6228C"/>
    <w:rsid w:val="053B4789"/>
    <w:rsid w:val="05646249"/>
    <w:rsid w:val="0580C8B9"/>
    <w:rsid w:val="05ACE1ED"/>
    <w:rsid w:val="05B5FBAA"/>
    <w:rsid w:val="05CCB4B7"/>
    <w:rsid w:val="05D4BA51"/>
    <w:rsid w:val="05E998D6"/>
    <w:rsid w:val="05F726E3"/>
    <w:rsid w:val="05FCADB1"/>
    <w:rsid w:val="05FD3153"/>
    <w:rsid w:val="0604C9AB"/>
    <w:rsid w:val="0647D325"/>
    <w:rsid w:val="06551685"/>
    <w:rsid w:val="0689C017"/>
    <w:rsid w:val="068ED2D7"/>
    <w:rsid w:val="069485DE"/>
    <w:rsid w:val="069EAAAF"/>
    <w:rsid w:val="06AA81BC"/>
    <w:rsid w:val="06CBC13C"/>
    <w:rsid w:val="06D1E648"/>
    <w:rsid w:val="06DAB74B"/>
    <w:rsid w:val="06DD289D"/>
    <w:rsid w:val="06E1290A"/>
    <w:rsid w:val="06E21050"/>
    <w:rsid w:val="06EB4B00"/>
    <w:rsid w:val="06ED3001"/>
    <w:rsid w:val="06EE3689"/>
    <w:rsid w:val="06F2CFA3"/>
    <w:rsid w:val="0705F68E"/>
    <w:rsid w:val="072D8B94"/>
    <w:rsid w:val="07332CC3"/>
    <w:rsid w:val="0735E033"/>
    <w:rsid w:val="07376B20"/>
    <w:rsid w:val="07528E95"/>
    <w:rsid w:val="076473AA"/>
    <w:rsid w:val="0768F900"/>
    <w:rsid w:val="079E8B1D"/>
    <w:rsid w:val="07AADCF8"/>
    <w:rsid w:val="07E568BE"/>
    <w:rsid w:val="07E7061C"/>
    <w:rsid w:val="07FD7A78"/>
    <w:rsid w:val="0808E3D7"/>
    <w:rsid w:val="080CBE1E"/>
    <w:rsid w:val="0834A6F0"/>
    <w:rsid w:val="083A93EF"/>
    <w:rsid w:val="0855A49F"/>
    <w:rsid w:val="085CD6DA"/>
    <w:rsid w:val="08736D3F"/>
    <w:rsid w:val="0893DA14"/>
    <w:rsid w:val="08B23328"/>
    <w:rsid w:val="08BAE1FD"/>
    <w:rsid w:val="08BF163C"/>
    <w:rsid w:val="08C2A507"/>
    <w:rsid w:val="08C58522"/>
    <w:rsid w:val="0930EC0F"/>
    <w:rsid w:val="0934515D"/>
    <w:rsid w:val="0945106D"/>
    <w:rsid w:val="09553577"/>
    <w:rsid w:val="096F26A8"/>
    <w:rsid w:val="09709E6D"/>
    <w:rsid w:val="09781AFB"/>
    <w:rsid w:val="0979DF98"/>
    <w:rsid w:val="097B51AF"/>
    <w:rsid w:val="098EA4A9"/>
    <w:rsid w:val="09A71080"/>
    <w:rsid w:val="09A72B62"/>
    <w:rsid w:val="09A9C0D6"/>
    <w:rsid w:val="09B27478"/>
    <w:rsid w:val="09DA26B7"/>
    <w:rsid w:val="09DA39C3"/>
    <w:rsid w:val="09E0E8CA"/>
    <w:rsid w:val="09FFB8D1"/>
    <w:rsid w:val="0A1B149B"/>
    <w:rsid w:val="0A4F2B1C"/>
    <w:rsid w:val="0A519355"/>
    <w:rsid w:val="0A523337"/>
    <w:rsid w:val="0A558F84"/>
    <w:rsid w:val="0A5983FF"/>
    <w:rsid w:val="0A751C72"/>
    <w:rsid w:val="0A771E15"/>
    <w:rsid w:val="0A905112"/>
    <w:rsid w:val="0A957801"/>
    <w:rsid w:val="0ABB2F9C"/>
    <w:rsid w:val="0AD5E51F"/>
    <w:rsid w:val="0AE6738A"/>
    <w:rsid w:val="0B00B7CD"/>
    <w:rsid w:val="0B26ED09"/>
    <w:rsid w:val="0B2891D3"/>
    <w:rsid w:val="0B37C089"/>
    <w:rsid w:val="0B3D2AE2"/>
    <w:rsid w:val="0B471A4C"/>
    <w:rsid w:val="0B561A4D"/>
    <w:rsid w:val="0B6455CD"/>
    <w:rsid w:val="0B7A212D"/>
    <w:rsid w:val="0B7E9A36"/>
    <w:rsid w:val="0B852905"/>
    <w:rsid w:val="0B94272C"/>
    <w:rsid w:val="0B9AA344"/>
    <w:rsid w:val="0B9FF26D"/>
    <w:rsid w:val="0BB9FA06"/>
    <w:rsid w:val="0BC21324"/>
    <w:rsid w:val="0BC4C413"/>
    <w:rsid w:val="0BD1349E"/>
    <w:rsid w:val="0BEDC1AA"/>
    <w:rsid w:val="0BFF3546"/>
    <w:rsid w:val="0C051CD4"/>
    <w:rsid w:val="0C05A505"/>
    <w:rsid w:val="0C0727B0"/>
    <w:rsid w:val="0C07EB1F"/>
    <w:rsid w:val="0C101AED"/>
    <w:rsid w:val="0C28C4E5"/>
    <w:rsid w:val="0C2E5293"/>
    <w:rsid w:val="0C4C86BF"/>
    <w:rsid w:val="0C5A2135"/>
    <w:rsid w:val="0C5EF0AC"/>
    <w:rsid w:val="0C84ECE3"/>
    <w:rsid w:val="0CA17E04"/>
    <w:rsid w:val="0CA92248"/>
    <w:rsid w:val="0CB2F271"/>
    <w:rsid w:val="0CD0124C"/>
    <w:rsid w:val="0CE9EDFD"/>
    <w:rsid w:val="0D035B8C"/>
    <w:rsid w:val="0D1DFA69"/>
    <w:rsid w:val="0D269644"/>
    <w:rsid w:val="0D331880"/>
    <w:rsid w:val="0D3A7CF2"/>
    <w:rsid w:val="0D46AAE8"/>
    <w:rsid w:val="0D62ED65"/>
    <w:rsid w:val="0D65B5B4"/>
    <w:rsid w:val="0D77D031"/>
    <w:rsid w:val="0D81B532"/>
    <w:rsid w:val="0D8DC8CA"/>
    <w:rsid w:val="0D90EED3"/>
    <w:rsid w:val="0D953CCE"/>
    <w:rsid w:val="0DA9CF86"/>
    <w:rsid w:val="0DAD9C6C"/>
    <w:rsid w:val="0DAF934C"/>
    <w:rsid w:val="0DB75463"/>
    <w:rsid w:val="0DE290D8"/>
    <w:rsid w:val="0E0D2EC8"/>
    <w:rsid w:val="0E126498"/>
    <w:rsid w:val="0E1AE89B"/>
    <w:rsid w:val="0E2884EF"/>
    <w:rsid w:val="0E59DBA9"/>
    <w:rsid w:val="0E5CBD42"/>
    <w:rsid w:val="0E5F0E99"/>
    <w:rsid w:val="0E6159ED"/>
    <w:rsid w:val="0E654349"/>
    <w:rsid w:val="0E9C097A"/>
    <w:rsid w:val="0E9E0948"/>
    <w:rsid w:val="0EA26EA7"/>
    <w:rsid w:val="0EB4AE59"/>
    <w:rsid w:val="0EBAB5EA"/>
    <w:rsid w:val="0F0CD51F"/>
    <w:rsid w:val="0F187A03"/>
    <w:rsid w:val="0F19A1AB"/>
    <w:rsid w:val="0F1FAA61"/>
    <w:rsid w:val="0F228271"/>
    <w:rsid w:val="0F336A53"/>
    <w:rsid w:val="0F3A43F8"/>
    <w:rsid w:val="0F3B0549"/>
    <w:rsid w:val="0F569E21"/>
    <w:rsid w:val="0F57F072"/>
    <w:rsid w:val="0F643D76"/>
    <w:rsid w:val="0F8EBC37"/>
    <w:rsid w:val="0F967B9C"/>
    <w:rsid w:val="0F9F2F9E"/>
    <w:rsid w:val="0FAA7D43"/>
    <w:rsid w:val="0FAC23EC"/>
    <w:rsid w:val="0FB2E991"/>
    <w:rsid w:val="0FB36C22"/>
    <w:rsid w:val="0FBF780D"/>
    <w:rsid w:val="0FCE9C7F"/>
    <w:rsid w:val="0FD6CF4C"/>
    <w:rsid w:val="0FEF5B20"/>
    <w:rsid w:val="0FF0422E"/>
    <w:rsid w:val="0FF385F7"/>
    <w:rsid w:val="0FF5FF73"/>
    <w:rsid w:val="101F3318"/>
    <w:rsid w:val="102345F5"/>
    <w:rsid w:val="103F281F"/>
    <w:rsid w:val="1044533E"/>
    <w:rsid w:val="1046E007"/>
    <w:rsid w:val="104AF8B3"/>
    <w:rsid w:val="10539984"/>
    <w:rsid w:val="10565F96"/>
    <w:rsid w:val="10587A14"/>
    <w:rsid w:val="105CBF62"/>
    <w:rsid w:val="106099D6"/>
    <w:rsid w:val="107A4BAC"/>
    <w:rsid w:val="10835E3C"/>
    <w:rsid w:val="109EDAE9"/>
    <w:rsid w:val="10B9C424"/>
    <w:rsid w:val="10C16396"/>
    <w:rsid w:val="10C3FD67"/>
    <w:rsid w:val="10C9AAB8"/>
    <w:rsid w:val="10CCAD5F"/>
    <w:rsid w:val="10CE39DF"/>
    <w:rsid w:val="10D9D6EE"/>
    <w:rsid w:val="1105CE03"/>
    <w:rsid w:val="110BE78F"/>
    <w:rsid w:val="1177B1EB"/>
    <w:rsid w:val="11806E0E"/>
    <w:rsid w:val="11914382"/>
    <w:rsid w:val="1198189B"/>
    <w:rsid w:val="119B406B"/>
    <w:rsid w:val="11ACCCFF"/>
    <w:rsid w:val="11AFC61D"/>
    <w:rsid w:val="11D52029"/>
    <w:rsid w:val="11DD9CF5"/>
    <w:rsid w:val="11E68045"/>
    <w:rsid w:val="11EBCCF8"/>
    <w:rsid w:val="11FE08B2"/>
    <w:rsid w:val="11FFE32F"/>
    <w:rsid w:val="12007698"/>
    <w:rsid w:val="12281328"/>
    <w:rsid w:val="1230C734"/>
    <w:rsid w:val="1236BA12"/>
    <w:rsid w:val="123CE862"/>
    <w:rsid w:val="123CFE24"/>
    <w:rsid w:val="1243E4C3"/>
    <w:rsid w:val="1248FC43"/>
    <w:rsid w:val="126345E2"/>
    <w:rsid w:val="127927C7"/>
    <w:rsid w:val="1285D18E"/>
    <w:rsid w:val="129E852A"/>
    <w:rsid w:val="12A8CCCD"/>
    <w:rsid w:val="12A9F266"/>
    <w:rsid w:val="12D2215E"/>
    <w:rsid w:val="12DEC8CE"/>
    <w:rsid w:val="12FBAAA8"/>
    <w:rsid w:val="13021955"/>
    <w:rsid w:val="1309E2C6"/>
    <w:rsid w:val="13369D01"/>
    <w:rsid w:val="133DD880"/>
    <w:rsid w:val="1363D452"/>
    <w:rsid w:val="13D4BCB4"/>
    <w:rsid w:val="13F2B963"/>
    <w:rsid w:val="13F75933"/>
    <w:rsid w:val="13FA2B64"/>
    <w:rsid w:val="13FA77F4"/>
    <w:rsid w:val="13FD2CBF"/>
    <w:rsid w:val="140313FD"/>
    <w:rsid w:val="1412E1FE"/>
    <w:rsid w:val="141BB2DF"/>
    <w:rsid w:val="14215008"/>
    <w:rsid w:val="144796A3"/>
    <w:rsid w:val="145AEE1B"/>
    <w:rsid w:val="145E0EB0"/>
    <w:rsid w:val="1469C6CA"/>
    <w:rsid w:val="146BD236"/>
    <w:rsid w:val="146D5E92"/>
    <w:rsid w:val="147429D5"/>
    <w:rsid w:val="147BDE4F"/>
    <w:rsid w:val="1484A041"/>
    <w:rsid w:val="14941165"/>
    <w:rsid w:val="14A19506"/>
    <w:rsid w:val="14A960CC"/>
    <w:rsid w:val="14BFC146"/>
    <w:rsid w:val="14D26D62"/>
    <w:rsid w:val="14E12A26"/>
    <w:rsid w:val="14E4AC4A"/>
    <w:rsid w:val="14F59553"/>
    <w:rsid w:val="152C7C68"/>
    <w:rsid w:val="153C20A2"/>
    <w:rsid w:val="15590CD8"/>
    <w:rsid w:val="1570C3D1"/>
    <w:rsid w:val="157DF2DA"/>
    <w:rsid w:val="1596898C"/>
    <w:rsid w:val="15C10177"/>
    <w:rsid w:val="15C87956"/>
    <w:rsid w:val="15CFE533"/>
    <w:rsid w:val="15DEC2E8"/>
    <w:rsid w:val="15EE37C1"/>
    <w:rsid w:val="15FD4571"/>
    <w:rsid w:val="1608B29D"/>
    <w:rsid w:val="162DFA49"/>
    <w:rsid w:val="16318EC0"/>
    <w:rsid w:val="163EA5F3"/>
    <w:rsid w:val="1649FFD5"/>
    <w:rsid w:val="165348F2"/>
    <w:rsid w:val="1658B078"/>
    <w:rsid w:val="1695CA5D"/>
    <w:rsid w:val="169997E7"/>
    <w:rsid w:val="16C6E3D3"/>
    <w:rsid w:val="16CBEEED"/>
    <w:rsid w:val="16D14E36"/>
    <w:rsid w:val="17068FF0"/>
    <w:rsid w:val="1710EB1E"/>
    <w:rsid w:val="171F2024"/>
    <w:rsid w:val="1725EEA3"/>
    <w:rsid w:val="1732AF4F"/>
    <w:rsid w:val="1734527D"/>
    <w:rsid w:val="173A591C"/>
    <w:rsid w:val="174A7F78"/>
    <w:rsid w:val="17887FDB"/>
    <w:rsid w:val="1794F58E"/>
    <w:rsid w:val="17A46E43"/>
    <w:rsid w:val="17A4CB2D"/>
    <w:rsid w:val="17A975D0"/>
    <w:rsid w:val="17AB8577"/>
    <w:rsid w:val="17B09B85"/>
    <w:rsid w:val="17BFA0B2"/>
    <w:rsid w:val="17C03C83"/>
    <w:rsid w:val="17D2B1F7"/>
    <w:rsid w:val="17D935C8"/>
    <w:rsid w:val="17DBE7B4"/>
    <w:rsid w:val="17E2A664"/>
    <w:rsid w:val="17E9854D"/>
    <w:rsid w:val="17FC9633"/>
    <w:rsid w:val="1804A7C0"/>
    <w:rsid w:val="18198D26"/>
    <w:rsid w:val="1838E879"/>
    <w:rsid w:val="1843765E"/>
    <w:rsid w:val="184BA886"/>
    <w:rsid w:val="1864A8C3"/>
    <w:rsid w:val="18935766"/>
    <w:rsid w:val="1896D5B7"/>
    <w:rsid w:val="189C6106"/>
    <w:rsid w:val="18AA1D41"/>
    <w:rsid w:val="18AE7EEA"/>
    <w:rsid w:val="18D4D732"/>
    <w:rsid w:val="19272E8B"/>
    <w:rsid w:val="192EB6AB"/>
    <w:rsid w:val="1934E633"/>
    <w:rsid w:val="193F5E83"/>
    <w:rsid w:val="1943D22F"/>
    <w:rsid w:val="19854A5C"/>
    <w:rsid w:val="198C41B7"/>
    <w:rsid w:val="19A0DE87"/>
    <w:rsid w:val="19A162FA"/>
    <w:rsid w:val="19A9D604"/>
    <w:rsid w:val="19BA1385"/>
    <w:rsid w:val="19E03543"/>
    <w:rsid w:val="19E80B2B"/>
    <w:rsid w:val="19FF54B4"/>
    <w:rsid w:val="1A25BE92"/>
    <w:rsid w:val="1A2D3874"/>
    <w:rsid w:val="1A2F85EF"/>
    <w:rsid w:val="1A427366"/>
    <w:rsid w:val="1A47B339"/>
    <w:rsid w:val="1A56C8AB"/>
    <w:rsid w:val="1A5AA3E0"/>
    <w:rsid w:val="1A6D9021"/>
    <w:rsid w:val="1A8AF00B"/>
    <w:rsid w:val="1A969726"/>
    <w:rsid w:val="1A9BFFA2"/>
    <w:rsid w:val="1A9D5945"/>
    <w:rsid w:val="1AADA676"/>
    <w:rsid w:val="1AD0B694"/>
    <w:rsid w:val="1AF7032B"/>
    <w:rsid w:val="1B05AA52"/>
    <w:rsid w:val="1B20FE3A"/>
    <w:rsid w:val="1B5E95E9"/>
    <w:rsid w:val="1B67E309"/>
    <w:rsid w:val="1B81F6FC"/>
    <w:rsid w:val="1B8A1DDC"/>
    <w:rsid w:val="1B9EB8BA"/>
    <w:rsid w:val="1BA20A24"/>
    <w:rsid w:val="1BA4BF59"/>
    <w:rsid w:val="1BAA3A21"/>
    <w:rsid w:val="1BB6FF6E"/>
    <w:rsid w:val="1BD6E0D2"/>
    <w:rsid w:val="1BD7E4EE"/>
    <w:rsid w:val="1BD91D81"/>
    <w:rsid w:val="1BE0CE94"/>
    <w:rsid w:val="1BEC4347"/>
    <w:rsid w:val="1BF59858"/>
    <w:rsid w:val="1C0F1DFB"/>
    <w:rsid w:val="1C0FCF32"/>
    <w:rsid w:val="1C1A87B5"/>
    <w:rsid w:val="1C1B233E"/>
    <w:rsid w:val="1C316CF5"/>
    <w:rsid w:val="1C383B20"/>
    <w:rsid w:val="1C4144B1"/>
    <w:rsid w:val="1C59210F"/>
    <w:rsid w:val="1C8E99BD"/>
    <w:rsid w:val="1C9BCEEE"/>
    <w:rsid w:val="1CB23DBC"/>
    <w:rsid w:val="1CC1A535"/>
    <w:rsid w:val="1CCCBF12"/>
    <w:rsid w:val="1CD09A99"/>
    <w:rsid w:val="1CD103C1"/>
    <w:rsid w:val="1CD13323"/>
    <w:rsid w:val="1CD9AC51"/>
    <w:rsid w:val="1CDF2FBB"/>
    <w:rsid w:val="1CF05419"/>
    <w:rsid w:val="1CF6468E"/>
    <w:rsid w:val="1D1B1EFB"/>
    <w:rsid w:val="1D1DE484"/>
    <w:rsid w:val="1D34EF3C"/>
    <w:rsid w:val="1D3830A3"/>
    <w:rsid w:val="1D4446AA"/>
    <w:rsid w:val="1D4CAEA3"/>
    <w:rsid w:val="1D5C6C52"/>
    <w:rsid w:val="1D6C5104"/>
    <w:rsid w:val="1D71237F"/>
    <w:rsid w:val="1D88EB40"/>
    <w:rsid w:val="1D9DCC7B"/>
    <w:rsid w:val="1DC07B2E"/>
    <w:rsid w:val="1DC33307"/>
    <w:rsid w:val="1DD07D30"/>
    <w:rsid w:val="1DEAAAA8"/>
    <w:rsid w:val="1DEF9715"/>
    <w:rsid w:val="1DF1207B"/>
    <w:rsid w:val="1E14C182"/>
    <w:rsid w:val="1E360703"/>
    <w:rsid w:val="1E3F9A0E"/>
    <w:rsid w:val="1E4A633B"/>
    <w:rsid w:val="1E6EC935"/>
    <w:rsid w:val="1E9DF7D4"/>
    <w:rsid w:val="1EAF7211"/>
    <w:rsid w:val="1EB80445"/>
    <w:rsid w:val="1EBCE63C"/>
    <w:rsid w:val="1EBF172B"/>
    <w:rsid w:val="1ED06D40"/>
    <w:rsid w:val="1EDC601B"/>
    <w:rsid w:val="1EE625E7"/>
    <w:rsid w:val="1EEE897C"/>
    <w:rsid w:val="1EEFAB08"/>
    <w:rsid w:val="1EF6F933"/>
    <w:rsid w:val="1F16368C"/>
    <w:rsid w:val="1F1F7603"/>
    <w:rsid w:val="1F29FADD"/>
    <w:rsid w:val="1F2BA050"/>
    <w:rsid w:val="1F3512CD"/>
    <w:rsid w:val="1F640A7A"/>
    <w:rsid w:val="1F84C821"/>
    <w:rsid w:val="1F9E77D7"/>
    <w:rsid w:val="1FB10868"/>
    <w:rsid w:val="1FB3AB2B"/>
    <w:rsid w:val="1FBB843A"/>
    <w:rsid w:val="1FBD0BF6"/>
    <w:rsid w:val="1FD2E4C5"/>
    <w:rsid w:val="1FD7E0E2"/>
    <w:rsid w:val="1FF8067A"/>
    <w:rsid w:val="2008A483"/>
    <w:rsid w:val="200A32BE"/>
    <w:rsid w:val="200F7EC7"/>
    <w:rsid w:val="20133CFD"/>
    <w:rsid w:val="201F10B1"/>
    <w:rsid w:val="20314838"/>
    <w:rsid w:val="203373FF"/>
    <w:rsid w:val="20366D44"/>
    <w:rsid w:val="2036F353"/>
    <w:rsid w:val="203823D0"/>
    <w:rsid w:val="2046BEBD"/>
    <w:rsid w:val="2054F21A"/>
    <w:rsid w:val="205B3633"/>
    <w:rsid w:val="205F794F"/>
    <w:rsid w:val="2070D8F5"/>
    <w:rsid w:val="20CF0B59"/>
    <w:rsid w:val="20D239E1"/>
    <w:rsid w:val="20DE2E2B"/>
    <w:rsid w:val="20EF4069"/>
    <w:rsid w:val="20F13F25"/>
    <w:rsid w:val="20FF8198"/>
    <w:rsid w:val="2121A48B"/>
    <w:rsid w:val="2130F00B"/>
    <w:rsid w:val="21598C76"/>
    <w:rsid w:val="216FF8F1"/>
    <w:rsid w:val="21746BE2"/>
    <w:rsid w:val="217D6BAF"/>
    <w:rsid w:val="21804514"/>
    <w:rsid w:val="2185D72F"/>
    <w:rsid w:val="2190CBF7"/>
    <w:rsid w:val="2194C161"/>
    <w:rsid w:val="219CFBAE"/>
    <w:rsid w:val="21AE6B7B"/>
    <w:rsid w:val="21AF3F34"/>
    <w:rsid w:val="21B9EC87"/>
    <w:rsid w:val="21C9CD99"/>
    <w:rsid w:val="21D1F47F"/>
    <w:rsid w:val="21D4BDF6"/>
    <w:rsid w:val="21DB401E"/>
    <w:rsid w:val="21E8A6E4"/>
    <w:rsid w:val="220DCF5E"/>
    <w:rsid w:val="2214E16F"/>
    <w:rsid w:val="221E8B81"/>
    <w:rsid w:val="221FC9DA"/>
    <w:rsid w:val="225E8772"/>
    <w:rsid w:val="22652F2B"/>
    <w:rsid w:val="22793729"/>
    <w:rsid w:val="22B2FD68"/>
    <w:rsid w:val="22BC2E02"/>
    <w:rsid w:val="22D92F95"/>
    <w:rsid w:val="22E4B36B"/>
    <w:rsid w:val="22E5DCCB"/>
    <w:rsid w:val="22E9BFEB"/>
    <w:rsid w:val="22EF5E1C"/>
    <w:rsid w:val="22F3A827"/>
    <w:rsid w:val="2314E8F9"/>
    <w:rsid w:val="2332D06F"/>
    <w:rsid w:val="2359AAB0"/>
    <w:rsid w:val="238A2674"/>
    <w:rsid w:val="23D778F2"/>
    <w:rsid w:val="23E75C89"/>
    <w:rsid w:val="23FF35A3"/>
    <w:rsid w:val="2414530A"/>
    <w:rsid w:val="241F9679"/>
    <w:rsid w:val="242A787A"/>
    <w:rsid w:val="242AA724"/>
    <w:rsid w:val="2435847F"/>
    <w:rsid w:val="243E3B96"/>
    <w:rsid w:val="24411C8F"/>
    <w:rsid w:val="2457958C"/>
    <w:rsid w:val="245A6CE9"/>
    <w:rsid w:val="24642965"/>
    <w:rsid w:val="247052EB"/>
    <w:rsid w:val="2483C3F3"/>
    <w:rsid w:val="248512D9"/>
    <w:rsid w:val="249D2A81"/>
    <w:rsid w:val="24D40298"/>
    <w:rsid w:val="24D4CB58"/>
    <w:rsid w:val="24D88DEE"/>
    <w:rsid w:val="24DBF2E8"/>
    <w:rsid w:val="24F07EB2"/>
    <w:rsid w:val="250767CE"/>
    <w:rsid w:val="250944FE"/>
    <w:rsid w:val="251278F3"/>
    <w:rsid w:val="2534471B"/>
    <w:rsid w:val="254290BC"/>
    <w:rsid w:val="256E4310"/>
    <w:rsid w:val="256E47EE"/>
    <w:rsid w:val="2570843E"/>
    <w:rsid w:val="257D6E9E"/>
    <w:rsid w:val="2585C2B9"/>
    <w:rsid w:val="258E2BB9"/>
    <w:rsid w:val="25B8F7F4"/>
    <w:rsid w:val="25E35B4B"/>
    <w:rsid w:val="25E7BAE5"/>
    <w:rsid w:val="25EFA0BA"/>
    <w:rsid w:val="25F24E47"/>
    <w:rsid w:val="25F340EE"/>
    <w:rsid w:val="25F70627"/>
    <w:rsid w:val="261E2A31"/>
    <w:rsid w:val="2627846E"/>
    <w:rsid w:val="264D6222"/>
    <w:rsid w:val="2665C8C4"/>
    <w:rsid w:val="26677FE0"/>
    <w:rsid w:val="26712ADA"/>
    <w:rsid w:val="2676E205"/>
    <w:rsid w:val="2677E607"/>
    <w:rsid w:val="267AA7EF"/>
    <w:rsid w:val="267F695F"/>
    <w:rsid w:val="26809CDB"/>
    <w:rsid w:val="26852F67"/>
    <w:rsid w:val="269452C3"/>
    <w:rsid w:val="26C66FF2"/>
    <w:rsid w:val="26C67F6F"/>
    <w:rsid w:val="26D66178"/>
    <w:rsid w:val="26F2D8A2"/>
    <w:rsid w:val="270EBBF2"/>
    <w:rsid w:val="2724DB80"/>
    <w:rsid w:val="273C831E"/>
    <w:rsid w:val="27435B8F"/>
    <w:rsid w:val="274F033A"/>
    <w:rsid w:val="27582B81"/>
    <w:rsid w:val="2767C9FA"/>
    <w:rsid w:val="276FE0DB"/>
    <w:rsid w:val="277B66BA"/>
    <w:rsid w:val="27A93792"/>
    <w:rsid w:val="27AAE572"/>
    <w:rsid w:val="27B94145"/>
    <w:rsid w:val="27CE5D03"/>
    <w:rsid w:val="27D25DF6"/>
    <w:rsid w:val="27E33F1C"/>
    <w:rsid w:val="27E9C11C"/>
    <w:rsid w:val="27F31E78"/>
    <w:rsid w:val="280ED00D"/>
    <w:rsid w:val="2813B668"/>
    <w:rsid w:val="281EBE3A"/>
    <w:rsid w:val="2835062F"/>
    <w:rsid w:val="2847B8AA"/>
    <w:rsid w:val="28734208"/>
    <w:rsid w:val="288B9DBE"/>
    <w:rsid w:val="2897EEDE"/>
    <w:rsid w:val="28AA3A6C"/>
    <w:rsid w:val="28B28941"/>
    <w:rsid w:val="28C16670"/>
    <w:rsid w:val="28C1CF4C"/>
    <w:rsid w:val="28C70E96"/>
    <w:rsid w:val="28C9BBB0"/>
    <w:rsid w:val="28F0A85C"/>
    <w:rsid w:val="28F236E1"/>
    <w:rsid w:val="28F365A5"/>
    <w:rsid w:val="28F4E6AB"/>
    <w:rsid w:val="2904B1AC"/>
    <w:rsid w:val="2910C6AC"/>
    <w:rsid w:val="291C3A25"/>
    <w:rsid w:val="292DB6E6"/>
    <w:rsid w:val="293E76EA"/>
    <w:rsid w:val="294C2E6A"/>
    <w:rsid w:val="2971A60B"/>
    <w:rsid w:val="29725A96"/>
    <w:rsid w:val="29730507"/>
    <w:rsid w:val="2996FBF6"/>
    <w:rsid w:val="2998A717"/>
    <w:rsid w:val="299D2621"/>
    <w:rsid w:val="29B83D9D"/>
    <w:rsid w:val="29FBFAD5"/>
    <w:rsid w:val="2A046856"/>
    <w:rsid w:val="2A0F1269"/>
    <w:rsid w:val="2A191851"/>
    <w:rsid w:val="2A1B6657"/>
    <w:rsid w:val="2A2D5751"/>
    <w:rsid w:val="2A2DE5D9"/>
    <w:rsid w:val="2A4D5D08"/>
    <w:rsid w:val="2A515288"/>
    <w:rsid w:val="2A56047A"/>
    <w:rsid w:val="2A5DC9B9"/>
    <w:rsid w:val="2A6D5F0E"/>
    <w:rsid w:val="2A71A638"/>
    <w:rsid w:val="2A81101C"/>
    <w:rsid w:val="2A999389"/>
    <w:rsid w:val="2A9C8A8C"/>
    <w:rsid w:val="2AB22B18"/>
    <w:rsid w:val="2AB8FC27"/>
    <w:rsid w:val="2AB99A87"/>
    <w:rsid w:val="2ABD4339"/>
    <w:rsid w:val="2AEE003C"/>
    <w:rsid w:val="2AEE48CD"/>
    <w:rsid w:val="2B1DA1E0"/>
    <w:rsid w:val="2B1F3531"/>
    <w:rsid w:val="2B4F7026"/>
    <w:rsid w:val="2B500BF7"/>
    <w:rsid w:val="2B540DFE"/>
    <w:rsid w:val="2B5BE16B"/>
    <w:rsid w:val="2B78FAA4"/>
    <w:rsid w:val="2B840A75"/>
    <w:rsid w:val="2B85B704"/>
    <w:rsid w:val="2B868900"/>
    <w:rsid w:val="2BE18C8B"/>
    <w:rsid w:val="2BE885B5"/>
    <w:rsid w:val="2BEECF2B"/>
    <w:rsid w:val="2BF49841"/>
    <w:rsid w:val="2BF606CF"/>
    <w:rsid w:val="2BFE01E1"/>
    <w:rsid w:val="2C1B409C"/>
    <w:rsid w:val="2C26BB0E"/>
    <w:rsid w:val="2C3A044C"/>
    <w:rsid w:val="2C82C7B9"/>
    <w:rsid w:val="2C9EE868"/>
    <w:rsid w:val="2CB0F7D6"/>
    <w:rsid w:val="2CB8F04D"/>
    <w:rsid w:val="2CBA8E6D"/>
    <w:rsid w:val="2CE2683A"/>
    <w:rsid w:val="2CEC1F47"/>
    <w:rsid w:val="2CF30469"/>
    <w:rsid w:val="2CF4FA2C"/>
    <w:rsid w:val="2CF62500"/>
    <w:rsid w:val="2D05A5C7"/>
    <w:rsid w:val="2D0C605B"/>
    <w:rsid w:val="2D1D4E3A"/>
    <w:rsid w:val="2D1E0AE7"/>
    <w:rsid w:val="2D312B0F"/>
    <w:rsid w:val="2D3927A6"/>
    <w:rsid w:val="2D45AE8E"/>
    <w:rsid w:val="2D4E37A5"/>
    <w:rsid w:val="2D7BBD25"/>
    <w:rsid w:val="2D7EB9EE"/>
    <w:rsid w:val="2D808ADC"/>
    <w:rsid w:val="2D978774"/>
    <w:rsid w:val="2DA9FE4B"/>
    <w:rsid w:val="2DB28200"/>
    <w:rsid w:val="2DC06DF0"/>
    <w:rsid w:val="2DC857BF"/>
    <w:rsid w:val="2DDBD55E"/>
    <w:rsid w:val="2DE18058"/>
    <w:rsid w:val="2DF3BD5B"/>
    <w:rsid w:val="2DFDB442"/>
    <w:rsid w:val="2E0574C1"/>
    <w:rsid w:val="2E05A7B4"/>
    <w:rsid w:val="2E0FF5AA"/>
    <w:rsid w:val="2E151FC8"/>
    <w:rsid w:val="2E376774"/>
    <w:rsid w:val="2E3EC676"/>
    <w:rsid w:val="2E58E9BE"/>
    <w:rsid w:val="2E5EC022"/>
    <w:rsid w:val="2E7CB398"/>
    <w:rsid w:val="2E854097"/>
    <w:rsid w:val="2E949F4E"/>
    <w:rsid w:val="2E97DDA5"/>
    <w:rsid w:val="2EA59892"/>
    <w:rsid w:val="2EB22303"/>
    <w:rsid w:val="2EDBBDF5"/>
    <w:rsid w:val="2EDE8EBD"/>
    <w:rsid w:val="2F0B7E23"/>
    <w:rsid w:val="2F0BDCED"/>
    <w:rsid w:val="2F3C3865"/>
    <w:rsid w:val="2F4368C3"/>
    <w:rsid w:val="2F522F48"/>
    <w:rsid w:val="2F5CB526"/>
    <w:rsid w:val="2F6DD1ED"/>
    <w:rsid w:val="2F70D048"/>
    <w:rsid w:val="2F791B6F"/>
    <w:rsid w:val="2F886D30"/>
    <w:rsid w:val="2FB39A26"/>
    <w:rsid w:val="2FC9098F"/>
    <w:rsid w:val="2FD4096E"/>
    <w:rsid w:val="2FD58C39"/>
    <w:rsid w:val="2FE3CE9A"/>
    <w:rsid w:val="2FE43E02"/>
    <w:rsid w:val="2FEA712C"/>
    <w:rsid w:val="2FEE396C"/>
    <w:rsid w:val="2FF06222"/>
    <w:rsid w:val="300377C8"/>
    <w:rsid w:val="30076242"/>
    <w:rsid w:val="301B674D"/>
    <w:rsid w:val="3050B098"/>
    <w:rsid w:val="307564C0"/>
    <w:rsid w:val="30809D1E"/>
    <w:rsid w:val="3081A385"/>
    <w:rsid w:val="30905784"/>
    <w:rsid w:val="3098422D"/>
    <w:rsid w:val="309ED067"/>
    <w:rsid w:val="30C0C022"/>
    <w:rsid w:val="30DD64CC"/>
    <w:rsid w:val="30E5542D"/>
    <w:rsid w:val="30EDB326"/>
    <w:rsid w:val="30F8FF32"/>
    <w:rsid w:val="311C66ED"/>
    <w:rsid w:val="31255D89"/>
    <w:rsid w:val="313D3458"/>
    <w:rsid w:val="31420A8D"/>
    <w:rsid w:val="3145A1EE"/>
    <w:rsid w:val="3146C1CC"/>
    <w:rsid w:val="314C743A"/>
    <w:rsid w:val="3186418D"/>
    <w:rsid w:val="31892860"/>
    <w:rsid w:val="318F07E3"/>
    <w:rsid w:val="31C773B5"/>
    <w:rsid w:val="31DAA7E6"/>
    <w:rsid w:val="31E6F324"/>
    <w:rsid w:val="31F28291"/>
    <w:rsid w:val="31F661D4"/>
    <w:rsid w:val="31F79734"/>
    <w:rsid w:val="32033A33"/>
    <w:rsid w:val="320F7DD2"/>
    <w:rsid w:val="3210B4B1"/>
    <w:rsid w:val="324174BB"/>
    <w:rsid w:val="3259D8FF"/>
    <w:rsid w:val="325AF128"/>
    <w:rsid w:val="325E90FE"/>
    <w:rsid w:val="326CA098"/>
    <w:rsid w:val="3272055E"/>
    <w:rsid w:val="32BE95CD"/>
    <w:rsid w:val="32D10EB8"/>
    <w:rsid w:val="32D7A0CF"/>
    <w:rsid w:val="32E2BE99"/>
    <w:rsid w:val="3302AD0E"/>
    <w:rsid w:val="331E1217"/>
    <w:rsid w:val="332A135C"/>
    <w:rsid w:val="333523B7"/>
    <w:rsid w:val="3339E4CA"/>
    <w:rsid w:val="3361CC2A"/>
    <w:rsid w:val="336A1F7C"/>
    <w:rsid w:val="336E0853"/>
    <w:rsid w:val="339809C7"/>
    <w:rsid w:val="33AB1D73"/>
    <w:rsid w:val="33ACE6C9"/>
    <w:rsid w:val="33AD3A5D"/>
    <w:rsid w:val="33D420B4"/>
    <w:rsid w:val="33D9BE50"/>
    <w:rsid w:val="33E0E01B"/>
    <w:rsid w:val="33FF7221"/>
    <w:rsid w:val="341F10DC"/>
    <w:rsid w:val="34265843"/>
    <w:rsid w:val="343E7C45"/>
    <w:rsid w:val="34500F37"/>
    <w:rsid w:val="345839E3"/>
    <w:rsid w:val="3474F1F2"/>
    <w:rsid w:val="3475EDB7"/>
    <w:rsid w:val="34898518"/>
    <w:rsid w:val="348AE53E"/>
    <w:rsid w:val="348D0371"/>
    <w:rsid w:val="34A24768"/>
    <w:rsid w:val="34B68FA8"/>
    <w:rsid w:val="34C4DC57"/>
    <w:rsid w:val="34D04199"/>
    <w:rsid w:val="34D91113"/>
    <w:rsid w:val="34EBB82D"/>
    <w:rsid w:val="34EFA10E"/>
    <w:rsid w:val="34FAD12A"/>
    <w:rsid w:val="34FBCD4C"/>
    <w:rsid w:val="350417EC"/>
    <w:rsid w:val="3505D3A3"/>
    <w:rsid w:val="35354128"/>
    <w:rsid w:val="3536A322"/>
    <w:rsid w:val="353DA896"/>
    <w:rsid w:val="3542646C"/>
    <w:rsid w:val="354A6AA5"/>
    <w:rsid w:val="358428F8"/>
    <w:rsid w:val="3586A9C7"/>
    <w:rsid w:val="3586BBA5"/>
    <w:rsid w:val="359C35EA"/>
    <w:rsid w:val="359F003B"/>
    <w:rsid w:val="35AFD398"/>
    <w:rsid w:val="35B838AB"/>
    <w:rsid w:val="35B8B836"/>
    <w:rsid w:val="35BAE13D"/>
    <w:rsid w:val="35C520DB"/>
    <w:rsid w:val="35D77820"/>
    <w:rsid w:val="35EBF084"/>
    <w:rsid w:val="35F0E46D"/>
    <w:rsid w:val="36065508"/>
    <w:rsid w:val="3608AF7A"/>
    <w:rsid w:val="36317A8B"/>
    <w:rsid w:val="363D8A1B"/>
    <w:rsid w:val="36757708"/>
    <w:rsid w:val="36927298"/>
    <w:rsid w:val="369557A0"/>
    <w:rsid w:val="3696A18B"/>
    <w:rsid w:val="369AEE47"/>
    <w:rsid w:val="36A13671"/>
    <w:rsid w:val="36B1FD5E"/>
    <w:rsid w:val="36C220EB"/>
    <w:rsid w:val="36C3C042"/>
    <w:rsid w:val="36CF53A0"/>
    <w:rsid w:val="36D5F2D8"/>
    <w:rsid w:val="36D68AEA"/>
    <w:rsid w:val="36DA7834"/>
    <w:rsid w:val="36DDC9EA"/>
    <w:rsid w:val="370740F1"/>
    <w:rsid w:val="37102F22"/>
    <w:rsid w:val="371B68DA"/>
    <w:rsid w:val="371BCE64"/>
    <w:rsid w:val="372D392D"/>
    <w:rsid w:val="37378913"/>
    <w:rsid w:val="373CE35D"/>
    <w:rsid w:val="374B1FA3"/>
    <w:rsid w:val="37976CFA"/>
    <w:rsid w:val="379CB7ED"/>
    <w:rsid w:val="37B50F2A"/>
    <w:rsid w:val="37B54739"/>
    <w:rsid w:val="37BA474D"/>
    <w:rsid w:val="37E026A0"/>
    <w:rsid w:val="37ECA91E"/>
    <w:rsid w:val="37F7EA8E"/>
    <w:rsid w:val="37F9AD43"/>
    <w:rsid w:val="38138B00"/>
    <w:rsid w:val="381C646E"/>
    <w:rsid w:val="38439142"/>
    <w:rsid w:val="384A283E"/>
    <w:rsid w:val="38536407"/>
    <w:rsid w:val="385394D6"/>
    <w:rsid w:val="3868285D"/>
    <w:rsid w:val="386C4747"/>
    <w:rsid w:val="386E9065"/>
    <w:rsid w:val="3877DD89"/>
    <w:rsid w:val="388C4AF9"/>
    <w:rsid w:val="38931FAA"/>
    <w:rsid w:val="38A7E582"/>
    <w:rsid w:val="38C0A852"/>
    <w:rsid w:val="38CBF267"/>
    <w:rsid w:val="38CD394B"/>
    <w:rsid w:val="38D008C8"/>
    <w:rsid w:val="38E31EE3"/>
    <w:rsid w:val="38F36771"/>
    <w:rsid w:val="38FEC393"/>
    <w:rsid w:val="392429E0"/>
    <w:rsid w:val="3951BB70"/>
    <w:rsid w:val="39618C12"/>
    <w:rsid w:val="3971EF05"/>
    <w:rsid w:val="399144CB"/>
    <w:rsid w:val="399CDF9E"/>
    <w:rsid w:val="39DC6EEC"/>
    <w:rsid w:val="39E74BBC"/>
    <w:rsid w:val="3A1E9C6C"/>
    <w:rsid w:val="3A1EDA41"/>
    <w:rsid w:val="3A26783E"/>
    <w:rsid w:val="3A29557D"/>
    <w:rsid w:val="3A325C60"/>
    <w:rsid w:val="3A335586"/>
    <w:rsid w:val="3A3D2564"/>
    <w:rsid w:val="3A485B7C"/>
    <w:rsid w:val="3A4E4339"/>
    <w:rsid w:val="3A5CDE40"/>
    <w:rsid w:val="3A630EA1"/>
    <w:rsid w:val="3A6909AC"/>
    <w:rsid w:val="3A8BE4B9"/>
    <w:rsid w:val="3A9875F7"/>
    <w:rsid w:val="3A9B698A"/>
    <w:rsid w:val="3AA89A0B"/>
    <w:rsid w:val="3AB0DF27"/>
    <w:rsid w:val="3ACB0B19"/>
    <w:rsid w:val="3AD19825"/>
    <w:rsid w:val="3AED8BD1"/>
    <w:rsid w:val="3AFA3C5E"/>
    <w:rsid w:val="3B0F9F98"/>
    <w:rsid w:val="3B114BC3"/>
    <w:rsid w:val="3B19327C"/>
    <w:rsid w:val="3B19AF5F"/>
    <w:rsid w:val="3B28669F"/>
    <w:rsid w:val="3B3BA5D0"/>
    <w:rsid w:val="3B4EABB0"/>
    <w:rsid w:val="3B5AF9B1"/>
    <w:rsid w:val="3B66ABFF"/>
    <w:rsid w:val="3B716766"/>
    <w:rsid w:val="3B8CDFFD"/>
    <w:rsid w:val="3B9C6F18"/>
    <w:rsid w:val="3BB88158"/>
    <w:rsid w:val="3BC31C25"/>
    <w:rsid w:val="3BC7992B"/>
    <w:rsid w:val="3BC8F41A"/>
    <w:rsid w:val="3BDF8644"/>
    <w:rsid w:val="3BF98A4B"/>
    <w:rsid w:val="3BF9A928"/>
    <w:rsid w:val="3C046F7F"/>
    <w:rsid w:val="3C1E0DB0"/>
    <w:rsid w:val="3C3EA355"/>
    <w:rsid w:val="3C51A98E"/>
    <w:rsid w:val="3C6087BC"/>
    <w:rsid w:val="3C72A660"/>
    <w:rsid w:val="3C950179"/>
    <w:rsid w:val="3CAE39EA"/>
    <w:rsid w:val="3CB79E03"/>
    <w:rsid w:val="3CBC8319"/>
    <w:rsid w:val="3CD452E5"/>
    <w:rsid w:val="3D0C9805"/>
    <w:rsid w:val="3D17CB25"/>
    <w:rsid w:val="3D1A7852"/>
    <w:rsid w:val="3D232393"/>
    <w:rsid w:val="3D25F088"/>
    <w:rsid w:val="3D4E4390"/>
    <w:rsid w:val="3D7B56A5"/>
    <w:rsid w:val="3D8103F1"/>
    <w:rsid w:val="3D82CD26"/>
    <w:rsid w:val="3D88F530"/>
    <w:rsid w:val="3D8C0660"/>
    <w:rsid w:val="3DBAE845"/>
    <w:rsid w:val="3DCC362E"/>
    <w:rsid w:val="3DD492F3"/>
    <w:rsid w:val="3DD8D517"/>
    <w:rsid w:val="3DDE3B39"/>
    <w:rsid w:val="3DE3F70B"/>
    <w:rsid w:val="3DEC26ED"/>
    <w:rsid w:val="3DEC36ED"/>
    <w:rsid w:val="3DEC3E73"/>
    <w:rsid w:val="3DF1B801"/>
    <w:rsid w:val="3E02ABDB"/>
    <w:rsid w:val="3E02DA85"/>
    <w:rsid w:val="3E0A21B3"/>
    <w:rsid w:val="3E5398EF"/>
    <w:rsid w:val="3E5526BD"/>
    <w:rsid w:val="3E5D442E"/>
    <w:rsid w:val="3E5D915E"/>
    <w:rsid w:val="3E69432A"/>
    <w:rsid w:val="3E6DC929"/>
    <w:rsid w:val="3E75EA4A"/>
    <w:rsid w:val="3E87A750"/>
    <w:rsid w:val="3E90B15C"/>
    <w:rsid w:val="3E9C49EB"/>
    <w:rsid w:val="3EA9DEC0"/>
    <w:rsid w:val="3EAA3858"/>
    <w:rsid w:val="3EABC051"/>
    <w:rsid w:val="3EAFE5DA"/>
    <w:rsid w:val="3EBE0460"/>
    <w:rsid w:val="3EC6910D"/>
    <w:rsid w:val="3EE3E130"/>
    <w:rsid w:val="3F20927E"/>
    <w:rsid w:val="3F30FFF8"/>
    <w:rsid w:val="3F439E07"/>
    <w:rsid w:val="3F57A080"/>
    <w:rsid w:val="3F6FF415"/>
    <w:rsid w:val="3F881F58"/>
    <w:rsid w:val="3F966963"/>
    <w:rsid w:val="3F9E1980"/>
    <w:rsid w:val="3FAB6301"/>
    <w:rsid w:val="3FCEA216"/>
    <w:rsid w:val="3FE0E0D4"/>
    <w:rsid w:val="3FE4A893"/>
    <w:rsid w:val="3FF66FAE"/>
    <w:rsid w:val="3FFCA80B"/>
    <w:rsid w:val="40017E7E"/>
    <w:rsid w:val="401F303A"/>
    <w:rsid w:val="402205CA"/>
    <w:rsid w:val="4023094F"/>
    <w:rsid w:val="404DFE44"/>
    <w:rsid w:val="407826A7"/>
    <w:rsid w:val="408D4A0C"/>
    <w:rsid w:val="40A9F864"/>
    <w:rsid w:val="40ACE30C"/>
    <w:rsid w:val="40BB3E2D"/>
    <w:rsid w:val="40C18B6C"/>
    <w:rsid w:val="40C4CA7C"/>
    <w:rsid w:val="40CE2693"/>
    <w:rsid w:val="40CE35B1"/>
    <w:rsid w:val="40CE9868"/>
    <w:rsid w:val="40FAA2D5"/>
    <w:rsid w:val="410988D2"/>
    <w:rsid w:val="412B29BF"/>
    <w:rsid w:val="412E93C7"/>
    <w:rsid w:val="4136632B"/>
    <w:rsid w:val="413B9C40"/>
    <w:rsid w:val="41411DD2"/>
    <w:rsid w:val="41473626"/>
    <w:rsid w:val="4157A6FA"/>
    <w:rsid w:val="41591690"/>
    <w:rsid w:val="416D059D"/>
    <w:rsid w:val="41712DD5"/>
    <w:rsid w:val="417421E5"/>
    <w:rsid w:val="418FDFD2"/>
    <w:rsid w:val="419AAAA9"/>
    <w:rsid w:val="419DE33B"/>
    <w:rsid w:val="41BC2EA9"/>
    <w:rsid w:val="41D9F060"/>
    <w:rsid w:val="41F1DF8F"/>
    <w:rsid w:val="41F4A66C"/>
    <w:rsid w:val="42141A64"/>
    <w:rsid w:val="4225FCB7"/>
    <w:rsid w:val="4229A959"/>
    <w:rsid w:val="426B257C"/>
    <w:rsid w:val="426E7D2E"/>
    <w:rsid w:val="426ECB88"/>
    <w:rsid w:val="4270A8DF"/>
    <w:rsid w:val="4285B3FB"/>
    <w:rsid w:val="4296FCBD"/>
    <w:rsid w:val="429F391B"/>
    <w:rsid w:val="429FBB00"/>
    <w:rsid w:val="42A794D7"/>
    <w:rsid w:val="42AA31E2"/>
    <w:rsid w:val="42B0BDD8"/>
    <w:rsid w:val="42B89F6F"/>
    <w:rsid w:val="42BFF772"/>
    <w:rsid w:val="42D3CF0E"/>
    <w:rsid w:val="42D5CE96"/>
    <w:rsid w:val="42D5CF82"/>
    <w:rsid w:val="42E06A8D"/>
    <w:rsid w:val="42E27651"/>
    <w:rsid w:val="43094D61"/>
    <w:rsid w:val="430ED44F"/>
    <w:rsid w:val="433BD4A3"/>
    <w:rsid w:val="43422CF9"/>
    <w:rsid w:val="4356F27A"/>
    <w:rsid w:val="43587B1E"/>
    <w:rsid w:val="43619052"/>
    <w:rsid w:val="436460C7"/>
    <w:rsid w:val="43901ED5"/>
    <w:rsid w:val="439B2A8C"/>
    <w:rsid w:val="43A1F1C1"/>
    <w:rsid w:val="43AB42F5"/>
    <w:rsid w:val="43AE287F"/>
    <w:rsid w:val="43C03B40"/>
    <w:rsid w:val="43FB416C"/>
    <w:rsid w:val="441C0C49"/>
    <w:rsid w:val="4425B4A9"/>
    <w:rsid w:val="442B282C"/>
    <w:rsid w:val="4451E271"/>
    <w:rsid w:val="44564057"/>
    <w:rsid w:val="44572553"/>
    <w:rsid w:val="447D5CA5"/>
    <w:rsid w:val="4481D17F"/>
    <w:rsid w:val="4490A734"/>
    <w:rsid w:val="449151E0"/>
    <w:rsid w:val="449A8CC9"/>
    <w:rsid w:val="449FD3A0"/>
    <w:rsid w:val="44A12B25"/>
    <w:rsid w:val="44A7A4F1"/>
    <w:rsid w:val="44AAA34D"/>
    <w:rsid w:val="44ABD00C"/>
    <w:rsid w:val="44AE1DBC"/>
    <w:rsid w:val="44D93C76"/>
    <w:rsid w:val="44DBBA37"/>
    <w:rsid w:val="44DEFA74"/>
    <w:rsid w:val="44F9B02E"/>
    <w:rsid w:val="451D2196"/>
    <w:rsid w:val="451F855C"/>
    <w:rsid w:val="454FC9B8"/>
    <w:rsid w:val="455B22E2"/>
    <w:rsid w:val="456A83C7"/>
    <w:rsid w:val="45785891"/>
    <w:rsid w:val="459AF96A"/>
    <w:rsid w:val="45A632BE"/>
    <w:rsid w:val="45A638D1"/>
    <w:rsid w:val="45CC4715"/>
    <w:rsid w:val="45D02A58"/>
    <w:rsid w:val="45D0B3CE"/>
    <w:rsid w:val="45D37655"/>
    <w:rsid w:val="45FE7EEF"/>
    <w:rsid w:val="460B0A33"/>
    <w:rsid w:val="4611B55F"/>
    <w:rsid w:val="4611DC12"/>
    <w:rsid w:val="4613FD48"/>
    <w:rsid w:val="461E795E"/>
    <w:rsid w:val="4640CC7B"/>
    <w:rsid w:val="4649913A"/>
    <w:rsid w:val="464D0D22"/>
    <w:rsid w:val="468E4023"/>
    <w:rsid w:val="4697876B"/>
    <w:rsid w:val="46AB110C"/>
    <w:rsid w:val="46B500F9"/>
    <w:rsid w:val="46C1389C"/>
    <w:rsid w:val="46D816B5"/>
    <w:rsid w:val="46DA742D"/>
    <w:rsid w:val="46F54CCA"/>
    <w:rsid w:val="4713DC72"/>
    <w:rsid w:val="47189F68"/>
    <w:rsid w:val="47229608"/>
    <w:rsid w:val="47259810"/>
    <w:rsid w:val="476622F0"/>
    <w:rsid w:val="478502D5"/>
    <w:rsid w:val="479823A8"/>
    <w:rsid w:val="47A486C3"/>
    <w:rsid w:val="47BE218F"/>
    <w:rsid w:val="47C05754"/>
    <w:rsid w:val="47C1FFCE"/>
    <w:rsid w:val="47D54C66"/>
    <w:rsid w:val="47E4BC59"/>
    <w:rsid w:val="47ED47EE"/>
    <w:rsid w:val="47EFFB78"/>
    <w:rsid w:val="47F4C23C"/>
    <w:rsid w:val="4800CAC7"/>
    <w:rsid w:val="4815C3F9"/>
    <w:rsid w:val="48249A20"/>
    <w:rsid w:val="482B6B41"/>
    <w:rsid w:val="4835927F"/>
    <w:rsid w:val="483DA67B"/>
    <w:rsid w:val="486403D7"/>
    <w:rsid w:val="4866DB67"/>
    <w:rsid w:val="487BD875"/>
    <w:rsid w:val="48A624CE"/>
    <w:rsid w:val="48B52620"/>
    <w:rsid w:val="48C38204"/>
    <w:rsid w:val="48F52C36"/>
    <w:rsid w:val="48F5D8AF"/>
    <w:rsid w:val="48F7D343"/>
    <w:rsid w:val="4916D65B"/>
    <w:rsid w:val="49282C6A"/>
    <w:rsid w:val="4935B821"/>
    <w:rsid w:val="493782EB"/>
    <w:rsid w:val="494D79A1"/>
    <w:rsid w:val="495F00D1"/>
    <w:rsid w:val="497E1768"/>
    <w:rsid w:val="497F811A"/>
    <w:rsid w:val="4997D459"/>
    <w:rsid w:val="4998A3E2"/>
    <w:rsid w:val="49A2133E"/>
    <w:rsid w:val="49A2F713"/>
    <w:rsid w:val="49ACEA23"/>
    <w:rsid w:val="49B41365"/>
    <w:rsid w:val="49B5024E"/>
    <w:rsid w:val="49B8F909"/>
    <w:rsid w:val="49BC0695"/>
    <w:rsid w:val="49C1CEC0"/>
    <w:rsid w:val="49CB2A03"/>
    <w:rsid w:val="49F33307"/>
    <w:rsid w:val="4A15BE9D"/>
    <w:rsid w:val="4A310E9C"/>
    <w:rsid w:val="4A37039C"/>
    <w:rsid w:val="4A3FB86C"/>
    <w:rsid w:val="4A4BD954"/>
    <w:rsid w:val="4A5409CD"/>
    <w:rsid w:val="4A59D9AD"/>
    <w:rsid w:val="4A5D6C8E"/>
    <w:rsid w:val="4A5E396E"/>
    <w:rsid w:val="4A6294DE"/>
    <w:rsid w:val="4A85B9AE"/>
    <w:rsid w:val="4A895549"/>
    <w:rsid w:val="4A8B9FC9"/>
    <w:rsid w:val="4A94F8F0"/>
    <w:rsid w:val="4A96A7F4"/>
    <w:rsid w:val="4A9E358A"/>
    <w:rsid w:val="4A9E82E6"/>
    <w:rsid w:val="4AB082D5"/>
    <w:rsid w:val="4ADB9D11"/>
    <w:rsid w:val="4ADD22F7"/>
    <w:rsid w:val="4AEA14FF"/>
    <w:rsid w:val="4AEC3BAE"/>
    <w:rsid w:val="4AF66EBB"/>
    <w:rsid w:val="4B009B2B"/>
    <w:rsid w:val="4B0DFD76"/>
    <w:rsid w:val="4B0EE1CF"/>
    <w:rsid w:val="4B103221"/>
    <w:rsid w:val="4B2BEDAB"/>
    <w:rsid w:val="4B33EC45"/>
    <w:rsid w:val="4B7269DD"/>
    <w:rsid w:val="4B8196EC"/>
    <w:rsid w:val="4B851553"/>
    <w:rsid w:val="4B98B98F"/>
    <w:rsid w:val="4B9ACEE6"/>
    <w:rsid w:val="4BB68352"/>
    <w:rsid w:val="4BCB7654"/>
    <w:rsid w:val="4BCD7401"/>
    <w:rsid w:val="4BD6EADA"/>
    <w:rsid w:val="4BD6FAB1"/>
    <w:rsid w:val="4BDFB01B"/>
    <w:rsid w:val="4BE57441"/>
    <w:rsid w:val="4BE99AB9"/>
    <w:rsid w:val="4BF5AA0E"/>
    <w:rsid w:val="4BFDE7B8"/>
    <w:rsid w:val="4C084E9E"/>
    <w:rsid w:val="4C0CA700"/>
    <w:rsid w:val="4C0D57FD"/>
    <w:rsid w:val="4C0EEBA1"/>
    <w:rsid w:val="4C248D7F"/>
    <w:rsid w:val="4C2A13AE"/>
    <w:rsid w:val="4C54E6A6"/>
    <w:rsid w:val="4C5AA89B"/>
    <w:rsid w:val="4C6D23E1"/>
    <w:rsid w:val="4C7BB33B"/>
    <w:rsid w:val="4C9FA9D3"/>
    <w:rsid w:val="4CA54B42"/>
    <w:rsid w:val="4CAA23A2"/>
    <w:rsid w:val="4CB4E7E2"/>
    <w:rsid w:val="4CF3E0C2"/>
    <w:rsid w:val="4D08E714"/>
    <w:rsid w:val="4D174F35"/>
    <w:rsid w:val="4D2F822A"/>
    <w:rsid w:val="4D41D8FA"/>
    <w:rsid w:val="4D4DF935"/>
    <w:rsid w:val="4D755333"/>
    <w:rsid w:val="4D761138"/>
    <w:rsid w:val="4D7CE569"/>
    <w:rsid w:val="4D7E6A9C"/>
    <w:rsid w:val="4D917A6F"/>
    <w:rsid w:val="4DAC3095"/>
    <w:rsid w:val="4DACBBA7"/>
    <w:rsid w:val="4DF55BBB"/>
    <w:rsid w:val="4E023F53"/>
    <w:rsid w:val="4E034A95"/>
    <w:rsid w:val="4E0607B9"/>
    <w:rsid w:val="4E06FC8F"/>
    <w:rsid w:val="4E0A8D50"/>
    <w:rsid w:val="4E1382ED"/>
    <w:rsid w:val="4E29A936"/>
    <w:rsid w:val="4E44BC42"/>
    <w:rsid w:val="4E56EA5B"/>
    <w:rsid w:val="4E6C1D64"/>
    <w:rsid w:val="4E6C57F0"/>
    <w:rsid w:val="4E97555C"/>
    <w:rsid w:val="4E995EB8"/>
    <w:rsid w:val="4E9F11C7"/>
    <w:rsid w:val="4EA57665"/>
    <w:rsid w:val="4EAE3ED5"/>
    <w:rsid w:val="4EB1331B"/>
    <w:rsid w:val="4ED27BA3"/>
    <w:rsid w:val="4EE27F88"/>
    <w:rsid w:val="4EEF94E8"/>
    <w:rsid w:val="4EFCEAE7"/>
    <w:rsid w:val="4F24F871"/>
    <w:rsid w:val="4F2AEB8A"/>
    <w:rsid w:val="4F2BDFF9"/>
    <w:rsid w:val="4F4AF002"/>
    <w:rsid w:val="4FA1173F"/>
    <w:rsid w:val="4FA68F14"/>
    <w:rsid w:val="4FC146E9"/>
    <w:rsid w:val="4FCF9D91"/>
    <w:rsid w:val="4FD03D56"/>
    <w:rsid w:val="4FD141EE"/>
    <w:rsid w:val="4FD301A7"/>
    <w:rsid w:val="4FD6F7D4"/>
    <w:rsid w:val="4FDF0C86"/>
    <w:rsid w:val="4FE78D43"/>
    <w:rsid w:val="4FF9288E"/>
    <w:rsid w:val="4FFBE68A"/>
    <w:rsid w:val="500791BB"/>
    <w:rsid w:val="5007E3C2"/>
    <w:rsid w:val="503689E3"/>
    <w:rsid w:val="50519D9F"/>
    <w:rsid w:val="50547427"/>
    <w:rsid w:val="5058C4EF"/>
    <w:rsid w:val="508281B0"/>
    <w:rsid w:val="50964006"/>
    <w:rsid w:val="50A94BE3"/>
    <w:rsid w:val="50B4EFA9"/>
    <w:rsid w:val="50C7DFD7"/>
    <w:rsid w:val="50CC143C"/>
    <w:rsid w:val="50ED8596"/>
    <w:rsid w:val="50F27B81"/>
    <w:rsid w:val="510C6348"/>
    <w:rsid w:val="5119CB69"/>
    <w:rsid w:val="511C6FE2"/>
    <w:rsid w:val="512A4505"/>
    <w:rsid w:val="5130AD73"/>
    <w:rsid w:val="513AAF32"/>
    <w:rsid w:val="513F6FE5"/>
    <w:rsid w:val="514ACF92"/>
    <w:rsid w:val="516164EF"/>
    <w:rsid w:val="516730B7"/>
    <w:rsid w:val="516A8ED2"/>
    <w:rsid w:val="5183647D"/>
    <w:rsid w:val="51901604"/>
    <w:rsid w:val="519BF82B"/>
    <w:rsid w:val="519D0757"/>
    <w:rsid w:val="51A188CF"/>
    <w:rsid w:val="51B9E7AA"/>
    <w:rsid w:val="51D6D211"/>
    <w:rsid w:val="51D6E052"/>
    <w:rsid w:val="51DE424B"/>
    <w:rsid w:val="51ED810D"/>
    <w:rsid w:val="5200D83C"/>
    <w:rsid w:val="521617A1"/>
    <w:rsid w:val="524E5854"/>
    <w:rsid w:val="5256FB47"/>
    <w:rsid w:val="525A65A9"/>
    <w:rsid w:val="52873BEE"/>
    <w:rsid w:val="528D23B7"/>
    <w:rsid w:val="52AE2EC5"/>
    <w:rsid w:val="52B4BB5E"/>
    <w:rsid w:val="52C93088"/>
    <w:rsid w:val="52D16FA6"/>
    <w:rsid w:val="52D5FAF3"/>
    <w:rsid w:val="52E9AD1C"/>
    <w:rsid w:val="52F2687B"/>
    <w:rsid w:val="52F67131"/>
    <w:rsid w:val="52F8E7AB"/>
    <w:rsid w:val="52FE3EDA"/>
    <w:rsid w:val="5305CD43"/>
    <w:rsid w:val="53085311"/>
    <w:rsid w:val="533AA6DA"/>
    <w:rsid w:val="533F8628"/>
    <w:rsid w:val="53456A2F"/>
    <w:rsid w:val="534ADF5D"/>
    <w:rsid w:val="536DAA40"/>
    <w:rsid w:val="537939CA"/>
    <w:rsid w:val="5386BEAB"/>
    <w:rsid w:val="538A2A9C"/>
    <w:rsid w:val="53B0F5F9"/>
    <w:rsid w:val="53C3B836"/>
    <w:rsid w:val="53D07E39"/>
    <w:rsid w:val="53F33E3C"/>
    <w:rsid w:val="5418D538"/>
    <w:rsid w:val="5424C2DA"/>
    <w:rsid w:val="542BE84C"/>
    <w:rsid w:val="543E2CC3"/>
    <w:rsid w:val="544CE7FC"/>
    <w:rsid w:val="54556639"/>
    <w:rsid w:val="5458B56D"/>
    <w:rsid w:val="545E46AE"/>
    <w:rsid w:val="54623F37"/>
    <w:rsid w:val="549DEC0A"/>
    <w:rsid w:val="54D1AF10"/>
    <w:rsid w:val="54D7037E"/>
    <w:rsid w:val="54E32C53"/>
    <w:rsid w:val="54E9A573"/>
    <w:rsid w:val="550349FB"/>
    <w:rsid w:val="5511E63F"/>
    <w:rsid w:val="551CB70B"/>
    <w:rsid w:val="5525EAF5"/>
    <w:rsid w:val="552CF6CC"/>
    <w:rsid w:val="552FF6D0"/>
    <w:rsid w:val="5562ABBF"/>
    <w:rsid w:val="55976102"/>
    <w:rsid w:val="55B4C626"/>
    <w:rsid w:val="55CD3C14"/>
    <w:rsid w:val="55DD51D5"/>
    <w:rsid w:val="55E1CC52"/>
    <w:rsid w:val="55E33648"/>
    <w:rsid w:val="55E37C82"/>
    <w:rsid w:val="55E8B221"/>
    <w:rsid w:val="55EF1F81"/>
    <w:rsid w:val="5602DF93"/>
    <w:rsid w:val="561B9C98"/>
    <w:rsid w:val="563282C0"/>
    <w:rsid w:val="563D999A"/>
    <w:rsid w:val="5649BF92"/>
    <w:rsid w:val="5652A713"/>
    <w:rsid w:val="567A5CC1"/>
    <w:rsid w:val="567FD573"/>
    <w:rsid w:val="5688D693"/>
    <w:rsid w:val="568E4AEB"/>
    <w:rsid w:val="56960BA5"/>
    <w:rsid w:val="569A2462"/>
    <w:rsid w:val="56A695E9"/>
    <w:rsid w:val="56D141FB"/>
    <w:rsid w:val="56D7D295"/>
    <w:rsid w:val="5705C7D5"/>
    <w:rsid w:val="57105668"/>
    <w:rsid w:val="571135F9"/>
    <w:rsid w:val="57367B0A"/>
    <w:rsid w:val="573FA948"/>
    <w:rsid w:val="575F29A3"/>
    <w:rsid w:val="5787AA67"/>
    <w:rsid w:val="5789D6E4"/>
    <w:rsid w:val="57919181"/>
    <w:rsid w:val="579FF3E6"/>
    <w:rsid w:val="57C80DAA"/>
    <w:rsid w:val="57CC2887"/>
    <w:rsid w:val="57D58CCC"/>
    <w:rsid w:val="57E1E23F"/>
    <w:rsid w:val="57E2A026"/>
    <w:rsid w:val="581CEC33"/>
    <w:rsid w:val="581D1D9C"/>
    <w:rsid w:val="58292201"/>
    <w:rsid w:val="58567822"/>
    <w:rsid w:val="585C45A4"/>
    <w:rsid w:val="58750D47"/>
    <w:rsid w:val="587E1C76"/>
    <w:rsid w:val="58BCA4C0"/>
    <w:rsid w:val="58C00CDA"/>
    <w:rsid w:val="58D27767"/>
    <w:rsid w:val="58DB79A9"/>
    <w:rsid w:val="58EF7460"/>
    <w:rsid w:val="58FF8911"/>
    <w:rsid w:val="590C37B2"/>
    <w:rsid w:val="5912AE52"/>
    <w:rsid w:val="59272C8D"/>
    <w:rsid w:val="593D9FA4"/>
    <w:rsid w:val="59435683"/>
    <w:rsid w:val="594A88DB"/>
    <w:rsid w:val="594E50EF"/>
    <w:rsid w:val="5951F382"/>
    <w:rsid w:val="5963A528"/>
    <w:rsid w:val="59698492"/>
    <w:rsid w:val="5979D16F"/>
    <w:rsid w:val="597A8F91"/>
    <w:rsid w:val="59929C58"/>
    <w:rsid w:val="59954BA4"/>
    <w:rsid w:val="59979130"/>
    <w:rsid w:val="59A30083"/>
    <w:rsid w:val="59A3ACA8"/>
    <w:rsid w:val="59AC0093"/>
    <w:rsid w:val="59AEC7AC"/>
    <w:rsid w:val="59B227B8"/>
    <w:rsid w:val="59B3E433"/>
    <w:rsid w:val="59C2C0A2"/>
    <w:rsid w:val="59CA3260"/>
    <w:rsid w:val="59CC4672"/>
    <w:rsid w:val="59E4764D"/>
    <w:rsid w:val="59F6C3B7"/>
    <w:rsid w:val="59F9C802"/>
    <w:rsid w:val="59FA315A"/>
    <w:rsid w:val="5A0D8A38"/>
    <w:rsid w:val="5A209E83"/>
    <w:rsid w:val="5A4A9CD4"/>
    <w:rsid w:val="5A572398"/>
    <w:rsid w:val="5A65159C"/>
    <w:rsid w:val="5A674832"/>
    <w:rsid w:val="5A848C12"/>
    <w:rsid w:val="5A8DC7E0"/>
    <w:rsid w:val="5AA72D04"/>
    <w:rsid w:val="5AA8B7C5"/>
    <w:rsid w:val="5AB8E4CB"/>
    <w:rsid w:val="5ACB42FF"/>
    <w:rsid w:val="5ACD1DA4"/>
    <w:rsid w:val="5ADD4647"/>
    <w:rsid w:val="5AE4B46F"/>
    <w:rsid w:val="5AEE9A51"/>
    <w:rsid w:val="5AFD7942"/>
    <w:rsid w:val="5B0269BA"/>
    <w:rsid w:val="5B322A5A"/>
    <w:rsid w:val="5B4A980D"/>
    <w:rsid w:val="5B4B0A5F"/>
    <w:rsid w:val="5B4FC268"/>
    <w:rsid w:val="5B5257BE"/>
    <w:rsid w:val="5B7717FA"/>
    <w:rsid w:val="5B810051"/>
    <w:rsid w:val="5B8A2C9C"/>
    <w:rsid w:val="5B9B176C"/>
    <w:rsid w:val="5BC347A4"/>
    <w:rsid w:val="5BF3DA06"/>
    <w:rsid w:val="5BFB0D07"/>
    <w:rsid w:val="5C256A75"/>
    <w:rsid w:val="5C2C963B"/>
    <w:rsid w:val="5C3124A5"/>
    <w:rsid w:val="5C3E5B00"/>
    <w:rsid w:val="5C524E7C"/>
    <w:rsid w:val="5C56AF6C"/>
    <w:rsid w:val="5C7799F8"/>
    <w:rsid w:val="5C802764"/>
    <w:rsid w:val="5C8B5350"/>
    <w:rsid w:val="5CB07F46"/>
    <w:rsid w:val="5CB335A1"/>
    <w:rsid w:val="5CBAABB9"/>
    <w:rsid w:val="5CC41262"/>
    <w:rsid w:val="5CC93A2B"/>
    <w:rsid w:val="5CCD91AD"/>
    <w:rsid w:val="5CDA3265"/>
    <w:rsid w:val="5D07DD2A"/>
    <w:rsid w:val="5D3472DD"/>
    <w:rsid w:val="5D36B0A6"/>
    <w:rsid w:val="5D39D140"/>
    <w:rsid w:val="5D432EAC"/>
    <w:rsid w:val="5D440AB1"/>
    <w:rsid w:val="5D71EA66"/>
    <w:rsid w:val="5D7490C0"/>
    <w:rsid w:val="5D8ED1D6"/>
    <w:rsid w:val="5D9A5288"/>
    <w:rsid w:val="5DA6AA8F"/>
    <w:rsid w:val="5DAA71EC"/>
    <w:rsid w:val="5DACACF1"/>
    <w:rsid w:val="5DCA504A"/>
    <w:rsid w:val="5DD438FF"/>
    <w:rsid w:val="5DD9CA4B"/>
    <w:rsid w:val="5DF2F2A8"/>
    <w:rsid w:val="5DF7A5D9"/>
    <w:rsid w:val="5E1A528D"/>
    <w:rsid w:val="5E1AB7C1"/>
    <w:rsid w:val="5E1C5531"/>
    <w:rsid w:val="5E4995A7"/>
    <w:rsid w:val="5E65A6C5"/>
    <w:rsid w:val="5EA003FF"/>
    <w:rsid w:val="5EAA70F4"/>
    <w:rsid w:val="5EAFABE4"/>
    <w:rsid w:val="5EBA6962"/>
    <w:rsid w:val="5EC55A01"/>
    <w:rsid w:val="5EC5DA30"/>
    <w:rsid w:val="5EF74FF0"/>
    <w:rsid w:val="5F09C5B0"/>
    <w:rsid w:val="5F0F0A5D"/>
    <w:rsid w:val="5F1C5E2A"/>
    <w:rsid w:val="5F1D45C0"/>
    <w:rsid w:val="5F1D97E6"/>
    <w:rsid w:val="5F33F908"/>
    <w:rsid w:val="5F40E0EB"/>
    <w:rsid w:val="5F6CE7E4"/>
    <w:rsid w:val="5F6ECFA1"/>
    <w:rsid w:val="5F87A397"/>
    <w:rsid w:val="5F94564E"/>
    <w:rsid w:val="5FAF7305"/>
    <w:rsid w:val="5FB39813"/>
    <w:rsid w:val="5FE6F414"/>
    <w:rsid w:val="5FE92FDC"/>
    <w:rsid w:val="5FEFEE7A"/>
    <w:rsid w:val="5FF07C08"/>
    <w:rsid w:val="5FFA8299"/>
    <w:rsid w:val="6025F6B6"/>
    <w:rsid w:val="60293198"/>
    <w:rsid w:val="604CE417"/>
    <w:rsid w:val="605DF3FA"/>
    <w:rsid w:val="606F5A9B"/>
    <w:rsid w:val="60767529"/>
    <w:rsid w:val="6076D63F"/>
    <w:rsid w:val="608A6036"/>
    <w:rsid w:val="60A1CFBF"/>
    <w:rsid w:val="60ADB70B"/>
    <w:rsid w:val="60D97244"/>
    <w:rsid w:val="60ED98C3"/>
    <w:rsid w:val="60EF8C54"/>
    <w:rsid w:val="60FDDEA4"/>
    <w:rsid w:val="61012B8C"/>
    <w:rsid w:val="610CEA07"/>
    <w:rsid w:val="61360985"/>
    <w:rsid w:val="61519DEA"/>
    <w:rsid w:val="6153F5F3"/>
    <w:rsid w:val="615EF985"/>
    <w:rsid w:val="616327F8"/>
    <w:rsid w:val="61659881"/>
    <w:rsid w:val="617D6D22"/>
    <w:rsid w:val="6180F706"/>
    <w:rsid w:val="618421FA"/>
    <w:rsid w:val="61916023"/>
    <w:rsid w:val="61A7EE03"/>
    <w:rsid w:val="61C1C717"/>
    <w:rsid w:val="61F4A33E"/>
    <w:rsid w:val="61FA2B6A"/>
    <w:rsid w:val="6202C0A2"/>
    <w:rsid w:val="6221E9FF"/>
    <w:rsid w:val="626344A0"/>
    <w:rsid w:val="62770B96"/>
    <w:rsid w:val="628239C3"/>
    <w:rsid w:val="62824FE1"/>
    <w:rsid w:val="628B2928"/>
    <w:rsid w:val="62C35FFD"/>
    <w:rsid w:val="62C4589B"/>
    <w:rsid w:val="62CDD587"/>
    <w:rsid w:val="62D16B9D"/>
    <w:rsid w:val="62D465AA"/>
    <w:rsid w:val="62E83BC0"/>
    <w:rsid w:val="62FEE041"/>
    <w:rsid w:val="6301157A"/>
    <w:rsid w:val="6314457F"/>
    <w:rsid w:val="632A5639"/>
    <w:rsid w:val="635D5877"/>
    <w:rsid w:val="636223F8"/>
    <w:rsid w:val="636277A8"/>
    <w:rsid w:val="63707560"/>
    <w:rsid w:val="63715E50"/>
    <w:rsid w:val="637635A7"/>
    <w:rsid w:val="63853D6F"/>
    <w:rsid w:val="63A2039F"/>
    <w:rsid w:val="63BAEBF9"/>
    <w:rsid w:val="63BF46F6"/>
    <w:rsid w:val="63D1FB09"/>
    <w:rsid w:val="63D35D8D"/>
    <w:rsid w:val="63DBBFEB"/>
    <w:rsid w:val="63E9FA68"/>
    <w:rsid w:val="64055606"/>
    <w:rsid w:val="641BF4EA"/>
    <w:rsid w:val="6443B9AB"/>
    <w:rsid w:val="646DFE6D"/>
    <w:rsid w:val="6474DB46"/>
    <w:rsid w:val="64A1D8DE"/>
    <w:rsid w:val="64A50D48"/>
    <w:rsid w:val="64A71E0F"/>
    <w:rsid w:val="64B05480"/>
    <w:rsid w:val="64DF57F0"/>
    <w:rsid w:val="64F3BF9B"/>
    <w:rsid w:val="64F967D9"/>
    <w:rsid w:val="65037E04"/>
    <w:rsid w:val="6504F135"/>
    <w:rsid w:val="650E102C"/>
    <w:rsid w:val="651182AC"/>
    <w:rsid w:val="65255FC1"/>
    <w:rsid w:val="65342DC3"/>
    <w:rsid w:val="65410F25"/>
    <w:rsid w:val="654B253B"/>
    <w:rsid w:val="655ADEA4"/>
    <w:rsid w:val="655D3AC6"/>
    <w:rsid w:val="657CA382"/>
    <w:rsid w:val="65909FEB"/>
    <w:rsid w:val="6593BCF9"/>
    <w:rsid w:val="6595EB5E"/>
    <w:rsid w:val="65A9C98C"/>
    <w:rsid w:val="65BC5F1B"/>
    <w:rsid w:val="65C66FE3"/>
    <w:rsid w:val="65D502BE"/>
    <w:rsid w:val="65DE27B4"/>
    <w:rsid w:val="65EDC295"/>
    <w:rsid w:val="65F13A98"/>
    <w:rsid w:val="661021C9"/>
    <w:rsid w:val="66395495"/>
    <w:rsid w:val="66529F95"/>
    <w:rsid w:val="66701EC3"/>
    <w:rsid w:val="6671254D"/>
    <w:rsid w:val="6681E5C1"/>
    <w:rsid w:val="668C02A7"/>
    <w:rsid w:val="66A9DABD"/>
    <w:rsid w:val="66B8652A"/>
    <w:rsid w:val="66C94404"/>
    <w:rsid w:val="66CFCA9A"/>
    <w:rsid w:val="66CFFAF8"/>
    <w:rsid w:val="66E34033"/>
    <w:rsid w:val="66E617C3"/>
    <w:rsid w:val="66F9B127"/>
    <w:rsid w:val="6703282A"/>
    <w:rsid w:val="670BB9E4"/>
    <w:rsid w:val="673255E8"/>
    <w:rsid w:val="6748B2E6"/>
    <w:rsid w:val="674AB033"/>
    <w:rsid w:val="676D4D6B"/>
    <w:rsid w:val="677EE91A"/>
    <w:rsid w:val="677F76B1"/>
    <w:rsid w:val="6786142E"/>
    <w:rsid w:val="67AA6C72"/>
    <w:rsid w:val="67B3364F"/>
    <w:rsid w:val="67B983E9"/>
    <w:rsid w:val="67B9C92E"/>
    <w:rsid w:val="67C38AFB"/>
    <w:rsid w:val="67CA7FBD"/>
    <w:rsid w:val="67E3762A"/>
    <w:rsid w:val="682A8D1A"/>
    <w:rsid w:val="68326792"/>
    <w:rsid w:val="685A0C26"/>
    <w:rsid w:val="685D35B2"/>
    <w:rsid w:val="6863CBA2"/>
    <w:rsid w:val="68793B6A"/>
    <w:rsid w:val="687CC0E8"/>
    <w:rsid w:val="6892767A"/>
    <w:rsid w:val="68AA7AC2"/>
    <w:rsid w:val="68B666D0"/>
    <w:rsid w:val="68D7D9B3"/>
    <w:rsid w:val="68E2D601"/>
    <w:rsid w:val="68F98AF9"/>
    <w:rsid w:val="68FAED94"/>
    <w:rsid w:val="692F41D8"/>
    <w:rsid w:val="693B6E10"/>
    <w:rsid w:val="695DD674"/>
    <w:rsid w:val="69692E6D"/>
    <w:rsid w:val="697C4388"/>
    <w:rsid w:val="699B4DD5"/>
    <w:rsid w:val="699F7C5F"/>
    <w:rsid w:val="69A35871"/>
    <w:rsid w:val="69A3D082"/>
    <w:rsid w:val="69ABB169"/>
    <w:rsid w:val="69BF0F29"/>
    <w:rsid w:val="69C5A2A7"/>
    <w:rsid w:val="69ED239B"/>
    <w:rsid w:val="69EF95E5"/>
    <w:rsid w:val="69F6D644"/>
    <w:rsid w:val="69FE4D1C"/>
    <w:rsid w:val="6A060B06"/>
    <w:rsid w:val="6A09DCF3"/>
    <w:rsid w:val="6A0F5941"/>
    <w:rsid w:val="6A0F98C0"/>
    <w:rsid w:val="6A37ED2D"/>
    <w:rsid w:val="6A39A8CA"/>
    <w:rsid w:val="6A807CD5"/>
    <w:rsid w:val="6A9803E7"/>
    <w:rsid w:val="6AA6649D"/>
    <w:rsid w:val="6AB7F251"/>
    <w:rsid w:val="6AD9E221"/>
    <w:rsid w:val="6ADEEF82"/>
    <w:rsid w:val="6AE079FE"/>
    <w:rsid w:val="6AE55437"/>
    <w:rsid w:val="6B05BC34"/>
    <w:rsid w:val="6B0B0479"/>
    <w:rsid w:val="6B1025FA"/>
    <w:rsid w:val="6B4F6423"/>
    <w:rsid w:val="6B90A25A"/>
    <w:rsid w:val="6BAF4E58"/>
    <w:rsid w:val="6BB6CBC8"/>
    <w:rsid w:val="6BC3FA06"/>
    <w:rsid w:val="6BCE8AB1"/>
    <w:rsid w:val="6C075FFF"/>
    <w:rsid w:val="6C127F4B"/>
    <w:rsid w:val="6C1B9C3F"/>
    <w:rsid w:val="6C2B3575"/>
    <w:rsid w:val="6C4AE559"/>
    <w:rsid w:val="6C61AE69"/>
    <w:rsid w:val="6C6A8F41"/>
    <w:rsid w:val="6C7DEF22"/>
    <w:rsid w:val="6C8207DE"/>
    <w:rsid w:val="6CA29973"/>
    <w:rsid w:val="6CA351D5"/>
    <w:rsid w:val="6CA98EF2"/>
    <w:rsid w:val="6CCFE895"/>
    <w:rsid w:val="6D2B2114"/>
    <w:rsid w:val="6D30ABFD"/>
    <w:rsid w:val="6D319274"/>
    <w:rsid w:val="6D515C35"/>
    <w:rsid w:val="6D66FD0E"/>
    <w:rsid w:val="6D7C75BD"/>
    <w:rsid w:val="6D86C402"/>
    <w:rsid w:val="6D8FC96B"/>
    <w:rsid w:val="6D908851"/>
    <w:rsid w:val="6D9C051A"/>
    <w:rsid w:val="6DAEE205"/>
    <w:rsid w:val="6DC207BF"/>
    <w:rsid w:val="6DC47D77"/>
    <w:rsid w:val="6DCE6333"/>
    <w:rsid w:val="6DD2B09A"/>
    <w:rsid w:val="6DD40F8C"/>
    <w:rsid w:val="6DD4EA56"/>
    <w:rsid w:val="6DDD3385"/>
    <w:rsid w:val="6DED3499"/>
    <w:rsid w:val="6DF11814"/>
    <w:rsid w:val="6DF906F3"/>
    <w:rsid w:val="6DFBDFA1"/>
    <w:rsid w:val="6E2454FB"/>
    <w:rsid w:val="6E4E1F37"/>
    <w:rsid w:val="6E5F6CEE"/>
    <w:rsid w:val="6E6060B1"/>
    <w:rsid w:val="6E6931E0"/>
    <w:rsid w:val="6E70CCB8"/>
    <w:rsid w:val="6E88FACC"/>
    <w:rsid w:val="6E99BA3A"/>
    <w:rsid w:val="6EA25F2C"/>
    <w:rsid w:val="6EB21A2C"/>
    <w:rsid w:val="6ED3CE47"/>
    <w:rsid w:val="6EFBF467"/>
    <w:rsid w:val="6F09F10D"/>
    <w:rsid w:val="6F181518"/>
    <w:rsid w:val="6F2A2021"/>
    <w:rsid w:val="6F3A8C30"/>
    <w:rsid w:val="6F502E5E"/>
    <w:rsid w:val="6F6F36F3"/>
    <w:rsid w:val="6F80B80F"/>
    <w:rsid w:val="6F83F7A2"/>
    <w:rsid w:val="6F89C36F"/>
    <w:rsid w:val="6F93283B"/>
    <w:rsid w:val="6FB0604A"/>
    <w:rsid w:val="6FBA678A"/>
    <w:rsid w:val="6FD11314"/>
    <w:rsid w:val="6FD86DA6"/>
    <w:rsid w:val="6FEB1620"/>
    <w:rsid w:val="6FF51A91"/>
    <w:rsid w:val="7018C712"/>
    <w:rsid w:val="701CFE43"/>
    <w:rsid w:val="701F0AA7"/>
    <w:rsid w:val="702EF44F"/>
    <w:rsid w:val="703571FC"/>
    <w:rsid w:val="703A42B9"/>
    <w:rsid w:val="7047F30B"/>
    <w:rsid w:val="706BFFA0"/>
    <w:rsid w:val="7070264A"/>
    <w:rsid w:val="7075BE14"/>
    <w:rsid w:val="70A71DDA"/>
    <w:rsid w:val="70A98020"/>
    <w:rsid w:val="70D53C4D"/>
    <w:rsid w:val="70DEE842"/>
    <w:rsid w:val="71003AD2"/>
    <w:rsid w:val="7104EA08"/>
    <w:rsid w:val="7114D983"/>
    <w:rsid w:val="711518FF"/>
    <w:rsid w:val="712A1EF0"/>
    <w:rsid w:val="7138620B"/>
    <w:rsid w:val="716C224B"/>
    <w:rsid w:val="71793E32"/>
    <w:rsid w:val="71796A0A"/>
    <w:rsid w:val="7192F2C7"/>
    <w:rsid w:val="719A1085"/>
    <w:rsid w:val="719E4B9E"/>
    <w:rsid w:val="71B2C6A0"/>
    <w:rsid w:val="71B98C8D"/>
    <w:rsid w:val="71C5062C"/>
    <w:rsid w:val="71CBA8CC"/>
    <w:rsid w:val="71D187E9"/>
    <w:rsid w:val="71D7DC1D"/>
    <w:rsid w:val="71D9F933"/>
    <w:rsid w:val="71DF56C7"/>
    <w:rsid w:val="71F00CBF"/>
    <w:rsid w:val="71F261C6"/>
    <w:rsid w:val="71FDF35D"/>
    <w:rsid w:val="720E91DB"/>
    <w:rsid w:val="7229F8BB"/>
    <w:rsid w:val="72301942"/>
    <w:rsid w:val="7230B841"/>
    <w:rsid w:val="723B7F21"/>
    <w:rsid w:val="724F0559"/>
    <w:rsid w:val="725FAB36"/>
    <w:rsid w:val="727C9648"/>
    <w:rsid w:val="728DFB46"/>
    <w:rsid w:val="72BD4701"/>
    <w:rsid w:val="72DA5865"/>
    <w:rsid w:val="72F46634"/>
    <w:rsid w:val="730303EA"/>
    <w:rsid w:val="73069B52"/>
    <w:rsid w:val="730E3D8E"/>
    <w:rsid w:val="7317CC5E"/>
    <w:rsid w:val="73248A23"/>
    <w:rsid w:val="7324AD66"/>
    <w:rsid w:val="73263587"/>
    <w:rsid w:val="73315716"/>
    <w:rsid w:val="73318A6B"/>
    <w:rsid w:val="7339A84E"/>
    <w:rsid w:val="7340D931"/>
    <w:rsid w:val="734F2089"/>
    <w:rsid w:val="735EAEE8"/>
    <w:rsid w:val="73612FA6"/>
    <w:rsid w:val="73797871"/>
    <w:rsid w:val="738EF556"/>
    <w:rsid w:val="73AA4EF8"/>
    <w:rsid w:val="73AA61CC"/>
    <w:rsid w:val="73C90EC8"/>
    <w:rsid w:val="73D7BC44"/>
    <w:rsid w:val="740122CD"/>
    <w:rsid w:val="74073855"/>
    <w:rsid w:val="74135177"/>
    <w:rsid w:val="7421CED5"/>
    <w:rsid w:val="743A868E"/>
    <w:rsid w:val="747768B6"/>
    <w:rsid w:val="7482D347"/>
    <w:rsid w:val="74867587"/>
    <w:rsid w:val="74918035"/>
    <w:rsid w:val="74A479CB"/>
    <w:rsid w:val="74B97CE1"/>
    <w:rsid w:val="74BD2614"/>
    <w:rsid w:val="74C04FCB"/>
    <w:rsid w:val="74C1AFFC"/>
    <w:rsid w:val="74CD10B3"/>
    <w:rsid w:val="74D56192"/>
    <w:rsid w:val="74DEF240"/>
    <w:rsid w:val="74E5F262"/>
    <w:rsid w:val="74E87169"/>
    <w:rsid w:val="74ECEA0E"/>
    <w:rsid w:val="74F02D15"/>
    <w:rsid w:val="7507E5FA"/>
    <w:rsid w:val="750D6D90"/>
    <w:rsid w:val="751BB70F"/>
    <w:rsid w:val="753B84C5"/>
    <w:rsid w:val="75417667"/>
    <w:rsid w:val="754C492A"/>
    <w:rsid w:val="7552F28C"/>
    <w:rsid w:val="7553D89F"/>
    <w:rsid w:val="755DC8B2"/>
    <w:rsid w:val="758E1526"/>
    <w:rsid w:val="759519E8"/>
    <w:rsid w:val="759E934D"/>
    <w:rsid w:val="75A54826"/>
    <w:rsid w:val="75B45326"/>
    <w:rsid w:val="75B548F9"/>
    <w:rsid w:val="75B96DA2"/>
    <w:rsid w:val="75BF6574"/>
    <w:rsid w:val="75DF3AF1"/>
    <w:rsid w:val="75E44FCB"/>
    <w:rsid w:val="75F371B5"/>
    <w:rsid w:val="76059CD4"/>
    <w:rsid w:val="761E7908"/>
    <w:rsid w:val="763C23FB"/>
    <w:rsid w:val="76422E59"/>
    <w:rsid w:val="7642AFB5"/>
    <w:rsid w:val="7668F38F"/>
    <w:rsid w:val="767AFD9D"/>
    <w:rsid w:val="76A2E9DA"/>
    <w:rsid w:val="76AFA970"/>
    <w:rsid w:val="76BBB46E"/>
    <w:rsid w:val="76D4448E"/>
    <w:rsid w:val="76E97BBD"/>
    <w:rsid w:val="76EDA513"/>
    <w:rsid w:val="77041AF0"/>
    <w:rsid w:val="772B2F7F"/>
    <w:rsid w:val="774744A8"/>
    <w:rsid w:val="77488976"/>
    <w:rsid w:val="7753710F"/>
    <w:rsid w:val="77586408"/>
    <w:rsid w:val="776B673C"/>
    <w:rsid w:val="776CB960"/>
    <w:rsid w:val="779C5444"/>
    <w:rsid w:val="77B5EBE0"/>
    <w:rsid w:val="77C8206A"/>
    <w:rsid w:val="77C8949B"/>
    <w:rsid w:val="77F687B2"/>
    <w:rsid w:val="782FCB34"/>
    <w:rsid w:val="78372AFA"/>
    <w:rsid w:val="783AB1FF"/>
    <w:rsid w:val="785445AE"/>
    <w:rsid w:val="78597269"/>
    <w:rsid w:val="78598944"/>
    <w:rsid w:val="7883B10D"/>
    <w:rsid w:val="788DDB4A"/>
    <w:rsid w:val="78AE6FEF"/>
    <w:rsid w:val="78B9CCFC"/>
    <w:rsid w:val="78DEE67F"/>
    <w:rsid w:val="78EFBCB3"/>
    <w:rsid w:val="78F94474"/>
    <w:rsid w:val="7900BDDE"/>
    <w:rsid w:val="790C70D5"/>
    <w:rsid w:val="792A9B2E"/>
    <w:rsid w:val="79343E84"/>
    <w:rsid w:val="79438E1E"/>
    <w:rsid w:val="7954F7C1"/>
    <w:rsid w:val="796C1C4E"/>
    <w:rsid w:val="7973DF56"/>
    <w:rsid w:val="798C8FAF"/>
    <w:rsid w:val="79953475"/>
    <w:rsid w:val="79A369BA"/>
    <w:rsid w:val="79B74146"/>
    <w:rsid w:val="79CD90D7"/>
    <w:rsid w:val="79DB9739"/>
    <w:rsid w:val="79E1229E"/>
    <w:rsid w:val="79E1EBC8"/>
    <w:rsid w:val="7A299B00"/>
    <w:rsid w:val="7A374C44"/>
    <w:rsid w:val="7A76F8DF"/>
    <w:rsid w:val="7A896D3B"/>
    <w:rsid w:val="7AA53A1B"/>
    <w:rsid w:val="7AABD07B"/>
    <w:rsid w:val="7AACBFE5"/>
    <w:rsid w:val="7AB53A11"/>
    <w:rsid w:val="7AC99EB4"/>
    <w:rsid w:val="7ACA6173"/>
    <w:rsid w:val="7AE16DFC"/>
    <w:rsid w:val="7AEFF116"/>
    <w:rsid w:val="7AFD9E68"/>
    <w:rsid w:val="7B04B210"/>
    <w:rsid w:val="7B2CF59A"/>
    <w:rsid w:val="7B3104D6"/>
    <w:rsid w:val="7B3DCF61"/>
    <w:rsid w:val="7B44F163"/>
    <w:rsid w:val="7B4EDCEE"/>
    <w:rsid w:val="7BAAF53F"/>
    <w:rsid w:val="7BB1BB14"/>
    <w:rsid w:val="7BB2B295"/>
    <w:rsid w:val="7BBFF8BD"/>
    <w:rsid w:val="7BC0ED0C"/>
    <w:rsid w:val="7BC395F2"/>
    <w:rsid w:val="7BCE2EBB"/>
    <w:rsid w:val="7BF27ED9"/>
    <w:rsid w:val="7C1DCEB4"/>
    <w:rsid w:val="7C3E1C12"/>
    <w:rsid w:val="7C3F01B1"/>
    <w:rsid w:val="7C509EED"/>
    <w:rsid w:val="7C61D876"/>
    <w:rsid w:val="7C8D80E4"/>
    <w:rsid w:val="7CB17733"/>
    <w:rsid w:val="7CC54827"/>
    <w:rsid w:val="7CD1AE79"/>
    <w:rsid w:val="7CD363FF"/>
    <w:rsid w:val="7CF38B37"/>
    <w:rsid w:val="7CF48441"/>
    <w:rsid w:val="7D01E77D"/>
    <w:rsid w:val="7D1BE337"/>
    <w:rsid w:val="7D24A43C"/>
    <w:rsid w:val="7D27CBA3"/>
    <w:rsid w:val="7D3B8306"/>
    <w:rsid w:val="7D3D431D"/>
    <w:rsid w:val="7D432F33"/>
    <w:rsid w:val="7D451C7E"/>
    <w:rsid w:val="7D55C4C2"/>
    <w:rsid w:val="7DB5711E"/>
    <w:rsid w:val="7DC37E2C"/>
    <w:rsid w:val="7DC44DB1"/>
    <w:rsid w:val="7DCDC12E"/>
    <w:rsid w:val="7DE0FC30"/>
    <w:rsid w:val="7DF8F400"/>
    <w:rsid w:val="7DFBA8CE"/>
    <w:rsid w:val="7E1582BD"/>
    <w:rsid w:val="7E1630A3"/>
    <w:rsid w:val="7E1B45B7"/>
    <w:rsid w:val="7E1F6B58"/>
    <w:rsid w:val="7E20B8FA"/>
    <w:rsid w:val="7E2AFDDD"/>
    <w:rsid w:val="7E2C4E86"/>
    <w:rsid w:val="7E2F1FCE"/>
    <w:rsid w:val="7E4C63D8"/>
    <w:rsid w:val="7E4D4794"/>
    <w:rsid w:val="7E520914"/>
    <w:rsid w:val="7E57FF53"/>
    <w:rsid w:val="7E5CDA97"/>
    <w:rsid w:val="7E5DA632"/>
    <w:rsid w:val="7E696DE5"/>
    <w:rsid w:val="7E738C4E"/>
    <w:rsid w:val="7E78C14C"/>
    <w:rsid w:val="7E78E467"/>
    <w:rsid w:val="7E8C7135"/>
    <w:rsid w:val="7EB66DE9"/>
    <w:rsid w:val="7EC6EB2C"/>
    <w:rsid w:val="7ECEB9AC"/>
    <w:rsid w:val="7EDD2FD8"/>
    <w:rsid w:val="7EE7D363"/>
    <w:rsid w:val="7F028BA6"/>
    <w:rsid w:val="7F08A7FD"/>
    <w:rsid w:val="7F2F1CE2"/>
    <w:rsid w:val="7F3103B2"/>
    <w:rsid w:val="7F581C77"/>
    <w:rsid w:val="7F5BE2F3"/>
    <w:rsid w:val="7F69979C"/>
    <w:rsid w:val="7F6C19E5"/>
    <w:rsid w:val="7F714E51"/>
    <w:rsid w:val="7F825D2E"/>
    <w:rsid w:val="7F914D85"/>
    <w:rsid w:val="7FA3F61F"/>
    <w:rsid w:val="7FC01864"/>
    <w:rsid w:val="7FDAFC98"/>
  </w:rsids>
  <m:mathPr>
    <m:mathFont m:val="Cambria Math"/>
    <m:brkBin m:val="before"/>
    <m:brkBinSub m:val="--"/>
    <m:smallFrac/>
    <m:dispDef/>
    <m:lMargin m:val="0"/>
    <m:rMargin m:val="0"/>
    <m:defJc m:val="left"/>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3D9DE5"/>
  <w15:docId w15:val="{9CDDC69E-C200-4D87-A7BB-622A627DA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DA2"/>
  </w:style>
  <w:style w:type="paragraph" w:styleId="Heading1">
    <w:name w:val="heading 1"/>
    <w:basedOn w:val="Normal"/>
    <w:next w:val="Normal"/>
    <w:link w:val="Heading1Char"/>
    <w:qFormat/>
    <w:rsid w:val="00D71DA2"/>
    <w:pPr>
      <w:keepNext/>
      <w:keepLines/>
      <w:numPr>
        <w:numId w:val="9"/>
      </w:numPr>
      <w:spacing w:before="360" w:after="0" w:line="240" w:lineRule="auto"/>
      <w:ind w:left="1009" w:hanging="1009"/>
      <w:outlineLvl w:val="0"/>
    </w:pPr>
    <w:rPr>
      <w:rFonts w:ascii="Arial" w:eastAsia="MS Gothic" w:hAnsi="Arial" w:cs="Arial"/>
      <w:b/>
      <w:sz w:val="28"/>
      <w:szCs w:val="20"/>
      <w:lang w:eastAsia="ja-JP"/>
    </w:rPr>
  </w:style>
  <w:style w:type="paragraph" w:styleId="Heading2">
    <w:name w:val="heading 2"/>
    <w:basedOn w:val="Normal"/>
    <w:next w:val="Normal"/>
    <w:link w:val="Heading2Char"/>
    <w:unhideWhenUsed/>
    <w:qFormat/>
    <w:rsid w:val="00D71DA2"/>
    <w:pPr>
      <w:keepNext/>
      <w:keepLines/>
      <w:numPr>
        <w:ilvl w:val="1"/>
        <w:numId w:val="9"/>
      </w:numPr>
      <w:spacing w:before="240" w:after="0" w:line="240" w:lineRule="auto"/>
      <w:ind w:left="1009" w:hanging="1009"/>
      <w:outlineLvl w:val="1"/>
    </w:pPr>
    <w:rPr>
      <w:rFonts w:ascii="Arial" w:eastAsia="MS Gothic" w:hAnsi="Arial" w:cs="Arial"/>
      <w:b/>
      <w:sz w:val="26"/>
      <w:szCs w:val="20"/>
      <w:lang w:eastAsia="ja-JP"/>
    </w:rPr>
  </w:style>
  <w:style w:type="paragraph" w:styleId="Heading3">
    <w:name w:val="heading 3"/>
    <w:basedOn w:val="Normal"/>
    <w:next w:val="Normal"/>
    <w:link w:val="Heading3Char"/>
    <w:semiHidden/>
    <w:unhideWhenUsed/>
    <w:qFormat/>
    <w:rsid w:val="00D71DA2"/>
    <w:pPr>
      <w:keepNext/>
      <w:keepLines/>
      <w:numPr>
        <w:ilvl w:val="2"/>
        <w:numId w:val="9"/>
      </w:numPr>
      <w:spacing w:before="240" w:after="0" w:line="240" w:lineRule="auto"/>
      <w:ind w:left="1009" w:hanging="1009"/>
      <w:outlineLvl w:val="2"/>
    </w:pPr>
    <w:rPr>
      <w:rFonts w:ascii="Arial" w:eastAsia="MS Gothic" w:hAnsi="Arial" w:cs="Arial"/>
      <w:b/>
      <w:sz w:val="20"/>
      <w:szCs w:val="20"/>
      <w:lang w:eastAsia="ja-JP"/>
    </w:rPr>
  </w:style>
  <w:style w:type="paragraph" w:styleId="Heading4">
    <w:name w:val="heading 4"/>
    <w:basedOn w:val="Normal"/>
    <w:next w:val="Normal"/>
    <w:link w:val="Heading4Char"/>
    <w:semiHidden/>
    <w:unhideWhenUsed/>
    <w:qFormat/>
    <w:rsid w:val="00D71DA2"/>
    <w:pPr>
      <w:keepNext/>
      <w:keepLines/>
      <w:numPr>
        <w:ilvl w:val="3"/>
        <w:numId w:val="9"/>
      </w:numPr>
      <w:spacing w:before="240" w:after="0" w:line="240" w:lineRule="auto"/>
      <w:ind w:left="1009" w:hanging="1009"/>
      <w:outlineLvl w:val="3"/>
    </w:pPr>
    <w:rPr>
      <w:rFonts w:ascii="Arial" w:eastAsia="MS Gothic" w:hAnsi="Arial" w:cs="Arial"/>
      <w:b/>
      <w:sz w:val="20"/>
      <w:szCs w:val="20"/>
      <w:lang w:eastAsia="ja-JP"/>
    </w:rPr>
  </w:style>
  <w:style w:type="paragraph" w:styleId="Heading5">
    <w:name w:val="heading 5"/>
    <w:basedOn w:val="Heading4"/>
    <w:next w:val="Normal"/>
    <w:link w:val="Heading5Char"/>
    <w:semiHidden/>
    <w:unhideWhenUsed/>
    <w:qFormat/>
    <w:rsid w:val="00D71DA2"/>
    <w:pPr>
      <w:numPr>
        <w:ilvl w:val="4"/>
      </w:numPr>
      <w:outlineLvl w:val="4"/>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1DA2"/>
    <w:rPr>
      <w:rFonts w:ascii="Arial" w:eastAsia="MS Gothic" w:hAnsi="Arial" w:cs="Arial"/>
      <w:b/>
      <w:sz w:val="28"/>
      <w:szCs w:val="20"/>
      <w:lang w:eastAsia="ja-JP"/>
    </w:rPr>
  </w:style>
  <w:style w:type="character" w:customStyle="1" w:styleId="Heading2Char">
    <w:name w:val="Heading 2 Char"/>
    <w:basedOn w:val="DefaultParagraphFont"/>
    <w:link w:val="Heading2"/>
    <w:rsid w:val="00D71DA2"/>
    <w:rPr>
      <w:rFonts w:ascii="Arial" w:eastAsia="MS Gothic" w:hAnsi="Arial" w:cs="Arial"/>
      <w:b/>
      <w:sz w:val="26"/>
      <w:szCs w:val="20"/>
      <w:lang w:eastAsia="ja-JP"/>
    </w:rPr>
  </w:style>
  <w:style w:type="character" w:customStyle="1" w:styleId="Heading3Char">
    <w:name w:val="Heading 3 Char"/>
    <w:basedOn w:val="DefaultParagraphFont"/>
    <w:link w:val="Heading3"/>
    <w:semiHidden/>
    <w:rsid w:val="00D71DA2"/>
    <w:rPr>
      <w:rFonts w:ascii="Arial" w:eastAsia="MS Gothic" w:hAnsi="Arial" w:cs="Arial"/>
      <w:b/>
      <w:sz w:val="20"/>
      <w:szCs w:val="20"/>
      <w:lang w:eastAsia="ja-JP"/>
    </w:rPr>
  </w:style>
  <w:style w:type="character" w:customStyle="1" w:styleId="Heading4Char">
    <w:name w:val="Heading 4 Char"/>
    <w:basedOn w:val="DefaultParagraphFont"/>
    <w:link w:val="Heading4"/>
    <w:semiHidden/>
    <w:rsid w:val="00D71DA2"/>
    <w:rPr>
      <w:rFonts w:ascii="Arial" w:eastAsia="MS Gothic" w:hAnsi="Arial" w:cs="Arial"/>
      <w:b/>
      <w:sz w:val="20"/>
      <w:szCs w:val="20"/>
      <w:lang w:eastAsia="ja-JP"/>
    </w:rPr>
  </w:style>
  <w:style w:type="character" w:customStyle="1" w:styleId="Heading5Char">
    <w:name w:val="Heading 5 Char"/>
    <w:basedOn w:val="DefaultParagraphFont"/>
    <w:link w:val="Heading5"/>
    <w:semiHidden/>
    <w:rsid w:val="00D71DA2"/>
    <w:rPr>
      <w:rFonts w:ascii="Arial" w:eastAsia="MS Gothic" w:hAnsi="Arial" w:cs="Arial"/>
      <w:sz w:val="20"/>
      <w:szCs w:val="20"/>
      <w:lang w:eastAsia="ja-JP"/>
    </w:rPr>
  </w:style>
  <w:style w:type="paragraph" w:styleId="BalloonText">
    <w:name w:val="Balloon Text"/>
    <w:basedOn w:val="Normal"/>
    <w:link w:val="BalloonTextChar"/>
    <w:uiPriority w:val="99"/>
    <w:semiHidden/>
    <w:unhideWhenUsed/>
    <w:rsid w:val="00D71D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DA2"/>
    <w:rPr>
      <w:rFonts w:ascii="Tahoma" w:hAnsi="Tahoma" w:cs="Tahoma"/>
      <w:sz w:val="16"/>
      <w:szCs w:val="16"/>
    </w:rPr>
  </w:style>
  <w:style w:type="table" w:styleId="TableGrid">
    <w:name w:val="Table Grid"/>
    <w:basedOn w:val="TableNormal"/>
    <w:uiPriority w:val="39"/>
    <w:rsid w:val="00D71D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_"/>
    <w:basedOn w:val="Normal"/>
    <w:link w:val="HeadingChar"/>
    <w:qFormat/>
    <w:rsid w:val="00D71DA2"/>
    <w:pPr>
      <w:spacing w:after="0"/>
    </w:pPr>
    <w:rPr>
      <w:rFonts w:cs="Times New Roman"/>
      <w:b/>
      <w:u w:val="single"/>
    </w:rPr>
  </w:style>
  <w:style w:type="character" w:customStyle="1" w:styleId="HeadingChar">
    <w:name w:val="Heading_ Char"/>
    <w:basedOn w:val="DefaultParagraphFont"/>
    <w:link w:val="Heading"/>
    <w:rsid w:val="00D71DA2"/>
    <w:rPr>
      <w:rFonts w:cs="Times New Roman"/>
      <w:b/>
      <w:u w:val="single"/>
    </w:rPr>
  </w:style>
  <w:style w:type="paragraph" w:styleId="Header">
    <w:name w:val="header"/>
    <w:basedOn w:val="Normal"/>
    <w:link w:val="HeaderChar"/>
    <w:uiPriority w:val="99"/>
    <w:unhideWhenUsed/>
    <w:rsid w:val="00D71DA2"/>
    <w:pPr>
      <w:tabs>
        <w:tab w:val="center" w:pos="4703"/>
        <w:tab w:val="right" w:pos="9406"/>
      </w:tabs>
      <w:spacing w:after="0" w:line="240" w:lineRule="auto"/>
    </w:pPr>
  </w:style>
  <w:style w:type="character" w:customStyle="1" w:styleId="HeaderChar">
    <w:name w:val="Header Char"/>
    <w:basedOn w:val="DefaultParagraphFont"/>
    <w:link w:val="Header"/>
    <w:uiPriority w:val="99"/>
    <w:rsid w:val="00D71DA2"/>
  </w:style>
  <w:style w:type="paragraph" w:styleId="Footer">
    <w:name w:val="footer"/>
    <w:basedOn w:val="Normal"/>
    <w:link w:val="FooterChar"/>
    <w:uiPriority w:val="99"/>
    <w:unhideWhenUsed/>
    <w:rsid w:val="00D71DA2"/>
    <w:pPr>
      <w:tabs>
        <w:tab w:val="center" w:pos="4703"/>
        <w:tab w:val="right" w:pos="9406"/>
      </w:tabs>
      <w:spacing w:after="0" w:line="240" w:lineRule="auto"/>
    </w:pPr>
  </w:style>
  <w:style w:type="character" w:customStyle="1" w:styleId="FooterChar">
    <w:name w:val="Footer Char"/>
    <w:basedOn w:val="DefaultParagraphFont"/>
    <w:link w:val="Footer"/>
    <w:uiPriority w:val="99"/>
    <w:rsid w:val="00D71DA2"/>
  </w:style>
  <w:style w:type="paragraph" w:styleId="ListParagraph">
    <w:name w:val="List Paragraph"/>
    <w:basedOn w:val="Normal"/>
    <w:uiPriority w:val="34"/>
    <w:qFormat/>
    <w:rsid w:val="00D71DA2"/>
    <w:pPr>
      <w:ind w:left="720"/>
      <w:contextualSpacing/>
    </w:pPr>
  </w:style>
  <w:style w:type="paragraph" w:styleId="Caption">
    <w:name w:val="caption"/>
    <w:basedOn w:val="Normal"/>
    <w:next w:val="Normal"/>
    <w:link w:val="CaptionChar"/>
    <w:uiPriority w:val="35"/>
    <w:unhideWhenUsed/>
    <w:qFormat/>
    <w:rsid w:val="00D71DA2"/>
    <w:pPr>
      <w:spacing w:line="240" w:lineRule="auto"/>
    </w:pPr>
    <w:rPr>
      <w:b/>
      <w:bCs/>
      <w:color w:val="4F81BD" w:themeColor="accent1"/>
      <w:sz w:val="18"/>
      <w:szCs w:val="18"/>
    </w:rPr>
  </w:style>
  <w:style w:type="character" w:customStyle="1" w:styleId="CaptionChar">
    <w:name w:val="Caption Char"/>
    <w:basedOn w:val="DefaultParagraphFont"/>
    <w:link w:val="Caption"/>
    <w:uiPriority w:val="35"/>
    <w:rsid w:val="00D71DA2"/>
    <w:rPr>
      <w:b/>
      <w:bCs/>
      <w:color w:val="4F81BD" w:themeColor="accent1"/>
      <w:sz w:val="18"/>
      <w:szCs w:val="18"/>
    </w:rPr>
  </w:style>
  <w:style w:type="paragraph" w:styleId="NormalWeb">
    <w:name w:val="Normal (Web)"/>
    <w:basedOn w:val="Normal"/>
    <w:uiPriority w:val="99"/>
    <w:unhideWhenUsed/>
    <w:rsid w:val="00D71DA2"/>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71DA2"/>
    <w:rPr>
      <w:sz w:val="16"/>
      <w:szCs w:val="16"/>
    </w:rPr>
  </w:style>
  <w:style w:type="paragraph" w:styleId="CommentText">
    <w:name w:val="annotation text"/>
    <w:basedOn w:val="Normal"/>
    <w:link w:val="CommentTextChar"/>
    <w:uiPriority w:val="99"/>
    <w:unhideWhenUsed/>
    <w:rsid w:val="00D71DA2"/>
    <w:pPr>
      <w:spacing w:line="240" w:lineRule="auto"/>
    </w:pPr>
    <w:rPr>
      <w:sz w:val="20"/>
      <w:szCs w:val="20"/>
    </w:rPr>
  </w:style>
  <w:style w:type="character" w:customStyle="1" w:styleId="CommentTextChar">
    <w:name w:val="Comment Text Char"/>
    <w:basedOn w:val="DefaultParagraphFont"/>
    <w:link w:val="CommentText"/>
    <w:uiPriority w:val="99"/>
    <w:rsid w:val="00D71DA2"/>
    <w:rPr>
      <w:sz w:val="20"/>
      <w:szCs w:val="20"/>
    </w:rPr>
  </w:style>
  <w:style w:type="character" w:customStyle="1" w:styleId="CommentSubjectChar">
    <w:name w:val="Comment Subject Char"/>
    <w:basedOn w:val="CommentTextChar"/>
    <w:link w:val="CommentSubject"/>
    <w:uiPriority w:val="99"/>
    <w:semiHidden/>
    <w:rsid w:val="00D71DA2"/>
    <w:rPr>
      <w:b/>
      <w:bCs/>
      <w:sz w:val="20"/>
      <w:szCs w:val="20"/>
    </w:rPr>
  </w:style>
  <w:style w:type="paragraph" w:styleId="CommentSubject">
    <w:name w:val="annotation subject"/>
    <w:basedOn w:val="CommentText"/>
    <w:next w:val="CommentText"/>
    <w:link w:val="CommentSubjectChar"/>
    <w:uiPriority w:val="99"/>
    <w:semiHidden/>
    <w:unhideWhenUsed/>
    <w:rsid w:val="00D71DA2"/>
    <w:rPr>
      <w:b/>
      <w:bCs/>
    </w:rPr>
  </w:style>
  <w:style w:type="paragraph" w:styleId="Revision">
    <w:name w:val="Revision"/>
    <w:hidden/>
    <w:uiPriority w:val="99"/>
    <w:semiHidden/>
    <w:rsid w:val="00D71DA2"/>
    <w:pPr>
      <w:spacing w:after="0" w:line="240" w:lineRule="auto"/>
    </w:pPr>
  </w:style>
  <w:style w:type="paragraph" w:customStyle="1" w:styleId="Heading0">
    <w:name w:val="Heading"/>
    <w:basedOn w:val="Normal"/>
    <w:link w:val="HeadingChar0"/>
    <w:qFormat/>
    <w:rsid w:val="00D71DA2"/>
    <w:pPr>
      <w:spacing w:before="240"/>
      <w:ind w:left="170"/>
    </w:pPr>
    <w:rPr>
      <w:i/>
      <w:u w:val="single"/>
    </w:rPr>
  </w:style>
  <w:style w:type="character" w:customStyle="1" w:styleId="HeadingChar0">
    <w:name w:val="Heading Char"/>
    <w:basedOn w:val="DefaultParagraphFont"/>
    <w:link w:val="Heading0"/>
    <w:rsid w:val="00D71DA2"/>
    <w:rPr>
      <w:i/>
      <w:u w:val="single"/>
    </w:rPr>
  </w:style>
  <w:style w:type="paragraph" w:customStyle="1" w:styleId="Equation">
    <w:name w:val="Equation"/>
    <w:basedOn w:val="Caption"/>
    <w:link w:val="EquationChar"/>
    <w:qFormat/>
    <w:rsid w:val="00D71DA2"/>
    <w:pPr>
      <w:keepNext/>
      <w:spacing w:before="360" w:after="360"/>
      <w:jc w:val="right"/>
    </w:pPr>
    <w:rPr>
      <w:rFonts w:ascii="Cambria Math" w:hAnsi="Cambria Math"/>
      <w:b w:val="0"/>
      <w:bCs w:val="0"/>
      <w:i/>
      <w:vertAlign w:val="subscript"/>
    </w:rPr>
  </w:style>
  <w:style w:type="character" w:customStyle="1" w:styleId="EquationChar">
    <w:name w:val="Equation Char"/>
    <w:basedOn w:val="CaptionChar"/>
    <w:link w:val="Equation"/>
    <w:rsid w:val="00D71DA2"/>
    <w:rPr>
      <w:rFonts w:ascii="Cambria Math" w:hAnsi="Cambria Math"/>
      <w:b w:val="0"/>
      <w:bCs w:val="0"/>
      <w:i/>
      <w:color w:val="4F81BD" w:themeColor="accent1"/>
      <w:sz w:val="18"/>
      <w:szCs w:val="18"/>
      <w:vertAlign w:val="subscript"/>
    </w:rPr>
  </w:style>
  <w:style w:type="paragraph" w:customStyle="1" w:styleId="EndNoteBibliographyTitle">
    <w:name w:val="EndNote Bibliography Title"/>
    <w:basedOn w:val="Normal"/>
    <w:link w:val="EndNoteBibliographyTitleChar"/>
    <w:rsid w:val="00D71DA2"/>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D71DA2"/>
    <w:rPr>
      <w:rFonts w:ascii="Times New Roman" w:hAnsi="Times New Roman" w:cs="Times New Roman"/>
      <w:noProof/>
    </w:rPr>
  </w:style>
  <w:style w:type="paragraph" w:customStyle="1" w:styleId="EndNoteBibliography">
    <w:name w:val="EndNote Bibliography"/>
    <w:basedOn w:val="Normal"/>
    <w:link w:val="EndNoteBibliographyChar"/>
    <w:rsid w:val="00D71DA2"/>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D71DA2"/>
    <w:rPr>
      <w:rFonts w:ascii="Times New Roman" w:hAnsi="Times New Roman" w:cs="Times New Roman"/>
      <w:noProof/>
    </w:rPr>
  </w:style>
  <w:style w:type="character" w:styleId="Hyperlink">
    <w:name w:val="Hyperlink"/>
    <w:basedOn w:val="DefaultParagraphFont"/>
    <w:uiPriority w:val="99"/>
    <w:unhideWhenUsed/>
    <w:rsid w:val="00D71DA2"/>
    <w:rPr>
      <w:color w:val="0000FF" w:themeColor="hyperlink"/>
      <w:u w:val="single"/>
    </w:rPr>
  </w:style>
  <w:style w:type="character" w:styleId="PlaceholderText">
    <w:name w:val="Placeholder Text"/>
    <w:basedOn w:val="DefaultParagraphFont"/>
    <w:uiPriority w:val="99"/>
    <w:semiHidden/>
    <w:rsid w:val="00EF0C5C"/>
    <w:rPr>
      <w:color w:val="808080"/>
    </w:rPr>
  </w:style>
  <w:style w:type="character" w:styleId="FollowedHyperlink">
    <w:name w:val="FollowedHyperlink"/>
    <w:basedOn w:val="DefaultParagraphFont"/>
    <w:uiPriority w:val="99"/>
    <w:semiHidden/>
    <w:unhideWhenUsed/>
    <w:rsid w:val="00CE2580"/>
    <w:rPr>
      <w:color w:val="800080" w:themeColor="followedHyperlink"/>
      <w:u w:val="single"/>
    </w:rPr>
  </w:style>
  <w:style w:type="character" w:styleId="Emphasis">
    <w:name w:val="Emphasis"/>
    <w:basedOn w:val="DefaultParagraphFont"/>
    <w:uiPriority w:val="20"/>
    <w:qFormat/>
    <w:rsid w:val="00E473EF"/>
    <w:rPr>
      <w:b/>
      <w:bCs/>
      <w:i w:val="0"/>
      <w:iCs w:val="0"/>
    </w:rPr>
  </w:style>
  <w:style w:type="character" w:customStyle="1" w:styleId="st1">
    <w:name w:val="st1"/>
    <w:basedOn w:val="DefaultParagraphFont"/>
    <w:rsid w:val="00E473EF"/>
  </w:style>
  <w:style w:type="character" w:styleId="LineNumber">
    <w:name w:val="line number"/>
    <w:basedOn w:val="DefaultParagraphFont"/>
    <w:uiPriority w:val="99"/>
    <w:semiHidden/>
    <w:unhideWhenUsed/>
    <w:rsid w:val="00BB4C87"/>
  </w:style>
  <w:style w:type="paragraph" w:customStyle="1" w:styleId="EndNoteCategoryHeading">
    <w:name w:val="EndNote Category Heading"/>
    <w:basedOn w:val="Normal"/>
    <w:link w:val="EndNoteCategoryHeadingChar"/>
    <w:rsid w:val="00D94E06"/>
    <w:pPr>
      <w:spacing w:before="120" w:after="120"/>
    </w:pPr>
    <w:rPr>
      <w:b/>
      <w:noProof/>
    </w:rPr>
  </w:style>
  <w:style w:type="character" w:customStyle="1" w:styleId="EndNoteCategoryHeadingChar">
    <w:name w:val="EndNote Category Heading Char"/>
    <w:basedOn w:val="EndNoteBibliographyChar"/>
    <w:link w:val="EndNoteCategoryHeading"/>
    <w:rsid w:val="00D94E06"/>
    <w:rPr>
      <w:rFonts w:ascii="Arial" w:hAnsi="Arial" w:cs="Arial"/>
      <w:b/>
      <w:noProof/>
      <w:sz w:val="20"/>
    </w:rPr>
  </w:style>
  <w:style w:type="paragraph" w:customStyle="1" w:styleId="media-text-linkdescription">
    <w:name w:val="media-text-link__description"/>
    <w:basedOn w:val="Normal"/>
    <w:rsid w:val="00F718BD"/>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exlresultdetails">
    <w:name w:val="exlresultdetails"/>
    <w:basedOn w:val="DefaultParagraphFont"/>
    <w:rsid w:val="0007698E"/>
  </w:style>
  <w:style w:type="paragraph" w:customStyle="1" w:styleId="Default">
    <w:name w:val="Default"/>
    <w:rsid w:val="00B87231"/>
    <w:pPr>
      <w:autoSpaceDE w:val="0"/>
      <w:autoSpaceDN w:val="0"/>
      <w:adjustRightInd w:val="0"/>
      <w:spacing w:after="0" w:line="240" w:lineRule="auto"/>
    </w:pPr>
    <w:rPr>
      <w:rFonts w:ascii="Calibri" w:hAnsi="Calibri" w:cs="Calibri"/>
      <w:color w:val="000000"/>
      <w:sz w:val="24"/>
      <w:szCs w:val="24"/>
    </w:rPr>
  </w:style>
  <w:style w:type="character" w:customStyle="1" w:styleId="Mention1">
    <w:name w:val="Mention1"/>
    <w:basedOn w:val="DefaultParagraphFont"/>
    <w:uiPriority w:val="99"/>
    <w:unhideWhenUsed/>
    <w:rPr>
      <w:color w:val="2B579A"/>
      <w:shd w:val="clear" w:color="auto" w:fill="E6E6E6"/>
    </w:rPr>
  </w:style>
  <w:style w:type="character" w:customStyle="1" w:styleId="ref-lnk">
    <w:name w:val="ref-lnk"/>
    <w:basedOn w:val="DefaultParagraphFont"/>
    <w:rsid w:val="00EE5432"/>
  </w:style>
  <w:style w:type="character" w:styleId="Strong">
    <w:name w:val="Strong"/>
    <w:basedOn w:val="DefaultParagraphFont"/>
    <w:uiPriority w:val="22"/>
    <w:qFormat/>
    <w:rsid w:val="008703F3"/>
    <w:rPr>
      <w:b/>
      <w:bCs/>
    </w:rPr>
  </w:style>
  <w:style w:type="character" w:customStyle="1" w:styleId="anchor-text">
    <w:name w:val="anchor-text"/>
    <w:basedOn w:val="DefaultParagraphFont"/>
    <w:rsid w:val="00AB7B9E"/>
  </w:style>
  <w:style w:type="character" w:customStyle="1" w:styleId="download-link-title">
    <w:name w:val="download-link-title"/>
    <w:basedOn w:val="DefaultParagraphFont"/>
    <w:rsid w:val="00AB7B9E"/>
  </w:style>
  <w:style w:type="character" w:customStyle="1" w:styleId="label">
    <w:name w:val="label"/>
    <w:basedOn w:val="DefaultParagraphFont"/>
    <w:rsid w:val="00AB7B9E"/>
  </w:style>
  <w:style w:type="character" w:customStyle="1" w:styleId="mjxassistivemathml">
    <w:name w:val="mjx_assistive_mathml"/>
    <w:basedOn w:val="DefaultParagraphFont"/>
    <w:rsid w:val="00AB7B9E"/>
  </w:style>
  <w:style w:type="character" w:styleId="UnresolvedMention">
    <w:name w:val="Unresolved Mention"/>
    <w:basedOn w:val="DefaultParagraphFont"/>
    <w:uiPriority w:val="99"/>
    <w:semiHidden/>
    <w:unhideWhenUsed/>
    <w:rsid w:val="006128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69">
      <w:bodyDiv w:val="1"/>
      <w:marLeft w:val="0"/>
      <w:marRight w:val="0"/>
      <w:marTop w:val="0"/>
      <w:marBottom w:val="0"/>
      <w:divBdr>
        <w:top w:val="none" w:sz="0" w:space="0" w:color="auto"/>
        <w:left w:val="none" w:sz="0" w:space="0" w:color="auto"/>
        <w:bottom w:val="none" w:sz="0" w:space="0" w:color="auto"/>
        <w:right w:val="none" w:sz="0" w:space="0" w:color="auto"/>
      </w:divBdr>
    </w:div>
    <w:div w:id="43455934">
      <w:bodyDiv w:val="1"/>
      <w:marLeft w:val="0"/>
      <w:marRight w:val="0"/>
      <w:marTop w:val="0"/>
      <w:marBottom w:val="0"/>
      <w:divBdr>
        <w:top w:val="none" w:sz="0" w:space="0" w:color="auto"/>
        <w:left w:val="none" w:sz="0" w:space="0" w:color="auto"/>
        <w:bottom w:val="none" w:sz="0" w:space="0" w:color="auto"/>
        <w:right w:val="none" w:sz="0" w:space="0" w:color="auto"/>
      </w:divBdr>
    </w:div>
    <w:div w:id="52168681">
      <w:bodyDiv w:val="1"/>
      <w:marLeft w:val="0"/>
      <w:marRight w:val="0"/>
      <w:marTop w:val="0"/>
      <w:marBottom w:val="0"/>
      <w:divBdr>
        <w:top w:val="none" w:sz="0" w:space="0" w:color="auto"/>
        <w:left w:val="none" w:sz="0" w:space="0" w:color="auto"/>
        <w:bottom w:val="none" w:sz="0" w:space="0" w:color="auto"/>
        <w:right w:val="none" w:sz="0" w:space="0" w:color="auto"/>
      </w:divBdr>
    </w:div>
    <w:div w:id="97991923">
      <w:bodyDiv w:val="1"/>
      <w:marLeft w:val="0"/>
      <w:marRight w:val="0"/>
      <w:marTop w:val="0"/>
      <w:marBottom w:val="0"/>
      <w:divBdr>
        <w:top w:val="none" w:sz="0" w:space="0" w:color="auto"/>
        <w:left w:val="none" w:sz="0" w:space="0" w:color="auto"/>
        <w:bottom w:val="none" w:sz="0" w:space="0" w:color="auto"/>
        <w:right w:val="none" w:sz="0" w:space="0" w:color="auto"/>
      </w:divBdr>
    </w:div>
    <w:div w:id="131293896">
      <w:bodyDiv w:val="1"/>
      <w:marLeft w:val="0"/>
      <w:marRight w:val="0"/>
      <w:marTop w:val="0"/>
      <w:marBottom w:val="0"/>
      <w:divBdr>
        <w:top w:val="none" w:sz="0" w:space="0" w:color="auto"/>
        <w:left w:val="none" w:sz="0" w:space="0" w:color="auto"/>
        <w:bottom w:val="none" w:sz="0" w:space="0" w:color="auto"/>
        <w:right w:val="none" w:sz="0" w:space="0" w:color="auto"/>
      </w:divBdr>
    </w:div>
    <w:div w:id="164126569">
      <w:bodyDiv w:val="1"/>
      <w:marLeft w:val="0"/>
      <w:marRight w:val="0"/>
      <w:marTop w:val="0"/>
      <w:marBottom w:val="0"/>
      <w:divBdr>
        <w:top w:val="none" w:sz="0" w:space="0" w:color="auto"/>
        <w:left w:val="none" w:sz="0" w:space="0" w:color="auto"/>
        <w:bottom w:val="none" w:sz="0" w:space="0" w:color="auto"/>
        <w:right w:val="none" w:sz="0" w:space="0" w:color="auto"/>
      </w:divBdr>
    </w:div>
    <w:div w:id="179511259">
      <w:bodyDiv w:val="1"/>
      <w:marLeft w:val="0"/>
      <w:marRight w:val="0"/>
      <w:marTop w:val="0"/>
      <w:marBottom w:val="0"/>
      <w:divBdr>
        <w:top w:val="none" w:sz="0" w:space="0" w:color="auto"/>
        <w:left w:val="none" w:sz="0" w:space="0" w:color="auto"/>
        <w:bottom w:val="none" w:sz="0" w:space="0" w:color="auto"/>
        <w:right w:val="none" w:sz="0" w:space="0" w:color="auto"/>
      </w:divBdr>
    </w:div>
    <w:div w:id="182283042">
      <w:bodyDiv w:val="1"/>
      <w:marLeft w:val="0"/>
      <w:marRight w:val="0"/>
      <w:marTop w:val="0"/>
      <w:marBottom w:val="0"/>
      <w:divBdr>
        <w:top w:val="none" w:sz="0" w:space="0" w:color="auto"/>
        <w:left w:val="none" w:sz="0" w:space="0" w:color="auto"/>
        <w:bottom w:val="none" w:sz="0" w:space="0" w:color="auto"/>
        <w:right w:val="none" w:sz="0" w:space="0" w:color="auto"/>
      </w:divBdr>
    </w:div>
    <w:div w:id="185871755">
      <w:bodyDiv w:val="1"/>
      <w:marLeft w:val="0"/>
      <w:marRight w:val="0"/>
      <w:marTop w:val="0"/>
      <w:marBottom w:val="0"/>
      <w:divBdr>
        <w:top w:val="none" w:sz="0" w:space="0" w:color="auto"/>
        <w:left w:val="none" w:sz="0" w:space="0" w:color="auto"/>
        <w:bottom w:val="none" w:sz="0" w:space="0" w:color="auto"/>
        <w:right w:val="none" w:sz="0" w:space="0" w:color="auto"/>
      </w:divBdr>
    </w:div>
    <w:div w:id="189345974">
      <w:bodyDiv w:val="1"/>
      <w:marLeft w:val="0"/>
      <w:marRight w:val="0"/>
      <w:marTop w:val="0"/>
      <w:marBottom w:val="0"/>
      <w:divBdr>
        <w:top w:val="none" w:sz="0" w:space="0" w:color="auto"/>
        <w:left w:val="none" w:sz="0" w:space="0" w:color="auto"/>
        <w:bottom w:val="none" w:sz="0" w:space="0" w:color="auto"/>
        <w:right w:val="none" w:sz="0" w:space="0" w:color="auto"/>
      </w:divBdr>
    </w:div>
    <w:div w:id="229925230">
      <w:bodyDiv w:val="1"/>
      <w:marLeft w:val="0"/>
      <w:marRight w:val="0"/>
      <w:marTop w:val="0"/>
      <w:marBottom w:val="0"/>
      <w:divBdr>
        <w:top w:val="none" w:sz="0" w:space="0" w:color="auto"/>
        <w:left w:val="none" w:sz="0" w:space="0" w:color="auto"/>
        <w:bottom w:val="none" w:sz="0" w:space="0" w:color="auto"/>
        <w:right w:val="none" w:sz="0" w:space="0" w:color="auto"/>
      </w:divBdr>
    </w:div>
    <w:div w:id="326785627">
      <w:bodyDiv w:val="1"/>
      <w:marLeft w:val="0"/>
      <w:marRight w:val="0"/>
      <w:marTop w:val="0"/>
      <w:marBottom w:val="0"/>
      <w:divBdr>
        <w:top w:val="none" w:sz="0" w:space="0" w:color="auto"/>
        <w:left w:val="none" w:sz="0" w:space="0" w:color="auto"/>
        <w:bottom w:val="none" w:sz="0" w:space="0" w:color="auto"/>
        <w:right w:val="none" w:sz="0" w:space="0" w:color="auto"/>
      </w:divBdr>
      <w:divsChild>
        <w:div w:id="185753554">
          <w:marLeft w:val="0"/>
          <w:marRight w:val="0"/>
          <w:marTop w:val="0"/>
          <w:marBottom w:val="0"/>
          <w:divBdr>
            <w:top w:val="none" w:sz="0" w:space="0" w:color="auto"/>
            <w:left w:val="none" w:sz="0" w:space="0" w:color="auto"/>
            <w:bottom w:val="none" w:sz="0" w:space="0" w:color="auto"/>
            <w:right w:val="none" w:sz="0" w:space="0" w:color="auto"/>
          </w:divBdr>
          <w:divsChild>
            <w:div w:id="249698386">
              <w:marLeft w:val="0"/>
              <w:marRight w:val="0"/>
              <w:marTop w:val="0"/>
              <w:marBottom w:val="0"/>
              <w:divBdr>
                <w:top w:val="none" w:sz="0" w:space="0" w:color="auto"/>
                <w:left w:val="none" w:sz="0" w:space="0" w:color="auto"/>
                <w:bottom w:val="none" w:sz="0" w:space="0" w:color="auto"/>
                <w:right w:val="none" w:sz="0" w:space="0" w:color="auto"/>
              </w:divBdr>
              <w:divsChild>
                <w:div w:id="1002703239">
                  <w:marLeft w:val="0"/>
                  <w:marRight w:val="0"/>
                  <w:marTop w:val="0"/>
                  <w:marBottom w:val="0"/>
                  <w:divBdr>
                    <w:top w:val="none" w:sz="0" w:space="0" w:color="auto"/>
                    <w:left w:val="none" w:sz="0" w:space="0" w:color="auto"/>
                    <w:bottom w:val="none" w:sz="0" w:space="0" w:color="auto"/>
                    <w:right w:val="none" w:sz="0" w:space="0" w:color="auto"/>
                  </w:divBdr>
                  <w:divsChild>
                    <w:div w:id="1785804618">
                      <w:marLeft w:val="0"/>
                      <w:marRight w:val="0"/>
                      <w:marTop w:val="0"/>
                      <w:marBottom w:val="0"/>
                      <w:divBdr>
                        <w:top w:val="none" w:sz="0" w:space="0" w:color="auto"/>
                        <w:left w:val="none" w:sz="0" w:space="0" w:color="auto"/>
                        <w:bottom w:val="none" w:sz="0" w:space="0" w:color="auto"/>
                        <w:right w:val="none" w:sz="0" w:space="0" w:color="auto"/>
                      </w:divBdr>
                      <w:divsChild>
                        <w:div w:id="104161139">
                          <w:marLeft w:val="0"/>
                          <w:marRight w:val="0"/>
                          <w:marTop w:val="0"/>
                          <w:marBottom w:val="0"/>
                          <w:divBdr>
                            <w:top w:val="none" w:sz="0" w:space="0" w:color="auto"/>
                            <w:left w:val="none" w:sz="0" w:space="0" w:color="auto"/>
                            <w:bottom w:val="none" w:sz="0" w:space="0" w:color="auto"/>
                            <w:right w:val="none" w:sz="0" w:space="0" w:color="auto"/>
                          </w:divBdr>
                          <w:divsChild>
                            <w:div w:id="1954246861">
                              <w:marLeft w:val="0"/>
                              <w:marRight w:val="0"/>
                              <w:marTop w:val="0"/>
                              <w:marBottom w:val="0"/>
                              <w:divBdr>
                                <w:top w:val="none" w:sz="0" w:space="0" w:color="auto"/>
                                <w:left w:val="none" w:sz="0" w:space="0" w:color="auto"/>
                                <w:bottom w:val="none" w:sz="0" w:space="0" w:color="auto"/>
                                <w:right w:val="none" w:sz="0" w:space="0" w:color="auto"/>
                              </w:divBdr>
                              <w:divsChild>
                                <w:div w:id="6368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185433">
      <w:bodyDiv w:val="1"/>
      <w:marLeft w:val="0"/>
      <w:marRight w:val="0"/>
      <w:marTop w:val="0"/>
      <w:marBottom w:val="0"/>
      <w:divBdr>
        <w:top w:val="none" w:sz="0" w:space="0" w:color="auto"/>
        <w:left w:val="none" w:sz="0" w:space="0" w:color="auto"/>
        <w:bottom w:val="none" w:sz="0" w:space="0" w:color="auto"/>
        <w:right w:val="none" w:sz="0" w:space="0" w:color="auto"/>
      </w:divBdr>
    </w:div>
    <w:div w:id="362679504">
      <w:bodyDiv w:val="1"/>
      <w:marLeft w:val="0"/>
      <w:marRight w:val="0"/>
      <w:marTop w:val="0"/>
      <w:marBottom w:val="0"/>
      <w:divBdr>
        <w:top w:val="none" w:sz="0" w:space="0" w:color="auto"/>
        <w:left w:val="none" w:sz="0" w:space="0" w:color="auto"/>
        <w:bottom w:val="none" w:sz="0" w:space="0" w:color="auto"/>
        <w:right w:val="none" w:sz="0" w:space="0" w:color="auto"/>
      </w:divBdr>
    </w:div>
    <w:div w:id="369960490">
      <w:bodyDiv w:val="1"/>
      <w:marLeft w:val="0"/>
      <w:marRight w:val="0"/>
      <w:marTop w:val="0"/>
      <w:marBottom w:val="0"/>
      <w:divBdr>
        <w:top w:val="none" w:sz="0" w:space="0" w:color="auto"/>
        <w:left w:val="none" w:sz="0" w:space="0" w:color="auto"/>
        <w:bottom w:val="none" w:sz="0" w:space="0" w:color="auto"/>
        <w:right w:val="none" w:sz="0" w:space="0" w:color="auto"/>
      </w:divBdr>
    </w:div>
    <w:div w:id="370229812">
      <w:bodyDiv w:val="1"/>
      <w:marLeft w:val="0"/>
      <w:marRight w:val="0"/>
      <w:marTop w:val="0"/>
      <w:marBottom w:val="0"/>
      <w:divBdr>
        <w:top w:val="none" w:sz="0" w:space="0" w:color="auto"/>
        <w:left w:val="none" w:sz="0" w:space="0" w:color="auto"/>
        <w:bottom w:val="none" w:sz="0" w:space="0" w:color="auto"/>
        <w:right w:val="none" w:sz="0" w:space="0" w:color="auto"/>
      </w:divBdr>
    </w:div>
    <w:div w:id="378826453">
      <w:bodyDiv w:val="1"/>
      <w:marLeft w:val="0"/>
      <w:marRight w:val="0"/>
      <w:marTop w:val="0"/>
      <w:marBottom w:val="0"/>
      <w:divBdr>
        <w:top w:val="none" w:sz="0" w:space="0" w:color="auto"/>
        <w:left w:val="none" w:sz="0" w:space="0" w:color="auto"/>
        <w:bottom w:val="none" w:sz="0" w:space="0" w:color="auto"/>
        <w:right w:val="none" w:sz="0" w:space="0" w:color="auto"/>
      </w:divBdr>
      <w:divsChild>
        <w:div w:id="307561552">
          <w:marLeft w:val="0"/>
          <w:marRight w:val="0"/>
          <w:marTop w:val="0"/>
          <w:marBottom w:val="0"/>
          <w:divBdr>
            <w:top w:val="none" w:sz="0" w:space="0" w:color="auto"/>
            <w:left w:val="none" w:sz="0" w:space="0" w:color="auto"/>
            <w:bottom w:val="none" w:sz="0" w:space="0" w:color="auto"/>
            <w:right w:val="none" w:sz="0" w:space="0" w:color="auto"/>
          </w:divBdr>
        </w:div>
        <w:div w:id="770860301">
          <w:marLeft w:val="0"/>
          <w:marRight w:val="0"/>
          <w:marTop w:val="0"/>
          <w:marBottom w:val="0"/>
          <w:divBdr>
            <w:top w:val="none" w:sz="0" w:space="0" w:color="auto"/>
            <w:left w:val="none" w:sz="0" w:space="0" w:color="auto"/>
            <w:bottom w:val="none" w:sz="0" w:space="0" w:color="auto"/>
            <w:right w:val="none" w:sz="0" w:space="0" w:color="auto"/>
          </w:divBdr>
        </w:div>
        <w:div w:id="1061640556">
          <w:marLeft w:val="0"/>
          <w:marRight w:val="0"/>
          <w:marTop w:val="0"/>
          <w:marBottom w:val="0"/>
          <w:divBdr>
            <w:top w:val="none" w:sz="0" w:space="0" w:color="auto"/>
            <w:left w:val="none" w:sz="0" w:space="0" w:color="auto"/>
            <w:bottom w:val="none" w:sz="0" w:space="0" w:color="auto"/>
            <w:right w:val="none" w:sz="0" w:space="0" w:color="auto"/>
          </w:divBdr>
        </w:div>
        <w:div w:id="1205408063">
          <w:marLeft w:val="0"/>
          <w:marRight w:val="0"/>
          <w:marTop w:val="0"/>
          <w:marBottom w:val="0"/>
          <w:divBdr>
            <w:top w:val="none" w:sz="0" w:space="0" w:color="auto"/>
            <w:left w:val="none" w:sz="0" w:space="0" w:color="auto"/>
            <w:bottom w:val="none" w:sz="0" w:space="0" w:color="auto"/>
            <w:right w:val="none" w:sz="0" w:space="0" w:color="auto"/>
          </w:divBdr>
        </w:div>
        <w:div w:id="1436754310">
          <w:marLeft w:val="0"/>
          <w:marRight w:val="0"/>
          <w:marTop w:val="0"/>
          <w:marBottom w:val="0"/>
          <w:divBdr>
            <w:top w:val="none" w:sz="0" w:space="0" w:color="auto"/>
            <w:left w:val="none" w:sz="0" w:space="0" w:color="auto"/>
            <w:bottom w:val="none" w:sz="0" w:space="0" w:color="auto"/>
            <w:right w:val="none" w:sz="0" w:space="0" w:color="auto"/>
          </w:divBdr>
        </w:div>
        <w:div w:id="1623228286">
          <w:marLeft w:val="0"/>
          <w:marRight w:val="0"/>
          <w:marTop w:val="0"/>
          <w:marBottom w:val="0"/>
          <w:divBdr>
            <w:top w:val="none" w:sz="0" w:space="0" w:color="auto"/>
            <w:left w:val="none" w:sz="0" w:space="0" w:color="auto"/>
            <w:bottom w:val="none" w:sz="0" w:space="0" w:color="auto"/>
            <w:right w:val="none" w:sz="0" w:space="0" w:color="auto"/>
          </w:divBdr>
        </w:div>
        <w:div w:id="1627853161">
          <w:marLeft w:val="0"/>
          <w:marRight w:val="0"/>
          <w:marTop w:val="0"/>
          <w:marBottom w:val="0"/>
          <w:divBdr>
            <w:top w:val="none" w:sz="0" w:space="0" w:color="auto"/>
            <w:left w:val="none" w:sz="0" w:space="0" w:color="auto"/>
            <w:bottom w:val="none" w:sz="0" w:space="0" w:color="auto"/>
            <w:right w:val="none" w:sz="0" w:space="0" w:color="auto"/>
          </w:divBdr>
        </w:div>
        <w:div w:id="1679766118">
          <w:marLeft w:val="0"/>
          <w:marRight w:val="0"/>
          <w:marTop w:val="0"/>
          <w:marBottom w:val="0"/>
          <w:divBdr>
            <w:top w:val="none" w:sz="0" w:space="0" w:color="auto"/>
            <w:left w:val="none" w:sz="0" w:space="0" w:color="auto"/>
            <w:bottom w:val="none" w:sz="0" w:space="0" w:color="auto"/>
            <w:right w:val="none" w:sz="0" w:space="0" w:color="auto"/>
          </w:divBdr>
        </w:div>
        <w:div w:id="1689067408">
          <w:marLeft w:val="0"/>
          <w:marRight w:val="0"/>
          <w:marTop w:val="0"/>
          <w:marBottom w:val="0"/>
          <w:divBdr>
            <w:top w:val="none" w:sz="0" w:space="0" w:color="auto"/>
            <w:left w:val="none" w:sz="0" w:space="0" w:color="auto"/>
            <w:bottom w:val="none" w:sz="0" w:space="0" w:color="auto"/>
            <w:right w:val="none" w:sz="0" w:space="0" w:color="auto"/>
          </w:divBdr>
        </w:div>
      </w:divsChild>
    </w:div>
    <w:div w:id="421952682">
      <w:bodyDiv w:val="1"/>
      <w:marLeft w:val="0"/>
      <w:marRight w:val="0"/>
      <w:marTop w:val="0"/>
      <w:marBottom w:val="0"/>
      <w:divBdr>
        <w:top w:val="none" w:sz="0" w:space="0" w:color="auto"/>
        <w:left w:val="none" w:sz="0" w:space="0" w:color="auto"/>
        <w:bottom w:val="none" w:sz="0" w:space="0" w:color="auto"/>
        <w:right w:val="none" w:sz="0" w:space="0" w:color="auto"/>
      </w:divBdr>
    </w:div>
    <w:div w:id="432164011">
      <w:bodyDiv w:val="1"/>
      <w:marLeft w:val="0"/>
      <w:marRight w:val="0"/>
      <w:marTop w:val="0"/>
      <w:marBottom w:val="0"/>
      <w:divBdr>
        <w:top w:val="none" w:sz="0" w:space="0" w:color="auto"/>
        <w:left w:val="none" w:sz="0" w:space="0" w:color="auto"/>
        <w:bottom w:val="none" w:sz="0" w:space="0" w:color="auto"/>
        <w:right w:val="none" w:sz="0" w:space="0" w:color="auto"/>
      </w:divBdr>
    </w:div>
    <w:div w:id="434176362">
      <w:bodyDiv w:val="1"/>
      <w:marLeft w:val="0"/>
      <w:marRight w:val="0"/>
      <w:marTop w:val="0"/>
      <w:marBottom w:val="0"/>
      <w:divBdr>
        <w:top w:val="none" w:sz="0" w:space="0" w:color="auto"/>
        <w:left w:val="none" w:sz="0" w:space="0" w:color="auto"/>
        <w:bottom w:val="none" w:sz="0" w:space="0" w:color="auto"/>
        <w:right w:val="none" w:sz="0" w:space="0" w:color="auto"/>
      </w:divBdr>
    </w:div>
    <w:div w:id="453183257">
      <w:bodyDiv w:val="1"/>
      <w:marLeft w:val="0"/>
      <w:marRight w:val="0"/>
      <w:marTop w:val="0"/>
      <w:marBottom w:val="0"/>
      <w:divBdr>
        <w:top w:val="none" w:sz="0" w:space="0" w:color="auto"/>
        <w:left w:val="none" w:sz="0" w:space="0" w:color="auto"/>
        <w:bottom w:val="none" w:sz="0" w:space="0" w:color="auto"/>
        <w:right w:val="none" w:sz="0" w:space="0" w:color="auto"/>
      </w:divBdr>
    </w:div>
    <w:div w:id="479155424">
      <w:bodyDiv w:val="1"/>
      <w:marLeft w:val="0"/>
      <w:marRight w:val="0"/>
      <w:marTop w:val="0"/>
      <w:marBottom w:val="0"/>
      <w:divBdr>
        <w:top w:val="none" w:sz="0" w:space="0" w:color="auto"/>
        <w:left w:val="none" w:sz="0" w:space="0" w:color="auto"/>
        <w:bottom w:val="none" w:sz="0" w:space="0" w:color="auto"/>
        <w:right w:val="none" w:sz="0" w:space="0" w:color="auto"/>
      </w:divBdr>
    </w:div>
    <w:div w:id="487790655">
      <w:bodyDiv w:val="1"/>
      <w:marLeft w:val="0"/>
      <w:marRight w:val="0"/>
      <w:marTop w:val="0"/>
      <w:marBottom w:val="0"/>
      <w:divBdr>
        <w:top w:val="none" w:sz="0" w:space="0" w:color="auto"/>
        <w:left w:val="none" w:sz="0" w:space="0" w:color="auto"/>
        <w:bottom w:val="none" w:sz="0" w:space="0" w:color="auto"/>
        <w:right w:val="none" w:sz="0" w:space="0" w:color="auto"/>
      </w:divBdr>
    </w:div>
    <w:div w:id="493571062">
      <w:bodyDiv w:val="1"/>
      <w:marLeft w:val="0"/>
      <w:marRight w:val="0"/>
      <w:marTop w:val="0"/>
      <w:marBottom w:val="0"/>
      <w:divBdr>
        <w:top w:val="none" w:sz="0" w:space="0" w:color="auto"/>
        <w:left w:val="none" w:sz="0" w:space="0" w:color="auto"/>
        <w:bottom w:val="none" w:sz="0" w:space="0" w:color="auto"/>
        <w:right w:val="none" w:sz="0" w:space="0" w:color="auto"/>
      </w:divBdr>
    </w:div>
    <w:div w:id="513960281">
      <w:bodyDiv w:val="1"/>
      <w:marLeft w:val="0"/>
      <w:marRight w:val="0"/>
      <w:marTop w:val="0"/>
      <w:marBottom w:val="0"/>
      <w:divBdr>
        <w:top w:val="none" w:sz="0" w:space="0" w:color="auto"/>
        <w:left w:val="none" w:sz="0" w:space="0" w:color="auto"/>
        <w:bottom w:val="none" w:sz="0" w:space="0" w:color="auto"/>
        <w:right w:val="none" w:sz="0" w:space="0" w:color="auto"/>
      </w:divBdr>
    </w:div>
    <w:div w:id="573392793">
      <w:bodyDiv w:val="1"/>
      <w:marLeft w:val="0"/>
      <w:marRight w:val="0"/>
      <w:marTop w:val="0"/>
      <w:marBottom w:val="0"/>
      <w:divBdr>
        <w:top w:val="none" w:sz="0" w:space="0" w:color="auto"/>
        <w:left w:val="none" w:sz="0" w:space="0" w:color="auto"/>
        <w:bottom w:val="none" w:sz="0" w:space="0" w:color="auto"/>
        <w:right w:val="none" w:sz="0" w:space="0" w:color="auto"/>
      </w:divBdr>
    </w:div>
    <w:div w:id="586890976">
      <w:bodyDiv w:val="1"/>
      <w:marLeft w:val="0"/>
      <w:marRight w:val="0"/>
      <w:marTop w:val="0"/>
      <w:marBottom w:val="0"/>
      <w:divBdr>
        <w:top w:val="none" w:sz="0" w:space="0" w:color="auto"/>
        <w:left w:val="none" w:sz="0" w:space="0" w:color="auto"/>
        <w:bottom w:val="none" w:sz="0" w:space="0" w:color="auto"/>
        <w:right w:val="none" w:sz="0" w:space="0" w:color="auto"/>
      </w:divBdr>
    </w:div>
    <w:div w:id="592399400">
      <w:bodyDiv w:val="1"/>
      <w:marLeft w:val="0"/>
      <w:marRight w:val="0"/>
      <w:marTop w:val="0"/>
      <w:marBottom w:val="0"/>
      <w:divBdr>
        <w:top w:val="none" w:sz="0" w:space="0" w:color="auto"/>
        <w:left w:val="none" w:sz="0" w:space="0" w:color="auto"/>
        <w:bottom w:val="none" w:sz="0" w:space="0" w:color="auto"/>
        <w:right w:val="none" w:sz="0" w:space="0" w:color="auto"/>
      </w:divBdr>
    </w:div>
    <w:div w:id="621691593">
      <w:bodyDiv w:val="1"/>
      <w:marLeft w:val="0"/>
      <w:marRight w:val="0"/>
      <w:marTop w:val="0"/>
      <w:marBottom w:val="0"/>
      <w:divBdr>
        <w:top w:val="none" w:sz="0" w:space="0" w:color="auto"/>
        <w:left w:val="none" w:sz="0" w:space="0" w:color="auto"/>
        <w:bottom w:val="none" w:sz="0" w:space="0" w:color="auto"/>
        <w:right w:val="none" w:sz="0" w:space="0" w:color="auto"/>
      </w:divBdr>
    </w:div>
    <w:div w:id="656496618">
      <w:bodyDiv w:val="1"/>
      <w:marLeft w:val="0"/>
      <w:marRight w:val="0"/>
      <w:marTop w:val="0"/>
      <w:marBottom w:val="0"/>
      <w:divBdr>
        <w:top w:val="none" w:sz="0" w:space="0" w:color="auto"/>
        <w:left w:val="none" w:sz="0" w:space="0" w:color="auto"/>
        <w:bottom w:val="none" w:sz="0" w:space="0" w:color="auto"/>
        <w:right w:val="none" w:sz="0" w:space="0" w:color="auto"/>
      </w:divBdr>
    </w:div>
    <w:div w:id="659428560">
      <w:bodyDiv w:val="1"/>
      <w:marLeft w:val="0"/>
      <w:marRight w:val="0"/>
      <w:marTop w:val="0"/>
      <w:marBottom w:val="0"/>
      <w:divBdr>
        <w:top w:val="none" w:sz="0" w:space="0" w:color="auto"/>
        <w:left w:val="none" w:sz="0" w:space="0" w:color="auto"/>
        <w:bottom w:val="none" w:sz="0" w:space="0" w:color="auto"/>
        <w:right w:val="none" w:sz="0" w:space="0" w:color="auto"/>
      </w:divBdr>
    </w:div>
    <w:div w:id="674697557">
      <w:bodyDiv w:val="1"/>
      <w:marLeft w:val="0"/>
      <w:marRight w:val="0"/>
      <w:marTop w:val="0"/>
      <w:marBottom w:val="0"/>
      <w:divBdr>
        <w:top w:val="none" w:sz="0" w:space="0" w:color="auto"/>
        <w:left w:val="none" w:sz="0" w:space="0" w:color="auto"/>
        <w:bottom w:val="none" w:sz="0" w:space="0" w:color="auto"/>
        <w:right w:val="none" w:sz="0" w:space="0" w:color="auto"/>
      </w:divBdr>
    </w:div>
    <w:div w:id="691104827">
      <w:bodyDiv w:val="1"/>
      <w:marLeft w:val="0"/>
      <w:marRight w:val="0"/>
      <w:marTop w:val="0"/>
      <w:marBottom w:val="0"/>
      <w:divBdr>
        <w:top w:val="none" w:sz="0" w:space="0" w:color="auto"/>
        <w:left w:val="none" w:sz="0" w:space="0" w:color="auto"/>
        <w:bottom w:val="none" w:sz="0" w:space="0" w:color="auto"/>
        <w:right w:val="none" w:sz="0" w:space="0" w:color="auto"/>
      </w:divBdr>
    </w:div>
    <w:div w:id="701857309">
      <w:bodyDiv w:val="1"/>
      <w:marLeft w:val="0"/>
      <w:marRight w:val="0"/>
      <w:marTop w:val="0"/>
      <w:marBottom w:val="0"/>
      <w:divBdr>
        <w:top w:val="none" w:sz="0" w:space="0" w:color="auto"/>
        <w:left w:val="none" w:sz="0" w:space="0" w:color="auto"/>
        <w:bottom w:val="none" w:sz="0" w:space="0" w:color="auto"/>
        <w:right w:val="none" w:sz="0" w:space="0" w:color="auto"/>
      </w:divBdr>
    </w:div>
    <w:div w:id="703020580">
      <w:bodyDiv w:val="1"/>
      <w:marLeft w:val="0"/>
      <w:marRight w:val="0"/>
      <w:marTop w:val="0"/>
      <w:marBottom w:val="0"/>
      <w:divBdr>
        <w:top w:val="none" w:sz="0" w:space="0" w:color="auto"/>
        <w:left w:val="none" w:sz="0" w:space="0" w:color="auto"/>
        <w:bottom w:val="none" w:sz="0" w:space="0" w:color="auto"/>
        <w:right w:val="none" w:sz="0" w:space="0" w:color="auto"/>
      </w:divBdr>
    </w:div>
    <w:div w:id="704136612">
      <w:bodyDiv w:val="1"/>
      <w:marLeft w:val="0"/>
      <w:marRight w:val="0"/>
      <w:marTop w:val="0"/>
      <w:marBottom w:val="0"/>
      <w:divBdr>
        <w:top w:val="none" w:sz="0" w:space="0" w:color="auto"/>
        <w:left w:val="none" w:sz="0" w:space="0" w:color="auto"/>
        <w:bottom w:val="none" w:sz="0" w:space="0" w:color="auto"/>
        <w:right w:val="none" w:sz="0" w:space="0" w:color="auto"/>
      </w:divBdr>
    </w:div>
    <w:div w:id="716202315">
      <w:bodyDiv w:val="1"/>
      <w:marLeft w:val="0"/>
      <w:marRight w:val="0"/>
      <w:marTop w:val="0"/>
      <w:marBottom w:val="0"/>
      <w:divBdr>
        <w:top w:val="none" w:sz="0" w:space="0" w:color="auto"/>
        <w:left w:val="none" w:sz="0" w:space="0" w:color="auto"/>
        <w:bottom w:val="none" w:sz="0" w:space="0" w:color="auto"/>
        <w:right w:val="none" w:sz="0" w:space="0" w:color="auto"/>
      </w:divBdr>
    </w:div>
    <w:div w:id="779643236">
      <w:bodyDiv w:val="1"/>
      <w:marLeft w:val="0"/>
      <w:marRight w:val="0"/>
      <w:marTop w:val="0"/>
      <w:marBottom w:val="0"/>
      <w:divBdr>
        <w:top w:val="none" w:sz="0" w:space="0" w:color="auto"/>
        <w:left w:val="none" w:sz="0" w:space="0" w:color="auto"/>
        <w:bottom w:val="none" w:sz="0" w:space="0" w:color="auto"/>
        <w:right w:val="none" w:sz="0" w:space="0" w:color="auto"/>
      </w:divBdr>
    </w:div>
    <w:div w:id="802508237">
      <w:bodyDiv w:val="1"/>
      <w:marLeft w:val="0"/>
      <w:marRight w:val="0"/>
      <w:marTop w:val="0"/>
      <w:marBottom w:val="0"/>
      <w:divBdr>
        <w:top w:val="none" w:sz="0" w:space="0" w:color="auto"/>
        <w:left w:val="none" w:sz="0" w:space="0" w:color="auto"/>
        <w:bottom w:val="none" w:sz="0" w:space="0" w:color="auto"/>
        <w:right w:val="none" w:sz="0" w:space="0" w:color="auto"/>
      </w:divBdr>
    </w:div>
    <w:div w:id="823467735">
      <w:bodyDiv w:val="1"/>
      <w:marLeft w:val="0"/>
      <w:marRight w:val="0"/>
      <w:marTop w:val="0"/>
      <w:marBottom w:val="0"/>
      <w:divBdr>
        <w:top w:val="none" w:sz="0" w:space="0" w:color="auto"/>
        <w:left w:val="none" w:sz="0" w:space="0" w:color="auto"/>
        <w:bottom w:val="none" w:sz="0" w:space="0" w:color="auto"/>
        <w:right w:val="none" w:sz="0" w:space="0" w:color="auto"/>
      </w:divBdr>
    </w:div>
    <w:div w:id="824201206">
      <w:bodyDiv w:val="1"/>
      <w:marLeft w:val="0"/>
      <w:marRight w:val="0"/>
      <w:marTop w:val="0"/>
      <w:marBottom w:val="0"/>
      <w:divBdr>
        <w:top w:val="none" w:sz="0" w:space="0" w:color="auto"/>
        <w:left w:val="none" w:sz="0" w:space="0" w:color="auto"/>
        <w:bottom w:val="none" w:sz="0" w:space="0" w:color="auto"/>
        <w:right w:val="none" w:sz="0" w:space="0" w:color="auto"/>
      </w:divBdr>
    </w:div>
    <w:div w:id="847787942">
      <w:bodyDiv w:val="1"/>
      <w:marLeft w:val="0"/>
      <w:marRight w:val="0"/>
      <w:marTop w:val="0"/>
      <w:marBottom w:val="0"/>
      <w:divBdr>
        <w:top w:val="none" w:sz="0" w:space="0" w:color="auto"/>
        <w:left w:val="none" w:sz="0" w:space="0" w:color="auto"/>
        <w:bottom w:val="none" w:sz="0" w:space="0" w:color="auto"/>
        <w:right w:val="none" w:sz="0" w:space="0" w:color="auto"/>
      </w:divBdr>
    </w:div>
    <w:div w:id="892231819">
      <w:bodyDiv w:val="1"/>
      <w:marLeft w:val="0"/>
      <w:marRight w:val="0"/>
      <w:marTop w:val="0"/>
      <w:marBottom w:val="0"/>
      <w:divBdr>
        <w:top w:val="none" w:sz="0" w:space="0" w:color="auto"/>
        <w:left w:val="none" w:sz="0" w:space="0" w:color="auto"/>
        <w:bottom w:val="none" w:sz="0" w:space="0" w:color="auto"/>
        <w:right w:val="none" w:sz="0" w:space="0" w:color="auto"/>
      </w:divBdr>
    </w:div>
    <w:div w:id="914507846">
      <w:bodyDiv w:val="1"/>
      <w:marLeft w:val="0"/>
      <w:marRight w:val="0"/>
      <w:marTop w:val="0"/>
      <w:marBottom w:val="0"/>
      <w:divBdr>
        <w:top w:val="none" w:sz="0" w:space="0" w:color="auto"/>
        <w:left w:val="none" w:sz="0" w:space="0" w:color="auto"/>
        <w:bottom w:val="none" w:sz="0" w:space="0" w:color="auto"/>
        <w:right w:val="none" w:sz="0" w:space="0" w:color="auto"/>
      </w:divBdr>
    </w:div>
    <w:div w:id="943684131">
      <w:bodyDiv w:val="1"/>
      <w:marLeft w:val="0"/>
      <w:marRight w:val="0"/>
      <w:marTop w:val="0"/>
      <w:marBottom w:val="0"/>
      <w:divBdr>
        <w:top w:val="none" w:sz="0" w:space="0" w:color="auto"/>
        <w:left w:val="none" w:sz="0" w:space="0" w:color="auto"/>
        <w:bottom w:val="none" w:sz="0" w:space="0" w:color="auto"/>
        <w:right w:val="none" w:sz="0" w:space="0" w:color="auto"/>
      </w:divBdr>
    </w:div>
    <w:div w:id="962808739">
      <w:bodyDiv w:val="1"/>
      <w:marLeft w:val="0"/>
      <w:marRight w:val="0"/>
      <w:marTop w:val="0"/>
      <w:marBottom w:val="0"/>
      <w:divBdr>
        <w:top w:val="none" w:sz="0" w:space="0" w:color="auto"/>
        <w:left w:val="none" w:sz="0" w:space="0" w:color="auto"/>
        <w:bottom w:val="none" w:sz="0" w:space="0" w:color="auto"/>
        <w:right w:val="none" w:sz="0" w:space="0" w:color="auto"/>
      </w:divBdr>
    </w:div>
    <w:div w:id="1012486059">
      <w:bodyDiv w:val="1"/>
      <w:marLeft w:val="0"/>
      <w:marRight w:val="0"/>
      <w:marTop w:val="0"/>
      <w:marBottom w:val="0"/>
      <w:divBdr>
        <w:top w:val="none" w:sz="0" w:space="0" w:color="auto"/>
        <w:left w:val="none" w:sz="0" w:space="0" w:color="auto"/>
        <w:bottom w:val="none" w:sz="0" w:space="0" w:color="auto"/>
        <w:right w:val="none" w:sz="0" w:space="0" w:color="auto"/>
      </w:divBdr>
    </w:div>
    <w:div w:id="1023285961">
      <w:bodyDiv w:val="1"/>
      <w:marLeft w:val="0"/>
      <w:marRight w:val="0"/>
      <w:marTop w:val="0"/>
      <w:marBottom w:val="0"/>
      <w:divBdr>
        <w:top w:val="none" w:sz="0" w:space="0" w:color="auto"/>
        <w:left w:val="none" w:sz="0" w:space="0" w:color="auto"/>
        <w:bottom w:val="none" w:sz="0" w:space="0" w:color="auto"/>
        <w:right w:val="none" w:sz="0" w:space="0" w:color="auto"/>
      </w:divBdr>
    </w:div>
    <w:div w:id="1024941331">
      <w:bodyDiv w:val="1"/>
      <w:marLeft w:val="0"/>
      <w:marRight w:val="0"/>
      <w:marTop w:val="0"/>
      <w:marBottom w:val="0"/>
      <w:divBdr>
        <w:top w:val="none" w:sz="0" w:space="0" w:color="auto"/>
        <w:left w:val="none" w:sz="0" w:space="0" w:color="auto"/>
        <w:bottom w:val="none" w:sz="0" w:space="0" w:color="auto"/>
        <w:right w:val="none" w:sz="0" w:space="0" w:color="auto"/>
      </w:divBdr>
    </w:div>
    <w:div w:id="1027872940">
      <w:bodyDiv w:val="1"/>
      <w:marLeft w:val="0"/>
      <w:marRight w:val="0"/>
      <w:marTop w:val="0"/>
      <w:marBottom w:val="0"/>
      <w:divBdr>
        <w:top w:val="none" w:sz="0" w:space="0" w:color="auto"/>
        <w:left w:val="none" w:sz="0" w:space="0" w:color="auto"/>
        <w:bottom w:val="none" w:sz="0" w:space="0" w:color="auto"/>
        <w:right w:val="none" w:sz="0" w:space="0" w:color="auto"/>
      </w:divBdr>
      <w:divsChild>
        <w:div w:id="874316072">
          <w:marLeft w:val="0"/>
          <w:marRight w:val="0"/>
          <w:marTop w:val="0"/>
          <w:marBottom w:val="0"/>
          <w:divBdr>
            <w:top w:val="none" w:sz="0" w:space="0" w:color="auto"/>
            <w:left w:val="none" w:sz="0" w:space="0" w:color="auto"/>
            <w:bottom w:val="none" w:sz="0" w:space="0" w:color="auto"/>
            <w:right w:val="none" w:sz="0" w:space="0" w:color="auto"/>
          </w:divBdr>
          <w:divsChild>
            <w:div w:id="1973292034">
              <w:marLeft w:val="0"/>
              <w:marRight w:val="0"/>
              <w:marTop w:val="0"/>
              <w:marBottom w:val="0"/>
              <w:divBdr>
                <w:top w:val="none" w:sz="0" w:space="0" w:color="auto"/>
                <w:left w:val="none" w:sz="0" w:space="0" w:color="auto"/>
                <w:bottom w:val="none" w:sz="0" w:space="0" w:color="auto"/>
                <w:right w:val="none" w:sz="0" w:space="0" w:color="auto"/>
              </w:divBdr>
              <w:divsChild>
                <w:div w:id="127284042">
                  <w:marLeft w:val="0"/>
                  <w:marRight w:val="0"/>
                  <w:marTop w:val="0"/>
                  <w:marBottom w:val="0"/>
                  <w:divBdr>
                    <w:top w:val="none" w:sz="0" w:space="0" w:color="auto"/>
                    <w:left w:val="none" w:sz="0" w:space="0" w:color="auto"/>
                    <w:bottom w:val="none" w:sz="0" w:space="0" w:color="auto"/>
                    <w:right w:val="none" w:sz="0" w:space="0" w:color="auto"/>
                  </w:divBdr>
                </w:div>
                <w:div w:id="1159619837">
                  <w:marLeft w:val="0"/>
                  <w:marRight w:val="0"/>
                  <w:marTop w:val="0"/>
                  <w:marBottom w:val="0"/>
                  <w:divBdr>
                    <w:top w:val="single" w:sz="6" w:space="0" w:color="939393"/>
                    <w:left w:val="single" w:sz="6" w:space="0" w:color="939393"/>
                    <w:bottom w:val="single" w:sz="6" w:space="0" w:color="939393"/>
                    <w:right w:val="single" w:sz="6" w:space="0" w:color="939393"/>
                  </w:divBdr>
                </w:div>
              </w:divsChild>
            </w:div>
          </w:divsChild>
        </w:div>
        <w:div w:id="1657226293">
          <w:marLeft w:val="0"/>
          <w:marRight w:val="0"/>
          <w:marTop w:val="240"/>
          <w:marBottom w:val="240"/>
          <w:divBdr>
            <w:top w:val="none" w:sz="0" w:space="0" w:color="auto"/>
            <w:left w:val="none" w:sz="0" w:space="0" w:color="auto"/>
            <w:bottom w:val="none" w:sz="0" w:space="0" w:color="auto"/>
            <w:right w:val="none" w:sz="0" w:space="0" w:color="auto"/>
          </w:divBdr>
        </w:div>
      </w:divsChild>
    </w:div>
    <w:div w:id="1029524281">
      <w:bodyDiv w:val="1"/>
      <w:marLeft w:val="0"/>
      <w:marRight w:val="0"/>
      <w:marTop w:val="0"/>
      <w:marBottom w:val="0"/>
      <w:divBdr>
        <w:top w:val="none" w:sz="0" w:space="0" w:color="auto"/>
        <w:left w:val="none" w:sz="0" w:space="0" w:color="auto"/>
        <w:bottom w:val="none" w:sz="0" w:space="0" w:color="auto"/>
        <w:right w:val="none" w:sz="0" w:space="0" w:color="auto"/>
      </w:divBdr>
    </w:div>
    <w:div w:id="1090465632">
      <w:bodyDiv w:val="1"/>
      <w:marLeft w:val="0"/>
      <w:marRight w:val="0"/>
      <w:marTop w:val="0"/>
      <w:marBottom w:val="0"/>
      <w:divBdr>
        <w:top w:val="none" w:sz="0" w:space="0" w:color="auto"/>
        <w:left w:val="none" w:sz="0" w:space="0" w:color="auto"/>
        <w:bottom w:val="none" w:sz="0" w:space="0" w:color="auto"/>
        <w:right w:val="none" w:sz="0" w:space="0" w:color="auto"/>
      </w:divBdr>
    </w:div>
    <w:div w:id="1104181628">
      <w:bodyDiv w:val="1"/>
      <w:marLeft w:val="0"/>
      <w:marRight w:val="0"/>
      <w:marTop w:val="0"/>
      <w:marBottom w:val="0"/>
      <w:divBdr>
        <w:top w:val="none" w:sz="0" w:space="0" w:color="auto"/>
        <w:left w:val="none" w:sz="0" w:space="0" w:color="auto"/>
        <w:bottom w:val="none" w:sz="0" w:space="0" w:color="auto"/>
        <w:right w:val="none" w:sz="0" w:space="0" w:color="auto"/>
      </w:divBdr>
    </w:div>
    <w:div w:id="1125078005">
      <w:bodyDiv w:val="1"/>
      <w:marLeft w:val="0"/>
      <w:marRight w:val="0"/>
      <w:marTop w:val="0"/>
      <w:marBottom w:val="0"/>
      <w:divBdr>
        <w:top w:val="none" w:sz="0" w:space="0" w:color="auto"/>
        <w:left w:val="none" w:sz="0" w:space="0" w:color="auto"/>
        <w:bottom w:val="none" w:sz="0" w:space="0" w:color="auto"/>
        <w:right w:val="none" w:sz="0" w:space="0" w:color="auto"/>
      </w:divBdr>
    </w:div>
    <w:div w:id="1133905809">
      <w:bodyDiv w:val="1"/>
      <w:marLeft w:val="0"/>
      <w:marRight w:val="0"/>
      <w:marTop w:val="0"/>
      <w:marBottom w:val="0"/>
      <w:divBdr>
        <w:top w:val="none" w:sz="0" w:space="0" w:color="auto"/>
        <w:left w:val="none" w:sz="0" w:space="0" w:color="auto"/>
        <w:bottom w:val="none" w:sz="0" w:space="0" w:color="auto"/>
        <w:right w:val="none" w:sz="0" w:space="0" w:color="auto"/>
      </w:divBdr>
    </w:div>
    <w:div w:id="1159230791">
      <w:bodyDiv w:val="1"/>
      <w:marLeft w:val="0"/>
      <w:marRight w:val="0"/>
      <w:marTop w:val="0"/>
      <w:marBottom w:val="0"/>
      <w:divBdr>
        <w:top w:val="none" w:sz="0" w:space="0" w:color="auto"/>
        <w:left w:val="none" w:sz="0" w:space="0" w:color="auto"/>
        <w:bottom w:val="none" w:sz="0" w:space="0" w:color="auto"/>
        <w:right w:val="none" w:sz="0" w:space="0" w:color="auto"/>
      </w:divBdr>
    </w:div>
    <w:div w:id="1162625916">
      <w:bodyDiv w:val="1"/>
      <w:marLeft w:val="0"/>
      <w:marRight w:val="0"/>
      <w:marTop w:val="0"/>
      <w:marBottom w:val="0"/>
      <w:divBdr>
        <w:top w:val="none" w:sz="0" w:space="0" w:color="auto"/>
        <w:left w:val="none" w:sz="0" w:space="0" w:color="auto"/>
        <w:bottom w:val="none" w:sz="0" w:space="0" w:color="auto"/>
        <w:right w:val="none" w:sz="0" w:space="0" w:color="auto"/>
      </w:divBdr>
    </w:div>
    <w:div w:id="1175652495">
      <w:bodyDiv w:val="1"/>
      <w:marLeft w:val="0"/>
      <w:marRight w:val="0"/>
      <w:marTop w:val="0"/>
      <w:marBottom w:val="0"/>
      <w:divBdr>
        <w:top w:val="none" w:sz="0" w:space="0" w:color="auto"/>
        <w:left w:val="none" w:sz="0" w:space="0" w:color="auto"/>
        <w:bottom w:val="none" w:sz="0" w:space="0" w:color="auto"/>
        <w:right w:val="none" w:sz="0" w:space="0" w:color="auto"/>
      </w:divBdr>
    </w:div>
    <w:div w:id="1177885447">
      <w:bodyDiv w:val="1"/>
      <w:marLeft w:val="0"/>
      <w:marRight w:val="0"/>
      <w:marTop w:val="0"/>
      <w:marBottom w:val="0"/>
      <w:divBdr>
        <w:top w:val="none" w:sz="0" w:space="0" w:color="auto"/>
        <w:left w:val="none" w:sz="0" w:space="0" w:color="auto"/>
        <w:bottom w:val="none" w:sz="0" w:space="0" w:color="auto"/>
        <w:right w:val="none" w:sz="0" w:space="0" w:color="auto"/>
      </w:divBdr>
    </w:div>
    <w:div w:id="1198619233">
      <w:bodyDiv w:val="1"/>
      <w:marLeft w:val="0"/>
      <w:marRight w:val="0"/>
      <w:marTop w:val="0"/>
      <w:marBottom w:val="0"/>
      <w:divBdr>
        <w:top w:val="none" w:sz="0" w:space="0" w:color="auto"/>
        <w:left w:val="none" w:sz="0" w:space="0" w:color="auto"/>
        <w:bottom w:val="none" w:sz="0" w:space="0" w:color="auto"/>
        <w:right w:val="none" w:sz="0" w:space="0" w:color="auto"/>
      </w:divBdr>
    </w:div>
    <w:div w:id="1216312023">
      <w:bodyDiv w:val="1"/>
      <w:marLeft w:val="0"/>
      <w:marRight w:val="0"/>
      <w:marTop w:val="0"/>
      <w:marBottom w:val="0"/>
      <w:divBdr>
        <w:top w:val="none" w:sz="0" w:space="0" w:color="auto"/>
        <w:left w:val="none" w:sz="0" w:space="0" w:color="auto"/>
        <w:bottom w:val="none" w:sz="0" w:space="0" w:color="auto"/>
        <w:right w:val="none" w:sz="0" w:space="0" w:color="auto"/>
      </w:divBdr>
    </w:div>
    <w:div w:id="1218131043">
      <w:bodyDiv w:val="1"/>
      <w:marLeft w:val="0"/>
      <w:marRight w:val="0"/>
      <w:marTop w:val="0"/>
      <w:marBottom w:val="0"/>
      <w:divBdr>
        <w:top w:val="none" w:sz="0" w:space="0" w:color="auto"/>
        <w:left w:val="none" w:sz="0" w:space="0" w:color="auto"/>
        <w:bottom w:val="none" w:sz="0" w:space="0" w:color="auto"/>
        <w:right w:val="none" w:sz="0" w:space="0" w:color="auto"/>
      </w:divBdr>
    </w:div>
    <w:div w:id="1242714313">
      <w:bodyDiv w:val="1"/>
      <w:marLeft w:val="0"/>
      <w:marRight w:val="0"/>
      <w:marTop w:val="0"/>
      <w:marBottom w:val="0"/>
      <w:divBdr>
        <w:top w:val="none" w:sz="0" w:space="0" w:color="auto"/>
        <w:left w:val="none" w:sz="0" w:space="0" w:color="auto"/>
        <w:bottom w:val="none" w:sz="0" w:space="0" w:color="auto"/>
        <w:right w:val="none" w:sz="0" w:space="0" w:color="auto"/>
      </w:divBdr>
    </w:div>
    <w:div w:id="1265722122">
      <w:bodyDiv w:val="1"/>
      <w:marLeft w:val="0"/>
      <w:marRight w:val="0"/>
      <w:marTop w:val="0"/>
      <w:marBottom w:val="0"/>
      <w:divBdr>
        <w:top w:val="none" w:sz="0" w:space="0" w:color="auto"/>
        <w:left w:val="none" w:sz="0" w:space="0" w:color="auto"/>
        <w:bottom w:val="none" w:sz="0" w:space="0" w:color="auto"/>
        <w:right w:val="none" w:sz="0" w:space="0" w:color="auto"/>
      </w:divBdr>
    </w:div>
    <w:div w:id="1279215924">
      <w:bodyDiv w:val="1"/>
      <w:marLeft w:val="0"/>
      <w:marRight w:val="0"/>
      <w:marTop w:val="0"/>
      <w:marBottom w:val="0"/>
      <w:divBdr>
        <w:top w:val="none" w:sz="0" w:space="0" w:color="auto"/>
        <w:left w:val="none" w:sz="0" w:space="0" w:color="auto"/>
        <w:bottom w:val="none" w:sz="0" w:space="0" w:color="auto"/>
        <w:right w:val="none" w:sz="0" w:space="0" w:color="auto"/>
      </w:divBdr>
    </w:div>
    <w:div w:id="1288900791">
      <w:bodyDiv w:val="1"/>
      <w:marLeft w:val="0"/>
      <w:marRight w:val="0"/>
      <w:marTop w:val="0"/>
      <w:marBottom w:val="0"/>
      <w:divBdr>
        <w:top w:val="none" w:sz="0" w:space="0" w:color="auto"/>
        <w:left w:val="none" w:sz="0" w:space="0" w:color="auto"/>
        <w:bottom w:val="none" w:sz="0" w:space="0" w:color="auto"/>
        <w:right w:val="none" w:sz="0" w:space="0" w:color="auto"/>
      </w:divBdr>
    </w:div>
    <w:div w:id="1314481693">
      <w:bodyDiv w:val="1"/>
      <w:marLeft w:val="0"/>
      <w:marRight w:val="0"/>
      <w:marTop w:val="0"/>
      <w:marBottom w:val="0"/>
      <w:divBdr>
        <w:top w:val="none" w:sz="0" w:space="0" w:color="auto"/>
        <w:left w:val="none" w:sz="0" w:space="0" w:color="auto"/>
        <w:bottom w:val="none" w:sz="0" w:space="0" w:color="auto"/>
        <w:right w:val="none" w:sz="0" w:space="0" w:color="auto"/>
      </w:divBdr>
    </w:div>
    <w:div w:id="1318413688">
      <w:bodyDiv w:val="1"/>
      <w:marLeft w:val="0"/>
      <w:marRight w:val="0"/>
      <w:marTop w:val="0"/>
      <w:marBottom w:val="0"/>
      <w:divBdr>
        <w:top w:val="none" w:sz="0" w:space="0" w:color="auto"/>
        <w:left w:val="none" w:sz="0" w:space="0" w:color="auto"/>
        <w:bottom w:val="none" w:sz="0" w:space="0" w:color="auto"/>
        <w:right w:val="none" w:sz="0" w:space="0" w:color="auto"/>
      </w:divBdr>
    </w:div>
    <w:div w:id="1324702242">
      <w:bodyDiv w:val="1"/>
      <w:marLeft w:val="0"/>
      <w:marRight w:val="0"/>
      <w:marTop w:val="0"/>
      <w:marBottom w:val="0"/>
      <w:divBdr>
        <w:top w:val="none" w:sz="0" w:space="0" w:color="auto"/>
        <w:left w:val="none" w:sz="0" w:space="0" w:color="auto"/>
        <w:bottom w:val="none" w:sz="0" w:space="0" w:color="auto"/>
        <w:right w:val="none" w:sz="0" w:space="0" w:color="auto"/>
      </w:divBdr>
    </w:div>
    <w:div w:id="1332106421">
      <w:bodyDiv w:val="1"/>
      <w:marLeft w:val="0"/>
      <w:marRight w:val="0"/>
      <w:marTop w:val="0"/>
      <w:marBottom w:val="0"/>
      <w:divBdr>
        <w:top w:val="none" w:sz="0" w:space="0" w:color="auto"/>
        <w:left w:val="none" w:sz="0" w:space="0" w:color="auto"/>
        <w:bottom w:val="none" w:sz="0" w:space="0" w:color="auto"/>
        <w:right w:val="none" w:sz="0" w:space="0" w:color="auto"/>
      </w:divBdr>
    </w:div>
    <w:div w:id="1333992880">
      <w:bodyDiv w:val="1"/>
      <w:marLeft w:val="0"/>
      <w:marRight w:val="0"/>
      <w:marTop w:val="0"/>
      <w:marBottom w:val="0"/>
      <w:divBdr>
        <w:top w:val="none" w:sz="0" w:space="0" w:color="auto"/>
        <w:left w:val="none" w:sz="0" w:space="0" w:color="auto"/>
        <w:bottom w:val="none" w:sz="0" w:space="0" w:color="auto"/>
        <w:right w:val="none" w:sz="0" w:space="0" w:color="auto"/>
      </w:divBdr>
    </w:div>
    <w:div w:id="1372729222">
      <w:bodyDiv w:val="1"/>
      <w:marLeft w:val="0"/>
      <w:marRight w:val="0"/>
      <w:marTop w:val="0"/>
      <w:marBottom w:val="0"/>
      <w:divBdr>
        <w:top w:val="none" w:sz="0" w:space="0" w:color="auto"/>
        <w:left w:val="none" w:sz="0" w:space="0" w:color="auto"/>
        <w:bottom w:val="none" w:sz="0" w:space="0" w:color="auto"/>
        <w:right w:val="none" w:sz="0" w:space="0" w:color="auto"/>
      </w:divBdr>
    </w:div>
    <w:div w:id="1380781412">
      <w:bodyDiv w:val="1"/>
      <w:marLeft w:val="0"/>
      <w:marRight w:val="0"/>
      <w:marTop w:val="0"/>
      <w:marBottom w:val="0"/>
      <w:divBdr>
        <w:top w:val="none" w:sz="0" w:space="0" w:color="auto"/>
        <w:left w:val="none" w:sz="0" w:space="0" w:color="auto"/>
        <w:bottom w:val="none" w:sz="0" w:space="0" w:color="auto"/>
        <w:right w:val="none" w:sz="0" w:space="0" w:color="auto"/>
      </w:divBdr>
    </w:div>
    <w:div w:id="1433817822">
      <w:bodyDiv w:val="1"/>
      <w:marLeft w:val="0"/>
      <w:marRight w:val="0"/>
      <w:marTop w:val="0"/>
      <w:marBottom w:val="0"/>
      <w:divBdr>
        <w:top w:val="none" w:sz="0" w:space="0" w:color="auto"/>
        <w:left w:val="none" w:sz="0" w:space="0" w:color="auto"/>
        <w:bottom w:val="none" w:sz="0" w:space="0" w:color="auto"/>
        <w:right w:val="none" w:sz="0" w:space="0" w:color="auto"/>
      </w:divBdr>
    </w:div>
    <w:div w:id="1434517942">
      <w:bodyDiv w:val="1"/>
      <w:marLeft w:val="0"/>
      <w:marRight w:val="0"/>
      <w:marTop w:val="0"/>
      <w:marBottom w:val="0"/>
      <w:divBdr>
        <w:top w:val="none" w:sz="0" w:space="0" w:color="auto"/>
        <w:left w:val="none" w:sz="0" w:space="0" w:color="auto"/>
        <w:bottom w:val="none" w:sz="0" w:space="0" w:color="auto"/>
        <w:right w:val="none" w:sz="0" w:space="0" w:color="auto"/>
      </w:divBdr>
    </w:div>
    <w:div w:id="1461339661">
      <w:bodyDiv w:val="1"/>
      <w:marLeft w:val="0"/>
      <w:marRight w:val="0"/>
      <w:marTop w:val="0"/>
      <w:marBottom w:val="0"/>
      <w:divBdr>
        <w:top w:val="none" w:sz="0" w:space="0" w:color="auto"/>
        <w:left w:val="none" w:sz="0" w:space="0" w:color="auto"/>
        <w:bottom w:val="none" w:sz="0" w:space="0" w:color="auto"/>
        <w:right w:val="none" w:sz="0" w:space="0" w:color="auto"/>
      </w:divBdr>
    </w:div>
    <w:div w:id="1469544720">
      <w:bodyDiv w:val="1"/>
      <w:marLeft w:val="0"/>
      <w:marRight w:val="0"/>
      <w:marTop w:val="0"/>
      <w:marBottom w:val="0"/>
      <w:divBdr>
        <w:top w:val="none" w:sz="0" w:space="0" w:color="auto"/>
        <w:left w:val="none" w:sz="0" w:space="0" w:color="auto"/>
        <w:bottom w:val="none" w:sz="0" w:space="0" w:color="auto"/>
        <w:right w:val="none" w:sz="0" w:space="0" w:color="auto"/>
      </w:divBdr>
    </w:div>
    <w:div w:id="1507675359">
      <w:bodyDiv w:val="1"/>
      <w:marLeft w:val="0"/>
      <w:marRight w:val="0"/>
      <w:marTop w:val="0"/>
      <w:marBottom w:val="0"/>
      <w:divBdr>
        <w:top w:val="none" w:sz="0" w:space="0" w:color="auto"/>
        <w:left w:val="none" w:sz="0" w:space="0" w:color="auto"/>
        <w:bottom w:val="none" w:sz="0" w:space="0" w:color="auto"/>
        <w:right w:val="none" w:sz="0" w:space="0" w:color="auto"/>
      </w:divBdr>
    </w:div>
    <w:div w:id="1517384150">
      <w:bodyDiv w:val="1"/>
      <w:marLeft w:val="0"/>
      <w:marRight w:val="0"/>
      <w:marTop w:val="0"/>
      <w:marBottom w:val="0"/>
      <w:divBdr>
        <w:top w:val="none" w:sz="0" w:space="0" w:color="auto"/>
        <w:left w:val="none" w:sz="0" w:space="0" w:color="auto"/>
        <w:bottom w:val="none" w:sz="0" w:space="0" w:color="auto"/>
        <w:right w:val="none" w:sz="0" w:space="0" w:color="auto"/>
      </w:divBdr>
    </w:div>
    <w:div w:id="1527870279">
      <w:bodyDiv w:val="1"/>
      <w:marLeft w:val="0"/>
      <w:marRight w:val="0"/>
      <w:marTop w:val="0"/>
      <w:marBottom w:val="0"/>
      <w:divBdr>
        <w:top w:val="none" w:sz="0" w:space="0" w:color="auto"/>
        <w:left w:val="none" w:sz="0" w:space="0" w:color="auto"/>
        <w:bottom w:val="none" w:sz="0" w:space="0" w:color="auto"/>
        <w:right w:val="none" w:sz="0" w:space="0" w:color="auto"/>
      </w:divBdr>
    </w:div>
    <w:div w:id="1528831466">
      <w:bodyDiv w:val="1"/>
      <w:marLeft w:val="0"/>
      <w:marRight w:val="0"/>
      <w:marTop w:val="0"/>
      <w:marBottom w:val="0"/>
      <w:divBdr>
        <w:top w:val="none" w:sz="0" w:space="0" w:color="auto"/>
        <w:left w:val="none" w:sz="0" w:space="0" w:color="auto"/>
        <w:bottom w:val="none" w:sz="0" w:space="0" w:color="auto"/>
        <w:right w:val="none" w:sz="0" w:space="0" w:color="auto"/>
      </w:divBdr>
      <w:divsChild>
        <w:div w:id="246769507">
          <w:marLeft w:val="634"/>
          <w:marRight w:val="0"/>
          <w:marTop w:val="173"/>
          <w:marBottom w:val="0"/>
          <w:divBdr>
            <w:top w:val="none" w:sz="0" w:space="0" w:color="auto"/>
            <w:left w:val="none" w:sz="0" w:space="0" w:color="auto"/>
            <w:bottom w:val="none" w:sz="0" w:space="0" w:color="auto"/>
            <w:right w:val="none" w:sz="0" w:space="0" w:color="auto"/>
          </w:divBdr>
        </w:div>
        <w:div w:id="1722826893">
          <w:marLeft w:val="634"/>
          <w:marRight w:val="0"/>
          <w:marTop w:val="173"/>
          <w:marBottom w:val="0"/>
          <w:divBdr>
            <w:top w:val="none" w:sz="0" w:space="0" w:color="auto"/>
            <w:left w:val="none" w:sz="0" w:space="0" w:color="auto"/>
            <w:bottom w:val="none" w:sz="0" w:space="0" w:color="auto"/>
            <w:right w:val="none" w:sz="0" w:space="0" w:color="auto"/>
          </w:divBdr>
        </w:div>
      </w:divsChild>
    </w:div>
    <w:div w:id="1535851715">
      <w:bodyDiv w:val="1"/>
      <w:marLeft w:val="0"/>
      <w:marRight w:val="0"/>
      <w:marTop w:val="0"/>
      <w:marBottom w:val="0"/>
      <w:divBdr>
        <w:top w:val="none" w:sz="0" w:space="0" w:color="auto"/>
        <w:left w:val="none" w:sz="0" w:space="0" w:color="auto"/>
        <w:bottom w:val="none" w:sz="0" w:space="0" w:color="auto"/>
        <w:right w:val="none" w:sz="0" w:space="0" w:color="auto"/>
      </w:divBdr>
    </w:div>
    <w:div w:id="1573277390">
      <w:bodyDiv w:val="1"/>
      <w:marLeft w:val="0"/>
      <w:marRight w:val="0"/>
      <w:marTop w:val="0"/>
      <w:marBottom w:val="0"/>
      <w:divBdr>
        <w:top w:val="none" w:sz="0" w:space="0" w:color="auto"/>
        <w:left w:val="none" w:sz="0" w:space="0" w:color="auto"/>
        <w:bottom w:val="none" w:sz="0" w:space="0" w:color="auto"/>
        <w:right w:val="none" w:sz="0" w:space="0" w:color="auto"/>
      </w:divBdr>
    </w:div>
    <w:div w:id="1616718219">
      <w:bodyDiv w:val="1"/>
      <w:marLeft w:val="0"/>
      <w:marRight w:val="0"/>
      <w:marTop w:val="0"/>
      <w:marBottom w:val="0"/>
      <w:divBdr>
        <w:top w:val="none" w:sz="0" w:space="0" w:color="auto"/>
        <w:left w:val="none" w:sz="0" w:space="0" w:color="auto"/>
        <w:bottom w:val="none" w:sz="0" w:space="0" w:color="auto"/>
        <w:right w:val="none" w:sz="0" w:space="0" w:color="auto"/>
      </w:divBdr>
    </w:div>
    <w:div w:id="1636832014">
      <w:bodyDiv w:val="1"/>
      <w:marLeft w:val="0"/>
      <w:marRight w:val="0"/>
      <w:marTop w:val="0"/>
      <w:marBottom w:val="0"/>
      <w:divBdr>
        <w:top w:val="none" w:sz="0" w:space="0" w:color="auto"/>
        <w:left w:val="none" w:sz="0" w:space="0" w:color="auto"/>
        <w:bottom w:val="none" w:sz="0" w:space="0" w:color="auto"/>
        <w:right w:val="none" w:sz="0" w:space="0" w:color="auto"/>
      </w:divBdr>
    </w:div>
    <w:div w:id="1717511319">
      <w:bodyDiv w:val="1"/>
      <w:marLeft w:val="0"/>
      <w:marRight w:val="0"/>
      <w:marTop w:val="0"/>
      <w:marBottom w:val="0"/>
      <w:divBdr>
        <w:top w:val="none" w:sz="0" w:space="0" w:color="auto"/>
        <w:left w:val="none" w:sz="0" w:space="0" w:color="auto"/>
        <w:bottom w:val="none" w:sz="0" w:space="0" w:color="auto"/>
        <w:right w:val="none" w:sz="0" w:space="0" w:color="auto"/>
      </w:divBdr>
    </w:div>
    <w:div w:id="1719626763">
      <w:bodyDiv w:val="1"/>
      <w:marLeft w:val="0"/>
      <w:marRight w:val="0"/>
      <w:marTop w:val="0"/>
      <w:marBottom w:val="0"/>
      <w:divBdr>
        <w:top w:val="none" w:sz="0" w:space="0" w:color="auto"/>
        <w:left w:val="none" w:sz="0" w:space="0" w:color="auto"/>
        <w:bottom w:val="none" w:sz="0" w:space="0" w:color="auto"/>
        <w:right w:val="none" w:sz="0" w:space="0" w:color="auto"/>
      </w:divBdr>
    </w:div>
    <w:div w:id="1733893939">
      <w:bodyDiv w:val="1"/>
      <w:marLeft w:val="0"/>
      <w:marRight w:val="0"/>
      <w:marTop w:val="0"/>
      <w:marBottom w:val="0"/>
      <w:divBdr>
        <w:top w:val="none" w:sz="0" w:space="0" w:color="auto"/>
        <w:left w:val="none" w:sz="0" w:space="0" w:color="auto"/>
        <w:bottom w:val="none" w:sz="0" w:space="0" w:color="auto"/>
        <w:right w:val="none" w:sz="0" w:space="0" w:color="auto"/>
      </w:divBdr>
      <w:divsChild>
        <w:div w:id="1015619055">
          <w:marLeft w:val="0"/>
          <w:marRight w:val="0"/>
          <w:marTop w:val="0"/>
          <w:marBottom w:val="0"/>
          <w:divBdr>
            <w:top w:val="none" w:sz="0" w:space="0" w:color="auto"/>
            <w:left w:val="none" w:sz="0" w:space="0" w:color="auto"/>
            <w:bottom w:val="none" w:sz="0" w:space="0" w:color="auto"/>
            <w:right w:val="none" w:sz="0" w:space="0" w:color="auto"/>
          </w:divBdr>
          <w:divsChild>
            <w:div w:id="519512568">
              <w:marLeft w:val="0"/>
              <w:marRight w:val="0"/>
              <w:marTop w:val="0"/>
              <w:marBottom w:val="0"/>
              <w:divBdr>
                <w:top w:val="none" w:sz="0" w:space="0" w:color="auto"/>
                <w:left w:val="none" w:sz="0" w:space="0" w:color="auto"/>
                <w:bottom w:val="none" w:sz="0" w:space="0" w:color="auto"/>
                <w:right w:val="none" w:sz="0" w:space="0" w:color="auto"/>
              </w:divBdr>
              <w:divsChild>
                <w:div w:id="1309940111">
                  <w:marLeft w:val="0"/>
                  <w:marRight w:val="0"/>
                  <w:marTop w:val="0"/>
                  <w:marBottom w:val="0"/>
                  <w:divBdr>
                    <w:top w:val="none" w:sz="0" w:space="0" w:color="auto"/>
                    <w:left w:val="none" w:sz="0" w:space="0" w:color="auto"/>
                    <w:bottom w:val="none" w:sz="0" w:space="0" w:color="auto"/>
                    <w:right w:val="none" w:sz="0" w:space="0" w:color="auto"/>
                  </w:divBdr>
                  <w:divsChild>
                    <w:div w:id="337541464">
                      <w:marLeft w:val="0"/>
                      <w:marRight w:val="0"/>
                      <w:marTop w:val="0"/>
                      <w:marBottom w:val="0"/>
                      <w:divBdr>
                        <w:top w:val="none" w:sz="0" w:space="0" w:color="auto"/>
                        <w:left w:val="none" w:sz="0" w:space="0" w:color="auto"/>
                        <w:bottom w:val="none" w:sz="0" w:space="0" w:color="auto"/>
                        <w:right w:val="none" w:sz="0" w:space="0" w:color="auto"/>
                      </w:divBdr>
                      <w:divsChild>
                        <w:div w:id="900749402">
                          <w:marLeft w:val="0"/>
                          <w:marRight w:val="0"/>
                          <w:marTop w:val="0"/>
                          <w:marBottom w:val="0"/>
                          <w:divBdr>
                            <w:top w:val="none" w:sz="0" w:space="0" w:color="auto"/>
                            <w:left w:val="none" w:sz="0" w:space="0" w:color="auto"/>
                            <w:bottom w:val="none" w:sz="0" w:space="0" w:color="auto"/>
                            <w:right w:val="none" w:sz="0" w:space="0" w:color="auto"/>
                          </w:divBdr>
                          <w:divsChild>
                            <w:div w:id="175004119">
                              <w:marLeft w:val="0"/>
                              <w:marRight w:val="0"/>
                              <w:marTop w:val="0"/>
                              <w:marBottom w:val="0"/>
                              <w:divBdr>
                                <w:top w:val="none" w:sz="0" w:space="0" w:color="auto"/>
                                <w:left w:val="none" w:sz="0" w:space="0" w:color="auto"/>
                                <w:bottom w:val="none" w:sz="0" w:space="0" w:color="auto"/>
                                <w:right w:val="none" w:sz="0" w:space="0" w:color="auto"/>
                              </w:divBdr>
                              <w:divsChild>
                                <w:div w:id="92322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6318856">
      <w:bodyDiv w:val="1"/>
      <w:marLeft w:val="0"/>
      <w:marRight w:val="0"/>
      <w:marTop w:val="0"/>
      <w:marBottom w:val="0"/>
      <w:divBdr>
        <w:top w:val="none" w:sz="0" w:space="0" w:color="auto"/>
        <w:left w:val="none" w:sz="0" w:space="0" w:color="auto"/>
        <w:bottom w:val="none" w:sz="0" w:space="0" w:color="auto"/>
        <w:right w:val="none" w:sz="0" w:space="0" w:color="auto"/>
      </w:divBdr>
    </w:div>
    <w:div w:id="1764760547">
      <w:bodyDiv w:val="1"/>
      <w:marLeft w:val="0"/>
      <w:marRight w:val="0"/>
      <w:marTop w:val="0"/>
      <w:marBottom w:val="0"/>
      <w:divBdr>
        <w:top w:val="none" w:sz="0" w:space="0" w:color="auto"/>
        <w:left w:val="none" w:sz="0" w:space="0" w:color="auto"/>
        <w:bottom w:val="none" w:sz="0" w:space="0" w:color="auto"/>
        <w:right w:val="none" w:sz="0" w:space="0" w:color="auto"/>
      </w:divBdr>
    </w:div>
    <w:div w:id="1786195544">
      <w:bodyDiv w:val="1"/>
      <w:marLeft w:val="0"/>
      <w:marRight w:val="0"/>
      <w:marTop w:val="0"/>
      <w:marBottom w:val="0"/>
      <w:divBdr>
        <w:top w:val="none" w:sz="0" w:space="0" w:color="auto"/>
        <w:left w:val="none" w:sz="0" w:space="0" w:color="auto"/>
        <w:bottom w:val="none" w:sz="0" w:space="0" w:color="auto"/>
        <w:right w:val="none" w:sz="0" w:space="0" w:color="auto"/>
      </w:divBdr>
    </w:div>
    <w:div w:id="1792283518">
      <w:bodyDiv w:val="1"/>
      <w:marLeft w:val="0"/>
      <w:marRight w:val="0"/>
      <w:marTop w:val="0"/>
      <w:marBottom w:val="0"/>
      <w:divBdr>
        <w:top w:val="none" w:sz="0" w:space="0" w:color="auto"/>
        <w:left w:val="none" w:sz="0" w:space="0" w:color="auto"/>
        <w:bottom w:val="none" w:sz="0" w:space="0" w:color="auto"/>
        <w:right w:val="none" w:sz="0" w:space="0" w:color="auto"/>
      </w:divBdr>
    </w:div>
    <w:div w:id="1852405647">
      <w:bodyDiv w:val="1"/>
      <w:marLeft w:val="0"/>
      <w:marRight w:val="0"/>
      <w:marTop w:val="0"/>
      <w:marBottom w:val="0"/>
      <w:divBdr>
        <w:top w:val="none" w:sz="0" w:space="0" w:color="auto"/>
        <w:left w:val="none" w:sz="0" w:space="0" w:color="auto"/>
        <w:bottom w:val="none" w:sz="0" w:space="0" w:color="auto"/>
        <w:right w:val="none" w:sz="0" w:space="0" w:color="auto"/>
      </w:divBdr>
    </w:div>
    <w:div w:id="1861433692">
      <w:bodyDiv w:val="1"/>
      <w:marLeft w:val="0"/>
      <w:marRight w:val="0"/>
      <w:marTop w:val="0"/>
      <w:marBottom w:val="0"/>
      <w:divBdr>
        <w:top w:val="none" w:sz="0" w:space="0" w:color="auto"/>
        <w:left w:val="none" w:sz="0" w:space="0" w:color="auto"/>
        <w:bottom w:val="none" w:sz="0" w:space="0" w:color="auto"/>
        <w:right w:val="none" w:sz="0" w:space="0" w:color="auto"/>
      </w:divBdr>
    </w:div>
    <w:div w:id="1869904293">
      <w:bodyDiv w:val="1"/>
      <w:marLeft w:val="0"/>
      <w:marRight w:val="0"/>
      <w:marTop w:val="0"/>
      <w:marBottom w:val="0"/>
      <w:divBdr>
        <w:top w:val="none" w:sz="0" w:space="0" w:color="auto"/>
        <w:left w:val="none" w:sz="0" w:space="0" w:color="auto"/>
        <w:bottom w:val="none" w:sz="0" w:space="0" w:color="auto"/>
        <w:right w:val="none" w:sz="0" w:space="0" w:color="auto"/>
      </w:divBdr>
    </w:div>
    <w:div w:id="1909266743">
      <w:bodyDiv w:val="1"/>
      <w:marLeft w:val="0"/>
      <w:marRight w:val="0"/>
      <w:marTop w:val="0"/>
      <w:marBottom w:val="0"/>
      <w:divBdr>
        <w:top w:val="none" w:sz="0" w:space="0" w:color="auto"/>
        <w:left w:val="none" w:sz="0" w:space="0" w:color="auto"/>
        <w:bottom w:val="none" w:sz="0" w:space="0" w:color="auto"/>
        <w:right w:val="none" w:sz="0" w:space="0" w:color="auto"/>
      </w:divBdr>
    </w:div>
    <w:div w:id="1943339843">
      <w:bodyDiv w:val="1"/>
      <w:marLeft w:val="0"/>
      <w:marRight w:val="0"/>
      <w:marTop w:val="0"/>
      <w:marBottom w:val="0"/>
      <w:divBdr>
        <w:top w:val="none" w:sz="0" w:space="0" w:color="auto"/>
        <w:left w:val="none" w:sz="0" w:space="0" w:color="auto"/>
        <w:bottom w:val="none" w:sz="0" w:space="0" w:color="auto"/>
        <w:right w:val="none" w:sz="0" w:space="0" w:color="auto"/>
      </w:divBdr>
    </w:div>
    <w:div w:id="1947689986">
      <w:bodyDiv w:val="1"/>
      <w:marLeft w:val="0"/>
      <w:marRight w:val="0"/>
      <w:marTop w:val="0"/>
      <w:marBottom w:val="0"/>
      <w:divBdr>
        <w:top w:val="none" w:sz="0" w:space="0" w:color="auto"/>
        <w:left w:val="none" w:sz="0" w:space="0" w:color="auto"/>
        <w:bottom w:val="none" w:sz="0" w:space="0" w:color="auto"/>
        <w:right w:val="none" w:sz="0" w:space="0" w:color="auto"/>
      </w:divBdr>
    </w:div>
    <w:div w:id="1948390909">
      <w:bodyDiv w:val="1"/>
      <w:marLeft w:val="0"/>
      <w:marRight w:val="0"/>
      <w:marTop w:val="0"/>
      <w:marBottom w:val="0"/>
      <w:divBdr>
        <w:top w:val="none" w:sz="0" w:space="0" w:color="auto"/>
        <w:left w:val="none" w:sz="0" w:space="0" w:color="auto"/>
        <w:bottom w:val="none" w:sz="0" w:space="0" w:color="auto"/>
        <w:right w:val="none" w:sz="0" w:space="0" w:color="auto"/>
      </w:divBdr>
    </w:div>
    <w:div w:id="1949778688">
      <w:bodyDiv w:val="1"/>
      <w:marLeft w:val="0"/>
      <w:marRight w:val="0"/>
      <w:marTop w:val="0"/>
      <w:marBottom w:val="0"/>
      <w:divBdr>
        <w:top w:val="none" w:sz="0" w:space="0" w:color="auto"/>
        <w:left w:val="none" w:sz="0" w:space="0" w:color="auto"/>
        <w:bottom w:val="none" w:sz="0" w:space="0" w:color="auto"/>
        <w:right w:val="none" w:sz="0" w:space="0" w:color="auto"/>
      </w:divBdr>
    </w:div>
    <w:div w:id="1953894950">
      <w:bodyDiv w:val="1"/>
      <w:marLeft w:val="0"/>
      <w:marRight w:val="0"/>
      <w:marTop w:val="0"/>
      <w:marBottom w:val="0"/>
      <w:divBdr>
        <w:top w:val="none" w:sz="0" w:space="0" w:color="auto"/>
        <w:left w:val="none" w:sz="0" w:space="0" w:color="auto"/>
        <w:bottom w:val="none" w:sz="0" w:space="0" w:color="auto"/>
        <w:right w:val="none" w:sz="0" w:space="0" w:color="auto"/>
      </w:divBdr>
    </w:div>
    <w:div w:id="1977568923">
      <w:bodyDiv w:val="1"/>
      <w:marLeft w:val="0"/>
      <w:marRight w:val="0"/>
      <w:marTop w:val="0"/>
      <w:marBottom w:val="0"/>
      <w:divBdr>
        <w:top w:val="none" w:sz="0" w:space="0" w:color="auto"/>
        <w:left w:val="none" w:sz="0" w:space="0" w:color="auto"/>
        <w:bottom w:val="none" w:sz="0" w:space="0" w:color="auto"/>
        <w:right w:val="none" w:sz="0" w:space="0" w:color="auto"/>
      </w:divBdr>
    </w:div>
    <w:div w:id="1982809182">
      <w:bodyDiv w:val="1"/>
      <w:marLeft w:val="0"/>
      <w:marRight w:val="0"/>
      <w:marTop w:val="0"/>
      <w:marBottom w:val="0"/>
      <w:divBdr>
        <w:top w:val="none" w:sz="0" w:space="0" w:color="auto"/>
        <w:left w:val="none" w:sz="0" w:space="0" w:color="auto"/>
        <w:bottom w:val="none" w:sz="0" w:space="0" w:color="auto"/>
        <w:right w:val="none" w:sz="0" w:space="0" w:color="auto"/>
      </w:divBdr>
    </w:div>
    <w:div w:id="1984308982">
      <w:bodyDiv w:val="1"/>
      <w:marLeft w:val="0"/>
      <w:marRight w:val="0"/>
      <w:marTop w:val="0"/>
      <w:marBottom w:val="0"/>
      <w:divBdr>
        <w:top w:val="none" w:sz="0" w:space="0" w:color="auto"/>
        <w:left w:val="none" w:sz="0" w:space="0" w:color="auto"/>
        <w:bottom w:val="none" w:sz="0" w:space="0" w:color="auto"/>
        <w:right w:val="none" w:sz="0" w:space="0" w:color="auto"/>
      </w:divBdr>
      <w:divsChild>
        <w:div w:id="44642477">
          <w:marLeft w:val="0"/>
          <w:marRight w:val="0"/>
          <w:marTop w:val="0"/>
          <w:marBottom w:val="0"/>
          <w:divBdr>
            <w:top w:val="none" w:sz="0" w:space="0" w:color="auto"/>
            <w:left w:val="none" w:sz="0" w:space="0" w:color="auto"/>
            <w:bottom w:val="none" w:sz="0" w:space="0" w:color="auto"/>
            <w:right w:val="none" w:sz="0" w:space="0" w:color="auto"/>
          </w:divBdr>
          <w:divsChild>
            <w:div w:id="1323316084">
              <w:marLeft w:val="0"/>
              <w:marRight w:val="0"/>
              <w:marTop w:val="0"/>
              <w:marBottom w:val="0"/>
              <w:divBdr>
                <w:top w:val="none" w:sz="0" w:space="0" w:color="auto"/>
                <w:left w:val="none" w:sz="0" w:space="0" w:color="auto"/>
                <w:bottom w:val="none" w:sz="0" w:space="0" w:color="auto"/>
                <w:right w:val="none" w:sz="0" w:space="0" w:color="auto"/>
              </w:divBdr>
              <w:divsChild>
                <w:div w:id="1712874735">
                  <w:marLeft w:val="0"/>
                  <w:marRight w:val="0"/>
                  <w:marTop w:val="0"/>
                  <w:marBottom w:val="0"/>
                  <w:divBdr>
                    <w:top w:val="none" w:sz="0" w:space="0" w:color="auto"/>
                    <w:left w:val="none" w:sz="0" w:space="0" w:color="auto"/>
                    <w:bottom w:val="none" w:sz="0" w:space="0" w:color="auto"/>
                    <w:right w:val="none" w:sz="0" w:space="0" w:color="auto"/>
                  </w:divBdr>
                  <w:divsChild>
                    <w:div w:id="1788766975">
                      <w:marLeft w:val="0"/>
                      <w:marRight w:val="0"/>
                      <w:marTop w:val="0"/>
                      <w:marBottom w:val="0"/>
                      <w:divBdr>
                        <w:top w:val="none" w:sz="0" w:space="0" w:color="auto"/>
                        <w:left w:val="none" w:sz="0" w:space="0" w:color="auto"/>
                        <w:bottom w:val="none" w:sz="0" w:space="0" w:color="auto"/>
                        <w:right w:val="none" w:sz="0" w:space="0" w:color="auto"/>
                      </w:divBdr>
                      <w:divsChild>
                        <w:div w:id="278876218">
                          <w:marLeft w:val="0"/>
                          <w:marRight w:val="0"/>
                          <w:marTop w:val="0"/>
                          <w:marBottom w:val="0"/>
                          <w:divBdr>
                            <w:top w:val="none" w:sz="0" w:space="0" w:color="auto"/>
                            <w:left w:val="none" w:sz="0" w:space="0" w:color="auto"/>
                            <w:bottom w:val="none" w:sz="0" w:space="0" w:color="auto"/>
                            <w:right w:val="none" w:sz="0" w:space="0" w:color="auto"/>
                          </w:divBdr>
                          <w:divsChild>
                            <w:div w:id="855577492">
                              <w:marLeft w:val="0"/>
                              <w:marRight w:val="0"/>
                              <w:marTop w:val="0"/>
                              <w:marBottom w:val="0"/>
                              <w:divBdr>
                                <w:top w:val="none" w:sz="0" w:space="0" w:color="auto"/>
                                <w:left w:val="none" w:sz="0" w:space="0" w:color="auto"/>
                                <w:bottom w:val="none" w:sz="0" w:space="0" w:color="auto"/>
                                <w:right w:val="none" w:sz="0" w:space="0" w:color="auto"/>
                              </w:divBdr>
                              <w:divsChild>
                                <w:div w:id="371460898">
                                  <w:marLeft w:val="0"/>
                                  <w:marRight w:val="0"/>
                                  <w:marTop w:val="0"/>
                                  <w:marBottom w:val="0"/>
                                  <w:divBdr>
                                    <w:top w:val="none" w:sz="0" w:space="0" w:color="auto"/>
                                    <w:left w:val="none" w:sz="0" w:space="0" w:color="auto"/>
                                    <w:bottom w:val="none" w:sz="0" w:space="0" w:color="auto"/>
                                    <w:right w:val="none" w:sz="0" w:space="0" w:color="auto"/>
                                  </w:divBdr>
                                  <w:divsChild>
                                    <w:div w:id="656540965">
                                      <w:marLeft w:val="0"/>
                                      <w:marRight w:val="0"/>
                                      <w:marTop w:val="0"/>
                                      <w:marBottom w:val="0"/>
                                      <w:divBdr>
                                        <w:top w:val="none" w:sz="0" w:space="0" w:color="auto"/>
                                        <w:left w:val="none" w:sz="0" w:space="0" w:color="auto"/>
                                        <w:bottom w:val="none" w:sz="0" w:space="0" w:color="auto"/>
                                        <w:right w:val="none" w:sz="0" w:space="0" w:color="auto"/>
                                      </w:divBdr>
                                      <w:divsChild>
                                        <w:div w:id="428283586">
                                          <w:marLeft w:val="0"/>
                                          <w:marRight w:val="0"/>
                                          <w:marTop w:val="0"/>
                                          <w:marBottom w:val="0"/>
                                          <w:divBdr>
                                            <w:top w:val="none" w:sz="0" w:space="0" w:color="auto"/>
                                            <w:left w:val="none" w:sz="0" w:space="0" w:color="auto"/>
                                            <w:bottom w:val="none" w:sz="0" w:space="0" w:color="auto"/>
                                            <w:right w:val="none" w:sz="0" w:space="0" w:color="auto"/>
                                          </w:divBdr>
                                          <w:divsChild>
                                            <w:div w:id="2074038668">
                                              <w:marLeft w:val="0"/>
                                              <w:marRight w:val="0"/>
                                              <w:marTop w:val="0"/>
                                              <w:marBottom w:val="0"/>
                                              <w:divBdr>
                                                <w:top w:val="none" w:sz="0" w:space="0" w:color="auto"/>
                                                <w:left w:val="none" w:sz="0" w:space="0" w:color="auto"/>
                                                <w:bottom w:val="none" w:sz="0" w:space="0" w:color="auto"/>
                                                <w:right w:val="none" w:sz="0" w:space="0" w:color="auto"/>
                                              </w:divBdr>
                                              <w:divsChild>
                                                <w:div w:id="1704090430">
                                                  <w:marLeft w:val="0"/>
                                                  <w:marRight w:val="0"/>
                                                  <w:marTop w:val="0"/>
                                                  <w:marBottom w:val="0"/>
                                                  <w:divBdr>
                                                    <w:top w:val="none" w:sz="0" w:space="0" w:color="auto"/>
                                                    <w:left w:val="none" w:sz="0" w:space="0" w:color="auto"/>
                                                    <w:bottom w:val="none" w:sz="0" w:space="0" w:color="auto"/>
                                                    <w:right w:val="none" w:sz="0" w:space="0" w:color="auto"/>
                                                  </w:divBdr>
                                                  <w:divsChild>
                                                    <w:div w:id="592319392">
                                                      <w:marLeft w:val="0"/>
                                                      <w:marRight w:val="0"/>
                                                      <w:marTop w:val="0"/>
                                                      <w:marBottom w:val="0"/>
                                                      <w:divBdr>
                                                        <w:top w:val="none" w:sz="0" w:space="0" w:color="auto"/>
                                                        <w:left w:val="none" w:sz="0" w:space="0" w:color="auto"/>
                                                        <w:bottom w:val="none" w:sz="0" w:space="0" w:color="auto"/>
                                                        <w:right w:val="none" w:sz="0" w:space="0" w:color="auto"/>
                                                      </w:divBdr>
                                                      <w:divsChild>
                                                        <w:div w:id="4627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77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8951">
                                      <w:marLeft w:val="0"/>
                                      <w:marRight w:val="0"/>
                                      <w:marTop w:val="0"/>
                                      <w:marBottom w:val="0"/>
                                      <w:divBdr>
                                        <w:top w:val="none" w:sz="0" w:space="0" w:color="auto"/>
                                        <w:left w:val="none" w:sz="0" w:space="0" w:color="auto"/>
                                        <w:bottom w:val="none" w:sz="0" w:space="0" w:color="auto"/>
                                        <w:right w:val="none" w:sz="0" w:space="0" w:color="auto"/>
                                      </w:divBdr>
                                      <w:divsChild>
                                        <w:div w:id="765930727">
                                          <w:marLeft w:val="0"/>
                                          <w:marRight w:val="0"/>
                                          <w:marTop w:val="0"/>
                                          <w:marBottom w:val="0"/>
                                          <w:divBdr>
                                            <w:top w:val="none" w:sz="0" w:space="0" w:color="auto"/>
                                            <w:left w:val="none" w:sz="0" w:space="0" w:color="auto"/>
                                            <w:bottom w:val="none" w:sz="0" w:space="0" w:color="auto"/>
                                            <w:right w:val="none" w:sz="0" w:space="0" w:color="auto"/>
                                          </w:divBdr>
                                          <w:divsChild>
                                            <w:div w:id="1218005365">
                                              <w:marLeft w:val="0"/>
                                              <w:marRight w:val="0"/>
                                              <w:marTop w:val="0"/>
                                              <w:marBottom w:val="0"/>
                                              <w:divBdr>
                                                <w:top w:val="none" w:sz="0" w:space="0" w:color="auto"/>
                                                <w:left w:val="none" w:sz="0" w:space="0" w:color="auto"/>
                                                <w:bottom w:val="none" w:sz="0" w:space="0" w:color="auto"/>
                                                <w:right w:val="none" w:sz="0" w:space="0" w:color="auto"/>
                                              </w:divBdr>
                                              <w:divsChild>
                                                <w:div w:id="143493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35694127">
      <w:bodyDiv w:val="1"/>
      <w:marLeft w:val="0"/>
      <w:marRight w:val="0"/>
      <w:marTop w:val="0"/>
      <w:marBottom w:val="0"/>
      <w:divBdr>
        <w:top w:val="none" w:sz="0" w:space="0" w:color="auto"/>
        <w:left w:val="none" w:sz="0" w:space="0" w:color="auto"/>
        <w:bottom w:val="none" w:sz="0" w:space="0" w:color="auto"/>
        <w:right w:val="none" w:sz="0" w:space="0" w:color="auto"/>
      </w:divBdr>
    </w:div>
    <w:div w:id="2039230939">
      <w:bodyDiv w:val="1"/>
      <w:marLeft w:val="0"/>
      <w:marRight w:val="0"/>
      <w:marTop w:val="0"/>
      <w:marBottom w:val="0"/>
      <w:divBdr>
        <w:top w:val="none" w:sz="0" w:space="0" w:color="auto"/>
        <w:left w:val="none" w:sz="0" w:space="0" w:color="auto"/>
        <w:bottom w:val="none" w:sz="0" w:space="0" w:color="auto"/>
        <w:right w:val="none" w:sz="0" w:space="0" w:color="auto"/>
      </w:divBdr>
    </w:div>
    <w:div w:id="2046439821">
      <w:bodyDiv w:val="1"/>
      <w:marLeft w:val="0"/>
      <w:marRight w:val="0"/>
      <w:marTop w:val="0"/>
      <w:marBottom w:val="0"/>
      <w:divBdr>
        <w:top w:val="none" w:sz="0" w:space="0" w:color="auto"/>
        <w:left w:val="none" w:sz="0" w:space="0" w:color="auto"/>
        <w:bottom w:val="none" w:sz="0" w:space="0" w:color="auto"/>
        <w:right w:val="none" w:sz="0" w:space="0" w:color="auto"/>
      </w:divBdr>
    </w:div>
    <w:div w:id="2064214399">
      <w:bodyDiv w:val="1"/>
      <w:marLeft w:val="0"/>
      <w:marRight w:val="0"/>
      <w:marTop w:val="0"/>
      <w:marBottom w:val="0"/>
      <w:divBdr>
        <w:top w:val="none" w:sz="0" w:space="0" w:color="auto"/>
        <w:left w:val="none" w:sz="0" w:space="0" w:color="auto"/>
        <w:bottom w:val="none" w:sz="0" w:space="0" w:color="auto"/>
        <w:right w:val="none" w:sz="0" w:space="0" w:color="auto"/>
      </w:divBdr>
    </w:div>
    <w:div w:id="2076850554">
      <w:bodyDiv w:val="1"/>
      <w:marLeft w:val="0"/>
      <w:marRight w:val="0"/>
      <w:marTop w:val="0"/>
      <w:marBottom w:val="0"/>
      <w:divBdr>
        <w:top w:val="none" w:sz="0" w:space="0" w:color="auto"/>
        <w:left w:val="none" w:sz="0" w:space="0" w:color="auto"/>
        <w:bottom w:val="none" w:sz="0" w:space="0" w:color="auto"/>
        <w:right w:val="none" w:sz="0" w:space="0" w:color="auto"/>
      </w:divBdr>
    </w:div>
    <w:div w:id="208961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78520039-C919-463E-A802-77C76B839A4C}">
    <t:Anchor>
      <t:Comment id="663725938"/>
    </t:Anchor>
    <t:History>
      <t:Event id="{AE29274F-5273-4128-9218-54ED464303B4}" time="2022-02-04T22:20:48.775Z">
        <t:Attribution userId="S::deshmsu1@novartis.net::29479f27-8e06-4e20-960a-6f9de14ab149" userProvider="AD" userName="Deshmukh, Sujal"/>
        <t:Anchor>
          <t:Comment id="663725938"/>
        </t:Anchor>
        <t:Create/>
      </t:Event>
      <t:Event id="{1E54E2E2-6D09-4CAA-BAFA-3D43127DB326}" time="2022-02-04T22:20:48.775Z">
        <t:Attribution userId="S::deshmsu1@novartis.net::29479f27-8e06-4e20-960a-6f9de14ab149" userProvider="AD" userName="Deshmukh, Sujal"/>
        <t:Anchor>
          <t:Comment id="663725938"/>
        </t:Anchor>
        <t:Assign userId="S::POLLEBI1@novartis.net::06301d74-129d-406a-ac56-5d6deeb6e07e" userProvider="AD" userName="Poller, Birk"/>
      </t:Event>
      <t:Event id="{84C96EBF-5A3A-4629-9FC1-560F401408F4}" time="2022-02-04T22:20:48.775Z">
        <t:Attribution userId="S::deshmsu1@novartis.net::29479f27-8e06-4e20-960a-6f9de14ab149" userProvider="AD" userName="Deshmukh, Sujal"/>
        <t:Anchor>
          <t:Comment id="663725938"/>
        </t:Anchor>
        <t:SetTitle title="@Poller, Birk Need to elaborate here. What is reasonable correlates - is it the binning?"/>
      </t:Event>
    </t:History>
  </t:Task>
  <t:Task id="{09C77F20-004B-4230-A42C-2E9DA98930C9}">
    <t:Anchor>
      <t:Comment id="1024201973"/>
    </t:Anchor>
    <t:History>
      <t:Event id="{A3F83C1E-1168-488D-9F33-2A0AF7152D1B}" time="2022-02-04T22:22:41.403Z">
        <t:Attribution userId="S::deshmsu1@novartis.net::29479f27-8e06-4e20-960a-6f9de14ab149" userProvider="AD" userName="Deshmukh, Sujal"/>
        <t:Anchor>
          <t:Comment id="1024201973"/>
        </t:Anchor>
        <t:Create/>
      </t:Event>
      <t:Event id="{81332E87-D14E-49C1-8260-B618E230B191}" time="2022-02-04T22:22:41.403Z">
        <t:Attribution userId="S::deshmsu1@novartis.net::29479f27-8e06-4e20-960a-6f9de14ab149" userProvider="AD" userName="Deshmukh, Sujal"/>
        <t:Anchor>
          <t:Comment id="1024201973"/>
        </t:Anchor>
        <t:Assign userId="S::RIEDEJU2@novartis.net::eb41da84-c371-4615-995a-992e94fd45c0" userProvider="AD" userName="Riede, Julia"/>
      </t:Event>
      <t:Event id="{2F46F658-4130-4670-A532-186F370BEB3E}" time="2022-02-04T22:22:41.403Z">
        <t:Attribution userId="S::deshmsu1@novartis.net::29479f27-8e06-4e20-960a-6f9de14ab149" userProvider="AD" userName="Deshmukh, Sujal"/>
        <t:Anchor>
          <t:Comment id="1024201973"/>
        </t:Anchor>
        <t:SetTitle title="@Riede, Julia What are these numbers?"/>
      </t:Event>
    </t:History>
  </t:Task>
  <t:Task id="{1720A38D-AB0E-45B7-B434-3D60F855EA4A}">
    <t:Anchor>
      <t:Comment id="432750072"/>
    </t:Anchor>
    <t:History>
      <t:Event id="{A6B4B679-D6EB-4F05-A237-09CD9773F9CD}" time="2022-02-04T23:13:02.619Z">
        <t:Attribution userId="S::deshmsu1@novartis.net::29479f27-8e06-4e20-960a-6f9de14ab149" userProvider="AD" userName="Deshmukh, Sujal"/>
        <t:Anchor>
          <t:Comment id="432750072"/>
        </t:Anchor>
        <t:Create/>
      </t:Event>
      <t:Event id="{08E66488-653F-41A8-97BB-0A3B2D4FE96C}" time="2022-02-04T23:13:02.619Z">
        <t:Attribution userId="S::deshmsu1@novartis.net::29479f27-8e06-4e20-960a-6f9de14ab149" userProvider="AD" userName="Deshmukh, Sujal"/>
        <t:Anchor>
          <t:Comment id="432750072"/>
        </t:Anchor>
        <t:Assign userId="S::RIEDEJU2@novartis.net::eb41da84-c371-4615-995a-992e94fd45c0" userProvider="AD" userName="Riede, Julia"/>
      </t:Event>
      <t:Event id="{334E32C3-53FB-4CC4-B930-85DA9DA954E0}" time="2022-02-04T23:13:02.619Z">
        <t:Attribution userId="S::deshmsu1@novartis.net::29479f27-8e06-4e20-960a-6f9de14ab149" userProvider="AD" userName="Deshmukh, Sujal"/>
        <t:Anchor>
          <t:Comment id="432750072"/>
        </t:Anchor>
        <t:SetTitle title="@Riede, Julia in the figure this is showing as &lt;3. can you please check?"/>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3.xml><?xml version="1.0" encoding="utf-8"?>
<ct:contentTypeSchema xmlns:ct="http://schemas.microsoft.com/office/2006/metadata/contentType" xmlns:ma="http://schemas.microsoft.com/office/2006/metadata/properties/metaAttributes" ct:_="" ma:_="" ma:contentTypeName="Document" ma:contentTypeID="0x010100AFFF3728976977498CE8BC2ED84FF55D" ma:contentTypeVersion="4" ma:contentTypeDescription="Create a new document." ma:contentTypeScope="" ma:versionID="03faa501137f25e06090482d6a40416f">
  <xsd:schema xmlns:xsd="http://www.w3.org/2001/XMLSchema" xmlns:xs="http://www.w3.org/2001/XMLSchema" xmlns:p="http://schemas.microsoft.com/office/2006/metadata/properties" xmlns:ns2="162cda36-d0cb-4c35-925a-5ca320e0ee5d" targetNamespace="http://schemas.microsoft.com/office/2006/metadata/properties" ma:root="true" ma:fieldsID="1ac33787e2346a871535b26afbd7f289" ns2:_="">
    <xsd:import namespace="162cda36-d0cb-4c35-925a-5ca320e0ee5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2cda36-d0cb-4c35-925a-5ca320e0e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59D94B5-CDFC-483E-A166-AEC9B7D17198}">
  <ds:schemaRefs>
    <ds:schemaRef ds:uri="http://schemas.microsoft.com/sharepoint/v3/contenttype/forms"/>
  </ds:schemaRefs>
</ds:datastoreItem>
</file>

<file path=customXml/itemProps2.xml><?xml version="1.0" encoding="utf-8"?>
<ds:datastoreItem xmlns:ds="http://schemas.openxmlformats.org/officeDocument/2006/customXml" ds:itemID="{AEB99694-8F55-441D-B127-0BDB5C65173B}">
  <ds:schemaRefs>
    <ds:schemaRef ds:uri="http://schemas.openxmlformats.org/officeDocument/2006/bibliography"/>
  </ds:schemaRefs>
</ds:datastoreItem>
</file>

<file path=customXml/itemProps3.xml><?xml version="1.0" encoding="utf-8"?>
<ds:datastoreItem xmlns:ds="http://schemas.openxmlformats.org/officeDocument/2006/customXml" ds:itemID="{65C8B183-582A-4EC9-BDCC-503906B236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2cda36-d0cb-4c35-925a-5ca320e0ee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FA032B-0770-4327-8DE5-4D3BD11DD5EA}">
  <ds:schemaRefs>
    <ds:schemaRef ds:uri="http://purl.org/dc/terms/"/>
    <ds:schemaRef ds:uri="http://schemas.microsoft.com/office/2006/metadata/properties"/>
    <ds:schemaRef ds:uri="http://schemas.openxmlformats.org/package/2006/metadata/core-properties"/>
    <ds:schemaRef ds:uri="http://purl.org/dc/dcmitype/"/>
    <ds:schemaRef ds:uri="http://purl.org/dc/elements/1.1/"/>
    <ds:schemaRef ds:uri="http://schemas.microsoft.com/office/2006/documentManagement/types"/>
    <ds:schemaRef ds:uri="http://schemas.microsoft.com/office/infopath/2007/PartnerControls"/>
    <ds:schemaRef ds:uri="162cda36-d0cb-4c35-925a-5ca320e0ee5d"/>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5938</Words>
  <Characters>90851</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Novartis</Company>
  <LinksUpToDate>false</LinksUpToDate>
  <CharactersWithSpaces>106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ede, Julia</dc:creator>
  <cp:keywords/>
  <dc:description/>
  <cp:lastModifiedBy>Deshmukh, Sujal</cp:lastModifiedBy>
  <cp:revision>3</cp:revision>
  <cp:lastPrinted>2017-02-01T13:35:00Z</cp:lastPrinted>
  <dcterms:created xsi:type="dcterms:W3CDTF">2023-02-09T19:06:00Z</dcterms:created>
  <dcterms:modified xsi:type="dcterms:W3CDTF">2023-02-09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FF3728976977498CE8BC2ED84FF55D</vt:lpwstr>
  </property>
  <property fmtid="{D5CDD505-2E9C-101B-9397-08002B2CF9AE}" pid="3" name="MSIP_Label_4929bff8-5b33-42aa-95d2-28f72e792cb0_Enabled">
    <vt:lpwstr>true</vt:lpwstr>
  </property>
  <property fmtid="{D5CDD505-2E9C-101B-9397-08002B2CF9AE}" pid="4" name="MSIP_Label_4929bff8-5b33-42aa-95d2-28f72e792cb0_SetDate">
    <vt:lpwstr>2021-01-05T16:07:22Z</vt:lpwstr>
  </property>
  <property fmtid="{D5CDD505-2E9C-101B-9397-08002B2CF9AE}" pid="5" name="MSIP_Label_4929bff8-5b33-42aa-95d2-28f72e792cb0_Method">
    <vt:lpwstr>Standard</vt:lpwstr>
  </property>
  <property fmtid="{D5CDD505-2E9C-101B-9397-08002B2CF9AE}" pid="6" name="MSIP_Label_4929bff8-5b33-42aa-95d2-28f72e792cb0_Name">
    <vt:lpwstr>Internal</vt:lpwstr>
  </property>
  <property fmtid="{D5CDD505-2E9C-101B-9397-08002B2CF9AE}" pid="7" name="MSIP_Label_4929bff8-5b33-42aa-95d2-28f72e792cb0_SiteId">
    <vt:lpwstr>f35a6974-607f-47d4-82d7-ff31d7dc53a5</vt:lpwstr>
  </property>
  <property fmtid="{D5CDD505-2E9C-101B-9397-08002B2CF9AE}" pid="8" name="MSIP_Label_4929bff8-5b33-42aa-95d2-28f72e792cb0_ActionId">
    <vt:lpwstr>0e08c85a-2f6c-4f5b-b673-55b4e0fb29be</vt:lpwstr>
  </property>
  <property fmtid="{D5CDD505-2E9C-101B-9397-08002B2CF9AE}" pid="9" name="MSIP_Label_4929bff8-5b33-42aa-95d2-28f72e792cb0_ContentBits">
    <vt:lpwstr>0</vt:lpwstr>
  </property>
</Properties>
</file>